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444592" w14:textId="089B8547" w:rsidR="00B62E2B" w:rsidRDefault="003D6358" w:rsidP="00FC153E">
      <w:pPr>
        <w:snapToGrid w:val="0"/>
        <w:spacing w:line="360" w:lineRule="exact"/>
        <w:jc w:val="center"/>
        <w:rPr>
          <w:rFonts w:eastAsia="標楷體"/>
          <w:b/>
          <w:sz w:val="32"/>
          <w:szCs w:val="26"/>
        </w:rPr>
      </w:pPr>
      <w:bookmarkStart w:id="0" w:name="_Hlk215343825"/>
      <w:bookmarkEnd w:id="0"/>
      <w:r w:rsidRPr="00A50C2F">
        <w:rPr>
          <w:rFonts w:eastAsia="標楷體"/>
          <w:b/>
          <w:sz w:val="32"/>
          <w:szCs w:val="26"/>
        </w:rPr>
        <w:t>Brand Anthropomorphism: A Bibliometric Analysis</w:t>
      </w:r>
    </w:p>
    <w:p w14:paraId="5154AAAA" w14:textId="77777777" w:rsidR="00AD2583" w:rsidRPr="00A50C2F" w:rsidRDefault="00AD2583" w:rsidP="00FC153E">
      <w:pPr>
        <w:snapToGrid w:val="0"/>
        <w:spacing w:line="360" w:lineRule="exact"/>
        <w:jc w:val="center"/>
        <w:rPr>
          <w:sz w:val="26"/>
          <w:szCs w:val="26"/>
          <w:lang w:val="en-GB"/>
        </w:rPr>
      </w:pPr>
    </w:p>
    <w:p w14:paraId="6DEE4307" w14:textId="77777777" w:rsidR="0091329E" w:rsidRDefault="0091329E" w:rsidP="00FC153E">
      <w:pPr>
        <w:snapToGrid w:val="0"/>
        <w:spacing w:line="360" w:lineRule="exact"/>
        <w:jc w:val="center"/>
        <w:rPr>
          <w:rFonts w:eastAsiaTheme="minorEastAsia"/>
          <w:kern w:val="2"/>
          <w:sz w:val="26"/>
          <w:szCs w:val="26"/>
          <w:lang w:val="en-GB"/>
        </w:rPr>
      </w:pPr>
      <w:r w:rsidRPr="0091329E">
        <w:rPr>
          <w:rFonts w:eastAsiaTheme="minorEastAsia"/>
          <w:kern w:val="2"/>
          <w:sz w:val="26"/>
          <w:szCs w:val="26"/>
          <w:lang w:val="en-GB"/>
        </w:rPr>
        <w:t xml:space="preserve">Phuong </w:t>
      </w:r>
      <w:proofErr w:type="spellStart"/>
      <w:r w:rsidRPr="0091329E">
        <w:rPr>
          <w:rFonts w:eastAsiaTheme="minorEastAsia"/>
          <w:kern w:val="2"/>
          <w:sz w:val="26"/>
          <w:szCs w:val="26"/>
          <w:lang w:val="en-GB"/>
        </w:rPr>
        <w:t>Nhi</w:t>
      </w:r>
      <w:proofErr w:type="spellEnd"/>
      <w:r w:rsidRPr="0091329E">
        <w:rPr>
          <w:rFonts w:eastAsiaTheme="minorEastAsia"/>
          <w:kern w:val="2"/>
          <w:sz w:val="26"/>
          <w:szCs w:val="26"/>
          <w:lang w:val="en-GB"/>
        </w:rPr>
        <w:t xml:space="preserve"> Nguyen Pham </w:t>
      </w:r>
    </w:p>
    <w:p w14:paraId="52753B3D" w14:textId="524724C0" w:rsidR="00985EBE" w:rsidRDefault="00985EBE" w:rsidP="00FC153E">
      <w:pPr>
        <w:snapToGrid w:val="0"/>
        <w:spacing w:line="360" w:lineRule="exact"/>
        <w:jc w:val="center"/>
        <w:rPr>
          <w:rFonts w:eastAsiaTheme="minorEastAsia"/>
          <w:kern w:val="2"/>
          <w:sz w:val="26"/>
          <w:szCs w:val="26"/>
          <w:lang w:val="en-GB"/>
        </w:rPr>
      </w:pPr>
      <w:r>
        <w:rPr>
          <w:rFonts w:eastAsiaTheme="minorEastAsia"/>
          <w:kern w:val="2"/>
          <w:sz w:val="26"/>
          <w:szCs w:val="26"/>
          <w:lang w:val="en-GB"/>
        </w:rPr>
        <w:t>University of Economics Ho Chi Minh City</w:t>
      </w:r>
      <w:r w:rsidR="00750ABA">
        <w:rPr>
          <w:rFonts w:eastAsiaTheme="minorEastAsia" w:hint="eastAsia"/>
          <w:kern w:val="2"/>
          <w:sz w:val="26"/>
          <w:szCs w:val="26"/>
          <w:lang w:val="en-GB"/>
        </w:rPr>
        <w:t>,</w:t>
      </w:r>
      <w:r w:rsidR="00750ABA">
        <w:rPr>
          <w:rFonts w:eastAsiaTheme="minorEastAsia"/>
          <w:kern w:val="2"/>
          <w:sz w:val="26"/>
          <w:szCs w:val="26"/>
          <w:lang w:val="en-GB"/>
        </w:rPr>
        <w:t xml:space="preserve"> Ho Chi Minh City, </w:t>
      </w:r>
      <w:r w:rsidR="00750ABA" w:rsidRPr="00750ABA">
        <w:rPr>
          <w:rFonts w:eastAsiaTheme="minorEastAsia"/>
          <w:kern w:val="2"/>
          <w:sz w:val="26"/>
          <w:szCs w:val="26"/>
          <w:lang w:val="en-GB"/>
        </w:rPr>
        <w:t>Vietnam</w:t>
      </w:r>
    </w:p>
    <w:p w14:paraId="7BB7EFD7" w14:textId="229535BF" w:rsidR="00195362" w:rsidRDefault="00195362" w:rsidP="00FC153E">
      <w:pPr>
        <w:snapToGrid w:val="0"/>
        <w:spacing w:line="360" w:lineRule="exact"/>
        <w:jc w:val="center"/>
        <w:rPr>
          <w:rFonts w:eastAsiaTheme="minorEastAsia"/>
          <w:kern w:val="2"/>
          <w:sz w:val="26"/>
          <w:szCs w:val="26"/>
          <w:lang w:val="en-GB"/>
        </w:rPr>
      </w:pPr>
      <w:r>
        <w:rPr>
          <w:rFonts w:eastAsiaTheme="minorEastAsia"/>
          <w:kern w:val="2"/>
          <w:sz w:val="26"/>
          <w:szCs w:val="26"/>
          <w:lang w:val="en-GB"/>
        </w:rPr>
        <w:t>Email:</w:t>
      </w:r>
      <w:r w:rsidRPr="00195362">
        <w:t xml:space="preserve"> </w:t>
      </w:r>
      <w:hyperlink r:id="rId8" w:history="1">
        <w:r w:rsidRPr="00BA4D3C">
          <w:rPr>
            <w:rStyle w:val="a7"/>
            <w:rFonts w:eastAsiaTheme="minorEastAsia"/>
            <w:kern w:val="2"/>
            <w:sz w:val="26"/>
            <w:szCs w:val="26"/>
            <w:lang w:val="en-GB"/>
          </w:rPr>
          <w:t>nhinpp@ueh.edu.vn</w:t>
        </w:r>
      </w:hyperlink>
      <w:r>
        <w:rPr>
          <w:rFonts w:eastAsiaTheme="minorEastAsia"/>
          <w:kern w:val="2"/>
          <w:sz w:val="26"/>
          <w:szCs w:val="26"/>
          <w:lang w:val="en-GB"/>
        </w:rPr>
        <w:t xml:space="preserve"> </w:t>
      </w:r>
    </w:p>
    <w:p w14:paraId="70EACCA9" w14:textId="4BC265CC" w:rsidR="00985EBE" w:rsidRDefault="00985EBE" w:rsidP="00FC153E">
      <w:pPr>
        <w:snapToGrid w:val="0"/>
        <w:spacing w:line="360" w:lineRule="exact"/>
        <w:jc w:val="center"/>
        <w:rPr>
          <w:rFonts w:eastAsiaTheme="minorEastAsia"/>
          <w:kern w:val="2"/>
          <w:sz w:val="26"/>
          <w:szCs w:val="26"/>
          <w:lang w:val="en-GB"/>
        </w:rPr>
      </w:pPr>
    </w:p>
    <w:p w14:paraId="69649A7F" w14:textId="4E45B205" w:rsidR="00985EBE" w:rsidRDefault="006225C1" w:rsidP="00985EBE">
      <w:pPr>
        <w:snapToGrid w:val="0"/>
        <w:spacing w:line="360" w:lineRule="exact"/>
        <w:jc w:val="center"/>
        <w:rPr>
          <w:rFonts w:eastAsiaTheme="minorEastAsia"/>
          <w:kern w:val="2"/>
          <w:sz w:val="26"/>
          <w:szCs w:val="26"/>
          <w:lang w:val="en-GB"/>
        </w:rPr>
      </w:pPr>
      <w:r>
        <w:rPr>
          <w:rFonts w:eastAsiaTheme="minorEastAsia"/>
          <w:kern w:val="2"/>
          <w:sz w:val="26"/>
          <w:szCs w:val="26"/>
          <w:lang w:val="en-GB"/>
        </w:rPr>
        <w:t>Quang-An Ha</w:t>
      </w:r>
    </w:p>
    <w:p w14:paraId="2D0498E0" w14:textId="77777777" w:rsidR="00750ABA" w:rsidRDefault="00750ABA" w:rsidP="00750ABA">
      <w:pPr>
        <w:snapToGrid w:val="0"/>
        <w:spacing w:line="360" w:lineRule="exact"/>
        <w:jc w:val="center"/>
        <w:rPr>
          <w:rFonts w:eastAsiaTheme="minorEastAsia"/>
          <w:kern w:val="2"/>
          <w:sz w:val="26"/>
          <w:szCs w:val="26"/>
          <w:lang w:val="en-GB"/>
        </w:rPr>
      </w:pPr>
      <w:r>
        <w:rPr>
          <w:rFonts w:eastAsiaTheme="minorEastAsia"/>
          <w:kern w:val="2"/>
          <w:sz w:val="26"/>
          <w:szCs w:val="26"/>
          <w:lang w:val="en-GB"/>
        </w:rPr>
        <w:t>University of Economics Ho Chi Minh City</w:t>
      </w:r>
      <w:r>
        <w:rPr>
          <w:rFonts w:eastAsiaTheme="minorEastAsia" w:hint="eastAsia"/>
          <w:kern w:val="2"/>
          <w:sz w:val="26"/>
          <w:szCs w:val="26"/>
          <w:lang w:val="en-GB"/>
        </w:rPr>
        <w:t>,</w:t>
      </w:r>
      <w:r>
        <w:rPr>
          <w:rFonts w:eastAsiaTheme="minorEastAsia"/>
          <w:kern w:val="2"/>
          <w:sz w:val="26"/>
          <w:szCs w:val="26"/>
          <w:lang w:val="en-GB"/>
        </w:rPr>
        <w:t xml:space="preserve"> Ho Chi Minh City, </w:t>
      </w:r>
      <w:r w:rsidRPr="00750ABA">
        <w:rPr>
          <w:rFonts w:eastAsiaTheme="minorEastAsia"/>
          <w:kern w:val="2"/>
          <w:sz w:val="26"/>
          <w:szCs w:val="26"/>
          <w:lang w:val="en-GB"/>
        </w:rPr>
        <w:t>Vietnam</w:t>
      </w:r>
    </w:p>
    <w:p w14:paraId="436AFADC" w14:textId="58F912C4" w:rsidR="00195362" w:rsidRDefault="00195362" w:rsidP="00985EBE">
      <w:pPr>
        <w:snapToGrid w:val="0"/>
        <w:spacing w:line="360" w:lineRule="exact"/>
        <w:jc w:val="center"/>
        <w:rPr>
          <w:rFonts w:eastAsiaTheme="minorEastAsia"/>
          <w:kern w:val="2"/>
          <w:sz w:val="26"/>
          <w:szCs w:val="26"/>
          <w:lang w:val="en-GB"/>
        </w:rPr>
      </w:pPr>
      <w:r w:rsidRPr="00195362">
        <w:rPr>
          <w:rFonts w:eastAsiaTheme="minorEastAsia"/>
          <w:kern w:val="2"/>
          <w:sz w:val="26"/>
          <w:szCs w:val="26"/>
          <w:lang w:val="en-GB"/>
        </w:rPr>
        <w:t>Email:</w:t>
      </w:r>
      <w:r>
        <w:rPr>
          <w:rFonts w:eastAsiaTheme="minorEastAsia"/>
          <w:kern w:val="2"/>
          <w:sz w:val="26"/>
          <w:szCs w:val="26"/>
          <w:lang w:val="en-GB"/>
        </w:rPr>
        <w:t xml:space="preserve"> </w:t>
      </w:r>
      <w:hyperlink r:id="rId9" w:history="1">
        <w:r w:rsidRPr="00BA4D3C">
          <w:rPr>
            <w:rStyle w:val="a7"/>
            <w:rFonts w:eastAsiaTheme="minorEastAsia"/>
            <w:kern w:val="2"/>
            <w:sz w:val="26"/>
            <w:szCs w:val="26"/>
            <w:lang w:val="en-GB"/>
          </w:rPr>
          <w:t>anhq@ueh.edu.vn</w:t>
        </w:r>
      </w:hyperlink>
      <w:r>
        <w:rPr>
          <w:rFonts w:eastAsiaTheme="minorEastAsia"/>
          <w:kern w:val="2"/>
          <w:sz w:val="26"/>
          <w:szCs w:val="26"/>
          <w:lang w:val="en-GB"/>
        </w:rPr>
        <w:t xml:space="preserve"> </w:t>
      </w:r>
    </w:p>
    <w:p w14:paraId="2ADAF923" w14:textId="77777777" w:rsidR="00195362" w:rsidRPr="00A50C2F" w:rsidRDefault="00195362" w:rsidP="00985EBE">
      <w:pPr>
        <w:snapToGrid w:val="0"/>
        <w:spacing w:line="360" w:lineRule="exact"/>
        <w:jc w:val="center"/>
        <w:rPr>
          <w:rFonts w:eastAsiaTheme="minorEastAsia"/>
          <w:kern w:val="2"/>
          <w:sz w:val="26"/>
          <w:szCs w:val="26"/>
          <w:lang w:val="en-GB"/>
        </w:rPr>
      </w:pPr>
    </w:p>
    <w:p w14:paraId="1A98CAD9" w14:textId="3249C657" w:rsidR="00985EBE" w:rsidRDefault="006225C1" w:rsidP="00985EBE">
      <w:pPr>
        <w:snapToGrid w:val="0"/>
        <w:spacing w:line="360" w:lineRule="exact"/>
        <w:jc w:val="center"/>
        <w:rPr>
          <w:rFonts w:eastAsiaTheme="minorEastAsia"/>
          <w:kern w:val="2"/>
          <w:sz w:val="26"/>
          <w:szCs w:val="26"/>
          <w:lang w:val="en-GB"/>
        </w:rPr>
      </w:pPr>
      <w:r>
        <w:rPr>
          <w:rFonts w:eastAsiaTheme="minorEastAsia"/>
          <w:kern w:val="2"/>
          <w:sz w:val="26"/>
          <w:szCs w:val="26"/>
          <w:lang w:val="en-GB"/>
        </w:rPr>
        <w:t>Thanh Trang Bui</w:t>
      </w:r>
    </w:p>
    <w:p w14:paraId="22639499" w14:textId="77777777" w:rsidR="00750ABA" w:rsidRDefault="00750ABA" w:rsidP="00750ABA">
      <w:pPr>
        <w:snapToGrid w:val="0"/>
        <w:spacing w:line="360" w:lineRule="exact"/>
        <w:jc w:val="center"/>
        <w:rPr>
          <w:rFonts w:eastAsiaTheme="minorEastAsia"/>
          <w:kern w:val="2"/>
          <w:sz w:val="26"/>
          <w:szCs w:val="26"/>
          <w:lang w:val="en-GB"/>
        </w:rPr>
      </w:pPr>
      <w:r>
        <w:rPr>
          <w:rFonts w:eastAsiaTheme="minorEastAsia"/>
          <w:kern w:val="2"/>
          <w:sz w:val="26"/>
          <w:szCs w:val="26"/>
          <w:lang w:val="en-GB"/>
        </w:rPr>
        <w:t>University of Economics Ho Chi Minh City</w:t>
      </w:r>
      <w:r>
        <w:rPr>
          <w:rFonts w:eastAsiaTheme="minorEastAsia" w:hint="eastAsia"/>
          <w:kern w:val="2"/>
          <w:sz w:val="26"/>
          <w:szCs w:val="26"/>
          <w:lang w:val="en-GB"/>
        </w:rPr>
        <w:t>,</w:t>
      </w:r>
      <w:r>
        <w:rPr>
          <w:rFonts w:eastAsiaTheme="minorEastAsia"/>
          <w:kern w:val="2"/>
          <w:sz w:val="26"/>
          <w:szCs w:val="26"/>
          <w:lang w:val="en-GB"/>
        </w:rPr>
        <w:t xml:space="preserve"> Ho Chi Minh City, </w:t>
      </w:r>
      <w:r w:rsidRPr="00750ABA">
        <w:rPr>
          <w:rFonts w:eastAsiaTheme="minorEastAsia"/>
          <w:kern w:val="2"/>
          <w:sz w:val="26"/>
          <w:szCs w:val="26"/>
          <w:lang w:val="en-GB"/>
        </w:rPr>
        <w:t>Vietnam</w:t>
      </w:r>
    </w:p>
    <w:p w14:paraId="3E5651BC" w14:textId="7E875C0A" w:rsidR="00195362" w:rsidRPr="00A50C2F" w:rsidRDefault="00195362" w:rsidP="00985EBE">
      <w:pPr>
        <w:snapToGrid w:val="0"/>
        <w:spacing w:line="360" w:lineRule="exact"/>
        <w:jc w:val="center"/>
        <w:rPr>
          <w:rFonts w:eastAsiaTheme="minorEastAsia"/>
          <w:kern w:val="2"/>
          <w:sz w:val="26"/>
          <w:szCs w:val="26"/>
          <w:lang w:val="en-GB"/>
        </w:rPr>
      </w:pPr>
      <w:r>
        <w:rPr>
          <w:rFonts w:eastAsiaTheme="minorEastAsia"/>
          <w:kern w:val="2"/>
          <w:sz w:val="26"/>
          <w:szCs w:val="26"/>
          <w:lang w:val="en-GB"/>
        </w:rPr>
        <w:t xml:space="preserve">Email: </w:t>
      </w:r>
      <w:hyperlink r:id="rId10" w:history="1">
        <w:r w:rsidRPr="00BA4D3C">
          <w:rPr>
            <w:rStyle w:val="a7"/>
            <w:rFonts w:eastAsiaTheme="minorEastAsia"/>
            <w:kern w:val="2"/>
            <w:sz w:val="26"/>
            <w:szCs w:val="26"/>
            <w:lang w:val="en-GB"/>
          </w:rPr>
          <w:t>trangbt@ueh.edu.vn</w:t>
        </w:r>
      </w:hyperlink>
      <w:r>
        <w:rPr>
          <w:rFonts w:eastAsiaTheme="minorEastAsia"/>
          <w:kern w:val="2"/>
          <w:sz w:val="26"/>
          <w:szCs w:val="26"/>
          <w:lang w:val="en-GB"/>
        </w:rPr>
        <w:t xml:space="preserve"> </w:t>
      </w:r>
    </w:p>
    <w:p w14:paraId="79D89E32" w14:textId="77AA4ED1" w:rsidR="00985EBE" w:rsidRDefault="00985EBE" w:rsidP="00FC153E">
      <w:pPr>
        <w:snapToGrid w:val="0"/>
        <w:spacing w:line="360" w:lineRule="exact"/>
        <w:jc w:val="center"/>
        <w:rPr>
          <w:rFonts w:eastAsiaTheme="minorEastAsia"/>
          <w:kern w:val="2"/>
          <w:sz w:val="26"/>
          <w:szCs w:val="26"/>
          <w:lang w:val="en-GB"/>
        </w:rPr>
      </w:pPr>
    </w:p>
    <w:p w14:paraId="325D7E0E" w14:textId="77777777" w:rsidR="004443AF" w:rsidRPr="00A50C2F" w:rsidRDefault="004443AF" w:rsidP="00FC153E">
      <w:pPr>
        <w:snapToGrid w:val="0"/>
        <w:spacing w:line="360" w:lineRule="exact"/>
        <w:jc w:val="center"/>
        <w:rPr>
          <w:rFonts w:eastAsiaTheme="minorEastAsia"/>
          <w:kern w:val="2"/>
          <w:sz w:val="26"/>
          <w:szCs w:val="26"/>
          <w:lang w:val="en-GB"/>
        </w:rPr>
      </w:pPr>
    </w:p>
    <w:p w14:paraId="245A5341" w14:textId="77777777" w:rsidR="00142F13" w:rsidRPr="00E858EB" w:rsidRDefault="003967F0" w:rsidP="00E858EB">
      <w:pPr>
        <w:widowControl w:val="0"/>
        <w:snapToGrid w:val="0"/>
        <w:spacing w:line="360" w:lineRule="exact"/>
        <w:jc w:val="center"/>
        <w:outlineLvl w:val="0"/>
        <w:rPr>
          <w:rFonts w:eastAsiaTheme="minorEastAsia"/>
          <w:b/>
          <w:kern w:val="2"/>
          <w:sz w:val="26"/>
          <w:szCs w:val="26"/>
          <w:lang w:val="en-GB"/>
        </w:rPr>
      </w:pPr>
      <w:r w:rsidRPr="00E858EB">
        <w:rPr>
          <w:rFonts w:eastAsiaTheme="minorEastAsia"/>
          <w:b/>
          <w:kern w:val="2"/>
          <w:sz w:val="26"/>
          <w:szCs w:val="26"/>
          <w:lang w:val="en-GB"/>
        </w:rPr>
        <w:t>ABSTRACT</w:t>
      </w:r>
    </w:p>
    <w:p w14:paraId="6353A41C" w14:textId="19FF9B8F" w:rsidR="00387C2D" w:rsidRPr="00E858EB" w:rsidRDefault="00236B83" w:rsidP="00412359">
      <w:pPr>
        <w:widowControl w:val="0"/>
        <w:snapToGrid w:val="0"/>
        <w:spacing w:line="360" w:lineRule="exact"/>
        <w:ind w:firstLineChars="200" w:firstLine="520"/>
        <w:jc w:val="both"/>
        <w:rPr>
          <w:rStyle w:val="shorttext"/>
          <w:sz w:val="26"/>
          <w:szCs w:val="26"/>
        </w:rPr>
      </w:pPr>
      <w:r w:rsidRPr="00E858EB">
        <w:rPr>
          <w:rStyle w:val="shorttext"/>
          <w:sz w:val="26"/>
          <w:szCs w:val="26"/>
        </w:rPr>
        <w:t>In recent years, the concept of anthropomorphism—attributing human qualities to non</w:t>
      </w:r>
      <w:r w:rsidR="007E5754" w:rsidRPr="00E858EB">
        <w:rPr>
          <w:rStyle w:val="shorttext"/>
          <w:sz w:val="26"/>
          <w:szCs w:val="26"/>
        </w:rPr>
        <w:t>-human agents—has attracted considerable attention from academic</w:t>
      </w:r>
      <w:r w:rsidRPr="00E858EB">
        <w:rPr>
          <w:rStyle w:val="shorttext"/>
          <w:sz w:val="26"/>
          <w:szCs w:val="26"/>
        </w:rPr>
        <w:t xml:space="preserve">s and practitioners. Despite the growing number of studies, research on anthropomorphism in the branding context is relatively fragmented, with little effort to evaluate current trends or consolidate existing knowledge. </w:t>
      </w:r>
      <w:r w:rsidR="00A457FF" w:rsidRPr="00E858EB">
        <w:rPr>
          <w:rStyle w:val="shorttext"/>
          <w:sz w:val="26"/>
          <w:szCs w:val="26"/>
        </w:rPr>
        <w:t>T</w:t>
      </w:r>
      <w:r w:rsidRPr="00E858EB">
        <w:rPr>
          <w:rStyle w:val="shorttext"/>
          <w:sz w:val="26"/>
          <w:szCs w:val="26"/>
        </w:rPr>
        <w:t xml:space="preserve">his paper aims to </w:t>
      </w:r>
      <w:r w:rsidR="007E5754" w:rsidRPr="00E858EB">
        <w:rPr>
          <w:rStyle w:val="shorttext"/>
          <w:sz w:val="26"/>
          <w:szCs w:val="26"/>
        </w:rPr>
        <w:t>provide a holistic overview of brand anthropomorphism by employ</w:t>
      </w:r>
      <w:r w:rsidRPr="00E858EB">
        <w:rPr>
          <w:rStyle w:val="shorttext"/>
          <w:sz w:val="26"/>
          <w:szCs w:val="26"/>
        </w:rPr>
        <w:t xml:space="preserve">ing co-citation and bibliographic coupling analysis on 368 research articles retrieved from the Web of Science between 1994 and June 2023. </w:t>
      </w:r>
      <w:r w:rsidR="00A01032" w:rsidRPr="00E858EB">
        <w:rPr>
          <w:rStyle w:val="shorttext"/>
          <w:sz w:val="26"/>
          <w:szCs w:val="26"/>
        </w:rPr>
        <w:t>Th</w:t>
      </w:r>
      <w:r w:rsidRPr="00E858EB">
        <w:rPr>
          <w:rStyle w:val="shorttext"/>
          <w:sz w:val="26"/>
          <w:szCs w:val="26"/>
        </w:rPr>
        <w:t xml:space="preserve">e co-citation </w:t>
      </w:r>
      <w:r w:rsidR="002F6803" w:rsidRPr="00E858EB">
        <w:rPr>
          <w:rStyle w:val="shorttext"/>
          <w:sz w:val="26"/>
          <w:szCs w:val="26"/>
        </w:rPr>
        <w:t>findings</w:t>
      </w:r>
      <w:r w:rsidRPr="00E858EB">
        <w:rPr>
          <w:rStyle w:val="shorttext"/>
          <w:sz w:val="26"/>
          <w:szCs w:val="26"/>
        </w:rPr>
        <w:t xml:space="preserve"> reveal</w:t>
      </w:r>
      <w:r w:rsidR="00387C2D" w:rsidRPr="00E858EB">
        <w:rPr>
          <w:rStyle w:val="shorttext"/>
          <w:sz w:val="26"/>
          <w:szCs w:val="26"/>
        </w:rPr>
        <w:t>ed</w:t>
      </w:r>
      <w:r w:rsidR="00A01032" w:rsidRPr="00E858EB">
        <w:rPr>
          <w:rStyle w:val="shorttext"/>
          <w:sz w:val="26"/>
          <w:szCs w:val="26"/>
        </w:rPr>
        <w:t xml:space="preserve"> three </w:t>
      </w:r>
      <w:r w:rsidR="002F6803" w:rsidRPr="00E858EB">
        <w:rPr>
          <w:rStyle w:val="shorttext"/>
          <w:sz w:val="26"/>
          <w:szCs w:val="26"/>
        </w:rPr>
        <w:t>prior</w:t>
      </w:r>
      <w:r w:rsidR="00A01032" w:rsidRPr="00E858EB">
        <w:rPr>
          <w:rStyle w:val="shorttext"/>
          <w:sz w:val="26"/>
          <w:szCs w:val="26"/>
        </w:rPr>
        <w:t xml:space="preserve"> research streams</w:t>
      </w:r>
      <w:r w:rsidR="002F6803" w:rsidRPr="00E858EB">
        <w:rPr>
          <w:rStyle w:val="shorttext"/>
          <w:sz w:val="26"/>
          <w:szCs w:val="26"/>
        </w:rPr>
        <w:t xml:space="preserve"> of brand anthropomorphism, </w:t>
      </w:r>
      <w:r w:rsidR="00A457FF" w:rsidRPr="00E858EB">
        <w:rPr>
          <w:rStyle w:val="shorttext"/>
          <w:sz w:val="26"/>
          <w:szCs w:val="26"/>
        </w:rPr>
        <w:t>constituting</w:t>
      </w:r>
      <w:r w:rsidR="002F6803" w:rsidRPr="00E858EB">
        <w:rPr>
          <w:rStyle w:val="shorttext"/>
          <w:sz w:val="26"/>
          <w:szCs w:val="26"/>
        </w:rPr>
        <w:t xml:space="preserve"> existing knowledge-building in the given research area. The results of </w:t>
      </w:r>
      <w:r w:rsidR="00A457FF" w:rsidRPr="00E858EB">
        <w:rPr>
          <w:rStyle w:val="shorttext"/>
          <w:sz w:val="26"/>
          <w:szCs w:val="26"/>
        </w:rPr>
        <w:t xml:space="preserve">the </w:t>
      </w:r>
      <w:r w:rsidR="002F6803" w:rsidRPr="00E858EB">
        <w:rPr>
          <w:rStyle w:val="shorttext"/>
          <w:sz w:val="26"/>
          <w:szCs w:val="26"/>
        </w:rPr>
        <w:t>bibliographic coupling analysis further unveil</w:t>
      </w:r>
      <w:r w:rsidR="00387C2D" w:rsidRPr="00E858EB">
        <w:rPr>
          <w:rStyle w:val="shorttext"/>
          <w:sz w:val="26"/>
          <w:szCs w:val="26"/>
        </w:rPr>
        <w:t>ed</w:t>
      </w:r>
      <w:r w:rsidR="002F6803" w:rsidRPr="00E858EB">
        <w:rPr>
          <w:rStyle w:val="shorttext"/>
          <w:sz w:val="26"/>
          <w:szCs w:val="26"/>
        </w:rPr>
        <w:t xml:space="preserve"> six </w:t>
      </w:r>
      <w:r w:rsidR="00387C2D" w:rsidRPr="00E858EB">
        <w:rPr>
          <w:rStyle w:val="shorttext"/>
          <w:sz w:val="26"/>
          <w:szCs w:val="26"/>
        </w:rPr>
        <w:t>current</w:t>
      </w:r>
      <w:r w:rsidR="002F6803" w:rsidRPr="00E858EB">
        <w:rPr>
          <w:rStyle w:val="shorttext"/>
          <w:sz w:val="26"/>
          <w:szCs w:val="26"/>
        </w:rPr>
        <w:t xml:space="preserve"> clusters</w:t>
      </w:r>
      <w:r w:rsidR="00387C2D" w:rsidRPr="00E858EB">
        <w:rPr>
          <w:rStyle w:val="shorttext"/>
          <w:sz w:val="26"/>
          <w:szCs w:val="26"/>
        </w:rPr>
        <w:t xml:space="preserve"> </w:t>
      </w:r>
      <w:r w:rsidR="00387C2D" w:rsidRPr="00E858EB">
        <w:rPr>
          <w:bCs/>
          <w:sz w:val="26"/>
          <w:szCs w:val="26"/>
        </w:rPr>
        <w:t xml:space="preserve">of the study domain. </w:t>
      </w:r>
      <w:r w:rsidR="00387C2D" w:rsidRPr="00E858EB">
        <w:rPr>
          <w:sz w:val="26"/>
          <w:szCs w:val="26"/>
        </w:rPr>
        <w:t xml:space="preserve">The comparison </w:t>
      </w:r>
      <w:r w:rsidR="007E5754" w:rsidRPr="00E858EB">
        <w:rPr>
          <w:sz w:val="26"/>
          <w:szCs w:val="26"/>
        </w:rPr>
        <w:t xml:space="preserve">of </w:t>
      </w:r>
      <w:r w:rsidR="00387C2D" w:rsidRPr="00E858EB">
        <w:rPr>
          <w:sz w:val="26"/>
          <w:szCs w:val="26"/>
        </w:rPr>
        <w:t xml:space="preserve">co-citation and bibliographic coupling themes </w:t>
      </w:r>
      <w:r w:rsidR="00387C2D" w:rsidRPr="00E858EB">
        <w:rPr>
          <w:rStyle w:val="shorttext"/>
          <w:sz w:val="26"/>
          <w:szCs w:val="26"/>
        </w:rPr>
        <w:t xml:space="preserve">contributed to </w:t>
      </w:r>
      <w:r w:rsidR="007E5754" w:rsidRPr="00E858EB">
        <w:rPr>
          <w:rStyle w:val="shorttext"/>
          <w:sz w:val="26"/>
          <w:szCs w:val="26"/>
        </w:rPr>
        <w:t>the detection of emerging trends in the selected field, the identification of research gaps, and the suggestion of</w:t>
      </w:r>
      <w:r w:rsidR="00387C2D" w:rsidRPr="00E858EB">
        <w:rPr>
          <w:rStyle w:val="shorttext"/>
          <w:sz w:val="26"/>
          <w:szCs w:val="26"/>
        </w:rPr>
        <w:t xml:space="preserve"> future explorations. </w:t>
      </w:r>
      <w:r w:rsidR="00017144">
        <w:rPr>
          <w:rStyle w:val="shorttext"/>
          <w:sz w:val="26"/>
          <w:szCs w:val="26"/>
        </w:rPr>
        <w:t xml:space="preserve">This paper promises to offer valuable insights that will provide </w:t>
      </w:r>
      <w:r w:rsidR="007E5754" w:rsidRPr="00E858EB">
        <w:rPr>
          <w:rStyle w:val="shorttext"/>
          <w:sz w:val="26"/>
          <w:szCs w:val="26"/>
        </w:rPr>
        <w:t>both theoretical contributions and practical implications for marketers seeking to enhance the effectiveness of their</w:t>
      </w:r>
      <w:r w:rsidR="00387C2D" w:rsidRPr="00E858EB">
        <w:rPr>
          <w:rStyle w:val="shorttext"/>
          <w:sz w:val="26"/>
          <w:szCs w:val="26"/>
        </w:rPr>
        <w:t xml:space="preserve"> branding messages.</w:t>
      </w:r>
    </w:p>
    <w:p w14:paraId="1DFD5CA6" w14:textId="1ACBA09D" w:rsidR="00A01032" w:rsidRPr="00E858EB" w:rsidRDefault="00A01032" w:rsidP="00412359">
      <w:pPr>
        <w:widowControl w:val="0"/>
        <w:snapToGrid w:val="0"/>
        <w:spacing w:line="360" w:lineRule="exact"/>
        <w:ind w:firstLineChars="200" w:firstLine="520"/>
        <w:jc w:val="both"/>
        <w:rPr>
          <w:rStyle w:val="shorttext"/>
          <w:sz w:val="26"/>
          <w:szCs w:val="26"/>
        </w:rPr>
      </w:pPr>
    </w:p>
    <w:p w14:paraId="269DED40" w14:textId="063AD44B" w:rsidR="00081666" w:rsidRPr="00E858EB" w:rsidRDefault="005069B1" w:rsidP="00E858EB">
      <w:pPr>
        <w:snapToGrid w:val="0"/>
        <w:spacing w:line="360" w:lineRule="exact"/>
        <w:ind w:left="1275" w:hangingChars="490" w:hanging="1275"/>
        <w:jc w:val="both"/>
        <w:rPr>
          <w:rStyle w:val="shorttext"/>
          <w:sz w:val="26"/>
          <w:szCs w:val="26"/>
        </w:rPr>
      </w:pPr>
      <w:r w:rsidRPr="00E858EB">
        <w:rPr>
          <w:b/>
          <w:sz w:val="26"/>
          <w:szCs w:val="26"/>
        </w:rPr>
        <w:t>Keywords</w:t>
      </w:r>
      <w:r w:rsidR="00142F13" w:rsidRPr="00E858EB">
        <w:rPr>
          <w:b/>
          <w:sz w:val="26"/>
          <w:szCs w:val="26"/>
        </w:rPr>
        <w:t>:</w:t>
      </w:r>
      <w:r w:rsidR="000B3CFA" w:rsidRPr="00E858EB">
        <w:rPr>
          <w:b/>
          <w:sz w:val="26"/>
          <w:szCs w:val="26"/>
        </w:rPr>
        <w:t xml:space="preserve"> </w:t>
      </w:r>
      <w:r w:rsidR="00FE18B8" w:rsidRPr="00E858EB">
        <w:rPr>
          <w:bCs/>
          <w:sz w:val="26"/>
          <w:szCs w:val="26"/>
        </w:rPr>
        <w:t xml:space="preserve">Bibliometric analysis, </w:t>
      </w:r>
      <w:r w:rsidR="006C55A1" w:rsidRPr="00E858EB">
        <w:rPr>
          <w:bCs/>
          <w:sz w:val="26"/>
          <w:szCs w:val="26"/>
        </w:rPr>
        <w:t xml:space="preserve">Brand </w:t>
      </w:r>
      <w:r w:rsidR="00FE18B8" w:rsidRPr="00E858EB">
        <w:rPr>
          <w:bCs/>
          <w:sz w:val="26"/>
          <w:szCs w:val="26"/>
        </w:rPr>
        <w:t xml:space="preserve">anthropomorphism, </w:t>
      </w:r>
      <w:r w:rsidR="006C55A1" w:rsidRPr="00E858EB">
        <w:rPr>
          <w:bCs/>
          <w:sz w:val="26"/>
          <w:szCs w:val="26"/>
        </w:rPr>
        <w:t xml:space="preserve">Brand </w:t>
      </w:r>
      <w:r w:rsidR="00FE18B8" w:rsidRPr="00E858EB">
        <w:rPr>
          <w:bCs/>
          <w:sz w:val="26"/>
          <w:szCs w:val="26"/>
        </w:rPr>
        <w:t>relationships</w:t>
      </w:r>
    </w:p>
    <w:p w14:paraId="4F6A2C82" w14:textId="77777777" w:rsidR="00AD2583" w:rsidRPr="00E858EB" w:rsidRDefault="00AD2583" w:rsidP="00E858EB">
      <w:pPr>
        <w:snapToGrid w:val="0"/>
        <w:spacing w:line="360" w:lineRule="exact"/>
        <w:jc w:val="both"/>
        <w:rPr>
          <w:rStyle w:val="shorttext"/>
          <w:sz w:val="26"/>
          <w:szCs w:val="26"/>
        </w:rPr>
      </w:pPr>
    </w:p>
    <w:p w14:paraId="3200FABE" w14:textId="77777777" w:rsidR="00750ABA" w:rsidRDefault="00750ABA">
      <w:pPr>
        <w:rPr>
          <w:rFonts w:eastAsia="標楷體"/>
          <w:b/>
          <w:sz w:val="26"/>
          <w:szCs w:val="26"/>
        </w:rPr>
      </w:pPr>
      <w:r>
        <w:rPr>
          <w:rFonts w:eastAsia="標楷體"/>
          <w:b/>
          <w:sz w:val="26"/>
          <w:szCs w:val="26"/>
        </w:rPr>
        <w:br w:type="page"/>
      </w:r>
    </w:p>
    <w:p w14:paraId="02FE3127" w14:textId="1079F6E2" w:rsidR="000A6E34" w:rsidRPr="00E858EB" w:rsidRDefault="003967F0" w:rsidP="00E858EB">
      <w:pPr>
        <w:widowControl w:val="0"/>
        <w:snapToGrid w:val="0"/>
        <w:spacing w:line="360" w:lineRule="exact"/>
        <w:jc w:val="center"/>
        <w:outlineLvl w:val="0"/>
        <w:rPr>
          <w:rFonts w:eastAsia="標楷體"/>
          <w:b/>
          <w:sz w:val="26"/>
          <w:szCs w:val="26"/>
        </w:rPr>
      </w:pPr>
      <w:r w:rsidRPr="00E858EB">
        <w:rPr>
          <w:rFonts w:eastAsia="標楷體"/>
          <w:b/>
          <w:sz w:val="26"/>
          <w:szCs w:val="26"/>
        </w:rPr>
        <w:lastRenderedPageBreak/>
        <w:t>INTRODUCTION</w:t>
      </w:r>
    </w:p>
    <w:p w14:paraId="3978B93E" w14:textId="4F721F24" w:rsidR="00114C14" w:rsidRPr="00E858EB" w:rsidRDefault="00114C14" w:rsidP="00412359">
      <w:pPr>
        <w:widowControl w:val="0"/>
        <w:snapToGrid w:val="0"/>
        <w:spacing w:line="360" w:lineRule="exact"/>
        <w:ind w:firstLineChars="200" w:firstLine="520"/>
        <w:jc w:val="both"/>
        <w:rPr>
          <w:bCs/>
          <w:iCs/>
          <w:sz w:val="26"/>
          <w:szCs w:val="26"/>
        </w:rPr>
      </w:pPr>
      <w:bookmarkStart w:id="1" w:name="_Hlk148646902"/>
      <w:r w:rsidRPr="00412359">
        <w:rPr>
          <w:sz w:val="26"/>
          <w:szCs w:val="26"/>
        </w:rPr>
        <w:t>Research</w:t>
      </w:r>
      <w:r w:rsidRPr="00E858EB">
        <w:rPr>
          <w:bCs/>
          <w:sz w:val="26"/>
          <w:szCs w:val="26"/>
        </w:rPr>
        <w:t xml:space="preserve"> on anthropomorphism has </w:t>
      </w:r>
      <w:r w:rsidR="00017144">
        <w:rPr>
          <w:bCs/>
          <w:sz w:val="26"/>
          <w:szCs w:val="26"/>
        </w:rPr>
        <w:t>garnered increasing</w:t>
      </w:r>
      <w:r w:rsidRPr="00E858EB">
        <w:rPr>
          <w:bCs/>
          <w:sz w:val="26"/>
          <w:szCs w:val="26"/>
        </w:rPr>
        <w:t xml:space="preserve"> attention from scholars since the twenty-first century </w:t>
      </w:r>
      <w:r w:rsidRPr="00E858EB">
        <w:rPr>
          <w:bCs/>
          <w:iCs/>
          <w:sz w:val="26"/>
          <w:szCs w:val="26"/>
        </w:rPr>
        <w:fldChar w:fldCharType="begin"/>
      </w:r>
      <w:r w:rsidR="0077656E" w:rsidRPr="00E858EB">
        <w:rPr>
          <w:bCs/>
          <w:iCs/>
          <w:sz w:val="26"/>
          <w:szCs w:val="26"/>
        </w:rPr>
        <w:instrText xml:space="preserve"> ADDIN EN.CITE &lt;EndNote&gt;&lt;Cite&gt;&lt;Author&gt;Zhang&lt;/Author&gt;&lt;Year&gt;2020&lt;/Year&gt;&lt;RecNum&gt;166&lt;/RecNum&gt;&lt;DisplayText&gt;(Zhang et al., 2020)&lt;/DisplayText&gt;&lt;record&gt;&lt;rec-number&gt;166&lt;/rec-number&gt;&lt;foreign-keys&gt;&lt;key app="EN" db-id="559fzaf0osetwre0zdnp9ppmtsvxsrapvw9f" timestamp="1687016697"&gt;166&lt;/key&gt;&lt;/foreign-keys&gt;&lt;ref-type name="Journal Article"&gt;17&lt;/ref-type&gt;&lt;contributors&gt;&lt;authors&gt;&lt;author&gt;Zhang, M. W.&lt;/author&gt;&lt;author&gt;Li, L.&lt;/author&gt;&lt;author&gt;Ye, Y. J.&lt;/author&gt;&lt;author&gt;Qin, K.&lt;/author&gt;&lt;author&gt;Zhong, J. N.&lt;/author&gt;&lt;/authors&gt;&lt;/contributors&gt;&lt;auth-address&gt;Zhejiang Univ Finance &amp;amp; Econ, Law &amp;amp; Polit Sch, Dongfang Coll, Hangzhou, Zhejiang, Peoples R China&amp;#xD;Zhejiang Univ, Dept Psychol &amp;amp; Behav Sci, 148 Tianmushan Rd, Hangzhou 310028, Peoples R China&amp;#xD;Shaoxing Univ, Coll Educ, Shaoxing, Peoples R China&amp;#xD;Hangzhou Dianzi Univ, Management Sch, Hangzhou, Peoples R China&lt;/auth-address&gt;&lt;titles&gt;&lt;title&gt;The effect of brand anthropomorphism, brand distinctiveness, and warmth on brand attitude: A mediated moderation model&lt;/title&gt;&lt;secondary-title&gt;JOURNAL OF CONSUMER BEHAVIOUR&lt;/secondary-title&gt;&lt;/titles&gt;&lt;periodical&gt;&lt;full-title&gt;Journal of Consumer Behaviour&lt;/full-title&gt;&lt;/periodical&gt;&lt;pages&gt;523-536&lt;/pages&gt;&lt;volume&gt;19&lt;/volume&gt;&lt;number&gt;5&lt;/number&gt;&lt;keywords&gt;&lt;keyword&gt;STEREOTYPE CONTENT&lt;/keyword&gt;&lt;keyword&gt;SEEING HUMAN&lt;/keyword&gt;&lt;keyword&gt;PERSONALITY&lt;/keyword&gt;&lt;keyword&gt;DIMENSIONS&lt;/keyword&gt;&lt;keyword&gt;CONSUMERS&lt;/keyword&gt;&lt;keyword&gt;TRUST&lt;/keyword&gt;&lt;keyword&gt;COMPETENCE&lt;/keyword&gt;&lt;keyword&gt;STRATEGIES&lt;/keyword&gt;&lt;keyword&gt;RESPONSES&lt;/keyword&gt;&lt;keyword&gt;INSIGHTS&lt;/keyword&gt;&lt;/keywords&gt;&lt;dates&gt;&lt;year&gt;2020&lt;/year&gt;&lt;pub-dates&gt;&lt;date&gt;SEP&lt;/date&gt;&lt;/pub-dates&gt;&lt;/dates&gt;&lt;isbn&gt;1472-0817&amp;#xD;1479-1838 J9 - J CONSUM BEHAV&lt;/isbn&gt;&lt;accession-num&gt;WOS:000538634500001&lt;/accession-num&gt;&lt;urls&gt;&lt;/urls&gt;&lt;custom3&gt;Zhejiang University of Finance &amp;amp; Economics&amp;#xD;Zhejiang University&amp;#xD;Shaoxing University&amp;#xD;Hangzhou Dianzi University&lt;/custom3&gt;&lt;custom6&gt;JUN 2020&lt;/custom6&gt;&lt;electronic-resource-num&gt;10.1002/cb.1835&lt;/electronic-resource-num&gt;&lt;language&gt;English&lt;/language&gt;&lt;/record&gt;&lt;/Cite&gt;&lt;/EndNote&gt;</w:instrText>
      </w:r>
      <w:r w:rsidRPr="00E858EB">
        <w:rPr>
          <w:bCs/>
          <w:iCs/>
          <w:sz w:val="26"/>
          <w:szCs w:val="26"/>
        </w:rPr>
        <w:fldChar w:fldCharType="separate"/>
      </w:r>
      <w:r w:rsidRPr="00E858EB">
        <w:rPr>
          <w:bCs/>
          <w:noProof/>
          <w:sz w:val="26"/>
          <w:szCs w:val="26"/>
        </w:rPr>
        <w:t>(Zhang et al., 2020)</w:t>
      </w:r>
      <w:r w:rsidRPr="00E858EB">
        <w:rPr>
          <w:bCs/>
          <w:iCs/>
          <w:sz w:val="26"/>
          <w:szCs w:val="26"/>
        </w:rPr>
        <w:fldChar w:fldCharType="end"/>
      </w:r>
      <w:r w:rsidRPr="00E858EB">
        <w:rPr>
          <w:bCs/>
          <w:sz w:val="26"/>
          <w:szCs w:val="26"/>
        </w:rPr>
        <w:t>. This concept was derived from two Greek words</w:t>
      </w:r>
      <w:r w:rsidR="007E5754" w:rsidRPr="00E858EB">
        <w:rPr>
          <w:bCs/>
          <w:sz w:val="26"/>
          <w:szCs w:val="26"/>
        </w:rPr>
        <w:t xml:space="preserve">: Anthropos, </w:t>
      </w:r>
      <w:r w:rsidR="00017144">
        <w:rPr>
          <w:bCs/>
          <w:sz w:val="26"/>
          <w:szCs w:val="26"/>
        </w:rPr>
        <w:t>meaning</w:t>
      </w:r>
      <w:r w:rsidR="007E5754" w:rsidRPr="00E858EB">
        <w:rPr>
          <w:bCs/>
          <w:sz w:val="26"/>
          <w:szCs w:val="26"/>
        </w:rPr>
        <w:t xml:space="preserve"> "human," and </w:t>
      </w:r>
      <w:proofErr w:type="spellStart"/>
      <w:r w:rsidR="007E5754" w:rsidRPr="00E858EB">
        <w:rPr>
          <w:bCs/>
          <w:sz w:val="26"/>
          <w:szCs w:val="26"/>
        </w:rPr>
        <w:t>Morphe</w:t>
      </w:r>
      <w:proofErr w:type="spellEnd"/>
      <w:r w:rsidR="007E5754" w:rsidRPr="00E858EB">
        <w:rPr>
          <w:bCs/>
          <w:sz w:val="26"/>
          <w:szCs w:val="26"/>
        </w:rPr>
        <w:t>, meaning</w:t>
      </w:r>
      <w:r w:rsidRPr="00E858EB">
        <w:rPr>
          <w:bCs/>
          <w:sz w:val="26"/>
          <w:szCs w:val="26"/>
        </w:rPr>
        <w:t xml:space="preserve"> "shape" </w:t>
      </w:r>
      <w:r w:rsidRPr="00E858EB">
        <w:rPr>
          <w:bCs/>
          <w:iCs/>
          <w:sz w:val="26"/>
          <w:szCs w:val="26"/>
        </w:rPr>
        <w:fldChar w:fldCharType="begin"/>
      </w:r>
      <w:r w:rsidR="0077656E" w:rsidRPr="00E858EB">
        <w:rPr>
          <w:bCs/>
          <w:iCs/>
          <w:sz w:val="26"/>
          <w:szCs w:val="26"/>
        </w:rPr>
        <w:instrText xml:space="preserve"> ADDIN EN.CITE &lt;EndNote&gt;&lt;Cite&gt;&lt;Author&gt;Ding&lt;/Author&gt;&lt;Year&gt;2022&lt;/Year&gt;&lt;RecNum&gt;139&lt;/RecNum&gt;&lt;DisplayText&gt;(Ding et al., 2022)&lt;/DisplayText&gt;&lt;record&gt;&lt;rec-number&gt;139&lt;/rec-number&gt;&lt;foreign-keys&gt;&lt;key app="EN" db-id="559fzaf0osetwre0zdnp9ppmtsvxsrapvw9f" timestamp="1687016697"&gt;139&lt;/key&gt;&lt;/foreign-keys&gt;&lt;ref-type name="Journal Article"&gt;17&lt;/ref-type&gt;&lt;contributors&gt;&lt;authors&gt;&lt;author&gt;Ding, A. N.&lt;/author&gt;&lt;author&gt;Lee, R. H.&lt;/author&gt;&lt;author&gt;Legendre, T. S.&lt;/author&gt;&lt;author&gt;Madera, J.&lt;/author&gt;&lt;/authors&gt;&lt;/contributors&gt;&lt;auth-address&gt;Univ Houston, Conrad N Hilton Coll Global Hospitality Leadership, 4450 Univ Dr 227, Houston, TX 77204 USA&lt;/auth-address&gt;&lt;titles&gt;&lt;title&gt;Anthropomorphism in hospitality and tourism: A systematic review and agenda for future research&lt;/title&gt;&lt;secondary-title&gt;JOURNAL OF HOSPITALITY AND TOURISM MANAGEMENT&lt;/secondary-title&gt;&lt;/titles&gt;&lt;periodical&gt;&lt;full-title&gt;Journal of Hospitality and Tourism Management&lt;/full-title&gt;&lt;/periodical&gt;&lt;pages&gt;404-415&lt;/pages&gt;&lt;volume&gt;52&lt;/volume&gt;&lt;keywords&gt;&lt;keyword&gt;Anthropomorphism&lt;/keyword&gt;&lt;keyword&gt;Technology&lt;/keyword&gt;&lt;keyword&gt;Brand&lt;/keyword&gt;&lt;keyword&gt;Product&lt;/keyword&gt;&lt;keyword&gt;Systematic literature review&lt;/keyword&gt;&lt;keyword&gt;Leximancer&lt;/keyword&gt;&lt;keyword&gt;SOCIAL MEDIA&lt;/keyword&gt;&lt;keyword&gt;ROBOT&lt;/keyword&gt;&lt;keyword&gt;BRANDS&lt;/keyword&gt;&lt;keyword&gt;ATTITUDES&lt;/keyword&gt;&lt;keyword&gt;LANGUAGE&lt;/keyword&gt;&lt;keyword&gt;IMPACTS&lt;/keyword&gt;&lt;keyword&gt;APPEALS&lt;/keyword&gt;&lt;keyword&gt;HUMANS&lt;/keyword&gt;&lt;keyword&gt;GENDER&lt;/keyword&gt;&lt;keyword&gt;POWER&lt;/keyword&gt;&lt;/keywords&gt;&lt;dates&gt;&lt;year&gt;2022&lt;/year&gt;&lt;pub-dates&gt;&lt;date&gt;SEP&lt;/date&gt;&lt;/pub-dates&gt;&lt;/dates&gt;&lt;isbn&gt;1447-6770&amp;#xD;1839-5260 J9 - J HOSP TOUR MANAG&lt;/isbn&gt;&lt;accession-num&gt;WOS:000860772500005&lt;/accession-num&gt;&lt;urls&gt;&lt;/urls&gt;&lt;custom3&gt;University of Houston System&amp;#xD;University of Houston&lt;/custom3&gt;&lt;custom6&gt;AUG 2022&lt;/custom6&gt;&lt;electronic-resource-num&gt;10.1016/j.jhtm.2022.07.018&lt;/electronic-resource-num&gt;&lt;language&gt;English&lt;/language&gt;&lt;/record&gt;&lt;/Cite&gt;&lt;/EndNote&gt;</w:instrText>
      </w:r>
      <w:r w:rsidRPr="00E858EB">
        <w:rPr>
          <w:bCs/>
          <w:iCs/>
          <w:sz w:val="26"/>
          <w:szCs w:val="26"/>
        </w:rPr>
        <w:fldChar w:fldCharType="separate"/>
      </w:r>
      <w:r w:rsidRPr="00E858EB">
        <w:rPr>
          <w:bCs/>
          <w:noProof/>
          <w:sz w:val="26"/>
          <w:szCs w:val="26"/>
        </w:rPr>
        <w:t>(Ding et al., 2022)</w:t>
      </w:r>
      <w:r w:rsidRPr="00E858EB">
        <w:rPr>
          <w:bCs/>
          <w:iCs/>
          <w:sz w:val="26"/>
          <w:szCs w:val="26"/>
        </w:rPr>
        <w:fldChar w:fldCharType="end"/>
      </w:r>
      <w:r w:rsidRPr="00E858EB">
        <w:rPr>
          <w:bCs/>
          <w:sz w:val="26"/>
          <w:szCs w:val="26"/>
        </w:rPr>
        <w:t xml:space="preserve">. </w:t>
      </w:r>
      <w:r w:rsidRPr="00412359">
        <w:rPr>
          <w:sz w:val="26"/>
          <w:szCs w:val="26"/>
        </w:rPr>
        <w:t>Anthropomorphism</w:t>
      </w:r>
      <w:r w:rsidRPr="00E858EB">
        <w:rPr>
          <w:bCs/>
          <w:sz w:val="26"/>
          <w:szCs w:val="26"/>
        </w:rPr>
        <w:t xml:space="preserve"> </w:t>
      </w:r>
      <w:r w:rsidR="007E5754" w:rsidRPr="00412359">
        <w:rPr>
          <w:rStyle w:val="shorttext"/>
        </w:rPr>
        <w:t>occurs</w:t>
      </w:r>
      <w:r w:rsidR="007E5754" w:rsidRPr="00E858EB">
        <w:rPr>
          <w:bCs/>
          <w:sz w:val="26"/>
          <w:szCs w:val="26"/>
        </w:rPr>
        <w:t xml:space="preserve"> when people perceive</w:t>
      </w:r>
      <w:r w:rsidRPr="00E858EB">
        <w:rPr>
          <w:bCs/>
          <w:sz w:val="26"/>
          <w:szCs w:val="26"/>
        </w:rPr>
        <w:t xml:space="preserve"> nonhuman agents as human. </w:t>
      </w:r>
      <w:r w:rsidRPr="00E858EB">
        <w:rPr>
          <w:bCs/>
          <w:iCs/>
          <w:sz w:val="26"/>
          <w:szCs w:val="26"/>
        </w:rPr>
        <w:fldChar w:fldCharType="begin"/>
      </w:r>
      <w:r w:rsidRPr="00E858EB">
        <w:rPr>
          <w:bCs/>
          <w:sz w:val="26"/>
          <w:szCs w:val="26"/>
        </w:rPr>
        <w:instrText xml:space="preserve"> ADDIN EN.CITE &lt;EndNote&gt;&lt;Cite AuthorYear="1"&gt;&lt;Author&gt;Epley&lt;/Author&gt;&lt;Year&gt;2007&lt;/Year&gt;&lt;RecNum&gt;369&lt;/RecNum&gt;&lt;DisplayText&gt;Epley et al. (2007)&lt;/DisplayText&gt;&lt;record&gt;&lt;rec-number&gt;369&lt;/rec-number&gt;&lt;foreign-keys&gt;&lt;key app="EN" db-id="559fzaf0osetwre0zdnp9ppmtsvxsrapvw9f" timestamp="1696314478"&gt;369&lt;/key&gt;&lt;/foreign-keys&gt;&lt;ref-type name="Journal Article"&gt;17&lt;/ref-type&gt;&lt;contributors&gt;&lt;authors&gt;&lt;author&gt;Epley, Nicholas&lt;/author&gt;&lt;author&gt;Waytz, Adam&lt;/author&gt;&lt;author&gt;Cacioppo, John T.&lt;/author&gt;&lt;/authors&gt;&lt;/contributors&gt;&lt;auth-address&gt;Epley, Nicholas: University of Chicago, 5807 South Woodlawn Avenue, Chicago, IL, US, 60637, epley@chicagogsb.edu&lt;/auth-address&gt;&lt;titles&gt;&lt;title&gt;On seeing human: A three-factor theory of anthropomorphism&lt;/title&gt;&lt;secondary-title&gt;Psychological Review&lt;/secondary-title&gt;&lt;/titles&gt;&lt;periodical&gt;&lt;full-title&gt;Psychological Review&lt;/full-title&gt;&lt;/periodical&gt;&lt;pages&gt;864-886&lt;/pages&gt;&lt;volume&gt;114&lt;/volume&gt;&lt;number&gt;4&lt;/number&gt;&lt;keywords&gt;&lt;keyword&gt;*Human Nature&lt;/keyword&gt;&lt;keyword&gt;*Social Cognition&lt;/keyword&gt;&lt;keyword&gt;*Theory of Mind&lt;/keyword&gt;&lt;keyword&gt;*Anthropomorphism&lt;/keyword&gt;&lt;keyword&gt;Declarative Knowledge&lt;/keyword&gt;&lt;keyword&gt;Human Computer Interaction&lt;/keyword&gt;&lt;keyword&gt;Motivation&lt;/keyword&gt;&lt;/keywords&gt;&lt;dates&gt;&lt;year&gt;2007&lt;/year&gt;&lt;/dates&gt;&lt;pub-location&gt;US&lt;/pub-location&gt;&lt;publisher&gt;American Psychological Association&lt;/publisher&gt;&lt;isbn&gt;1939-1471(Electronic),0033-295X(Print)&lt;/isbn&gt;&lt;urls&gt;&lt;/urls&gt;&lt;electronic-resource-num&gt;10.1037/0033-295X.114.4.864&lt;/electronic-resource-num&gt;&lt;/record&gt;&lt;/Cite&gt;&lt;/EndNote&gt;</w:instrText>
      </w:r>
      <w:r w:rsidRPr="00E858EB">
        <w:rPr>
          <w:bCs/>
          <w:iCs/>
          <w:sz w:val="26"/>
          <w:szCs w:val="26"/>
        </w:rPr>
        <w:fldChar w:fldCharType="separate"/>
      </w:r>
      <w:r w:rsidRPr="00E858EB">
        <w:rPr>
          <w:bCs/>
          <w:noProof/>
          <w:sz w:val="26"/>
          <w:szCs w:val="26"/>
        </w:rPr>
        <w:t>Epley et al. (2007)</w:t>
      </w:r>
      <w:r w:rsidRPr="00E858EB">
        <w:rPr>
          <w:bCs/>
          <w:iCs/>
          <w:sz w:val="26"/>
          <w:szCs w:val="26"/>
        </w:rPr>
        <w:fldChar w:fldCharType="end"/>
      </w:r>
      <w:r w:rsidRPr="00E858EB">
        <w:rPr>
          <w:bCs/>
          <w:sz w:val="26"/>
          <w:szCs w:val="26"/>
        </w:rPr>
        <w:t xml:space="preserve"> further conceptualized anthropomorphism as the natural human tendency to ascribe human features, desires, goals, and sentiments to inanimate agents </w:t>
      </w:r>
      <w:r w:rsidRPr="00E858EB">
        <w:rPr>
          <w:bCs/>
          <w:iCs/>
          <w:sz w:val="26"/>
          <w:szCs w:val="26"/>
        </w:rPr>
        <w:fldChar w:fldCharType="begin"/>
      </w:r>
      <w:r w:rsidRPr="00E858EB">
        <w:rPr>
          <w:bCs/>
          <w:sz w:val="26"/>
          <w:szCs w:val="26"/>
        </w:rPr>
        <w:instrText xml:space="preserve"> ADDIN EN.CITE &lt;EndNote&gt;&lt;Cite&gt;&lt;Author&gt;Huang&lt;/Author&gt;&lt;Year&gt;2020&lt;/Year&gt;&lt;RecNum&gt;95&lt;/RecNum&gt;&lt;DisplayText&gt;(Huang et al., 2020)&lt;/DisplayText&gt;&lt;record&gt;&lt;rec-number&gt;95&lt;/rec-number&gt;&lt;foreign-keys&gt;&lt;key app="EN" db-id="559fzaf0osetwre0zdnp9ppmtsvxsrapvw9f" timestamp="1687016697"&gt;95&lt;/key&gt;&lt;/foreign-keys&gt;&lt;ref-type name="Journal Article"&gt;17&lt;/ref-type&gt;&lt;contributors&gt;&lt;authors&gt;&lt;author&gt;Huang, R.&lt;/author&gt;&lt;author&gt;Zhou, X. Y.&lt;/author&gt;&lt;author&gt;Ye, W. L.&lt;/author&gt;&lt;author&gt;Guo, S. Y.&lt;/author&gt;&lt;/authors&gt;&lt;/contributors&gt;&lt;auth-address&gt;St Anselm Coll, Dept Econ &amp;amp; Business, Manchester, NH USA&amp;#xD;Zhejiang Univ, Dept Mkt, Hangzhou, Peoples R China&amp;#xD;Shanghai Univ Finance &amp;amp; Econ, Coll Business, Shanghai, Peoples R China&amp;#xD;Sun Yat Sen Univ, Dept Psychol, Guangzhou, Peoples R China&lt;/auth-address&gt;&lt;titles&gt;&lt;title&gt;Think versus feel: two dimensions of brand anthropomorphism&lt;/title&gt;&lt;secondary-title&gt;JOURNAL OF PRODUCT AND BRAND MANAGEMENT&lt;/secondary-title&gt;&lt;/titles&gt;&lt;pages&gt;955-969&lt;/pages&gt;&lt;volume&gt;29&lt;/volume&gt;&lt;number&gt;7&lt;/number&gt;&lt;keywords&gt;&lt;keyword&gt;Corporate social responsibility&lt;/keyword&gt;&lt;keyword&gt;Measurement&lt;/keyword&gt;&lt;keyword&gt;Brand transgression&lt;/keyword&gt;&lt;keyword&gt;Moral judgement&lt;/keyword&gt;&lt;keyword&gt;Brand anthropomorphism&lt;/keyword&gt;&lt;keyword&gt;Crisis management&lt;/keyword&gt;&lt;keyword&gt;ADVERTISING WORKS&lt;/keyword&gt;&lt;keyword&gt;MODEL&lt;/keyword&gt;&lt;keyword&gt;IDENTIFICATION&lt;/keyword&gt;&lt;keyword&gt;COMPETENCE&lt;/keyword&gt;&lt;keyword&gt;WARMTH&lt;/keyword&gt;&lt;keyword&gt;INTENTIONALITY&lt;/keyword&gt;&lt;keyword&gt;CONSEQUENCES&lt;/keyword&gt;&lt;keyword&gt;PERSONALITY&lt;/keyword&gt;&lt;keyword&gt;JUDGMENTS&lt;/keyword&gt;&lt;keyword&gt;AGENTS&lt;/keyword&gt;&lt;/keywords&gt;&lt;dates&gt;&lt;year&gt;2020&lt;/year&gt;&lt;pub-dates&gt;&lt;date&gt;OCT 21&lt;/date&gt;&lt;/pub-dates&gt;&lt;/dates&gt;&lt;isbn&gt;1061-0421&amp;#xD;2054-1643 J9 - J PROD BRAND MANAG&lt;/isbn&gt;&lt;accession-num&gt;WOS:000585749100008&lt;/accession-num&gt;&lt;urls&gt;&lt;/urls&gt;&lt;custom3&gt;Zhejiang University&amp;#xD;Shanghai University of Finance &amp;amp; Economics&amp;#xD;Sun Yat Sen University&lt;/custom3&gt;&lt;electronic-resource-num&gt;10.1108/JPBM-11-2018-2125&lt;/electronic-resource-num&gt;&lt;language&gt;English&lt;/language&gt;&lt;/record&gt;&lt;/Cite&gt;&lt;/EndNote&gt;</w:instrText>
      </w:r>
      <w:r w:rsidRPr="00E858EB">
        <w:rPr>
          <w:bCs/>
          <w:iCs/>
          <w:sz w:val="26"/>
          <w:szCs w:val="26"/>
        </w:rPr>
        <w:fldChar w:fldCharType="separate"/>
      </w:r>
      <w:r w:rsidRPr="00E858EB">
        <w:rPr>
          <w:bCs/>
          <w:noProof/>
          <w:sz w:val="26"/>
          <w:szCs w:val="26"/>
        </w:rPr>
        <w:t>(Huang et al., 2020)</w:t>
      </w:r>
      <w:r w:rsidRPr="00E858EB">
        <w:rPr>
          <w:bCs/>
          <w:iCs/>
          <w:sz w:val="26"/>
          <w:szCs w:val="26"/>
        </w:rPr>
        <w:fldChar w:fldCharType="end"/>
      </w:r>
      <w:r w:rsidRPr="00E858EB">
        <w:rPr>
          <w:bCs/>
          <w:sz w:val="26"/>
          <w:szCs w:val="26"/>
        </w:rPr>
        <w:t xml:space="preserve">. For example, people sometimes name their cars and see them as true friends or loyal companions </w:t>
      </w:r>
      <w:r w:rsidRPr="00E858EB">
        <w:rPr>
          <w:bCs/>
          <w:iCs/>
          <w:sz w:val="26"/>
          <w:szCs w:val="26"/>
        </w:rPr>
        <w:fldChar w:fldCharType="begin"/>
      </w:r>
      <w:r w:rsidRPr="00E858EB">
        <w:rPr>
          <w:bCs/>
          <w:sz w:val="26"/>
          <w:szCs w:val="26"/>
        </w:rPr>
        <w:instrText xml:space="preserve"> ADDIN EN.CITE &lt;EndNote&gt;&lt;Cite&gt;&lt;Author&gt;Epley&lt;/Author&gt;&lt;Year&gt;2007&lt;/Year&gt;&lt;RecNum&gt;369&lt;/RecNum&gt;&lt;DisplayText&gt;(Epley et al., 2007)&lt;/DisplayText&gt;&lt;record&gt;&lt;rec-number&gt;369&lt;/rec-number&gt;&lt;foreign-keys&gt;&lt;key app="EN" db-id="559fzaf0osetwre0zdnp9ppmtsvxsrapvw9f" timestamp="1696314478"&gt;369&lt;/key&gt;&lt;/foreign-keys&gt;&lt;ref-type name="Journal Article"&gt;17&lt;/ref-type&gt;&lt;contributors&gt;&lt;authors&gt;&lt;author&gt;Epley, Nicholas&lt;/author&gt;&lt;author&gt;Waytz, Adam&lt;/author&gt;&lt;author&gt;Cacioppo, John T.&lt;/author&gt;&lt;/authors&gt;&lt;/contributors&gt;&lt;auth-address&gt;Epley, Nicholas: University of Chicago, 5807 South Woodlawn Avenue, Chicago, IL, US, 60637, epley@chicagogsb.edu&lt;/auth-address&gt;&lt;titles&gt;&lt;title&gt;On seeing human: A three-factor theory of anthropomorphism&lt;/title&gt;&lt;secondary-title&gt;Psychological Review&lt;/secondary-title&gt;&lt;/titles&gt;&lt;periodical&gt;&lt;full-title&gt;Psychological Review&lt;/full-title&gt;&lt;/periodical&gt;&lt;pages&gt;864-886&lt;/pages&gt;&lt;volume&gt;114&lt;/volume&gt;&lt;number&gt;4&lt;/number&gt;&lt;keywords&gt;&lt;keyword&gt;*Human Nature&lt;/keyword&gt;&lt;keyword&gt;*Social Cognition&lt;/keyword&gt;&lt;keyword&gt;*Theory of Mind&lt;/keyword&gt;&lt;keyword&gt;*Anthropomorphism&lt;/keyword&gt;&lt;keyword&gt;Declarative Knowledge&lt;/keyword&gt;&lt;keyword&gt;Human Computer Interaction&lt;/keyword&gt;&lt;keyword&gt;Motivation&lt;/keyword&gt;&lt;/keywords&gt;&lt;dates&gt;&lt;year&gt;2007&lt;/year&gt;&lt;/dates&gt;&lt;pub-location&gt;US&lt;/pub-location&gt;&lt;publisher&gt;American Psychological Association&lt;/publisher&gt;&lt;isbn&gt;1939-1471(Electronic),0033-295X(Print)&lt;/isbn&gt;&lt;urls&gt;&lt;/urls&gt;&lt;electronic-resource-num&gt;10.1037/0033-295X.114.4.864&lt;/electronic-resource-num&gt;&lt;/record&gt;&lt;/Cite&gt;&lt;/EndNote&gt;</w:instrText>
      </w:r>
      <w:r w:rsidRPr="00E858EB">
        <w:rPr>
          <w:bCs/>
          <w:iCs/>
          <w:sz w:val="26"/>
          <w:szCs w:val="26"/>
        </w:rPr>
        <w:fldChar w:fldCharType="separate"/>
      </w:r>
      <w:r w:rsidRPr="00E858EB">
        <w:rPr>
          <w:bCs/>
          <w:noProof/>
          <w:sz w:val="26"/>
          <w:szCs w:val="26"/>
        </w:rPr>
        <w:t>(Epley et al., 2007)</w:t>
      </w:r>
      <w:r w:rsidRPr="00E858EB">
        <w:rPr>
          <w:bCs/>
          <w:iCs/>
          <w:sz w:val="26"/>
          <w:szCs w:val="26"/>
        </w:rPr>
        <w:fldChar w:fldCharType="end"/>
      </w:r>
      <w:r w:rsidRPr="00E858EB">
        <w:rPr>
          <w:bCs/>
          <w:sz w:val="26"/>
          <w:szCs w:val="26"/>
        </w:rPr>
        <w:t>.</w:t>
      </w:r>
    </w:p>
    <w:p w14:paraId="5539FF1D" w14:textId="5364BF78" w:rsidR="00AD66C9" w:rsidRPr="00E858EB" w:rsidRDefault="00114C14" w:rsidP="00412359">
      <w:pPr>
        <w:widowControl w:val="0"/>
        <w:snapToGrid w:val="0"/>
        <w:spacing w:line="360" w:lineRule="exact"/>
        <w:ind w:firstLineChars="200" w:firstLine="520"/>
        <w:jc w:val="both"/>
        <w:rPr>
          <w:bCs/>
          <w:sz w:val="26"/>
          <w:szCs w:val="26"/>
        </w:rPr>
      </w:pPr>
      <w:r w:rsidRPr="00E858EB">
        <w:rPr>
          <w:bCs/>
          <w:sz w:val="26"/>
          <w:szCs w:val="26"/>
        </w:rPr>
        <w:t>Anthropomorphism has been widely utilized in marketing</w:t>
      </w:r>
      <w:r w:rsidR="00663E34" w:rsidRPr="00E858EB">
        <w:rPr>
          <w:bCs/>
          <w:sz w:val="26"/>
          <w:szCs w:val="26"/>
        </w:rPr>
        <w:t xml:space="preserve"> and branding disciplines</w:t>
      </w:r>
      <w:r w:rsidRPr="00E858EB">
        <w:rPr>
          <w:bCs/>
          <w:sz w:val="26"/>
          <w:szCs w:val="26"/>
        </w:rPr>
        <w:t>.</w:t>
      </w:r>
      <w:r w:rsidR="00B003EA" w:rsidRPr="00E858EB">
        <w:rPr>
          <w:bCs/>
          <w:sz w:val="26"/>
          <w:szCs w:val="26"/>
        </w:rPr>
        <w:t xml:space="preserve"> </w:t>
      </w:r>
      <w:bookmarkStart w:id="2" w:name="_Hlk172026738"/>
      <w:r w:rsidR="0077656E" w:rsidRPr="00E858EB">
        <w:rPr>
          <w:bCs/>
          <w:sz w:val="26"/>
          <w:szCs w:val="26"/>
        </w:rPr>
        <w:t>There is a growing consensus on the definition of brand anthropomorphism, which is rooted in the belief that a brand is viewed as a human being</w:t>
      </w:r>
      <w:r w:rsidR="00AD66C9" w:rsidRPr="00E858EB">
        <w:rPr>
          <w:bCs/>
          <w:sz w:val="26"/>
          <w:szCs w:val="26"/>
        </w:rPr>
        <w:t xml:space="preserve"> with various emotion</w:t>
      </w:r>
      <w:r w:rsidR="00A457FF" w:rsidRPr="00E858EB">
        <w:rPr>
          <w:bCs/>
          <w:sz w:val="26"/>
          <w:szCs w:val="26"/>
        </w:rPr>
        <w:t>s</w:t>
      </w:r>
      <w:r w:rsidR="00AD66C9" w:rsidRPr="00E858EB">
        <w:rPr>
          <w:bCs/>
          <w:sz w:val="26"/>
          <w:szCs w:val="26"/>
        </w:rPr>
        <w:t>, thought</w:t>
      </w:r>
      <w:r w:rsidR="00A457FF" w:rsidRPr="00E858EB">
        <w:rPr>
          <w:bCs/>
          <w:sz w:val="26"/>
          <w:szCs w:val="26"/>
        </w:rPr>
        <w:t>s</w:t>
      </w:r>
      <w:r w:rsidR="00AD66C9" w:rsidRPr="00E858EB">
        <w:rPr>
          <w:bCs/>
          <w:sz w:val="26"/>
          <w:szCs w:val="26"/>
        </w:rPr>
        <w:t>, and volition</w:t>
      </w:r>
      <w:r w:rsidR="0077656E" w:rsidRPr="00E858EB">
        <w:rPr>
          <w:bCs/>
          <w:sz w:val="26"/>
          <w:szCs w:val="26"/>
        </w:rPr>
        <w:t xml:space="preserve"> </w:t>
      </w:r>
      <w:bookmarkEnd w:id="2"/>
      <w:r w:rsidR="0077656E" w:rsidRPr="00E858EB">
        <w:rPr>
          <w:bCs/>
          <w:sz w:val="26"/>
          <w:szCs w:val="26"/>
        </w:rPr>
        <w:fldChar w:fldCharType="begin">
          <w:fldData xml:space="preserve">PEVuZE5vdGU+PENpdGU+PEF1dGhvcj5EaW5nPC9BdXRob3I+PFllYXI+MjAyMjwvWWVhcj48UmVj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</w:fldData>
        </w:fldChar>
      </w:r>
      <w:r w:rsidR="002403F3" w:rsidRPr="00E858EB">
        <w:rPr>
          <w:bCs/>
          <w:sz w:val="26"/>
          <w:szCs w:val="26"/>
        </w:rPr>
        <w:instrText xml:space="preserve"> ADDIN EN.CITE </w:instrText>
      </w:r>
      <w:r w:rsidR="002403F3" w:rsidRPr="00E858EB">
        <w:rPr>
          <w:bCs/>
          <w:sz w:val="26"/>
          <w:szCs w:val="26"/>
        </w:rPr>
        <w:fldChar w:fldCharType="begin">
          <w:fldData xml:space="preserve">PEVuZE5vdGU+PENpdGU+PEF1dGhvcj5EaW5nPC9BdXRob3I+PFllYXI+MjAyMjwvWWVhcj48UmVj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</w:fldData>
        </w:fldChar>
      </w:r>
      <w:r w:rsidR="002403F3" w:rsidRPr="00E858EB">
        <w:rPr>
          <w:bCs/>
          <w:sz w:val="26"/>
          <w:szCs w:val="26"/>
        </w:rPr>
        <w:instrText xml:space="preserve"> ADDIN EN.CITE.DATA </w:instrText>
      </w:r>
      <w:r w:rsidR="002403F3" w:rsidRPr="00E858EB">
        <w:rPr>
          <w:bCs/>
          <w:sz w:val="26"/>
          <w:szCs w:val="26"/>
        </w:rPr>
      </w:r>
      <w:r w:rsidR="002403F3" w:rsidRPr="00E858EB">
        <w:rPr>
          <w:bCs/>
          <w:sz w:val="26"/>
          <w:szCs w:val="26"/>
        </w:rPr>
        <w:fldChar w:fldCharType="end"/>
      </w:r>
      <w:r w:rsidR="0077656E" w:rsidRPr="00E858EB">
        <w:rPr>
          <w:bCs/>
          <w:sz w:val="26"/>
          <w:szCs w:val="26"/>
        </w:rPr>
      </w:r>
      <w:r w:rsidR="0077656E" w:rsidRPr="00E858EB">
        <w:rPr>
          <w:bCs/>
          <w:sz w:val="26"/>
          <w:szCs w:val="26"/>
        </w:rPr>
        <w:fldChar w:fldCharType="separate"/>
      </w:r>
      <w:r w:rsidR="0077656E" w:rsidRPr="00E858EB">
        <w:rPr>
          <w:bCs/>
          <w:noProof/>
          <w:sz w:val="26"/>
          <w:szCs w:val="26"/>
        </w:rPr>
        <w:t>(Ding et al., 2022; Guido &amp; Peluso, 2015; Kwak et al., 2015; Puzakova et al., 2009; Zhang et al., 2020)</w:t>
      </w:r>
      <w:r w:rsidR="0077656E" w:rsidRPr="00E858EB">
        <w:rPr>
          <w:bCs/>
          <w:sz w:val="26"/>
          <w:szCs w:val="26"/>
        </w:rPr>
        <w:fldChar w:fldCharType="end"/>
      </w:r>
      <w:r w:rsidR="0077656E" w:rsidRPr="00E858EB">
        <w:rPr>
          <w:bCs/>
          <w:sz w:val="26"/>
          <w:szCs w:val="26"/>
        </w:rPr>
        <w:t xml:space="preserve">. </w:t>
      </w:r>
      <w:r w:rsidRPr="00E858EB">
        <w:rPr>
          <w:bCs/>
          <w:sz w:val="26"/>
          <w:szCs w:val="26"/>
        </w:rPr>
        <w:t xml:space="preserve">Marketers might adopt visual cues to encourage audiences to think of their </w:t>
      </w:r>
      <w:r w:rsidR="00663E34" w:rsidRPr="00E858EB">
        <w:rPr>
          <w:bCs/>
          <w:sz w:val="26"/>
          <w:szCs w:val="26"/>
        </w:rPr>
        <w:t xml:space="preserve">branded </w:t>
      </w:r>
      <w:r w:rsidRPr="00E858EB">
        <w:rPr>
          <w:bCs/>
          <w:sz w:val="26"/>
          <w:szCs w:val="26"/>
        </w:rPr>
        <w:t xml:space="preserve">products imbued with humanlike features. Marketing managers </w:t>
      </w:r>
      <w:r w:rsidR="00B003EA" w:rsidRPr="00E858EB">
        <w:rPr>
          <w:bCs/>
          <w:sz w:val="26"/>
          <w:szCs w:val="26"/>
        </w:rPr>
        <w:t xml:space="preserve">also </w:t>
      </w:r>
      <w:r w:rsidRPr="00E858EB">
        <w:rPr>
          <w:bCs/>
          <w:sz w:val="26"/>
          <w:szCs w:val="26"/>
        </w:rPr>
        <w:t xml:space="preserve">use </w:t>
      </w:r>
      <w:r w:rsidRPr="00412359">
        <w:rPr>
          <w:rStyle w:val="shorttext"/>
        </w:rPr>
        <w:t>verbal</w:t>
      </w:r>
      <w:r w:rsidRPr="00E858EB">
        <w:rPr>
          <w:bCs/>
          <w:sz w:val="26"/>
          <w:szCs w:val="26"/>
        </w:rPr>
        <w:t xml:space="preserve"> cues to persuade consumers to interact with brands </w:t>
      </w:r>
      <w:r w:rsidR="007E5754" w:rsidRPr="00E858EB">
        <w:rPr>
          <w:bCs/>
          <w:sz w:val="26"/>
          <w:szCs w:val="26"/>
        </w:rPr>
        <w:t>through first-person narration (e.g., "I am a Superman"</w:t>
      </w:r>
      <w:r w:rsidRPr="00E858EB">
        <w:rPr>
          <w:bCs/>
          <w:sz w:val="26"/>
          <w:szCs w:val="26"/>
        </w:rPr>
        <w:t xml:space="preserve"> or a spokesperson) </w:t>
      </w:r>
      <w:r w:rsidRPr="00E858EB">
        <w:rPr>
          <w:bCs/>
          <w:iCs/>
          <w:sz w:val="26"/>
          <w:szCs w:val="26"/>
        </w:rPr>
        <w:fldChar w:fldCharType="begin">
          <w:fldData xml:space="preserve">PEVuZE5vdGU+PENpdGU+PEF1dGhvcj5IYW48L0F1dGhvcj48WWVhcj4yMDE5PC9ZZWFyPjxSZWNO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</w:fldData>
        </w:fldChar>
      </w:r>
      <w:r w:rsidR="0077656E" w:rsidRPr="00E858EB">
        <w:rPr>
          <w:bCs/>
          <w:iCs/>
          <w:sz w:val="26"/>
          <w:szCs w:val="26"/>
        </w:rPr>
        <w:instrText xml:space="preserve"> ADDIN EN.CITE </w:instrText>
      </w:r>
      <w:r w:rsidR="0077656E" w:rsidRPr="00E858EB">
        <w:rPr>
          <w:bCs/>
          <w:iCs/>
          <w:sz w:val="26"/>
          <w:szCs w:val="26"/>
        </w:rPr>
        <w:fldChar w:fldCharType="begin">
          <w:fldData xml:space="preserve">PEVuZE5vdGU+PENpdGU+PEF1dGhvcj5IYW48L0F1dGhvcj48WWVhcj4yMDE5PC9ZZWFyPjxSZWNO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</w:fldData>
        </w:fldChar>
      </w:r>
      <w:r w:rsidR="0077656E" w:rsidRPr="00E858EB">
        <w:rPr>
          <w:bCs/>
          <w:iCs/>
          <w:sz w:val="26"/>
          <w:szCs w:val="26"/>
        </w:rPr>
        <w:instrText xml:space="preserve"> ADDIN EN.CITE.DATA </w:instrText>
      </w:r>
      <w:r w:rsidR="0077656E" w:rsidRPr="00E858EB">
        <w:rPr>
          <w:bCs/>
          <w:iCs/>
          <w:sz w:val="26"/>
          <w:szCs w:val="26"/>
        </w:rPr>
      </w:r>
      <w:r w:rsidR="0077656E" w:rsidRPr="00E858EB">
        <w:rPr>
          <w:bCs/>
          <w:iCs/>
          <w:sz w:val="26"/>
          <w:szCs w:val="26"/>
        </w:rPr>
        <w:fldChar w:fldCharType="end"/>
      </w:r>
      <w:r w:rsidRPr="00E858EB">
        <w:rPr>
          <w:bCs/>
          <w:iCs/>
          <w:sz w:val="26"/>
          <w:szCs w:val="26"/>
        </w:rPr>
      </w:r>
      <w:r w:rsidRPr="00E858EB">
        <w:rPr>
          <w:bCs/>
          <w:iCs/>
          <w:sz w:val="26"/>
          <w:szCs w:val="26"/>
        </w:rPr>
        <w:fldChar w:fldCharType="separate"/>
      </w:r>
      <w:r w:rsidRPr="00E858EB">
        <w:rPr>
          <w:bCs/>
          <w:noProof/>
          <w:sz w:val="26"/>
          <w:szCs w:val="26"/>
        </w:rPr>
        <w:t>(Fleck et al., 2014; Han et al., 2019)</w:t>
      </w:r>
      <w:r w:rsidRPr="00E858EB">
        <w:rPr>
          <w:bCs/>
          <w:iCs/>
          <w:sz w:val="26"/>
          <w:szCs w:val="26"/>
        </w:rPr>
        <w:fldChar w:fldCharType="end"/>
      </w:r>
      <w:r w:rsidRPr="00E858EB">
        <w:rPr>
          <w:bCs/>
          <w:sz w:val="26"/>
          <w:szCs w:val="26"/>
        </w:rPr>
        <w:t xml:space="preserve">. Remarkably, many authors stated anthropomorphic perception drives consumers to exhibit more favorable attitudes toward </w:t>
      </w:r>
      <w:r w:rsidR="00663E34" w:rsidRPr="00E858EB">
        <w:rPr>
          <w:bCs/>
          <w:sz w:val="26"/>
          <w:szCs w:val="26"/>
        </w:rPr>
        <w:t>brands</w:t>
      </w:r>
      <w:r w:rsidRPr="00E858EB">
        <w:rPr>
          <w:bCs/>
          <w:sz w:val="26"/>
          <w:szCs w:val="26"/>
        </w:rPr>
        <w:t xml:space="preserve">, resulting in higher loyalty </w:t>
      </w:r>
      <w:r w:rsidRPr="00E858EB">
        <w:rPr>
          <w:bCs/>
          <w:iCs/>
          <w:sz w:val="26"/>
          <w:szCs w:val="26"/>
        </w:rPr>
        <w:fldChar w:fldCharType="begin"/>
      </w:r>
      <w:r w:rsidRPr="00E858EB">
        <w:rPr>
          <w:bCs/>
          <w:sz w:val="26"/>
          <w:szCs w:val="26"/>
        </w:rPr>
        <w:instrText xml:space="preserve"> ADDIN EN.CITE &lt;EndNote&gt;&lt;Cite&gt;&lt;Author&gt;Hart&lt;/Author&gt;&lt;Year&gt;2017&lt;/Year&gt;&lt;RecNum&gt;404&lt;/RecNum&gt;&lt;DisplayText&gt;(Hart &amp;amp; Royne, 2017)&lt;/DisplayText&gt;&lt;record&gt;&lt;rec-number&gt;404&lt;/rec-number&gt;&lt;foreign-keys&gt;&lt;key app="EN" db-id="559fzaf0osetwre0zdnp9ppmtsvxsrapvw9f" timestamp="1696928391"&gt;404&lt;/key&gt;&lt;/foreign-keys&gt;&lt;ref-type name="Journal Article"&gt;17&lt;/ref-type&gt;&lt;contributors&gt;&lt;authors&gt;&lt;author&gt;Hart, Phillip&lt;/author&gt;&lt;author&gt;Royne, Marla B.&lt;/author&gt;&lt;/authors&gt;&lt;/contributors&gt;&lt;titles&gt;&lt;title&gt;Being Human: How Anthropomorphic Presentations Can Enhance Advertising Effectiveness&lt;/title&gt;&lt;secondary-title&gt;Journal of Current Issues &amp;amp; Research in Advertising&lt;/secondary-title&gt;&lt;/titles&gt;&lt;periodical&gt;&lt;full-title&gt;Journal of Current Issues &amp;amp; Research in Advertising&lt;/full-title&gt;&lt;/periodical&gt;&lt;pages&gt;129-145&lt;/pages&gt;&lt;volume&gt;38&lt;/volume&gt;&lt;number&gt;2&lt;/number&gt;&lt;dates&gt;&lt;year&gt;2017&lt;/year&gt;&lt;pub-dates&gt;&lt;date&gt;2017/07/03&lt;/date&gt;&lt;/pub-dates&gt;&lt;/dates&gt;&lt;publisher&gt;Routledge&lt;/publisher&gt;&lt;isbn&gt;1064-1734&lt;/isbn&gt;&lt;urls&gt;&lt;related-urls&gt;&lt;url&gt;https://doi.org/10.1080/10641734.2017.1291381&lt;/url&gt;&lt;/related-urls&gt;&lt;/urls&gt;&lt;electronic-resource-num&gt;10.1080/10641734.2017.1291381&lt;/electronic-resource-num&gt;&lt;/record&gt;&lt;/Cite&gt;&lt;/EndNote&gt;</w:instrText>
      </w:r>
      <w:r w:rsidRPr="00E858EB">
        <w:rPr>
          <w:bCs/>
          <w:iCs/>
          <w:sz w:val="26"/>
          <w:szCs w:val="26"/>
        </w:rPr>
        <w:fldChar w:fldCharType="separate"/>
      </w:r>
      <w:r w:rsidRPr="00E858EB">
        <w:rPr>
          <w:bCs/>
          <w:noProof/>
          <w:sz w:val="26"/>
          <w:szCs w:val="26"/>
        </w:rPr>
        <w:t>(Hart &amp; Royne, 2017)</w:t>
      </w:r>
      <w:r w:rsidRPr="00E858EB">
        <w:rPr>
          <w:bCs/>
          <w:iCs/>
          <w:sz w:val="26"/>
          <w:szCs w:val="26"/>
        </w:rPr>
        <w:fldChar w:fldCharType="end"/>
      </w:r>
      <w:r w:rsidRPr="00E858EB">
        <w:rPr>
          <w:bCs/>
          <w:sz w:val="26"/>
          <w:szCs w:val="26"/>
        </w:rPr>
        <w:t>.</w:t>
      </w:r>
    </w:p>
    <w:p w14:paraId="79379A7B" w14:textId="344EB5A1" w:rsidR="001170B0" w:rsidRPr="00E858EB" w:rsidRDefault="001170B0" w:rsidP="00412359">
      <w:pPr>
        <w:widowControl w:val="0"/>
        <w:snapToGrid w:val="0"/>
        <w:spacing w:line="360" w:lineRule="exact"/>
        <w:ind w:firstLineChars="200" w:firstLine="520"/>
        <w:jc w:val="both"/>
        <w:rPr>
          <w:bCs/>
          <w:sz w:val="26"/>
          <w:szCs w:val="26"/>
        </w:rPr>
      </w:pPr>
      <w:bookmarkStart w:id="3" w:name="_Hlk172197320"/>
      <w:r w:rsidRPr="00E858EB">
        <w:rPr>
          <w:bCs/>
          <w:sz w:val="26"/>
          <w:szCs w:val="26"/>
        </w:rPr>
        <w:t xml:space="preserve">Despite the increasing application of anthropomorphism, especially in the branding context, the existing literature lacks theoretical and synthetic studies </w:t>
      </w:r>
      <w:r w:rsidR="007E5754" w:rsidRPr="00E858EB">
        <w:rPr>
          <w:bCs/>
          <w:sz w:val="26"/>
          <w:szCs w:val="26"/>
        </w:rPr>
        <w:t>that explore these</w:t>
      </w:r>
      <w:r w:rsidRPr="00E858EB">
        <w:rPr>
          <w:bCs/>
          <w:sz w:val="26"/>
          <w:szCs w:val="26"/>
        </w:rPr>
        <w:t xml:space="preserve"> issues </w:t>
      </w:r>
      <w:r w:rsidRPr="00E858EB">
        <w:rPr>
          <w:bCs/>
          <w:iCs/>
          <w:sz w:val="26"/>
          <w:szCs w:val="26"/>
        </w:rPr>
        <w:fldChar w:fldCharType="begin"/>
      </w:r>
      <w:r w:rsidRPr="00E858EB">
        <w:rPr>
          <w:bCs/>
          <w:iCs/>
          <w:sz w:val="26"/>
          <w:szCs w:val="26"/>
        </w:rPr>
        <w:instrText xml:space="preserve"> ADDIN EN.CITE &lt;EndNote&gt;&lt;Cite&gt;&lt;Author&gt;MacInnis&lt;/Author&gt;&lt;Year&gt;2017&lt;/Year&gt;&lt;RecNum&gt;15&lt;/RecNum&gt;&lt;DisplayText&gt;(MacInnis &amp;amp;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E858EB">
        <w:rPr>
          <w:bCs/>
          <w:iCs/>
          <w:sz w:val="26"/>
          <w:szCs w:val="26"/>
        </w:rPr>
        <w:fldChar w:fldCharType="separate"/>
      </w:r>
      <w:r w:rsidRPr="00E858EB">
        <w:rPr>
          <w:bCs/>
          <w:noProof/>
          <w:sz w:val="26"/>
          <w:szCs w:val="26"/>
        </w:rPr>
        <w:t>(MacInnis &amp; Folkes, 2017)</w:t>
      </w:r>
      <w:r w:rsidRPr="00E858EB">
        <w:rPr>
          <w:bCs/>
          <w:iCs/>
          <w:sz w:val="26"/>
          <w:szCs w:val="26"/>
        </w:rPr>
        <w:fldChar w:fldCharType="end"/>
      </w:r>
      <w:r w:rsidRPr="00E858EB">
        <w:rPr>
          <w:bCs/>
          <w:sz w:val="26"/>
          <w:szCs w:val="26"/>
        </w:rPr>
        <w:t xml:space="preserve">. According to </w:t>
      </w:r>
      <w:r w:rsidRPr="00E858EB">
        <w:rPr>
          <w:bCs/>
          <w:sz w:val="26"/>
          <w:szCs w:val="26"/>
        </w:rPr>
        <w:fldChar w:fldCharType="begin"/>
      </w:r>
      <w:r w:rsidRPr="00E858EB">
        <w:rPr>
          <w:bCs/>
          <w:sz w:val="26"/>
          <w:szCs w:val="26"/>
        </w:rPr>
        <w:instrText xml:space="preserve"> ADDIN EN.CITE &lt;EndNote&gt;&lt;Cite AuthorYear="1"&gt;&lt;Author&gt;Portal&lt;/Author&gt;&lt;Year&gt;2018&lt;/Year&gt;&lt;RecNum&gt;56&lt;/RecNum&gt;&lt;DisplayText&gt;Portal et al. (2018)&lt;/DisplayText&gt;&lt;record&gt;&lt;rec-number&gt;56&lt;/rec-number&gt;&lt;foreign-keys&gt;&lt;key app="EN" db-id="559fzaf0osetwre0zdnp9ppmtsvxsrapvw9f" timestamp="1687016697"&gt;56&lt;/key&gt;&lt;/foreign-keys&gt;&lt;ref-type name="Journal Article"&gt;17&lt;/ref-type&gt;&lt;contributors&gt;&lt;authors&gt;&lt;author&gt;Portal, S.&lt;/author&gt;&lt;author&gt;Abratt, R.&lt;/author&gt;&lt;author&gt;Bendixen, M.&lt;/author&gt;&lt;/authors&gt;&lt;/contributors&gt;&lt;auth-address&gt;Univ Witwatersrand, Wits Business Sch, Johannesburg, South Africa&amp;#xD;Nova Southeastern Univ, 3100 Coll Ave, Ft Lauderdale, FL 33314 USA&lt;/auth-address&gt;&lt;titles&gt;&lt;title&gt;Building a human brand: Brand anthropomorphism unravelled&lt;/title&gt;&lt;secondary-title&gt;BUSINESS HORIZONS&lt;/secondary-title&gt;&lt;/titles&gt;&lt;pages&gt;367-374&lt;/pages&gt;&lt;volume&gt;61&lt;/volume&gt;&lt;number&gt;3&lt;/number&gt;&lt;keywords&gt;&lt;keyword&gt;Brand anthropomorphism&lt;/keyword&gt;&lt;keyword&gt;The human brand&lt;/keyword&gt;&lt;keyword&gt;Brand authenticity&lt;/keyword&gt;&lt;keyword&gt;Theory of warmth and competence&lt;/keyword&gt;&lt;keyword&gt;Human brand model&lt;/keyword&gt;&lt;keyword&gt;INTENTIONAL AGENTS&lt;/keyword&gt;&lt;keyword&gt;STEREOTYPE CONTENT&lt;/keyword&gt;&lt;keyword&gt;GOLDEN QUADRANT&lt;/keyword&gt;&lt;keyword&gt;BIAS MAP&lt;/keyword&gt;&lt;keyword&gt;COMPETENCE&lt;/keyword&gt;&lt;keyword&gt;WARMTH&lt;/keyword&gt;&lt;keyword&gt;PERCEPTION&lt;/keyword&gt;&lt;keyword&gt;TRUST&lt;/keyword&gt;&lt;keyword&gt;MODEL&lt;/keyword&gt;&lt;keyword&gt;PERSONALITY&lt;/keyword&gt;&lt;/keywords&gt;&lt;dates&gt;&lt;year&gt;2018&lt;/year&gt;&lt;pub-dates&gt;&lt;date&gt;MAY-JUN&lt;/date&gt;&lt;/pub-dates&gt;&lt;/dates&gt;&lt;isbn&gt;0007-6813&amp;#xD;1873-6068 J9 - BUS HORIZONS&lt;/isbn&gt;&lt;accession-num&gt;WOS:000431161800003&lt;/accession-num&gt;&lt;urls&gt;&lt;/urls&gt;&lt;custom3&gt;University of Witwatersrand&amp;#xD;Nova Southeastern University&lt;/custom3&gt;&lt;electronic-resource-num&gt;10.1016/j.bushor.2018.01.003&lt;/electronic-resource-num&gt;&lt;language&gt;English&lt;/language&gt;&lt;/record&gt;&lt;/Cite&gt;&lt;/EndNote&gt;</w:instrText>
      </w:r>
      <w:r w:rsidRPr="00E858EB">
        <w:rPr>
          <w:bCs/>
          <w:sz w:val="26"/>
          <w:szCs w:val="26"/>
        </w:rPr>
        <w:fldChar w:fldCharType="separate"/>
      </w:r>
      <w:r w:rsidRPr="00E858EB">
        <w:rPr>
          <w:bCs/>
          <w:noProof/>
          <w:sz w:val="26"/>
          <w:szCs w:val="26"/>
        </w:rPr>
        <w:t>Portal et al. (2018)</w:t>
      </w:r>
      <w:r w:rsidRPr="00E858EB">
        <w:rPr>
          <w:bCs/>
          <w:sz w:val="26"/>
          <w:szCs w:val="26"/>
        </w:rPr>
        <w:fldChar w:fldCharType="end"/>
      </w:r>
      <w:r w:rsidRPr="00E858EB">
        <w:rPr>
          <w:bCs/>
          <w:sz w:val="26"/>
          <w:szCs w:val="26"/>
        </w:rPr>
        <w:t xml:space="preserve">, the appeal of adopting anthropomorphism in marketing is </w:t>
      </w:r>
      <w:r w:rsidR="007E5754" w:rsidRPr="00E858EB">
        <w:rPr>
          <w:bCs/>
          <w:sz w:val="26"/>
          <w:szCs w:val="26"/>
        </w:rPr>
        <w:t xml:space="preserve">not </w:t>
      </w:r>
      <w:r w:rsidRPr="00E858EB">
        <w:rPr>
          <w:bCs/>
          <w:sz w:val="26"/>
          <w:szCs w:val="26"/>
        </w:rPr>
        <w:t xml:space="preserve">well comprehended. Research on </w:t>
      </w:r>
      <w:r w:rsidR="00A457FF" w:rsidRPr="00E858EB">
        <w:rPr>
          <w:bCs/>
          <w:sz w:val="26"/>
          <w:szCs w:val="26"/>
        </w:rPr>
        <w:t>brand anthropomorphism</w:t>
      </w:r>
      <w:r w:rsidRPr="00E858EB">
        <w:rPr>
          <w:bCs/>
          <w:sz w:val="26"/>
          <w:szCs w:val="26"/>
        </w:rPr>
        <w:t xml:space="preserve"> and </w:t>
      </w:r>
      <w:r w:rsidR="00A457FF" w:rsidRPr="00E858EB">
        <w:rPr>
          <w:bCs/>
          <w:sz w:val="26"/>
          <w:szCs w:val="26"/>
        </w:rPr>
        <w:t>its</w:t>
      </w:r>
      <w:r w:rsidRPr="00E858EB">
        <w:rPr>
          <w:bCs/>
          <w:sz w:val="26"/>
          <w:szCs w:val="26"/>
        </w:rPr>
        <w:t xml:space="preserve"> meaning for consumers </w:t>
      </w:r>
      <w:r w:rsidR="00A457FF" w:rsidRPr="00E858EB">
        <w:rPr>
          <w:bCs/>
          <w:sz w:val="26"/>
          <w:szCs w:val="26"/>
        </w:rPr>
        <w:t xml:space="preserve">is </w:t>
      </w:r>
      <w:r w:rsidRPr="00E858EB">
        <w:rPr>
          <w:bCs/>
          <w:sz w:val="26"/>
          <w:szCs w:val="26"/>
        </w:rPr>
        <w:t>highly fragmented and lack</w:t>
      </w:r>
      <w:r w:rsidR="00A457FF" w:rsidRPr="00E858EB">
        <w:rPr>
          <w:bCs/>
          <w:sz w:val="26"/>
          <w:szCs w:val="26"/>
        </w:rPr>
        <w:t>s</w:t>
      </w:r>
      <w:r w:rsidRPr="00E858EB">
        <w:rPr>
          <w:bCs/>
          <w:sz w:val="26"/>
          <w:szCs w:val="26"/>
        </w:rPr>
        <w:t xml:space="preserve"> </w:t>
      </w:r>
      <w:r w:rsidRPr="00412359">
        <w:rPr>
          <w:rStyle w:val="shorttext"/>
        </w:rPr>
        <w:t>integration</w:t>
      </w:r>
      <w:r w:rsidRPr="00E858EB">
        <w:rPr>
          <w:bCs/>
          <w:sz w:val="26"/>
          <w:szCs w:val="26"/>
        </w:rPr>
        <w:t xml:space="preserve"> </w:t>
      </w:r>
      <w:r w:rsidRPr="00E858EB">
        <w:rPr>
          <w:bCs/>
          <w:sz w:val="26"/>
          <w:szCs w:val="26"/>
        </w:rPr>
        <w:fldChar w:fldCharType="begin">
          <w:fldData xml:space="preserve">PEVuZE5vdGU+PENpdGU+PEF1dGhvcj5CYWdvenppPC9BdXRob3I+PFllYXI+MjAyMTwvWWVhcj48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</w:fldData>
        </w:fldChar>
      </w:r>
      <w:r w:rsidRPr="00E858EB">
        <w:rPr>
          <w:bCs/>
          <w:sz w:val="26"/>
          <w:szCs w:val="26"/>
        </w:rPr>
        <w:instrText xml:space="preserve"> ADDIN EN.CITE </w:instrText>
      </w:r>
      <w:r w:rsidRPr="00E858EB">
        <w:rPr>
          <w:bCs/>
          <w:sz w:val="26"/>
          <w:szCs w:val="26"/>
        </w:rPr>
        <w:fldChar w:fldCharType="begin">
          <w:fldData xml:space="preserve">PEVuZE5vdGU+PENpdGU+PEF1dGhvcj5CYWdvenppPC9BdXRob3I+PFllYXI+MjAyMTwvWWVhcj48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</w:fldData>
        </w:fldChar>
      </w:r>
      <w:r w:rsidRPr="00E858EB">
        <w:rPr>
          <w:bCs/>
          <w:sz w:val="26"/>
          <w:szCs w:val="26"/>
        </w:rPr>
        <w:instrText xml:space="preserve"> ADDIN EN.CITE.DATA </w:instrText>
      </w:r>
      <w:r w:rsidRPr="00E858EB">
        <w:rPr>
          <w:bCs/>
          <w:sz w:val="26"/>
          <w:szCs w:val="26"/>
        </w:rPr>
      </w:r>
      <w:r w:rsidRPr="00E858EB">
        <w:rPr>
          <w:bCs/>
          <w:sz w:val="26"/>
          <w:szCs w:val="26"/>
        </w:rPr>
        <w:fldChar w:fldCharType="end"/>
      </w:r>
      <w:r w:rsidRPr="00E858EB">
        <w:rPr>
          <w:bCs/>
          <w:sz w:val="26"/>
          <w:szCs w:val="26"/>
        </w:rPr>
      </w:r>
      <w:r w:rsidRPr="00E858EB">
        <w:rPr>
          <w:bCs/>
          <w:sz w:val="26"/>
          <w:szCs w:val="26"/>
        </w:rPr>
        <w:fldChar w:fldCharType="separate"/>
      </w:r>
      <w:r w:rsidRPr="00E858EB">
        <w:rPr>
          <w:bCs/>
          <w:noProof/>
          <w:sz w:val="26"/>
          <w:szCs w:val="26"/>
        </w:rPr>
        <w:t>(Bagozzi et al., 2021)</w:t>
      </w:r>
      <w:r w:rsidRPr="00E858EB">
        <w:rPr>
          <w:bCs/>
          <w:sz w:val="26"/>
          <w:szCs w:val="26"/>
        </w:rPr>
        <w:fldChar w:fldCharType="end"/>
      </w:r>
      <w:r w:rsidRPr="00E858EB">
        <w:rPr>
          <w:bCs/>
          <w:sz w:val="26"/>
          <w:szCs w:val="26"/>
        </w:rPr>
        <w:t xml:space="preserve">. To the best of our knowledge, </w:t>
      </w:r>
      <w:r w:rsidR="00017144">
        <w:rPr>
          <w:bCs/>
          <w:sz w:val="26"/>
          <w:szCs w:val="26"/>
        </w:rPr>
        <w:t xml:space="preserve">three relevant review papers (Avis &amp; Aitken, 2015; </w:t>
      </w:r>
      <w:proofErr w:type="spellStart"/>
      <w:r w:rsidR="00017144">
        <w:rPr>
          <w:bCs/>
          <w:sz w:val="26"/>
          <w:szCs w:val="26"/>
        </w:rPr>
        <w:t>MacInnis</w:t>
      </w:r>
      <w:proofErr w:type="spellEnd"/>
      <w:r w:rsidR="00017144">
        <w:rPr>
          <w:bCs/>
          <w:sz w:val="26"/>
          <w:szCs w:val="26"/>
        </w:rPr>
        <w:t xml:space="preserve"> &amp; </w:t>
      </w:r>
      <w:proofErr w:type="spellStart"/>
      <w:r w:rsidR="00017144">
        <w:rPr>
          <w:bCs/>
          <w:sz w:val="26"/>
          <w:szCs w:val="26"/>
        </w:rPr>
        <w:t>Folkes</w:t>
      </w:r>
      <w:proofErr w:type="spellEnd"/>
      <w:r w:rsidR="00017144">
        <w:rPr>
          <w:bCs/>
          <w:sz w:val="26"/>
          <w:szCs w:val="26"/>
        </w:rPr>
        <w:t>, 2017; Portal et al., 2018) and one meta-analysis article (Velasco et al., 2021) have been published to date</w:t>
      </w:r>
      <w:r w:rsidRPr="00E858EB">
        <w:rPr>
          <w:bCs/>
          <w:sz w:val="26"/>
          <w:szCs w:val="26"/>
        </w:rPr>
        <w:t xml:space="preserve">. </w:t>
      </w:r>
      <w:r w:rsidR="00A457FF" w:rsidRPr="00E858EB">
        <w:rPr>
          <w:bCs/>
          <w:sz w:val="26"/>
          <w:szCs w:val="26"/>
        </w:rPr>
        <w:t>The limited number of article reviews</w:t>
      </w:r>
      <w:r w:rsidRPr="00E858EB">
        <w:rPr>
          <w:bCs/>
          <w:sz w:val="26"/>
          <w:szCs w:val="26"/>
        </w:rPr>
        <w:t xml:space="preserve"> leads to a call for more conceptual research that offer</w:t>
      </w:r>
      <w:r w:rsidR="00A457FF" w:rsidRPr="00E858EB">
        <w:rPr>
          <w:bCs/>
          <w:sz w:val="26"/>
          <w:szCs w:val="26"/>
        </w:rPr>
        <w:t>s</w:t>
      </w:r>
      <w:r w:rsidRPr="00E858EB">
        <w:rPr>
          <w:bCs/>
          <w:sz w:val="26"/>
          <w:szCs w:val="26"/>
        </w:rPr>
        <w:t xml:space="preserve"> a unified perspective on the given topic.</w:t>
      </w:r>
      <w:r w:rsidR="00A457FF" w:rsidRPr="00E858EB">
        <w:rPr>
          <w:bCs/>
          <w:sz w:val="26"/>
          <w:szCs w:val="26"/>
        </w:rPr>
        <w:t xml:space="preserve"> O</w:t>
      </w:r>
      <w:r w:rsidRPr="00E858EB">
        <w:rPr>
          <w:bCs/>
          <w:sz w:val="26"/>
          <w:szCs w:val="26"/>
        </w:rPr>
        <w:t xml:space="preserve">ur paper </w:t>
      </w:r>
      <w:r w:rsidR="007E5754" w:rsidRPr="00E858EB">
        <w:rPr>
          <w:bCs/>
          <w:sz w:val="26"/>
          <w:szCs w:val="26"/>
        </w:rPr>
        <w:t>offers a more comprehensive and nuanced understanding of brand anthropomorphism by consolidating related publications in a structured format and synthesizing their key</w:t>
      </w:r>
      <w:r w:rsidRPr="00E858EB">
        <w:rPr>
          <w:bCs/>
          <w:sz w:val="26"/>
          <w:szCs w:val="26"/>
        </w:rPr>
        <w:t xml:space="preserve"> insights. </w:t>
      </w:r>
      <w:r w:rsidR="007E5754" w:rsidRPr="00E858EB">
        <w:rPr>
          <w:bCs/>
          <w:sz w:val="26"/>
          <w:szCs w:val="26"/>
        </w:rPr>
        <w:t>Specifically, the bibliographic analysis was conducted using</w:t>
      </w:r>
      <w:r w:rsidRPr="00E858EB">
        <w:rPr>
          <w:bCs/>
          <w:sz w:val="26"/>
          <w:szCs w:val="26"/>
        </w:rPr>
        <w:t xml:space="preserve"> relevant articles extracted from the Web of Science database. The findings obtained from our study visualize the conceptual structure and evolution of research themes and propose possible directions for future research.</w:t>
      </w:r>
    </w:p>
    <w:bookmarkEnd w:id="3"/>
    <w:p w14:paraId="0D97B9E3" w14:textId="64EE9C61" w:rsidR="00114C14" w:rsidRDefault="00114C14" w:rsidP="00412359">
      <w:pPr>
        <w:widowControl w:val="0"/>
        <w:snapToGrid w:val="0"/>
        <w:spacing w:line="360" w:lineRule="exact"/>
        <w:ind w:firstLineChars="200" w:firstLine="520"/>
        <w:jc w:val="both"/>
        <w:rPr>
          <w:bCs/>
          <w:sz w:val="26"/>
          <w:szCs w:val="26"/>
        </w:rPr>
      </w:pPr>
      <w:r w:rsidRPr="00E858EB">
        <w:rPr>
          <w:bCs/>
          <w:sz w:val="26"/>
          <w:szCs w:val="26"/>
        </w:rPr>
        <w:t>Bibliometrics refers to the statistical analys</w:t>
      </w:r>
      <w:r w:rsidR="007E5754" w:rsidRPr="00E858EB">
        <w:rPr>
          <w:bCs/>
          <w:sz w:val="26"/>
          <w:szCs w:val="26"/>
        </w:rPr>
        <w:t>i</w:t>
      </w:r>
      <w:r w:rsidRPr="00E858EB">
        <w:rPr>
          <w:bCs/>
          <w:sz w:val="26"/>
          <w:szCs w:val="26"/>
        </w:rPr>
        <w:t xml:space="preserve">s of research based on citation counts and patterns </w:t>
      </w:r>
      <w:r w:rsidRPr="00E858EB">
        <w:rPr>
          <w:bCs/>
          <w:iCs/>
          <w:sz w:val="26"/>
          <w:szCs w:val="26"/>
        </w:rPr>
        <w:fldChar w:fldCharType="begin"/>
      </w:r>
      <w:r w:rsidRPr="00E858EB">
        <w:rPr>
          <w:bCs/>
          <w:sz w:val="26"/>
          <w:szCs w:val="26"/>
        </w:rPr>
        <w:instrText xml:space="preserve"> ADDIN EN.CITE &lt;EndNote&gt;&lt;Cite&gt;&lt;Author&gt;Kim&lt;/Author&gt;&lt;Year&gt;2008&lt;/Year&gt;&lt;RecNum&gt;370&lt;/RecNum&gt;&lt;DisplayText&gt;(Kim &amp;amp; McMillan, 2008)&lt;/DisplayText&gt;&lt;record&gt;&lt;rec-number&gt;370&lt;/rec-number&gt;&lt;foreign-keys&gt;&lt;key app="EN" db-id="559fzaf0osetwre0zdnp9ppmtsvxsrapvw9f" timestamp="1696314829"&gt;370&lt;/key&gt;&lt;/foreign-keys&gt;&lt;ref-type name="Journal Article"&gt;17&lt;/ref-type&gt;&lt;contributors&gt;&lt;authors&gt;&lt;author&gt;Kim, Juran&lt;/author&gt;&lt;author&gt;McMillan, Sally J.&lt;/author&gt;&lt;/authors&gt;&lt;/contributors&gt;&lt;titles&gt;&lt;title&gt;Evaluation of Internet Advertising Research: A Bibliometric Analysis of Citations from Key Sources&lt;/title&gt;&lt;secondary-title&gt;Journal of Advertising&lt;/secondary-title&gt;&lt;/titles&gt;&lt;periodical&gt;&lt;full-title&gt;Journal of Advertising&lt;/full-title&gt;&lt;/periodical&gt;&lt;pages&gt;99-112&lt;/pages&gt;&lt;volume&gt;37&lt;/volume&gt;&lt;number&gt;1&lt;/number&gt;&lt;dates&gt;&lt;year&gt;2008&lt;/year&gt;&lt;pub-dates&gt;&lt;date&gt;2008/04/01&lt;/date&gt;&lt;/pub-dates&gt;&lt;/dates&gt;&lt;publisher&gt;Routledge&lt;/publisher&gt;&lt;isbn&gt;0091-3367&lt;/isbn&gt;&lt;urls&gt;&lt;related-urls&gt;&lt;url&gt;https://doi.org/10.2753/JOA0091-3367370108&lt;/url&gt;&lt;/related-urls&gt;&lt;/urls&gt;&lt;electronic-resource-num&gt;10.2753/JOA0091-3367370108&lt;/electronic-resource-num&gt;&lt;/record&gt;&lt;/Cite&gt;&lt;/EndNote&gt;</w:instrText>
      </w:r>
      <w:r w:rsidRPr="00E858EB">
        <w:rPr>
          <w:bCs/>
          <w:iCs/>
          <w:sz w:val="26"/>
          <w:szCs w:val="26"/>
        </w:rPr>
        <w:fldChar w:fldCharType="separate"/>
      </w:r>
      <w:r w:rsidRPr="00E858EB">
        <w:rPr>
          <w:bCs/>
          <w:noProof/>
          <w:sz w:val="26"/>
          <w:szCs w:val="26"/>
        </w:rPr>
        <w:t xml:space="preserve">(Kim &amp; </w:t>
      </w:r>
      <w:r w:rsidRPr="00412359">
        <w:rPr>
          <w:sz w:val="26"/>
          <w:szCs w:val="26"/>
        </w:rPr>
        <w:t>McMillan</w:t>
      </w:r>
      <w:r w:rsidRPr="00E858EB">
        <w:rPr>
          <w:bCs/>
          <w:noProof/>
          <w:sz w:val="26"/>
          <w:szCs w:val="26"/>
        </w:rPr>
        <w:t xml:space="preserve">, </w:t>
      </w:r>
      <w:r w:rsidRPr="00412359">
        <w:rPr>
          <w:rStyle w:val="shorttext"/>
        </w:rPr>
        <w:t>2008</w:t>
      </w:r>
      <w:r w:rsidRPr="00E858EB">
        <w:rPr>
          <w:bCs/>
          <w:noProof/>
          <w:sz w:val="26"/>
          <w:szCs w:val="26"/>
        </w:rPr>
        <w:t>)</w:t>
      </w:r>
      <w:r w:rsidRPr="00E858EB">
        <w:rPr>
          <w:bCs/>
          <w:iCs/>
          <w:sz w:val="26"/>
          <w:szCs w:val="26"/>
        </w:rPr>
        <w:fldChar w:fldCharType="end"/>
      </w:r>
      <w:r w:rsidRPr="00E858EB">
        <w:rPr>
          <w:bCs/>
          <w:sz w:val="26"/>
          <w:szCs w:val="26"/>
        </w:rPr>
        <w:t xml:space="preserve">. This approach </w:t>
      </w:r>
      <w:r w:rsidR="007E5754" w:rsidRPr="00E858EB">
        <w:rPr>
          <w:bCs/>
          <w:sz w:val="26"/>
          <w:szCs w:val="26"/>
        </w:rPr>
        <w:t>encompasses a range of techniques, but two well-established</w:t>
      </w:r>
      <w:r w:rsidRPr="00E858EB">
        <w:rPr>
          <w:bCs/>
          <w:sz w:val="26"/>
          <w:szCs w:val="26"/>
        </w:rPr>
        <w:t xml:space="preserve"> methods are co-citation analysis and bibliographic coupling analysis </w:t>
      </w:r>
      <w:r w:rsidRPr="00E858EB">
        <w:rPr>
          <w:bCs/>
          <w:iCs/>
          <w:sz w:val="26"/>
          <w:szCs w:val="26"/>
        </w:rPr>
        <w:fldChar w:fldCharType="begin"/>
      </w:r>
      <w:r w:rsidRPr="00E858EB">
        <w:rPr>
          <w:bCs/>
          <w:sz w:val="26"/>
          <w:szCs w:val="26"/>
        </w:rPr>
        <w:instrText xml:space="preserve"> ADDIN EN.CITE &lt;EndNote&gt;&lt;Cite&gt;&lt;Author&gt;Phan Tan&lt;/Author&gt;&lt;Year&gt;2022&lt;/Year&gt;&lt;RecNum&gt;371&lt;/RecNum&gt;&lt;DisplayText&gt;(Phan Tan, 2022)&lt;/DisplayText&gt;&lt;record&gt;&lt;rec-number&gt;371&lt;/rec-number&gt;&lt;foreign-keys&gt;&lt;key app="EN" db-id="559fzaf0osetwre0zdnp9ppmtsvxsrapvw9f" timestamp="1696314989"&gt;371&lt;/key&gt;&lt;/foreign-keys&gt;&lt;ref-type name="Journal Article"&gt;17&lt;/ref-type&gt;&lt;contributors&gt;&lt;authors&gt;&lt;author&gt;Phan Tan, Luc&lt;/author&gt;&lt;/authors&gt;&lt;/contributors&gt;&lt;titles&gt;&lt;title&gt;Bibliometrics of social entrepreneurship research: Cocitation and bibliographic coupling analyses&lt;/title&gt;&lt;secondary-title&gt;Cogent Business &amp;amp; Management&lt;/secondary-title&gt;&lt;/titles&gt;&lt;periodical&gt;&lt;full-title&gt;Cogent Business &amp;amp; Management&lt;/full-title&gt;&lt;/periodical&gt;&lt;pages&gt;2124594&lt;/pages&gt;&lt;volume&gt;9&lt;/volume&gt;&lt;number&gt;1&lt;/number&gt;&lt;dates&gt;&lt;year&gt;2022&lt;/year&gt;&lt;pub-dates&gt;&lt;date&gt;2022/12/31&lt;/date&gt;&lt;/pub-dates&gt;&lt;/dates&gt;&lt;publisher&gt;Cogent OA&lt;/publisher&gt;&lt;isbn&gt;null&lt;/isbn&gt;&lt;urls&gt;&lt;related-urls&gt;&lt;url&gt;https://doi.org/10.1080/23311975.2022.2124594&lt;/url&gt;&lt;/related-urls&gt;&lt;/urls&gt;&lt;electronic-resource-num&gt;10.1080/23311975.2022.2124594&lt;/electronic-resource-num&gt;&lt;/record&gt;&lt;/Cite&gt;&lt;/EndNote&gt;</w:instrText>
      </w:r>
      <w:r w:rsidRPr="00E858EB">
        <w:rPr>
          <w:bCs/>
          <w:iCs/>
          <w:sz w:val="26"/>
          <w:szCs w:val="26"/>
        </w:rPr>
        <w:fldChar w:fldCharType="separate"/>
      </w:r>
      <w:r w:rsidRPr="00E858EB">
        <w:rPr>
          <w:bCs/>
          <w:noProof/>
          <w:sz w:val="26"/>
          <w:szCs w:val="26"/>
        </w:rPr>
        <w:t>(Phan Tan, 2022)</w:t>
      </w:r>
      <w:r w:rsidRPr="00E858EB">
        <w:rPr>
          <w:bCs/>
          <w:iCs/>
          <w:sz w:val="26"/>
          <w:szCs w:val="26"/>
        </w:rPr>
        <w:fldChar w:fldCharType="end"/>
      </w:r>
      <w:r w:rsidRPr="00E858EB">
        <w:rPr>
          <w:bCs/>
          <w:sz w:val="26"/>
          <w:szCs w:val="26"/>
        </w:rPr>
        <w:t xml:space="preserve">. The application of these techniques has been </w:t>
      </w:r>
      <w:r w:rsidR="007E5754" w:rsidRPr="00E858EB">
        <w:rPr>
          <w:bCs/>
          <w:sz w:val="26"/>
          <w:szCs w:val="26"/>
        </w:rPr>
        <w:t>beneficial to many scholars, as they provid</w:t>
      </w:r>
      <w:r w:rsidRPr="00E858EB">
        <w:rPr>
          <w:bCs/>
          <w:sz w:val="26"/>
          <w:szCs w:val="26"/>
        </w:rPr>
        <w:t xml:space="preserve">e an in-depth understanding of the research topics </w:t>
      </w:r>
      <w:r w:rsidRPr="00E858EB">
        <w:rPr>
          <w:bCs/>
          <w:iCs/>
          <w:sz w:val="26"/>
          <w:szCs w:val="26"/>
        </w:rPr>
        <w:fldChar w:fldCharType="begin"/>
      </w:r>
      <w:r w:rsidRPr="00E858EB">
        <w:rPr>
          <w:bCs/>
          <w:sz w:val="26"/>
          <w:szCs w:val="26"/>
        </w:rPr>
        <w:instrText xml:space="preserve"> ADDIN EN.CITE &lt;EndNote&gt;&lt;Cite&gt;&lt;Author&gt;Chang&lt;/Author&gt;&lt;Year&gt;2015&lt;/Year&gt;&lt;RecNum&gt;372&lt;/RecNum&gt;&lt;DisplayText&gt;(Chang et al., 2015)&lt;/DisplayText&gt;&lt;record&gt;&lt;rec-number&gt;372&lt;/rec-number&gt;&lt;foreign-keys&gt;&lt;key app="EN" db-id="559fzaf0osetwre0zdnp9ppmtsvxsrapvw9f" timestamp="1696315073"&gt;372&lt;/key&gt;&lt;/foreign-keys&gt;&lt;ref-type name="Journal Article"&gt;17&lt;/ref-type&gt;&lt;contributors&gt;&lt;authors&gt;&lt;author&gt;Chang, Yu-Wei&lt;/author&gt;&lt;author&gt;Huang, Mu-Hsuan&lt;/author&gt;&lt;author&gt;Lin, Chiao-Wen&lt;/author&gt;&lt;/authors&gt;&lt;/contributors&gt;&lt;titles&gt;&lt;title&gt;Evolution of research subjects in library and information science based on keyword, bibliographical coupling, and co-citation analyses&lt;/title&gt;&lt;secondary-title&gt;Scientometrics&lt;/secondary-title&gt;&lt;/titles&gt;&lt;periodical&gt;&lt;full-title&gt;Scientometrics&lt;/full-title&gt;&lt;/periodical&gt;&lt;pages&gt;2071-2087&lt;/pages&gt;&lt;volume&gt;105&lt;/volume&gt;&lt;number&gt;3&lt;/number&gt;&lt;dates&gt;&lt;year&gt;2015&lt;/year&gt;&lt;pub-dates&gt;&lt;date&gt;2015/12/01&lt;/date&gt;&lt;/pub-dates&gt;&lt;/dates&gt;&lt;isbn&gt;1588-2861&lt;/isbn&gt;&lt;urls&gt;&lt;related-urls&gt;&lt;url&gt;https://doi.org/10.1007/s11192-015-1762-8&lt;/url&gt;&lt;/related-urls&gt;&lt;/urls&gt;&lt;electronic-resource-num&gt;10.1007/s11192-015-1762-8&lt;/electronic-resource-num&gt;&lt;/record&gt;&lt;/Cite&gt;&lt;/EndNote&gt;</w:instrText>
      </w:r>
      <w:r w:rsidRPr="00E858EB">
        <w:rPr>
          <w:bCs/>
          <w:iCs/>
          <w:sz w:val="26"/>
          <w:szCs w:val="26"/>
        </w:rPr>
        <w:fldChar w:fldCharType="separate"/>
      </w:r>
      <w:r w:rsidRPr="00E858EB">
        <w:rPr>
          <w:bCs/>
          <w:noProof/>
          <w:sz w:val="26"/>
          <w:szCs w:val="26"/>
        </w:rPr>
        <w:t>(Chang et al., 2015)</w:t>
      </w:r>
      <w:r w:rsidRPr="00E858EB">
        <w:rPr>
          <w:bCs/>
          <w:iCs/>
          <w:sz w:val="26"/>
          <w:szCs w:val="26"/>
        </w:rPr>
        <w:fldChar w:fldCharType="end"/>
      </w:r>
      <w:r w:rsidRPr="00E858EB">
        <w:rPr>
          <w:bCs/>
          <w:sz w:val="26"/>
          <w:szCs w:val="26"/>
        </w:rPr>
        <w:t xml:space="preserve">. In this work, </w:t>
      </w:r>
      <w:r w:rsidRPr="00412359">
        <w:rPr>
          <w:rStyle w:val="shorttext"/>
        </w:rPr>
        <w:t>the</w:t>
      </w:r>
      <w:r w:rsidRPr="00E858EB">
        <w:rPr>
          <w:bCs/>
          <w:sz w:val="26"/>
          <w:szCs w:val="26"/>
        </w:rPr>
        <w:t xml:space="preserve"> </w:t>
      </w:r>
      <w:proofErr w:type="spellStart"/>
      <w:r w:rsidRPr="00E858EB">
        <w:rPr>
          <w:bCs/>
          <w:sz w:val="26"/>
          <w:szCs w:val="26"/>
        </w:rPr>
        <w:t>VOSviewer</w:t>
      </w:r>
      <w:proofErr w:type="spellEnd"/>
      <w:r w:rsidRPr="00E858EB">
        <w:rPr>
          <w:bCs/>
          <w:sz w:val="26"/>
          <w:szCs w:val="26"/>
        </w:rPr>
        <w:t xml:space="preserve"> software (version 1.6.15) was selected to conduct the bibliometric analysis because it can measure probabilistic linkage between the most cited publications </w:t>
      </w:r>
      <w:r w:rsidRPr="00E858EB">
        <w:rPr>
          <w:bCs/>
          <w:iCs/>
          <w:sz w:val="26"/>
          <w:szCs w:val="26"/>
        </w:rPr>
        <w:fldChar w:fldCharType="begin"/>
      </w:r>
      <w:r w:rsidRPr="00E858EB">
        <w:rPr>
          <w:bCs/>
          <w:sz w:val="26"/>
          <w:szCs w:val="26"/>
        </w:rPr>
        <w:instrText xml:space="preserve"> ADDIN EN.CITE &lt;EndNote&gt;&lt;Cite&gt;&lt;Author&gt;Garfield&lt;/Author&gt;&lt;Year&gt;2009&lt;/Year&gt;&lt;RecNum&gt;373&lt;/RecNum&gt;&lt;DisplayText&gt;(Garfield, 2009)&lt;/DisplayText&gt;&lt;record&gt;&lt;rec-number&gt;373&lt;/rec-number&gt;&lt;foreign-keys&gt;&lt;key app="EN" db-id="559fzaf0osetwre0zdnp9ppmtsvxsrapvw9f" timestamp="1696315180"&gt;373&lt;/key&gt;&lt;/foreign-keys&gt;&lt;ref-type name="Journal Article"&gt;17&lt;/ref-type&gt;&lt;contributors&gt;&lt;authors&gt;&lt;author&gt;Garfield, Eugene&lt;/author&gt;&lt;/authors&gt;&lt;/contributors&gt;&lt;titles&gt;&lt;title&gt;From the science of science to Scientometrics visualizing the history of science with HistCite software&lt;/title&gt;&lt;secondary-title&gt;Journal of Informetrics&lt;/secondary-title&gt;&lt;/titles&gt;&lt;periodical&gt;&lt;full-title&gt;Journal of Informetrics&lt;/full-title&gt;&lt;/periodical&gt;&lt;pages&gt;173-179&lt;/pages&gt;&lt;volume&gt;3&lt;/volume&gt;&lt;number&gt;3&lt;/number&gt;&lt;keywords&gt;&lt;keyword&gt;History of Scientometrics&lt;/keyword&gt;&lt;keyword&gt;Etymology of Scientometrics&lt;/keyword&gt;&lt;keyword&gt;Derek J.D. Price&lt;/keyword&gt;&lt;keyword&gt;V.V. Nalimov&lt;/keyword&gt;&lt;keyword&gt;J.D. Bernal&lt;/keyword&gt;&lt;keyword&gt;Science of science&lt;/keyword&gt;&lt;keyword&gt;Algorithmic&lt;/keyword&gt;&lt;keyword&gt;Historiography&lt;/keyword&gt;&lt;keyword&gt;Bibliometrics&lt;/keyword&gt;&lt;/keywords&gt;&lt;dates&gt;&lt;year&gt;2009&lt;/year&gt;&lt;pub-dates&gt;&lt;date&gt;2009/07/01/&lt;/date&gt;&lt;/pub-dates&gt;&lt;/dates&gt;&lt;isbn&gt;1751-1577&lt;/isbn&gt;&lt;urls&gt;&lt;related-urls&gt;&lt;url&gt;https://www.sciencedirect.com/science/article/pii/S1751157709000297&lt;/url&gt;&lt;/related-urls&gt;&lt;/urls&gt;&lt;electronic-resource-num&gt;https://doi.org/10.1016/j.joi.2009.03.009&lt;/electronic-resource-num&gt;&lt;/record&gt;&lt;/Cite&gt;&lt;/EndNote&gt;</w:instrText>
      </w:r>
      <w:r w:rsidRPr="00E858EB">
        <w:rPr>
          <w:bCs/>
          <w:iCs/>
          <w:sz w:val="26"/>
          <w:szCs w:val="26"/>
        </w:rPr>
        <w:fldChar w:fldCharType="separate"/>
      </w:r>
      <w:r w:rsidRPr="00E858EB">
        <w:rPr>
          <w:bCs/>
          <w:noProof/>
          <w:sz w:val="26"/>
          <w:szCs w:val="26"/>
        </w:rPr>
        <w:t>(Garfield, 2009)</w:t>
      </w:r>
      <w:r w:rsidRPr="00E858EB">
        <w:rPr>
          <w:bCs/>
          <w:iCs/>
          <w:sz w:val="26"/>
          <w:szCs w:val="26"/>
        </w:rPr>
        <w:fldChar w:fldCharType="end"/>
      </w:r>
      <w:r w:rsidRPr="00E858EB">
        <w:rPr>
          <w:bCs/>
          <w:sz w:val="26"/>
          <w:szCs w:val="26"/>
        </w:rPr>
        <w:t xml:space="preserve">, offering a "more satisfactory representation of the underlying data set" than other MDS approaches </w:t>
      </w:r>
      <w:r w:rsidRPr="00E858EB">
        <w:rPr>
          <w:bCs/>
          <w:iCs/>
          <w:sz w:val="26"/>
          <w:szCs w:val="26"/>
        </w:rPr>
        <w:fldChar w:fldCharType="begin"/>
      </w:r>
      <w:r w:rsidRPr="00E858EB">
        <w:rPr>
          <w:bCs/>
          <w:sz w:val="26"/>
          <w:szCs w:val="26"/>
        </w:rPr>
        <w:instrText xml:space="preserve"> ADDIN EN.CITE &lt;EndNote&gt;&lt;Cite&gt;&lt;Author&gt;van Eck&lt;/Author&gt;&lt;Year&gt;2010&lt;/Year&gt;&lt;RecNum&gt;374&lt;/RecNum&gt;&lt;DisplayText&gt;(van Eck &amp;amp; Waltman, 2010)&lt;/DisplayText&gt;&lt;record&gt;&lt;rec-number&gt;374&lt;/rec-number&gt;&lt;foreign-keys&gt;&lt;key app="EN" db-id="559fzaf0osetwre0zdnp9ppmtsvxsrapvw9f" timestamp="1696315390"&gt;374&lt;/key&gt;&lt;/foreign-keys&gt;&lt;ref-type name="Journal Article"&gt;17&lt;/ref-type&gt;&lt;contributors&gt;&lt;authors&gt;&lt;author&gt;van Eck, Nees&lt;/author&gt;&lt;author&gt;Waltman, Ludo&lt;/author&gt;&lt;/authors&gt;&lt;/contributors&gt;&lt;titles&gt;&lt;title&gt;Software survey: VOSviewer, a computer program for bibliometric mapping&lt;/title&gt;&lt;secondary-title&gt;Scientometrics&lt;/secondary-title&gt;&lt;/titles&gt;&lt;periodical&gt;&lt;full-title&gt;Scientometrics&lt;/full-title&gt;&lt;/periodical&gt;&lt;pages&gt;523-538&lt;/pages&gt;&lt;volume&gt;84&lt;/volume&gt;&lt;number&gt;2&lt;/number&gt;&lt;dates&gt;&lt;year&gt;2010&lt;/year&gt;&lt;pub-dates&gt;&lt;date&gt;01 Aug. 2010&lt;/date&gt;&lt;/pub-dates&gt;&lt;/dates&gt;&lt;isbn&gt;0138-9130&lt;/isbn&gt;&lt;urls&gt;&lt;related-urls&gt;&lt;url&gt;https://akjournals.com/view/journals/11192/84/2/article-p523.xml&lt;/url&gt;&lt;/related-urls&gt;&lt;/urls&gt;&lt;electronic-resource-num&gt;https://doi.org/10.1007/s11192-009-0146-3&lt;/electronic-resource-num&gt;&lt;language&gt;English&lt;/language&gt;&lt;/record&gt;&lt;/Cite&gt;&lt;/EndNote&gt;</w:instrText>
      </w:r>
      <w:r w:rsidRPr="00E858EB">
        <w:rPr>
          <w:bCs/>
          <w:iCs/>
          <w:sz w:val="26"/>
          <w:szCs w:val="26"/>
        </w:rPr>
        <w:fldChar w:fldCharType="separate"/>
      </w:r>
      <w:r w:rsidRPr="00E858EB">
        <w:rPr>
          <w:bCs/>
          <w:noProof/>
          <w:sz w:val="26"/>
          <w:szCs w:val="26"/>
        </w:rPr>
        <w:t>(van Eck &amp; Waltman, 2010)</w:t>
      </w:r>
      <w:r w:rsidRPr="00E858EB">
        <w:rPr>
          <w:bCs/>
          <w:iCs/>
          <w:sz w:val="26"/>
          <w:szCs w:val="26"/>
        </w:rPr>
        <w:fldChar w:fldCharType="end"/>
      </w:r>
      <w:r w:rsidRPr="00E858EB">
        <w:rPr>
          <w:bCs/>
          <w:sz w:val="26"/>
          <w:szCs w:val="26"/>
        </w:rPr>
        <w:t xml:space="preserve">. </w:t>
      </w:r>
      <w:bookmarkStart w:id="4" w:name="_Hlk172210106"/>
      <w:r w:rsidRPr="00E858EB">
        <w:rPr>
          <w:bCs/>
          <w:sz w:val="26"/>
          <w:szCs w:val="26"/>
        </w:rPr>
        <w:t xml:space="preserve">As discussed, the </w:t>
      </w:r>
      <w:r w:rsidR="00AF37C6" w:rsidRPr="00E858EB">
        <w:rPr>
          <w:bCs/>
          <w:sz w:val="26"/>
          <w:szCs w:val="26"/>
        </w:rPr>
        <w:t>research questions</w:t>
      </w:r>
      <w:r w:rsidRPr="00E858EB">
        <w:rPr>
          <w:bCs/>
          <w:sz w:val="26"/>
          <w:szCs w:val="26"/>
        </w:rPr>
        <w:t xml:space="preserve"> of this study are as follows:</w:t>
      </w:r>
    </w:p>
    <w:p w14:paraId="30F2281B" w14:textId="77777777" w:rsidR="005F055D" w:rsidRPr="00E858EB" w:rsidRDefault="005F055D" w:rsidP="00412359">
      <w:pPr>
        <w:widowControl w:val="0"/>
        <w:snapToGrid w:val="0"/>
        <w:spacing w:line="360" w:lineRule="exact"/>
        <w:ind w:firstLineChars="200" w:firstLine="520"/>
        <w:jc w:val="both"/>
        <w:rPr>
          <w:bCs/>
          <w:iCs/>
          <w:sz w:val="26"/>
          <w:szCs w:val="26"/>
        </w:rPr>
      </w:pPr>
    </w:p>
    <w:bookmarkEnd w:id="4"/>
    <w:p w14:paraId="4E750BE0" w14:textId="7D9C2B54" w:rsidR="00AF37C6" w:rsidRPr="00E858EB" w:rsidRDefault="00AF37C6" w:rsidP="00E858EB">
      <w:pPr>
        <w:spacing w:line="360" w:lineRule="exact"/>
        <w:ind w:left="624" w:hanging="624"/>
        <w:jc w:val="both"/>
        <w:rPr>
          <w:bCs/>
          <w:sz w:val="26"/>
          <w:szCs w:val="26"/>
        </w:rPr>
      </w:pPr>
      <w:r w:rsidRPr="00E858EB">
        <w:rPr>
          <w:bCs/>
          <w:sz w:val="26"/>
          <w:szCs w:val="26"/>
        </w:rPr>
        <w:t xml:space="preserve">RQ1. Which channels (scholars, publications, journals, research areas, and countries) </w:t>
      </w:r>
      <w:r w:rsidR="00A457FF" w:rsidRPr="00E858EB">
        <w:rPr>
          <w:bCs/>
          <w:sz w:val="26"/>
          <w:szCs w:val="26"/>
        </w:rPr>
        <w:t>influence brand anthropomorphism research most</w:t>
      </w:r>
      <w:r w:rsidRPr="00E858EB">
        <w:rPr>
          <w:bCs/>
          <w:sz w:val="26"/>
          <w:szCs w:val="26"/>
        </w:rPr>
        <w:t>?</w:t>
      </w:r>
    </w:p>
    <w:p w14:paraId="7B557CCB" w14:textId="2FC5DAE8" w:rsidR="00AF37C6" w:rsidRPr="00E858EB" w:rsidRDefault="00AF37C6" w:rsidP="00E858EB">
      <w:pPr>
        <w:spacing w:line="360" w:lineRule="exact"/>
        <w:ind w:left="624" w:hanging="624"/>
        <w:jc w:val="both"/>
        <w:rPr>
          <w:bCs/>
          <w:sz w:val="26"/>
          <w:szCs w:val="26"/>
        </w:rPr>
      </w:pPr>
      <w:r w:rsidRPr="00E858EB">
        <w:rPr>
          <w:bCs/>
          <w:sz w:val="26"/>
          <w:szCs w:val="26"/>
        </w:rPr>
        <w:t xml:space="preserve">RQ2. How are the research clusters of brand anthropomorphism, and which research streams </w:t>
      </w:r>
      <w:r w:rsidR="00A457FF" w:rsidRPr="00E858EB">
        <w:rPr>
          <w:bCs/>
          <w:sz w:val="26"/>
          <w:szCs w:val="26"/>
        </w:rPr>
        <w:t>will likely</w:t>
      </w:r>
      <w:r w:rsidRPr="00E858EB">
        <w:rPr>
          <w:bCs/>
          <w:sz w:val="26"/>
          <w:szCs w:val="26"/>
        </w:rPr>
        <w:t xml:space="preserve"> appear as emerging trends?</w:t>
      </w:r>
    </w:p>
    <w:p w14:paraId="19A17195" w14:textId="77777777" w:rsidR="00AF37C6" w:rsidRPr="00E858EB" w:rsidRDefault="00AF37C6" w:rsidP="00E858EB">
      <w:pPr>
        <w:spacing w:line="360" w:lineRule="exact"/>
        <w:ind w:left="624" w:hanging="624"/>
        <w:jc w:val="both"/>
        <w:rPr>
          <w:bCs/>
          <w:sz w:val="26"/>
          <w:szCs w:val="26"/>
        </w:rPr>
      </w:pPr>
      <w:r w:rsidRPr="00E858EB">
        <w:rPr>
          <w:bCs/>
          <w:sz w:val="26"/>
          <w:szCs w:val="26"/>
        </w:rPr>
        <w:t>RQ3. Which research streams associated with brand anthropomorphism have received the most attention?</w:t>
      </w:r>
    </w:p>
    <w:p w14:paraId="618F2217" w14:textId="77777777" w:rsidR="00AF37C6" w:rsidRPr="00E858EB" w:rsidRDefault="00AF37C6" w:rsidP="00E858EB">
      <w:pPr>
        <w:spacing w:line="360" w:lineRule="exact"/>
        <w:ind w:left="624" w:hanging="624"/>
        <w:jc w:val="both"/>
        <w:rPr>
          <w:bCs/>
          <w:sz w:val="26"/>
          <w:szCs w:val="26"/>
        </w:rPr>
      </w:pPr>
      <w:r w:rsidRPr="00E858EB">
        <w:rPr>
          <w:bCs/>
          <w:sz w:val="26"/>
          <w:szCs w:val="26"/>
        </w:rPr>
        <w:t>RQ4. What new avenues can be derived for future researchers?</w:t>
      </w:r>
    </w:p>
    <w:bookmarkEnd w:id="1"/>
    <w:p w14:paraId="5CB00D88" w14:textId="77777777" w:rsidR="00720328" w:rsidRPr="00E858EB" w:rsidRDefault="00720328" w:rsidP="00E858EB">
      <w:pPr>
        <w:widowControl w:val="0"/>
        <w:snapToGrid w:val="0"/>
        <w:spacing w:line="360" w:lineRule="exact"/>
        <w:outlineLvl w:val="0"/>
        <w:rPr>
          <w:rFonts w:eastAsia="標楷體"/>
          <w:b/>
          <w:sz w:val="26"/>
          <w:szCs w:val="26"/>
        </w:rPr>
      </w:pPr>
    </w:p>
    <w:p w14:paraId="6904015B" w14:textId="1BA021BC" w:rsidR="00FC74BE" w:rsidRPr="00E858EB" w:rsidRDefault="003967F0" w:rsidP="00E858EB">
      <w:pPr>
        <w:spacing w:line="360" w:lineRule="exact"/>
        <w:jc w:val="center"/>
        <w:rPr>
          <w:rFonts w:eastAsia="標楷體"/>
          <w:b/>
          <w:sz w:val="26"/>
          <w:szCs w:val="26"/>
        </w:rPr>
      </w:pPr>
      <w:r w:rsidRPr="00E858EB">
        <w:rPr>
          <w:rFonts w:eastAsia="標楷體"/>
          <w:b/>
          <w:sz w:val="26"/>
          <w:szCs w:val="26"/>
        </w:rPr>
        <w:t>THEORETICAL BACKGROUND</w:t>
      </w:r>
    </w:p>
    <w:p w14:paraId="58C4B6E1" w14:textId="3F888328" w:rsidR="006B7047" w:rsidRPr="00E858EB" w:rsidRDefault="006B7047" w:rsidP="00E858EB">
      <w:pPr>
        <w:autoSpaceDE w:val="0"/>
        <w:autoSpaceDN w:val="0"/>
        <w:adjustRightInd w:val="0"/>
        <w:spacing w:line="360" w:lineRule="exact"/>
        <w:rPr>
          <w:bCs/>
          <w:iCs/>
          <w:sz w:val="26"/>
          <w:szCs w:val="26"/>
        </w:rPr>
      </w:pPr>
      <w:r w:rsidRPr="00E858EB">
        <w:rPr>
          <w:b/>
          <w:sz w:val="26"/>
          <w:szCs w:val="26"/>
        </w:rPr>
        <w:t>Anthropomorphism</w:t>
      </w:r>
    </w:p>
    <w:p w14:paraId="0DA8ABC2" w14:textId="2064347F" w:rsidR="006B7047" w:rsidRPr="00E858EB" w:rsidRDefault="006B7047" w:rsidP="00412359">
      <w:pPr>
        <w:widowControl w:val="0"/>
        <w:snapToGrid w:val="0"/>
        <w:spacing w:line="360" w:lineRule="exact"/>
        <w:ind w:firstLineChars="200" w:firstLine="520"/>
        <w:jc w:val="both"/>
        <w:rPr>
          <w:bCs/>
          <w:iCs/>
          <w:sz w:val="26"/>
          <w:szCs w:val="26"/>
        </w:rPr>
      </w:pPr>
      <w:r w:rsidRPr="00E858EB">
        <w:rPr>
          <w:bCs/>
          <w:sz w:val="26"/>
          <w:szCs w:val="26"/>
        </w:rPr>
        <w:t xml:space="preserve">Anthropomorphism has been described as a psychological process of inductive inference about the unobservable qualities of inanimate agents </w:t>
      </w:r>
      <w:r w:rsidRPr="00E858EB">
        <w:rPr>
          <w:bCs/>
          <w:iCs/>
          <w:sz w:val="26"/>
          <w:szCs w:val="26"/>
        </w:rPr>
        <w:fldChar w:fldCharType="begin"/>
      </w:r>
      <w:r w:rsidRPr="00E858EB">
        <w:rPr>
          <w:bCs/>
          <w:sz w:val="26"/>
          <w:szCs w:val="26"/>
        </w:rPr>
        <w:instrText xml:space="preserve"> ADDIN EN.CITE &lt;EndNote&gt;&lt;Cite&gt;&lt;Author&gt;Epley&lt;/Author&gt;&lt;Year&gt;2007&lt;/Year&gt;&lt;RecNum&gt;369&lt;/RecNum&gt;&lt;DisplayText&gt;(Epley et al., 2007)&lt;/DisplayText&gt;&lt;record&gt;&lt;rec-number&gt;369&lt;/rec-number&gt;&lt;foreign-keys&gt;&lt;key app="EN" db-id="559fzaf0osetwre0zdnp9ppmtsvxsrapvw9f" timestamp="1696314478"&gt;369&lt;/key&gt;&lt;/foreign-keys&gt;&lt;ref-type name="Journal Article"&gt;17&lt;/ref-type&gt;&lt;contributors&gt;&lt;authors&gt;&lt;author&gt;Epley, Nicholas&lt;/author&gt;&lt;author&gt;Waytz, Adam&lt;/author&gt;&lt;author&gt;Cacioppo, John T.&lt;/author&gt;&lt;/authors&gt;&lt;/contributors&gt;&lt;auth-address&gt;Epley, Nicholas: University of Chicago, 5807 South Woodlawn Avenue, Chicago, IL, US, 60637, epley@chicagogsb.edu&lt;/auth-address&gt;&lt;titles&gt;&lt;title&gt;On seeing human: A three-factor theory of anthropomorphism&lt;/title&gt;&lt;secondary-title&gt;Psychological Review&lt;/secondary-title&gt;&lt;/titles&gt;&lt;periodical&gt;&lt;full-title&gt;Psychological Review&lt;/full-title&gt;&lt;/periodical&gt;&lt;pages&gt;864-886&lt;/pages&gt;&lt;volume&gt;114&lt;/volume&gt;&lt;number&gt;4&lt;/number&gt;&lt;keywords&gt;&lt;keyword&gt;*Human Nature&lt;/keyword&gt;&lt;keyword&gt;*Social Cognition&lt;/keyword&gt;&lt;keyword&gt;*Theory of Mind&lt;/keyword&gt;&lt;keyword&gt;*Anthropomorphism&lt;/keyword&gt;&lt;keyword&gt;Declarative Knowledge&lt;/keyword&gt;&lt;keyword&gt;Human Computer Interaction&lt;/keyword&gt;&lt;keyword&gt;Motivation&lt;/keyword&gt;&lt;/keywords&gt;&lt;dates&gt;&lt;year&gt;2007&lt;/year&gt;&lt;/dates&gt;&lt;pub-location&gt;US&lt;/pub-location&gt;&lt;publisher&gt;American Psychological Association&lt;/publisher&gt;&lt;isbn&gt;1939-1471(Electronic),0033-295X(Print)&lt;/isbn&gt;&lt;urls&gt;&lt;/urls&gt;&lt;electronic-resource-num&gt;10.1037/0033-295X.114.4.864&lt;/electronic-resource-num&gt;&lt;/record&gt;&lt;/Cite&gt;&lt;/EndNote&gt;</w:instrText>
      </w:r>
      <w:r w:rsidRPr="00E858EB">
        <w:rPr>
          <w:bCs/>
          <w:iCs/>
          <w:sz w:val="26"/>
          <w:szCs w:val="26"/>
        </w:rPr>
        <w:fldChar w:fldCharType="separate"/>
      </w:r>
      <w:r w:rsidRPr="00E858EB">
        <w:rPr>
          <w:bCs/>
          <w:noProof/>
          <w:sz w:val="26"/>
          <w:szCs w:val="26"/>
        </w:rPr>
        <w:t>(Epley et al., 2007)</w:t>
      </w:r>
      <w:r w:rsidRPr="00E858EB">
        <w:rPr>
          <w:bCs/>
          <w:iCs/>
          <w:sz w:val="26"/>
          <w:szCs w:val="26"/>
        </w:rPr>
        <w:fldChar w:fldCharType="end"/>
      </w:r>
      <w:r w:rsidRPr="00E858EB">
        <w:rPr>
          <w:bCs/>
          <w:sz w:val="26"/>
          <w:szCs w:val="26"/>
        </w:rPr>
        <w:t>. Building on the Three-Factor Model Theory, anthropomorphism is mainly formed by cognitive factors that activate and apply knowledge about humans (i.e., self-concept) when inferring about inanimate objects</w:t>
      </w:r>
      <w:r w:rsidR="00975760" w:rsidRPr="00E858EB">
        <w:rPr>
          <w:bCs/>
          <w:sz w:val="26"/>
          <w:szCs w:val="26"/>
        </w:rPr>
        <w:t xml:space="preserve"> </w:t>
      </w:r>
      <w:r w:rsidR="00975760" w:rsidRPr="00E858EB">
        <w:rPr>
          <w:bCs/>
          <w:sz w:val="26"/>
          <w:szCs w:val="26"/>
        </w:rPr>
        <w:fldChar w:fldCharType="begin"/>
      </w:r>
      <w:r w:rsidR="00975760" w:rsidRPr="00E858EB">
        <w:rPr>
          <w:bCs/>
          <w:sz w:val="26"/>
          <w:szCs w:val="26"/>
        </w:rPr>
        <w:instrText xml:space="preserve"> ADDIN EN.CITE &lt;EndNote&gt;&lt;Cite&gt;&lt;Author&gt;MacInnis&lt;/Author&gt;&lt;Year&gt;2017&lt;/Year&gt;&lt;RecNum&gt;15&lt;/RecNum&gt;&lt;DisplayText&gt;(MacInnis &amp;amp;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00975760" w:rsidRPr="00E858EB">
        <w:rPr>
          <w:bCs/>
          <w:sz w:val="26"/>
          <w:szCs w:val="26"/>
        </w:rPr>
        <w:fldChar w:fldCharType="separate"/>
      </w:r>
      <w:r w:rsidR="00975760" w:rsidRPr="00E858EB">
        <w:rPr>
          <w:bCs/>
          <w:noProof/>
          <w:sz w:val="26"/>
          <w:szCs w:val="26"/>
        </w:rPr>
        <w:t>(MacInnis &amp; Folkes, 2017)</w:t>
      </w:r>
      <w:r w:rsidR="00975760" w:rsidRPr="00E858EB">
        <w:rPr>
          <w:bCs/>
          <w:sz w:val="26"/>
          <w:szCs w:val="26"/>
        </w:rPr>
        <w:fldChar w:fldCharType="end"/>
      </w:r>
      <w:r w:rsidRPr="00E858EB">
        <w:rPr>
          <w:bCs/>
          <w:sz w:val="26"/>
          <w:szCs w:val="26"/>
        </w:rPr>
        <w:t>. This perspective aligns with the person construal theory</w:t>
      </w:r>
      <w:r w:rsidR="007E5754" w:rsidRPr="00E858EB">
        <w:rPr>
          <w:bCs/>
          <w:sz w:val="26"/>
          <w:szCs w:val="26"/>
        </w:rPr>
        <w:t>, which provides a cognitive explanation for how people becom</w:t>
      </w:r>
      <w:r w:rsidRPr="00E858EB">
        <w:rPr>
          <w:bCs/>
          <w:sz w:val="26"/>
          <w:szCs w:val="26"/>
        </w:rPr>
        <w:t xml:space="preserve">e aware of anthropomorphized products. From this </w:t>
      </w:r>
      <w:r w:rsidR="007E5754" w:rsidRPr="00E858EB">
        <w:rPr>
          <w:bCs/>
          <w:sz w:val="26"/>
          <w:szCs w:val="26"/>
        </w:rPr>
        <w:t>perspective, observers accumulate concrete information and create general meaning that is attributed to the target objects; the entire process of making these judgments can be characteriz</w:t>
      </w:r>
      <w:r w:rsidRPr="00E858EB">
        <w:rPr>
          <w:bCs/>
          <w:sz w:val="26"/>
          <w:szCs w:val="26"/>
        </w:rPr>
        <w:t xml:space="preserve">ed as a process of abstraction </w:t>
      </w:r>
      <w:r w:rsidRPr="00E858EB">
        <w:rPr>
          <w:bCs/>
          <w:iCs/>
          <w:sz w:val="26"/>
          <w:szCs w:val="26"/>
        </w:rPr>
        <w:fldChar w:fldCharType="begin">
          <w:fldData xml:space="preserve">PEVuZE5vdGU+PENpdGU+PEF1dGhvcj5IYW48L0F1dGhvcj48WWVhcj4yMDE5PC9ZZWFyPjxSZWNO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</w:fldData>
        </w:fldChar>
      </w:r>
      <w:r w:rsidR="0077656E" w:rsidRPr="00E858EB">
        <w:rPr>
          <w:bCs/>
          <w:iCs/>
          <w:sz w:val="26"/>
          <w:szCs w:val="26"/>
        </w:rPr>
        <w:instrText xml:space="preserve"> ADDIN EN.CITE </w:instrText>
      </w:r>
      <w:r w:rsidR="0077656E" w:rsidRPr="00E858EB">
        <w:rPr>
          <w:bCs/>
          <w:iCs/>
          <w:sz w:val="26"/>
          <w:szCs w:val="26"/>
        </w:rPr>
        <w:fldChar w:fldCharType="begin">
          <w:fldData xml:space="preserve">PEVuZE5vdGU+PENpdGU+PEF1dGhvcj5IYW48L0F1dGhvcj48WWVhcj4yMDE5PC9ZZWFyPjxSZWNO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</w:fldData>
        </w:fldChar>
      </w:r>
      <w:r w:rsidR="0077656E" w:rsidRPr="00E858EB">
        <w:rPr>
          <w:bCs/>
          <w:iCs/>
          <w:sz w:val="26"/>
          <w:szCs w:val="26"/>
        </w:rPr>
        <w:instrText xml:space="preserve"> ADDIN EN.CITE.DATA </w:instrText>
      </w:r>
      <w:r w:rsidR="0077656E" w:rsidRPr="00E858EB">
        <w:rPr>
          <w:bCs/>
          <w:iCs/>
          <w:sz w:val="26"/>
          <w:szCs w:val="26"/>
        </w:rPr>
      </w:r>
      <w:r w:rsidR="0077656E" w:rsidRPr="00E858EB">
        <w:rPr>
          <w:bCs/>
          <w:iCs/>
          <w:sz w:val="26"/>
          <w:szCs w:val="26"/>
        </w:rPr>
        <w:fldChar w:fldCharType="end"/>
      </w:r>
      <w:r w:rsidRPr="00E858EB">
        <w:rPr>
          <w:bCs/>
          <w:iCs/>
          <w:sz w:val="26"/>
          <w:szCs w:val="26"/>
        </w:rPr>
      </w:r>
      <w:r w:rsidRPr="00E858EB">
        <w:rPr>
          <w:bCs/>
          <w:iCs/>
          <w:sz w:val="26"/>
          <w:szCs w:val="26"/>
        </w:rPr>
        <w:fldChar w:fldCharType="separate"/>
      </w:r>
      <w:r w:rsidRPr="00E858EB">
        <w:rPr>
          <w:bCs/>
          <w:noProof/>
          <w:sz w:val="26"/>
          <w:szCs w:val="26"/>
        </w:rPr>
        <w:t>(Han et al., 2019)</w:t>
      </w:r>
      <w:r w:rsidRPr="00E858EB">
        <w:rPr>
          <w:bCs/>
          <w:iCs/>
          <w:sz w:val="26"/>
          <w:szCs w:val="26"/>
        </w:rPr>
        <w:fldChar w:fldCharType="end"/>
      </w:r>
      <w:r w:rsidRPr="00E858EB">
        <w:rPr>
          <w:bCs/>
          <w:sz w:val="26"/>
          <w:szCs w:val="26"/>
        </w:rPr>
        <w:t>.</w:t>
      </w:r>
    </w:p>
    <w:p w14:paraId="1AD1F909" w14:textId="113EC4C4" w:rsidR="006B7047" w:rsidRPr="00E858EB" w:rsidRDefault="006B7047" w:rsidP="00412359">
      <w:pPr>
        <w:widowControl w:val="0"/>
        <w:snapToGrid w:val="0"/>
        <w:spacing w:line="360" w:lineRule="exact"/>
        <w:ind w:firstLineChars="200" w:firstLine="520"/>
        <w:jc w:val="both"/>
        <w:rPr>
          <w:bCs/>
          <w:iCs/>
          <w:sz w:val="26"/>
          <w:szCs w:val="26"/>
        </w:rPr>
      </w:pPr>
      <w:r w:rsidRPr="00E858EB">
        <w:rPr>
          <w:bCs/>
          <w:sz w:val="26"/>
          <w:szCs w:val="26"/>
        </w:rPr>
        <w:t>The strength of anthropomorphism beliefs is contingent on speciﬁc features</w:t>
      </w:r>
      <w:r w:rsidR="00975760" w:rsidRPr="00E858EB">
        <w:rPr>
          <w:bCs/>
          <w:sz w:val="26"/>
          <w:szCs w:val="26"/>
        </w:rPr>
        <w:t xml:space="preserve"> </w:t>
      </w:r>
      <w:r w:rsidR="00975760" w:rsidRPr="00E858EB">
        <w:rPr>
          <w:bCs/>
          <w:sz w:val="26"/>
          <w:szCs w:val="26"/>
        </w:rPr>
        <w:fldChar w:fldCharType="begin"/>
      </w:r>
      <w:r w:rsidR="00975760" w:rsidRPr="00E858EB">
        <w:rPr>
          <w:bCs/>
          <w:sz w:val="26"/>
          <w:szCs w:val="26"/>
        </w:rPr>
        <w:instrText xml:space="preserve"> ADDIN EN.CITE &lt;EndNote&gt;&lt;Cite&gt;&lt;Author&gt;Portal&lt;/Author&gt;&lt;Year&gt;2018&lt;/Year&gt;&lt;RecNum&gt;56&lt;/RecNum&gt;&lt;DisplayText&gt;(Portal et al., 2018)&lt;/DisplayText&gt;&lt;record&gt;&lt;rec-number&gt;56&lt;/rec-number&gt;&lt;foreign-keys&gt;&lt;key app="EN" db-id="559fzaf0osetwre0zdnp9ppmtsvxsrapvw9f" timestamp="1687016697"&gt;56&lt;/key&gt;&lt;/foreign-keys&gt;&lt;ref-type name="Journal Article"&gt;17&lt;/ref-type&gt;&lt;contributors&gt;&lt;authors&gt;&lt;author&gt;Portal, S.&lt;/author&gt;&lt;author&gt;Abratt, R.&lt;/author&gt;&lt;author&gt;Bendixen, M.&lt;/author&gt;&lt;/authors&gt;&lt;/contributors&gt;&lt;auth-address&gt;Univ Witwatersrand, Wits Business Sch, Johannesburg, South Africa&amp;#xD;Nova Southeastern Univ, 3100 Coll Ave, Ft Lauderdale, FL 33314 USA&lt;/auth-address&gt;&lt;titles&gt;&lt;title&gt;Building a human brand: Brand anthropomorphism unravelled&lt;/title&gt;&lt;secondary-title&gt;BUSINESS HORIZONS&lt;/secondary-title&gt;&lt;/titles&gt;&lt;pages&gt;367-374&lt;/pages&gt;&lt;volume&gt;61&lt;/volume&gt;&lt;number&gt;3&lt;/number&gt;&lt;keywords&gt;&lt;keyword&gt;Brand anthropomorphism&lt;/keyword&gt;&lt;keyword&gt;The human brand&lt;/keyword&gt;&lt;keyword&gt;Brand authenticity&lt;/keyword&gt;&lt;keyword&gt;Theory of warmth and competence&lt;/keyword&gt;&lt;keyword&gt;Human brand model&lt;/keyword&gt;&lt;keyword&gt;INTENTIONAL AGENTS&lt;/keyword&gt;&lt;keyword&gt;STEREOTYPE CONTENT&lt;/keyword&gt;&lt;keyword&gt;GOLDEN QUADRANT&lt;/keyword&gt;&lt;keyword&gt;BIAS MAP&lt;/keyword&gt;&lt;keyword&gt;COMPETENCE&lt;/keyword&gt;&lt;keyword&gt;WARMTH&lt;/keyword&gt;&lt;keyword&gt;PERCEPTION&lt;/keyword&gt;&lt;keyword&gt;TRUST&lt;/keyword&gt;&lt;keyword&gt;MODEL&lt;/keyword&gt;&lt;keyword&gt;PERSONALITY&lt;/keyword&gt;&lt;/keywords&gt;&lt;dates&gt;&lt;year&gt;2018&lt;/year&gt;&lt;pub-dates&gt;&lt;date&gt;MAY-JUN&lt;/date&gt;&lt;/pub-dates&gt;&lt;/dates&gt;&lt;isbn&gt;0007-6813&amp;#xD;1873-6068 J9 - BUS HORIZONS&lt;/isbn&gt;&lt;accession-num&gt;WOS:000431161800003&lt;/accession-num&gt;&lt;urls&gt;&lt;/urls&gt;&lt;custom3&gt;University of Witwatersrand&amp;#xD;Nova Southeastern University&lt;/custom3&gt;&lt;electronic-resource-num&gt;10.1016/j.bushor.2018.01.003&lt;/electronic-resource-num&gt;&lt;language&gt;English&lt;/language&gt;&lt;/record&gt;&lt;/Cite&gt;&lt;/EndNote&gt;</w:instrText>
      </w:r>
      <w:r w:rsidR="00975760" w:rsidRPr="00E858EB">
        <w:rPr>
          <w:bCs/>
          <w:sz w:val="26"/>
          <w:szCs w:val="26"/>
        </w:rPr>
        <w:fldChar w:fldCharType="separate"/>
      </w:r>
      <w:r w:rsidR="00975760" w:rsidRPr="00E858EB">
        <w:rPr>
          <w:bCs/>
          <w:noProof/>
          <w:sz w:val="26"/>
          <w:szCs w:val="26"/>
        </w:rPr>
        <w:t>(Portal et al., 2018)</w:t>
      </w:r>
      <w:r w:rsidR="00975760" w:rsidRPr="00E858EB">
        <w:rPr>
          <w:bCs/>
          <w:sz w:val="26"/>
          <w:szCs w:val="26"/>
        </w:rPr>
        <w:fldChar w:fldCharType="end"/>
      </w:r>
      <w:r w:rsidRPr="00E858EB">
        <w:rPr>
          <w:bCs/>
          <w:sz w:val="26"/>
          <w:szCs w:val="26"/>
        </w:rPr>
        <w:t>. People do not activate and apply identical anthropomorphic representations to nonhuman agents in response to social stimuli</w:t>
      </w:r>
      <w:r w:rsidR="00975760" w:rsidRPr="00E858EB">
        <w:rPr>
          <w:bCs/>
          <w:sz w:val="26"/>
          <w:szCs w:val="26"/>
        </w:rPr>
        <w:t xml:space="preserve"> </w:t>
      </w:r>
      <w:r w:rsidR="00975760" w:rsidRPr="00E858EB">
        <w:rPr>
          <w:bCs/>
          <w:sz w:val="26"/>
          <w:szCs w:val="26"/>
        </w:rPr>
        <w:fldChar w:fldCharType="begin"/>
      </w:r>
      <w:r w:rsidR="00975760" w:rsidRPr="00E858EB">
        <w:rPr>
          <w:bCs/>
          <w:sz w:val="26"/>
          <w:szCs w:val="26"/>
        </w:rPr>
        <w:instrText xml:space="preserve"> ADDIN EN.CITE &lt;EndNote&gt;&lt;Cite&gt;&lt;Author&gt;Ha&lt;/Author&gt;&lt;Year&gt;2022&lt;/Year&gt;&lt;RecNum&gt;375&lt;/RecNum&gt;&lt;DisplayText&gt;(Ha et al., 2022)&lt;/DisplayText&gt;&lt;record&gt;&lt;rec-number&gt;375&lt;/rec-number&gt;&lt;foreign-keys&gt;&lt;key app="EN" db-id="559fzaf0osetwre0zdnp9ppmtsvxsrapvw9f" timestamp="1696316272"&gt;375&lt;/key&gt;&lt;/foreign-keys&gt;&lt;ref-type name="Journal Article"&gt;17&lt;/ref-type&gt;&lt;contributors&gt;&lt;authors&gt;&lt;author&gt;Ha, Quang-An&lt;/author&gt;&lt;author&gt;Pham, Phuong Nhi Nguyen&lt;/author&gt;&lt;author&gt;Le, Long Hoang&lt;/author&gt;&lt;/authors&gt;&lt;/contributors&gt;&lt;titles&gt;&lt;title&gt;What facilitate people to do charity? The impact of brand anthropomorphism, brand familiarity and brand trust on charity support intention&lt;/title&gt;&lt;secondary-title&gt;International Review on Public and Nonprofit Marketing&lt;/secondary-title&gt;&lt;/titles&gt;&lt;periodical&gt;&lt;full-title&gt;International Review on Public and Nonprofit Marketing&lt;/full-title&gt;&lt;/periodical&gt;&lt;pages&gt;835-859&lt;/pages&gt;&lt;volume&gt;19&lt;/volume&gt;&lt;number&gt;4&lt;/number&gt;&lt;dates&gt;&lt;year&gt;2022&lt;/year&gt;&lt;pub-dates&gt;&lt;date&gt;2022/12/01&lt;/date&gt;&lt;/pub-dates&gt;&lt;/dates&gt;&lt;isbn&gt;1865-1992&lt;/isbn&gt;&lt;urls&gt;&lt;related-urls&gt;&lt;url&gt;https://doi.org/10.1007/s12208-021-00331-1&lt;/url&gt;&lt;/related-urls&gt;&lt;/urls&gt;&lt;electronic-resource-num&gt;10.1007/s12208-021-00331-1&lt;/electronic-resource-num&gt;&lt;/record&gt;&lt;/Cite&gt;&lt;/EndNote&gt;</w:instrText>
      </w:r>
      <w:r w:rsidR="00975760" w:rsidRPr="00E858EB">
        <w:rPr>
          <w:bCs/>
          <w:sz w:val="26"/>
          <w:szCs w:val="26"/>
        </w:rPr>
        <w:fldChar w:fldCharType="separate"/>
      </w:r>
      <w:r w:rsidR="00975760" w:rsidRPr="00E858EB">
        <w:rPr>
          <w:bCs/>
          <w:noProof/>
          <w:sz w:val="26"/>
          <w:szCs w:val="26"/>
        </w:rPr>
        <w:t>(Ha et al., 2022)</w:t>
      </w:r>
      <w:r w:rsidR="00975760" w:rsidRPr="00E858EB">
        <w:rPr>
          <w:bCs/>
          <w:sz w:val="26"/>
          <w:szCs w:val="26"/>
        </w:rPr>
        <w:fldChar w:fldCharType="end"/>
      </w:r>
      <w:r w:rsidRPr="00E858EB">
        <w:rPr>
          <w:bCs/>
          <w:sz w:val="26"/>
          <w:szCs w:val="26"/>
        </w:rPr>
        <w:t>. A</w:t>
      </w:r>
      <w:r w:rsidR="001B5DEF" w:rsidRPr="00E858EB">
        <w:rPr>
          <w:bCs/>
          <w:sz w:val="26"/>
          <w:szCs w:val="26"/>
        </w:rPr>
        <w:t>ggarwal and McGill (2007) found that an object's movemen</w:t>
      </w:r>
      <w:r w:rsidRPr="00E858EB">
        <w:rPr>
          <w:bCs/>
          <w:sz w:val="26"/>
          <w:szCs w:val="26"/>
        </w:rPr>
        <w:t xml:space="preserve">t might prompt consumers to think of being alive. Significantly, </w:t>
      </w:r>
      <w:r w:rsidR="001B5DEF" w:rsidRPr="00E858EB">
        <w:rPr>
          <w:bCs/>
          <w:sz w:val="26"/>
          <w:szCs w:val="26"/>
        </w:rPr>
        <w:t>objects moving at a speed similar to humans' pace are more likely to be anthropomorphized, whereas</w:t>
      </w:r>
      <w:r w:rsidRPr="00E858EB">
        <w:rPr>
          <w:bCs/>
          <w:sz w:val="26"/>
          <w:szCs w:val="26"/>
        </w:rPr>
        <w:t xml:space="preserve"> things moving very slowly seem absent from humankind. </w:t>
      </w:r>
      <w:r w:rsidRPr="00E858EB">
        <w:rPr>
          <w:bCs/>
          <w:iCs/>
          <w:sz w:val="26"/>
          <w:szCs w:val="26"/>
        </w:rPr>
        <w:fldChar w:fldCharType="begin"/>
      </w:r>
      <w:r w:rsidR="0077656E" w:rsidRPr="00E858EB">
        <w:rPr>
          <w:bCs/>
          <w:iCs/>
          <w:sz w:val="26"/>
          <w:szCs w:val="26"/>
        </w:rPr>
        <w:instrText xml:space="preserve"> ADDIN EN.CITE &lt;EndNote&gt;&lt;Cite AuthorYear="1"&gt;&lt;Author&gt;MacInnis&lt;/Author&gt;&lt;Year&gt;2017&lt;/Year&gt;&lt;RecNum&gt;15&lt;/RecNum&gt;&lt;DisplayText&gt;MacInnis and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E858EB">
        <w:rPr>
          <w:bCs/>
          <w:iCs/>
          <w:sz w:val="26"/>
          <w:szCs w:val="26"/>
        </w:rPr>
        <w:fldChar w:fldCharType="separate"/>
      </w:r>
      <w:r w:rsidRPr="00E858EB">
        <w:rPr>
          <w:bCs/>
          <w:noProof/>
          <w:sz w:val="26"/>
          <w:szCs w:val="26"/>
        </w:rPr>
        <w:t>MacInnis and Folkes (2017)</w:t>
      </w:r>
      <w:r w:rsidRPr="00E858EB">
        <w:rPr>
          <w:bCs/>
          <w:iCs/>
          <w:sz w:val="26"/>
          <w:szCs w:val="26"/>
        </w:rPr>
        <w:fldChar w:fldCharType="end"/>
      </w:r>
      <w:r w:rsidRPr="00E858EB">
        <w:rPr>
          <w:bCs/>
          <w:sz w:val="26"/>
          <w:szCs w:val="26"/>
        </w:rPr>
        <w:t xml:space="preserve"> also postulated that the more nonhuman agents appear like humans, the more willing people are to anthropomorphize such properties. Therefore, a bottle of Coca-Cola might be more easily anthropomorphized than a can of Coke </w:t>
      </w:r>
      <w:r w:rsidRPr="00E858EB">
        <w:rPr>
          <w:bCs/>
          <w:iCs/>
          <w:sz w:val="26"/>
          <w:szCs w:val="26"/>
        </w:rPr>
        <w:fldChar w:fldCharType="begin"/>
      </w:r>
      <w:r w:rsidRPr="00E858EB">
        <w:rPr>
          <w:bCs/>
          <w:sz w:val="26"/>
          <w:szCs w:val="26"/>
        </w:rPr>
        <w:instrText xml:space="preserve"> ADDIN EN.CITE &lt;EndNote&gt;&lt;Cite&gt;&lt;Author&gt;Aggarwal&lt;/Author&gt;&lt;Year&gt;2007&lt;/Year&gt;&lt;RecNum&gt;271&lt;/RecNum&gt;&lt;DisplayText&gt;(Aggarwal &amp;amp; McGill, 2007)&lt;/DisplayText&gt;&lt;record&gt;&lt;rec-number&gt;271&lt;/rec-number&gt;&lt;foreign-keys&gt;&lt;key app="EN" db-id="559fzaf0osetwre0zdnp9ppmtsvxsrapvw9f" timestamp="1687016697"&gt;271&lt;/key&gt;&lt;/foreign-keys&gt;&lt;ref-type name="Journal Article"&gt;17&lt;/ref-type&gt;&lt;contributors&gt;&lt;authors&gt;&lt;author&gt;Aggarwal, P.&lt;/author&gt;&lt;author&gt;McGill, A. L.&lt;/author&gt;&lt;/authors&gt;&lt;/contributors&gt;&lt;auth-address&gt;Univ Toronto, Div Management, Scarborough, ON M1C 1A4, Canada&amp;#xD;Univ Chicago, Grad Sch Business, Chicago, IL 60637 USA&lt;/auth-address&gt;&lt;titles&gt;&lt;title&gt;Is that car smiling at me? Schema congruity as a basis for evaluating anthropomorphized products&lt;/title&gt;&lt;secondary-title&gt;JOURNAL OF CONSUMER RESEARCH&lt;/secondary-title&gt;&lt;/titles&gt;&lt;periodical&gt;&lt;full-title&gt;Journal of Consumer Research&lt;/full-title&gt;&lt;/periodical&gt;&lt;pages&gt;468-479&lt;/pages&gt;&lt;volume&gt;34&lt;/volume&gt;&lt;number&gt;4&lt;/number&gt;&lt;keywords&gt;&lt;keyword&gt;NATURAL CATEGORIES&lt;/keyword&gt;&lt;keyword&gt;PERCEPTION&lt;/keyword&gt;&lt;keyword&gt;BEHAVIOR&lt;/keyword&gt;&lt;keyword&gt;JUDGMENTS&lt;/keyword&gt;&lt;keyword&gt;COMPUTERS&lt;/keyword&gt;&lt;keyword&gt;CONSUMERS&lt;/keyword&gt;&lt;keyword&gt;OBJECTS&lt;/keyword&gt;&lt;keyword&gt;BRANDS&lt;/keyword&gt;&lt;/keywords&gt;&lt;dates&gt;&lt;year&gt;2007&lt;/year&gt;&lt;pub-dates&gt;&lt;date&gt;DEC&lt;/date&gt;&lt;/pub-dates&gt;&lt;/dates&gt;&lt;isbn&gt;0093-5301 J9 - J CONSUM RES&lt;/isbn&gt;&lt;accession-num&gt;WOS:000252244200004&lt;/accession-num&gt;&lt;urls&gt;&lt;/urls&gt;&lt;custom3&gt;University of Toronto&amp;#xD;University Toronto Scarborough&amp;#xD;University of Chicago&lt;/custom3&gt;&lt;electronic-resource-num&gt;10.1086/518544&lt;/electronic-resource-num&gt;&lt;language&gt;English&lt;/language&gt;&lt;/record&gt;&lt;/Cite&gt;&lt;/EndNote&gt;</w:instrText>
      </w:r>
      <w:r w:rsidRPr="00E858EB">
        <w:rPr>
          <w:bCs/>
          <w:iCs/>
          <w:sz w:val="26"/>
          <w:szCs w:val="26"/>
        </w:rPr>
        <w:fldChar w:fldCharType="separate"/>
      </w:r>
      <w:r w:rsidRPr="00E858EB">
        <w:rPr>
          <w:bCs/>
          <w:noProof/>
          <w:sz w:val="26"/>
          <w:szCs w:val="26"/>
        </w:rPr>
        <w:t>(Aggarwal &amp; McGill, 2007)</w:t>
      </w:r>
      <w:r w:rsidRPr="00E858EB">
        <w:rPr>
          <w:bCs/>
          <w:iCs/>
          <w:sz w:val="26"/>
          <w:szCs w:val="26"/>
        </w:rPr>
        <w:fldChar w:fldCharType="end"/>
      </w:r>
      <w:r w:rsidRPr="00E858EB">
        <w:rPr>
          <w:bCs/>
          <w:sz w:val="26"/>
          <w:szCs w:val="26"/>
        </w:rPr>
        <w:t>.</w:t>
      </w:r>
    </w:p>
    <w:p w14:paraId="044B93A8" w14:textId="473A6961" w:rsidR="006B7047" w:rsidRPr="00E858EB" w:rsidRDefault="006B7047" w:rsidP="00412359">
      <w:pPr>
        <w:widowControl w:val="0"/>
        <w:snapToGrid w:val="0"/>
        <w:spacing w:line="360" w:lineRule="exact"/>
        <w:ind w:firstLineChars="200" w:firstLine="520"/>
        <w:jc w:val="both"/>
        <w:rPr>
          <w:bCs/>
          <w:sz w:val="26"/>
          <w:szCs w:val="26"/>
        </w:rPr>
      </w:pPr>
      <w:r w:rsidRPr="00E858EB">
        <w:rPr>
          <w:bCs/>
          <w:sz w:val="26"/>
          <w:szCs w:val="26"/>
        </w:rPr>
        <w:t xml:space="preserve">Furthermore, </w:t>
      </w:r>
      <w:r w:rsidRPr="00E858EB">
        <w:rPr>
          <w:bCs/>
          <w:iCs/>
          <w:sz w:val="26"/>
          <w:szCs w:val="26"/>
        </w:rPr>
        <w:fldChar w:fldCharType="begin"/>
      </w:r>
      <w:r w:rsidRPr="00E858EB">
        <w:rPr>
          <w:bCs/>
          <w:sz w:val="26"/>
          <w:szCs w:val="26"/>
        </w:rPr>
        <w:instrText xml:space="preserve"> ADDIN EN.CITE &lt;EndNote&gt;&lt;Cite AuthorYear="1"&gt;&lt;Author&gt;Guthrie&lt;/Author&gt;&lt;Year&gt;1995&lt;/Year&gt;&lt;RecNum&gt;29&lt;/RecNum&gt;&lt;DisplayText&gt;Guthrie and Guthrie (1995)&lt;/DisplayText&gt;&lt;record&gt;&lt;rec-number&gt;29&lt;/rec-number&gt;&lt;foreign-keys&gt;&lt;key app="EN" db-id="02e5sstsrrxpt4e59xtxfz2y522re2fdtxaa" timestamp="1592147311"&gt;29&lt;/key&gt;&lt;/foreign-keys&gt;&lt;ref-type name="Book"&gt;6&lt;/ref-type&gt;&lt;contributors&gt;&lt;authors&gt;&lt;author&gt;Guthrie, Stewart Elliott&lt;/author&gt;&lt;author&gt;Guthrie, Stewart&lt;/author&gt;&lt;/authors&gt;&lt;/contributors&gt;&lt;titles&gt;&lt;title&gt;Faces in the clouds: A new theory of religion&lt;/title&gt;&lt;/titles&gt;&lt;dates&gt;&lt;year&gt;1995&lt;/year&gt;&lt;/dates&gt;&lt;publisher&gt;Oxford University Press on Demand&lt;/publisher&gt;&lt;isbn&gt;0195098919&lt;/isbn&gt;&lt;urls&gt;&lt;/urls&gt;&lt;/record&gt;&lt;/Cite&gt;&lt;/EndNote&gt;</w:instrText>
      </w:r>
      <w:r w:rsidRPr="00E858EB">
        <w:rPr>
          <w:bCs/>
          <w:iCs/>
          <w:sz w:val="26"/>
          <w:szCs w:val="26"/>
        </w:rPr>
        <w:fldChar w:fldCharType="separate"/>
      </w:r>
      <w:r w:rsidRPr="00E858EB">
        <w:rPr>
          <w:bCs/>
          <w:sz w:val="26"/>
          <w:szCs w:val="26"/>
        </w:rPr>
        <w:t>Guthrie and Guthrie (1995)</w:t>
      </w:r>
      <w:r w:rsidRPr="00E858EB">
        <w:rPr>
          <w:bCs/>
          <w:iCs/>
          <w:sz w:val="26"/>
          <w:szCs w:val="26"/>
        </w:rPr>
        <w:fldChar w:fldCharType="end"/>
      </w:r>
      <w:r w:rsidRPr="00E858EB">
        <w:rPr>
          <w:bCs/>
          <w:sz w:val="26"/>
          <w:szCs w:val="26"/>
        </w:rPr>
        <w:t xml:space="preserve"> proposed three types of anthropomorphism: partial, literal, and accidental. The partial anthropomorphism draws more attention from previous research. This </w:t>
      </w:r>
      <w:r w:rsidR="007E5754" w:rsidRPr="00E858EB">
        <w:rPr>
          <w:bCs/>
          <w:sz w:val="26"/>
          <w:szCs w:val="26"/>
        </w:rPr>
        <w:t>phenomenon occurs when inanimate entities exhibit human-like shapes, display human characteristic</w:t>
      </w:r>
      <w:r w:rsidRPr="00E858EB">
        <w:rPr>
          <w:bCs/>
          <w:sz w:val="26"/>
          <w:szCs w:val="26"/>
        </w:rPr>
        <w:t>s, or mimic human behaviors</w:t>
      </w:r>
      <w:r w:rsidR="00606E70" w:rsidRPr="00E858EB">
        <w:rPr>
          <w:bCs/>
          <w:sz w:val="26"/>
          <w:szCs w:val="26"/>
        </w:rPr>
        <w:t xml:space="preserve"> </w:t>
      </w:r>
      <w:r w:rsidR="00606E70" w:rsidRPr="00E858EB">
        <w:rPr>
          <w:bCs/>
          <w:sz w:val="26"/>
          <w:szCs w:val="26"/>
        </w:rPr>
        <w:fldChar w:fldCharType="begin"/>
      </w:r>
      <w:r w:rsidR="00606E70" w:rsidRPr="00E858EB">
        <w:rPr>
          <w:bCs/>
          <w:sz w:val="26"/>
          <w:szCs w:val="26"/>
        </w:rPr>
        <w:instrText xml:space="preserve"> ADDIN EN.CITE &lt;EndNote&gt;&lt;Cite&gt;&lt;Author&gt;Bergner&lt;/Author&gt;&lt;Year&gt;2023&lt;/Year&gt;&lt;RecNum&gt;61&lt;/RecNum&gt;&lt;DisplayText&gt;(Bergner et al., 2023)&lt;/DisplayText&gt;&lt;record&gt;&lt;rec-number&gt;61&lt;/rec-number&gt;&lt;foreign-keys&gt;&lt;key app="EN" db-id="559fzaf0osetwre0zdnp9ppmtsvxsrapvw9f" timestamp="1687016697"&gt;61&lt;/key&gt;&lt;/foreign-keys&gt;&lt;ref-type name="Journal Article"&gt;17&lt;/ref-type&gt;&lt;contributors&gt;&lt;authors&gt;&lt;author&gt;Bergner, A. S.&lt;/author&gt;&lt;author&gt;Hildebrand, C.&lt;/author&gt;&lt;author&gt;Haubl, G.&lt;/author&gt;&lt;/authors&gt;&lt;/contributors&gt;&lt;auth-address&gt;Univ St Gallen, Inst Behav Sci &amp;amp; Technol, St Gallen, Switzerland&amp;#xD;Univ St Gallen, Mkt analyt, Inst Behav Sci &amp;amp; Technol, St Gallen, Switzerland&amp;#xD;Univ Alberta, Ronald K Banister Chair Business, Mkt &amp;amp; Behav Sci, Edmonton, AB, Canada&lt;/auth-address&gt;&lt;titles&gt;&lt;title&gt;Machine Talk: How Verbal Embodiment in Conversational AI Shapes Consumer-Brand Relationships&lt;/title&gt;&lt;secondary-title&gt;JOURNAL OF CONSUMER RESEARCH&lt;/secondary-title&gt;&lt;/titles&gt;&lt;periodical&gt;&lt;full-title&gt;Journal of Consumer Research&lt;/full-title&gt;&lt;/periodical&gt;&lt;keywords&gt;&lt;keyword&gt;AI&lt;/keyword&gt;&lt;keyword&gt;conversational interfaces&lt;/keyword&gt;&lt;keyword&gt;chatbots&lt;/keyword&gt;&lt;keyword&gt;natural language processing&lt;/keyword&gt;&lt;keyword&gt;brand intimacy&lt;/keyword&gt;&lt;keyword&gt;consumer-brand relationships&lt;/keyword&gt;&lt;keyword&gt;technology-mediated branding&lt;/keyword&gt;&lt;keyword&gt;SELF-DISCLOSURE&lt;/keyword&gt;&lt;keyword&gt;TURN-TAKING&lt;/keyword&gt;&lt;keyword&gt;COMMUNICATION&lt;/keyword&gt;&lt;keyword&gt;ATTACHMENTS&lt;/keyword&gt;&lt;keyword&gt;EXPERIENCE&lt;/keyword&gt;&lt;keyword&gt;CUSTOMERS&lt;/keyword&gt;&lt;keyword&gt;INTERNET&lt;/keyword&gt;&lt;keyword&gt;INTIMACY&lt;/keyword&gt;&lt;keyword&gt;ASSOCIATIONS&lt;/keyword&gt;&lt;keyword&gt;ANTECEDENTS&lt;/keyword&gt;&lt;/keywords&gt;&lt;dates&gt;&lt;year&gt;2023&lt;/year&gt;&lt;pub-dates&gt;&lt;date&gt;2023 MAR 2&lt;/date&gt;&lt;/pub-dates&gt;&lt;/dates&gt;&lt;isbn&gt;0093-5301&amp;#xD;1537-5277 J9 - J CONSUM RES&lt;/isbn&gt;&lt;accession-num&gt;WOS:000974246600001&lt;/accession-num&gt;&lt;urls&gt;&lt;/urls&gt;&lt;custom3&gt;University of St Gallen&amp;#xD;University of Alberta&lt;/custom3&gt;&lt;custom6&gt;MAR 2023&lt;/custom6&gt;&lt;electronic-resource-num&gt;10.1093/jcr/ucad014&lt;/electronic-resource-num&gt;&lt;language&gt;English&lt;/language&gt;&lt;/record&gt;&lt;/Cite&gt;&lt;/EndNote&gt;</w:instrText>
      </w:r>
      <w:r w:rsidR="00606E70" w:rsidRPr="00E858EB">
        <w:rPr>
          <w:bCs/>
          <w:sz w:val="26"/>
          <w:szCs w:val="26"/>
        </w:rPr>
        <w:fldChar w:fldCharType="separate"/>
      </w:r>
      <w:r w:rsidR="00606E70" w:rsidRPr="00E858EB">
        <w:rPr>
          <w:bCs/>
          <w:noProof/>
          <w:sz w:val="26"/>
          <w:szCs w:val="26"/>
        </w:rPr>
        <w:t>(Bergner et al., 2023)</w:t>
      </w:r>
      <w:r w:rsidR="00606E70" w:rsidRPr="00E858EB">
        <w:rPr>
          <w:bCs/>
          <w:sz w:val="26"/>
          <w:szCs w:val="26"/>
        </w:rPr>
        <w:fldChar w:fldCharType="end"/>
      </w:r>
      <w:r w:rsidRPr="00E858EB">
        <w:rPr>
          <w:bCs/>
          <w:sz w:val="26"/>
          <w:szCs w:val="26"/>
        </w:rPr>
        <w:t xml:space="preserve">. People </w:t>
      </w:r>
      <w:r w:rsidRPr="00412359">
        <w:rPr>
          <w:rStyle w:val="shorttext"/>
        </w:rPr>
        <w:t>recognize</w:t>
      </w:r>
      <w:r w:rsidRPr="00E858EB">
        <w:rPr>
          <w:bCs/>
          <w:sz w:val="26"/>
          <w:szCs w:val="26"/>
        </w:rPr>
        <w:t xml:space="preserve"> such agents as resembling humans without viewing them as real people</w:t>
      </w:r>
      <w:r w:rsidR="00606E70" w:rsidRPr="00E858EB">
        <w:rPr>
          <w:bCs/>
          <w:sz w:val="26"/>
          <w:szCs w:val="26"/>
        </w:rPr>
        <w:t xml:space="preserve"> </w:t>
      </w:r>
      <w:r w:rsidR="00606E70" w:rsidRPr="00E858EB">
        <w:rPr>
          <w:bCs/>
          <w:sz w:val="26"/>
          <w:szCs w:val="26"/>
        </w:rPr>
        <w:fldChar w:fldCharType="begin"/>
      </w:r>
      <w:r w:rsidR="00606E70" w:rsidRPr="00E858EB">
        <w:rPr>
          <w:bCs/>
          <w:sz w:val="26"/>
          <w:szCs w:val="26"/>
        </w:rPr>
        <w:instrText xml:space="preserve"> ADDIN EN.CITE &lt;EndNote&gt;&lt;Cite&gt;&lt;Author&gt;Ding&lt;/Author&gt;&lt;Year&gt;2022&lt;/Year&gt;&lt;RecNum&gt;139&lt;/RecNum&gt;&lt;DisplayText&gt;(Ding et al., 2022)&lt;/DisplayText&gt;&lt;record&gt;&lt;rec-number&gt;139&lt;/rec-number&gt;&lt;foreign-keys&gt;&lt;key app="EN" db-id="559fzaf0osetwre0zdnp9ppmtsvxsrapvw9f" timestamp="1687016697"&gt;139&lt;/key&gt;&lt;/foreign-keys&gt;&lt;ref-type name="Journal Article"&gt;17&lt;/ref-type&gt;&lt;contributors&gt;&lt;authors&gt;&lt;author&gt;Ding, A. N.&lt;/author&gt;&lt;author&gt;Lee, R. H.&lt;/author&gt;&lt;author&gt;Legendre, T. S.&lt;/author&gt;&lt;author&gt;Madera, J.&lt;/author&gt;&lt;/authors&gt;&lt;/contributors&gt;&lt;auth-address&gt;Univ Houston, Conrad N Hilton Coll Global Hospitality Leadership, 4450 Univ Dr 227, Houston, TX 77204 USA&lt;/auth-address&gt;&lt;titles&gt;&lt;title&gt;Anthropomorphism in hospitality and tourism: A systematic review and agenda for future research&lt;/title&gt;&lt;secondary-title&gt;JOURNAL OF HOSPITALITY AND TOURISM MANAGEMENT&lt;/secondary-title&gt;&lt;/titles&gt;&lt;periodical&gt;&lt;full-title&gt;Journal of Hospitality and Tourism Management&lt;/full-title&gt;&lt;/periodical&gt;&lt;pages&gt;404-415&lt;/pages&gt;&lt;volume&gt;52&lt;/volume&gt;&lt;keywords&gt;&lt;keyword&gt;Anthropomorphism&lt;/keyword&gt;&lt;keyword&gt;Technology&lt;/keyword&gt;&lt;keyword&gt;Brand&lt;/keyword&gt;&lt;keyword&gt;Product&lt;/keyword&gt;&lt;keyword&gt;Systematic literature review&lt;/keyword&gt;&lt;keyword&gt;Leximancer&lt;/keyword&gt;&lt;keyword&gt;SOCIAL MEDIA&lt;/keyword&gt;&lt;keyword&gt;ROBOT&lt;/keyword&gt;&lt;keyword&gt;BRANDS&lt;/keyword&gt;&lt;keyword&gt;ATTITUDES&lt;/keyword&gt;&lt;keyword&gt;LANGUAGE&lt;/keyword&gt;&lt;keyword&gt;IMPACTS&lt;/keyword&gt;&lt;keyword&gt;APPEALS&lt;/keyword&gt;&lt;keyword&gt;HUMANS&lt;/keyword&gt;&lt;keyword&gt;GENDER&lt;/keyword&gt;&lt;keyword&gt;POWER&lt;/keyword&gt;&lt;/keywords&gt;&lt;dates&gt;&lt;year&gt;2022&lt;/year&gt;&lt;pub-dates&gt;&lt;date&gt;SEP&lt;/date&gt;&lt;/pub-dates&gt;&lt;/dates&gt;&lt;isbn&gt;1447-6770&amp;#xD;1839-5260 J9 - J HOSP TOUR MANAG&lt;/isbn&gt;&lt;accession-num&gt;WOS:000860772500005&lt;/accession-num&gt;&lt;urls&gt;&lt;/urls&gt;&lt;custom3&gt;University of Houston System&amp;#xD;University of Houston&lt;/custom3&gt;&lt;custom6&gt;AUG 2022&lt;/custom6&gt;&lt;electronic-resource-num&gt;10.1016/j.jhtm.2022.07.018&lt;/electronic-resource-num&gt;&lt;language&gt;English&lt;/language&gt;&lt;/record&gt;&lt;/Cite&gt;&lt;/EndNote&gt;</w:instrText>
      </w:r>
      <w:r w:rsidR="00606E70" w:rsidRPr="00E858EB">
        <w:rPr>
          <w:bCs/>
          <w:sz w:val="26"/>
          <w:szCs w:val="26"/>
        </w:rPr>
        <w:fldChar w:fldCharType="separate"/>
      </w:r>
      <w:r w:rsidR="00606E70" w:rsidRPr="00E858EB">
        <w:rPr>
          <w:bCs/>
          <w:noProof/>
          <w:sz w:val="26"/>
          <w:szCs w:val="26"/>
        </w:rPr>
        <w:t>(Ding et al., 2022)</w:t>
      </w:r>
      <w:r w:rsidR="00606E70" w:rsidRPr="00E858EB">
        <w:rPr>
          <w:bCs/>
          <w:sz w:val="26"/>
          <w:szCs w:val="26"/>
        </w:rPr>
        <w:fldChar w:fldCharType="end"/>
      </w:r>
      <w:r w:rsidRPr="00E858EB">
        <w:rPr>
          <w:bCs/>
          <w:sz w:val="26"/>
          <w:szCs w:val="26"/>
        </w:rPr>
        <w:t xml:space="preserve">. In contrast, the literal type happens if people believe inanimate </w:t>
      </w:r>
      <w:proofErr w:type="gramStart"/>
      <w:r w:rsidRPr="00E858EB">
        <w:rPr>
          <w:bCs/>
          <w:sz w:val="26"/>
          <w:szCs w:val="26"/>
        </w:rPr>
        <w:t>objects</w:t>
      </w:r>
      <w:proofErr w:type="gramEnd"/>
      <w:r w:rsidRPr="00E858EB">
        <w:rPr>
          <w:bCs/>
          <w:sz w:val="26"/>
          <w:szCs w:val="26"/>
        </w:rPr>
        <w:t xml:space="preserve"> are actual humans. This belief might result from some mistaken perception, for instance, "when someone mistakes stacked garbage bags in dim light for a person crouching in wait" </w:t>
      </w:r>
      <w:r w:rsidRPr="00E858EB">
        <w:rPr>
          <w:bCs/>
          <w:iCs/>
          <w:sz w:val="26"/>
          <w:szCs w:val="26"/>
        </w:rPr>
        <w:fldChar w:fldCharType="begin"/>
      </w:r>
      <w:r w:rsidRPr="00E858EB">
        <w:rPr>
          <w:bCs/>
          <w:sz w:val="26"/>
          <w:szCs w:val="26"/>
        </w:rPr>
        <w:instrText xml:space="preserve"> ADDIN EN.CITE &lt;EndNote&gt;&lt;Cite&gt;&lt;Author&gt;Aggarwal&lt;/Author&gt;&lt;Year&gt;2007&lt;/Year&gt;&lt;RecNum&gt;5&lt;/RecNum&gt;&lt;DisplayText&gt;(Aggarwal &amp;amp; McGill, 2007)&lt;/DisplayText&gt;&lt;record&gt;&lt;rec-number&gt;5&lt;/rec-number&gt;&lt;foreign-keys&gt;&lt;key app="EN" db-id="02e5sstsrrxpt4e59xtxfz2y522re2fdtxaa" timestamp="1590674850"&gt;5&lt;/key&gt;&lt;/foreign-keys&gt;&lt;ref-type name="Journal Article"&gt;17&lt;/ref-type&gt;&lt;contributors&gt;&lt;authors&gt;&lt;author&gt;Aggarwal, Pankaj&lt;/author&gt;&lt;author&gt;McGill, Ann L&lt;/author&gt;&lt;/authors&gt;&lt;/contributors&gt;&lt;titles&gt;&lt;title&gt;Is that car smiling at me? Schema congruity as a basis for evaluating anthropomorphized products&lt;/title&gt;&lt;secondary-title&gt;Journal of consumer research&lt;/secondary-title&gt;&lt;/titles&gt;&lt;periodical&gt;&lt;full-title&gt;Journal of consumer research&lt;/full-title&gt;&lt;/periodical&gt;&lt;pages&gt;468-479&lt;/pages&gt;&lt;volume&gt;34&lt;/volume&gt;&lt;number&gt;4&lt;/number&gt;&lt;dates&gt;&lt;year&gt;2007&lt;/year&gt;&lt;/dates&gt;&lt;isbn&gt;1537-5277&lt;/isbn&gt;&lt;urls&gt;&lt;/urls&gt;&lt;/record&gt;&lt;/Cite&gt;&lt;/EndNote&gt;</w:instrText>
      </w:r>
      <w:r w:rsidRPr="00E858EB">
        <w:rPr>
          <w:bCs/>
          <w:iCs/>
          <w:sz w:val="26"/>
          <w:szCs w:val="26"/>
        </w:rPr>
        <w:fldChar w:fldCharType="separate"/>
      </w:r>
      <w:r w:rsidRPr="00E858EB">
        <w:rPr>
          <w:bCs/>
          <w:noProof/>
          <w:sz w:val="26"/>
          <w:szCs w:val="26"/>
        </w:rPr>
        <w:t>(Aggarwal &amp; McGill, 2007)</w:t>
      </w:r>
      <w:r w:rsidRPr="00E858EB">
        <w:rPr>
          <w:bCs/>
          <w:iCs/>
          <w:sz w:val="26"/>
          <w:szCs w:val="26"/>
        </w:rPr>
        <w:fldChar w:fldCharType="end"/>
      </w:r>
      <w:r w:rsidRPr="00E858EB">
        <w:rPr>
          <w:bCs/>
          <w:sz w:val="26"/>
          <w:szCs w:val="26"/>
        </w:rPr>
        <w:t xml:space="preserve">. Finally, accidental anthropomorphism </w:t>
      </w:r>
      <w:r w:rsidR="00017144">
        <w:rPr>
          <w:bCs/>
          <w:sz w:val="26"/>
          <w:szCs w:val="26"/>
        </w:rPr>
        <w:t>occurs when people inadvertently attribute human characteristics to inanimate</w:t>
      </w:r>
      <w:r w:rsidRPr="00E858EB">
        <w:rPr>
          <w:bCs/>
          <w:sz w:val="26"/>
          <w:szCs w:val="26"/>
        </w:rPr>
        <w:t xml:space="preserve"> entities. For example, someone occasionally imagines a human face in a rock </w:t>
      </w:r>
      <w:r w:rsidRPr="00E858EB">
        <w:rPr>
          <w:bCs/>
          <w:iCs/>
          <w:sz w:val="26"/>
          <w:szCs w:val="26"/>
        </w:rPr>
        <w:fldChar w:fldCharType="begin"/>
      </w:r>
      <w:r w:rsidRPr="00E858EB">
        <w:rPr>
          <w:bCs/>
          <w:sz w:val="26"/>
          <w:szCs w:val="26"/>
        </w:rPr>
        <w:instrText xml:space="preserve"> ADDIN EN.CITE &lt;EndNote&gt;&lt;Cite&gt;&lt;Author&gt;Ha&lt;/Author&gt;&lt;Year&gt;2022&lt;/Year&gt;&lt;RecNum&gt;375&lt;/RecNum&gt;&lt;DisplayText&gt;(Ha et al., 2022)&lt;/DisplayText&gt;&lt;record&gt;&lt;rec-number&gt;375&lt;/rec-number&gt;&lt;foreign-keys&gt;&lt;key app="EN" db-id="559fzaf0osetwre0zdnp9ppmtsvxsrapvw9f" timestamp="1696316272"&gt;375&lt;/key&gt;&lt;/foreign-keys&gt;&lt;ref-type name="Journal Article"&gt;17&lt;/ref-type&gt;&lt;contributors&gt;&lt;authors&gt;&lt;author&gt;Ha, Quang-An&lt;/author&gt;&lt;author&gt;Pham, Phuong Nhi Nguyen&lt;/author&gt;&lt;author&gt;Le, Long Hoang&lt;/author&gt;&lt;/authors&gt;&lt;/contributors&gt;&lt;titles&gt;&lt;title&gt;What facilitate people to do charity? The impact of brand anthropomorphism, brand familiarity and brand trust on charity support intention&lt;/title&gt;&lt;secondary-title&gt;International Review on Public and Nonprofit Marketing&lt;/secondary-title&gt;&lt;/titles&gt;&lt;periodical&gt;&lt;full-title&gt;International Review on Public and Nonprofit Marketing&lt;/full-title&gt;&lt;/periodical&gt;&lt;pages&gt;835-859&lt;/pages&gt;&lt;volume&gt;19&lt;/volume&gt;&lt;number&gt;4&lt;/number&gt;&lt;dates&gt;&lt;year&gt;2022&lt;/year&gt;&lt;pub-dates&gt;&lt;date&gt;2022/12/01&lt;/date&gt;&lt;/pub-dates&gt;&lt;/dates&gt;&lt;isbn&gt;1865-1992&lt;/isbn&gt;&lt;urls&gt;&lt;related-urls&gt;&lt;url&gt;https://doi.org/10.1007/s12208-021-00331-1&lt;/url&gt;&lt;/related-urls&gt;&lt;/urls&gt;&lt;electronic-resource-num&gt;10.1007/s12208-021-00331-1&lt;/electronic-resource-num&gt;&lt;/record&gt;&lt;/Cite&gt;&lt;/EndNote&gt;</w:instrText>
      </w:r>
      <w:r w:rsidRPr="00E858EB">
        <w:rPr>
          <w:bCs/>
          <w:iCs/>
          <w:sz w:val="26"/>
          <w:szCs w:val="26"/>
        </w:rPr>
        <w:fldChar w:fldCharType="separate"/>
      </w:r>
      <w:r w:rsidRPr="00E858EB">
        <w:rPr>
          <w:bCs/>
          <w:noProof/>
          <w:sz w:val="26"/>
          <w:szCs w:val="26"/>
        </w:rPr>
        <w:t>(Ha et al., 2022)</w:t>
      </w:r>
      <w:r w:rsidRPr="00E858EB">
        <w:rPr>
          <w:bCs/>
          <w:iCs/>
          <w:sz w:val="26"/>
          <w:szCs w:val="26"/>
        </w:rPr>
        <w:fldChar w:fldCharType="end"/>
      </w:r>
      <w:r w:rsidRPr="00E858EB">
        <w:rPr>
          <w:bCs/>
          <w:sz w:val="26"/>
          <w:szCs w:val="26"/>
        </w:rPr>
        <w:t>.</w:t>
      </w:r>
    </w:p>
    <w:p w14:paraId="1810CE52" w14:textId="77777777" w:rsidR="00AD2583" w:rsidRPr="00E858EB" w:rsidRDefault="00AD2583" w:rsidP="00E858EB">
      <w:pPr>
        <w:spacing w:line="360" w:lineRule="exact"/>
        <w:ind w:firstLine="720"/>
        <w:rPr>
          <w:bCs/>
          <w:iCs/>
          <w:sz w:val="26"/>
          <w:szCs w:val="26"/>
        </w:rPr>
      </w:pPr>
    </w:p>
    <w:p w14:paraId="1D51B9EB" w14:textId="7A10AC43" w:rsidR="0077656E" w:rsidRPr="00E858EB" w:rsidRDefault="006B7047" w:rsidP="00E858EB">
      <w:pPr>
        <w:spacing w:line="360" w:lineRule="exact"/>
        <w:rPr>
          <w:bCs/>
          <w:iCs/>
          <w:sz w:val="26"/>
          <w:szCs w:val="26"/>
        </w:rPr>
      </w:pPr>
      <w:r w:rsidRPr="00E858EB">
        <w:rPr>
          <w:b/>
          <w:sz w:val="26"/>
          <w:szCs w:val="26"/>
        </w:rPr>
        <w:t xml:space="preserve">Brand </w:t>
      </w:r>
      <w:r w:rsidR="00412359" w:rsidRPr="00E858EB">
        <w:rPr>
          <w:b/>
          <w:sz w:val="26"/>
          <w:szCs w:val="26"/>
        </w:rPr>
        <w:t>Anthropomorphism</w:t>
      </w:r>
    </w:p>
    <w:p w14:paraId="2EA6689C" w14:textId="318F2C1D" w:rsidR="00DC7CD2" w:rsidRDefault="004609FF" w:rsidP="00412359">
      <w:pPr>
        <w:widowControl w:val="0"/>
        <w:snapToGrid w:val="0"/>
        <w:spacing w:line="360" w:lineRule="exact"/>
        <w:ind w:firstLineChars="200" w:firstLine="520"/>
        <w:jc w:val="both"/>
        <w:rPr>
          <w:bCs/>
          <w:sz w:val="26"/>
          <w:szCs w:val="26"/>
        </w:rPr>
      </w:pPr>
      <w:r w:rsidRPr="00E858EB">
        <w:rPr>
          <w:bCs/>
          <w:sz w:val="26"/>
          <w:szCs w:val="26"/>
        </w:rPr>
        <w:t>As shown in Table 1, s</w:t>
      </w:r>
      <w:r w:rsidR="007E5754" w:rsidRPr="00E858EB">
        <w:rPr>
          <w:bCs/>
          <w:sz w:val="26"/>
          <w:szCs w:val="26"/>
        </w:rPr>
        <w:t>everal definitions of brand anthropomorphism have been</w:t>
      </w:r>
      <w:r w:rsidRPr="00E858EB">
        <w:rPr>
          <w:bCs/>
          <w:sz w:val="26"/>
          <w:szCs w:val="26"/>
        </w:rPr>
        <w:t xml:space="preserve"> proposed. </w:t>
      </w:r>
      <w:r w:rsidR="00DC7CD2" w:rsidRPr="00E858EB">
        <w:rPr>
          <w:bCs/>
          <w:sz w:val="26"/>
          <w:szCs w:val="26"/>
        </w:rPr>
        <w:fldChar w:fldCharType="begin"/>
      </w:r>
      <w:r w:rsidR="00DC7CD2" w:rsidRPr="00E858EB">
        <w:rPr>
          <w:bCs/>
          <w:sz w:val="26"/>
          <w:szCs w:val="26"/>
        </w:rPr>
        <w:instrText xml:space="preserve"> ADDIN EN.CITE &lt;EndNote&gt;&lt;Cite AuthorYear="1"&gt;&lt;Author&gt;Fournier&lt;/Author&gt;&lt;Year&gt;1998&lt;/Year&gt;&lt;RecNum&gt;624&lt;/RecNum&gt;&lt;DisplayText&gt;Fournier (1998)&lt;/DisplayText&gt;&lt;record&gt;&lt;rec-number&gt;624&lt;/rec-number&gt;&lt;foreign-keys&gt;&lt;key app="EN" db-id="559fzaf0osetwre0zdnp9ppmtsvxsrapvw9f" timestamp="1721118150"&gt;624&lt;/key&gt;&lt;/foreign-keys&gt;&lt;ref-type name="Journal Article"&gt;17&lt;/ref-type&gt;&lt;contributors&gt;&lt;authors&gt;&lt;author&gt;Fournier, Susan&lt;/author&gt;&lt;/authors&gt;&lt;/contributors&gt;&lt;titles&gt;&lt;title&gt;Consumers and Their Brands: Developing Relationship Theory in Consumer Research&lt;/title&gt;&lt;secondary-title&gt;Journal of Consumer Research&lt;/secondary-title&gt;&lt;/titles&gt;&lt;periodical&gt;&lt;full-title&gt;Journal of Consumer Research&lt;/full-title&gt;&lt;/periodical&gt;&lt;pages&gt;343-373&lt;/pages&gt;&lt;volume&gt;24&lt;/volume&gt;&lt;number&gt;4&lt;/number&gt;&lt;dates&gt;&lt;year&gt;1998&lt;/year&gt;&lt;/dates&gt;&lt;isbn&gt;0093-5301&lt;/isbn&gt;&lt;urls&gt;&lt;related-urls&gt;&lt;url&gt;https://doi.org/10.1086/209515&lt;/url&gt;&lt;/related-urls&gt;&lt;/urls&gt;&lt;electronic-resource-num&gt;10.1086/209515&lt;/electronic-resource-num&gt;&lt;access-date&gt;7/16/2024&lt;/access-date&gt;&lt;/record&gt;&lt;/Cite&gt;&lt;/EndNote&gt;</w:instrText>
      </w:r>
      <w:r w:rsidR="00DC7CD2" w:rsidRPr="00E858EB">
        <w:rPr>
          <w:bCs/>
          <w:sz w:val="26"/>
          <w:szCs w:val="26"/>
        </w:rPr>
        <w:fldChar w:fldCharType="separate"/>
      </w:r>
      <w:r w:rsidR="00DC7CD2" w:rsidRPr="00E858EB">
        <w:rPr>
          <w:bCs/>
          <w:sz w:val="26"/>
          <w:szCs w:val="26"/>
        </w:rPr>
        <w:t>Fournier (1998)</w:t>
      </w:r>
      <w:r w:rsidR="00DC7CD2" w:rsidRPr="00E858EB">
        <w:rPr>
          <w:bCs/>
          <w:sz w:val="26"/>
          <w:szCs w:val="26"/>
        </w:rPr>
        <w:fldChar w:fldCharType="end"/>
      </w:r>
      <w:r w:rsidR="00DC7CD2" w:rsidRPr="00E858EB">
        <w:rPr>
          <w:bCs/>
          <w:sz w:val="26"/>
          <w:szCs w:val="26"/>
        </w:rPr>
        <w:t xml:space="preserve"> mentioned brand anthropomorphism as a form of animism and believed </w:t>
      </w:r>
      <w:r w:rsidR="007E5754" w:rsidRPr="00E858EB">
        <w:rPr>
          <w:bCs/>
          <w:sz w:val="26"/>
          <w:szCs w:val="26"/>
        </w:rPr>
        <w:t xml:space="preserve">that </w:t>
      </w:r>
      <w:r w:rsidR="00DC7CD2" w:rsidRPr="00E858EB">
        <w:rPr>
          <w:bCs/>
          <w:sz w:val="26"/>
          <w:szCs w:val="26"/>
        </w:rPr>
        <w:t xml:space="preserve">such </w:t>
      </w:r>
      <w:r w:rsidR="00CC79E6" w:rsidRPr="00E858EB">
        <w:rPr>
          <w:bCs/>
          <w:sz w:val="26"/>
          <w:szCs w:val="26"/>
        </w:rPr>
        <w:t xml:space="preserve">a </w:t>
      </w:r>
      <w:r w:rsidR="00DC7CD2" w:rsidRPr="00E858EB">
        <w:rPr>
          <w:bCs/>
          <w:sz w:val="26"/>
          <w:szCs w:val="26"/>
        </w:rPr>
        <w:t xml:space="preserve">humanlike brand can perform as a relationship partner. </w:t>
      </w:r>
      <w:r w:rsidR="00CC79E6" w:rsidRPr="00E858EB">
        <w:rPr>
          <w:bCs/>
          <w:sz w:val="26"/>
          <w:szCs w:val="26"/>
        </w:rPr>
        <w:t xml:space="preserve">Similarly, </w:t>
      </w:r>
      <w:proofErr w:type="spellStart"/>
      <w:r w:rsidR="00CC79E6" w:rsidRPr="00E858EB">
        <w:rPr>
          <w:bCs/>
          <w:sz w:val="26"/>
          <w:szCs w:val="26"/>
        </w:rPr>
        <w:t>Freling</w:t>
      </w:r>
      <w:proofErr w:type="spellEnd"/>
      <w:r w:rsidR="00CC79E6" w:rsidRPr="00E858EB">
        <w:rPr>
          <w:bCs/>
          <w:sz w:val="26"/>
          <w:szCs w:val="26"/>
        </w:rPr>
        <w:t xml:space="preserve"> and Forbes (2005) suggested </w:t>
      </w:r>
      <w:r w:rsidR="007E5754" w:rsidRPr="00E858EB">
        <w:rPr>
          <w:bCs/>
          <w:sz w:val="26"/>
          <w:szCs w:val="26"/>
        </w:rPr>
        <w:t xml:space="preserve">that </w:t>
      </w:r>
      <w:r w:rsidR="00CC79E6" w:rsidRPr="00E858EB">
        <w:rPr>
          <w:bCs/>
          <w:sz w:val="26"/>
          <w:szCs w:val="26"/>
        </w:rPr>
        <w:t>anthropomorphism refers to the natural human tendency of seeing brands as entities with</w:t>
      </w:r>
      <w:r w:rsidR="00DC7CD2" w:rsidRPr="00E858EB">
        <w:rPr>
          <w:bCs/>
          <w:sz w:val="26"/>
          <w:szCs w:val="26"/>
        </w:rPr>
        <w:t xml:space="preserve"> personalities. However, many social psychologists </w:t>
      </w:r>
      <w:r w:rsidR="00DC7CD2" w:rsidRPr="00E858EB">
        <w:rPr>
          <w:bCs/>
          <w:sz w:val="26"/>
          <w:szCs w:val="26"/>
        </w:rPr>
        <w:fldChar w:fldCharType="begin">
          <w:fldData xml:space="preserve">PEVuZE5vdGU+PENpdGU+PEF1dGhvcj5EaW5nPC9BdXRob3I+PFllYXI+MjAyMjwvWWVhcj48UmVj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</w:fldData>
        </w:fldChar>
      </w:r>
      <w:r w:rsidR="002403F3" w:rsidRPr="00E858EB">
        <w:rPr>
          <w:bCs/>
          <w:sz w:val="26"/>
          <w:szCs w:val="26"/>
        </w:rPr>
        <w:instrText xml:space="preserve"> ADDIN EN.CITE </w:instrText>
      </w:r>
      <w:r w:rsidR="002403F3" w:rsidRPr="00E858EB">
        <w:rPr>
          <w:bCs/>
          <w:sz w:val="26"/>
          <w:szCs w:val="26"/>
        </w:rPr>
        <w:fldChar w:fldCharType="begin">
          <w:fldData xml:space="preserve">PEVuZE5vdGU+PENpdGU+PEF1dGhvcj5EaW5nPC9BdXRob3I+PFllYXI+MjAyMjwvWWVhcj48UmVj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</w:fldData>
        </w:fldChar>
      </w:r>
      <w:r w:rsidR="002403F3" w:rsidRPr="00E858EB">
        <w:rPr>
          <w:bCs/>
          <w:sz w:val="26"/>
          <w:szCs w:val="26"/>
        </w:rPr>
        <w:instrText xml:space="preserve"> ADDIN EN.CITE.DATA </w:instrText>
      </w:r>
      <w:r w:rsidR="002403F3" w:rsidRPr="00E858EB">
        <w:rPr>
          <w:bCs/>
          <w:sz w:val="26"/>
          <w:szCs w:val="26"/>
        </w:rPr>
      </w:r>
      <w:r w:rsidR="002403F3" w:rsidRPr="00E858EB">
        <w:rPr>
          <w:bCs/>
          <w:sz w:val="26"/>
          <w:szCs w:val="26"/>
        </w:rPr>
        <w:fldChar w:fldCharType="end"/>
      </w:r>
      <w:r w:rsidR="00DC7CD2" w:rsidRPr="00E858EB">
        <w:rPr>
          <w:bCs/>
          <w:sz w:val="26"/>
          <w:szCs w:val="26"/>
        </w:rPr>
      </w:r>
      <w:r w:rsidR="00DC7CD2" w:rsidRPr="00E858EB">
        <w:rPr>
          <w:bCs/>
          <w:sz w:val="26"/>
          <w:szCs w:val="26"/>
        </w:rPr>
        <w:fldChar w:fldCharType="separate"/>
      </w:r>
      <w:r w:rsidR="00DC7CD2" w:rsidRPr="00E858EB">
        <w:rPr>
          <w:bCs/>
          <w:noProof/>
          <w:sz w:val="26"/>
          <w:szCs w:val="26"/>
        </w:rPr>
        <w:t>(Ding et al., 2022; Kwak et al., 2015; Puzakova et al., 2009)</w:t>
      </w:r>
      <w:r w:rsidR="00DC7CD2" w:rsidRPr="00E858EB">
        <w:rPr>
          <w:bCs/>
          <w:sz w:val="26"/>
          <w:szCs w:val="26"/>
        </w:rPr>
        <w:fldChar w:fldCharType="end"/>
      </w:r>
      <w:r w:rsidR="00DC7CD2" w:rsidRPr="00E858EB">
        <w:rPr>
          <w:bCs/>
          <w:sz w:val="26"/>
          <w:szCs w:val="26"/>
        </w:rPr>
        <w:t xml:space="preserve"> </w:t>
      </w:r>
      <w:r w:rsidR="007E5754" w:rsidRPr="00E858EB">
        <w:rPr>
          <w:bCs/>
          <w:sz w:val="26"/>
          <w:szCs w:val="26"/>
        </w:rPr>
        <w:t>have further differentiated anthropomorphism from animism (i.e., the psychological process of attributing personalities to brand</w:t>
      </w:r>
      <w:r w:rsidR="00DC7CD2" w:rsidRPr="00E858EB">
        <w:rPr>
          <w:bCs/>
          <w:sz w:val="26"/>
          <w:szCs w:val="26"/>
        </w:rPr>
        <w:t xml:space="preserve">s). These </w:t>
      </w:r>
      <w:r w:rsidR="00DC7CD2" w:rsidRPr="00412359">
        <w:rPr>
          <w:rStyle w:val="shorttext"/>
        </w:rPr>
        <w:t>scholars</w:t>
      </w:r>
      <w:r w:rsidR="00DC7CD2" w:rsidRPr="00E858EB">
        <w:rPr>
          <w:bCs/>
          <w:sz w:val="26"/>
          <w:szCs w:val="26"/>
        </w:rPr>
        <w:t xml:space="preserve"> debated that anthropomorphism entails more than simply attributing life to the nonliving. Deeply anthropomorphizing a brand </w:t>
      </w:r>
      <w:r w:rsidR="00CC79E6" w:rsidRPr="00E858EB">
        <w:rPr>
          <w:bCs/>
          <w:sz w:val="26"/>
          <w:szCs w:val="26"/>
        </w:rPr>
        <w:t>involve</w:t>
      </w:r>
      <w:r w:rsidR="00DC7CD2" w:rsidRPr="00E858EB">
        <w:rPr>
          <w:bCs/>
          <w:sz w:val="26"/>
          <w:szCs w:val="26"/>
        </w:rPr>
        <w:t xml:space="preserve">s imbuing it with humanized features, motives, or passions </w:t>
      </w:r>
      <w:r w:rsidR="00DC7CD2" w:rsidRPr="00E858EB">
        <w:rPr>
          <w:bCs/>
          <w:sz w:val="26"/>
          <w:szCs w:val="26"/>
        </w:rPr>
        <w:fldChar w:fldCharType="begin">
          <w:fldData xml:space="preserve">PEVuZE5vdGU+PENpdGU+PEF1dGhvcj5aaGFuZzwvQXV0aG9yPjxZZWFyPjIwMjA8L1llYXI+PFJl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</w:fldData>
        </w:fldChar>
      </w:r>
      <w:r w:rsidR="00DC7CD2" w:rsidRPr="00E858EB">
        <w:rPr>
          <w:bCs/>
          <w:sz w:val="26"/>
          <w:szCs w:val="26"/>
        </w:rPr>
        <w:instrText xml:space="preserve"> ADDIN EN.CITE </w:instrText>
      </w:r>
      <w:r w:rsidR="00DC7CD2" w:rsidRPr="00E858EB">
        <w:rPr>
          <w:bCs/>
          <w:sz w:val="26"/>
          <w:szCs w:val="26"/>
        </w:rPr>
        <w:fldChar w:fldCharType="begin">
          <w:fldData xml:space="preserve">PEVuZE5vdGU+PENpdGU+PEF1dGhvcj5aaGFuZzwvQXV0aG9yPjxZZWFyPjIwMjA8L1llYXI+PFJl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</w:fldData>
        </w:fldChar>
      </w:r>
      <w:r w:rsidR="00DC7CD2" w:rsidRPr="00E858EB">
        <w:rPr>
          <w:bCs/>
          <w:sz w:val="26"/>
          <w:szCs w:val="26"/>
        </w:rPr>
        <w:instrText xml:space="preserve"> ADDIN EN.CITE.DATA </w:instrText>
      </w:r>
      <w:r w:rsidR="00DC7CD2" w:rsidRPr="00E858EB">
        <w:rPr>
          <w:bCs/>
          <w:sz w:val="26"/>
          <w:szCs w:val="26"/>
        </w:rPr>
      </w:r>
      <w:r w:rsidR="00DC7CD2" w:rsidRPr="00E858EB">
        <w:rPr>
          <w:bCs/>
          <w:sz w:val="26"/>
          <w:szCs w:val="26"/>
        </w:rPr>
        <w:fldChar w:fldCharType="end"/>
      </w:r>
      <w:r w:rsidR="00DC7CD2" w:rsidRPr="00E858EB">
        <w:rPr>
          <w:bCs/>
          <w:sz w:val="26"/>
          <w:szCs w:val="26"/>
        </w:rPr>
      </w:r>
      <w:r w:rsidR="00DC7CD2" w:rsidRPr="00E858EB">
        <w:rPr>
          <w:bCs/>
          <w:sz w:val="26"/>
          <w:szCs w:val="26"/>
        </w:rPr>
        <w:fldChar w:fldCharType="separate"/>
      </w:r>
      <w:r w:rsidR="00DC7CD2" w:rsidRPr="00E858EB">
        <w:rPr>
          <w:bCs/>
          <w:sz w:val="26"/>
          <w:szCs w:val="26"/>
        </w:rPr>
        <w:t>(Patterson &amp; O Malley, 2006; Zhang et al., 2020)</w:t>
      </w:r>
      <w:r w:rsidR="00DC7CD2" w:rsidRPr="00E858EB">
        <w:rPr>
          <w:bCs/>
          <w:sz w:val="26"/>
          <w:szCs w:val="26"/>
        </w:rPr>
        <w:fldChar w:fldCharType="end"/>
      </w:r>
      <w:r w:rsidR="00DC7CD2" w:rsidRPr="00E858EB">
        <w:rPr>
          <w:bCs/>
          <w:sz w:val="26"/>
          <w:szCs w:val="26"/>
        </w:rPr>
        <w:t xml:space="preserve">. Based on </w:t>
      </w:r>
      <w:r w:rsidR="00CC79E6" w:rsidRPr="00E858EB">
        <w:rPr>
          <w:bCs/>
          <w:sz w:val="26"/>
          <w:szCs w:val="26"/>
        </w:rPr>
        <w:t xml:space="preserve">the </w:t>
      </w:r>
      <w:r w:rsidR="00DC7CD2" w:rsidRPr="00E858EB">
        <w:rPr>
          <w:bCs/>
          <w:sz w:val="26"/>
          <w:szCs w:val="26"/>
        </w:rPr>
        <w:t>assumption that consumers perceive anthropomorphized brands as comp</w:t>
      </w:r>
      <w:r w:rsidR="00CC79E6" w:rsidRPr="00E858EB">
        <w:rPr>
          <w:bCs/>
          <w:sz w:val="26"/>
          <w:szCs w:val="26"/>
        </w:rPr>
        <w:t>l</w:t>
      </w:r>
      <w:r w:rsidR="00DC7CD2" w:rsidRPr="00E858EB">
        <w:rPr>
          <w:bCs/>
          <w:sz w:val="26"/>
          <w:szCs w:val="26"/>
        </w:rPr>
        <w:t xml:space="preserve">ete humans, </w:t>
      </w:r>
      <w:proofErr w:type="spellStart"/>
      <w:r w:rsidR="00DC7CD2" w:rsidRPr="00E858EB">
        <w:rPr>
          <w:bCs/>
          <w:sz w:val="26"/>
          <w:szCs w:val="26"/>
        </w:rPr>
        <w:t>Puzakova</w:t>
      </w:r>
      <w:proofErr w:type="spellEnd"/>
      <w:r w:rsidR="00DC7CD2" w:rsidRPr="00E858EB">
        <w:rPr>
          <w:bCs/>
          <w:sz w:val="26"/>
          <w:szCs w:val="26"/>
        </w:rPr>
        <w:t xml:space="preserve"> et al. (2009, p. 413)</w:t>
      </w:r>
      <w:r w:rsidR="00DC7CD2" w:rsidRPr="00E858EB">
        <w:rPr>
          <w:bCs/>
          <w:sz w:val="26"/>
          <w:szCs w:val="26"/>
        </w:rPr>
        <w:fldChar w:fldCharType="begin"/>
      </w:r>
      <w:r w:rsidR="002403F3" w:rsidRPr="00E858EB">
        <w:rPr>
          <w:bCs/>
          <w:sz w:val="26"/>
          <w:szCs w:val="26"/>
        </w:rPr>
        <w:instrText xml:space="preserve"> ADDIN EN.CITE &lt;EndNote&gt;&lt;Cite Hidden="1"&gt;&lt;Author&gt;Puzakova&lt;/Author&gt;&lt;Year&gt;2009&lt;/Year&gt;&lt;RecNum&gt;391&lt;/RecNum&gt;&lt;record&gt;&lt;rec-number&gt;391&lt;/rec-number&gt;&lt;foreign-keys&gt;&lt;key app="EN" db-id="559fzaf0osetwre0zdnp9ppmtsvxsrapvw9f" timestamp="1696320059"&gt;391&lt;/key&gt;&lt;/foreign-keys&gt;&lt;ref-type name="Journal Article"&gt;17&lt;/ref-type&gt;&lt;contributors&gt;&lt;authors&gt;&lt;author&gt;Puzakova, Marina&lt;/author&gt;&lt;author&gt;Kwak, Hyokjin&lt;/author&gt;&lt;author&gt;Rocereto, Joseph&lt;/author&gt;&lt;/authors&gt;&lt;/contributors&gt;&lt;titles&gt;&lt;title&gt;Pushing the envelope of brand and personality: Antecedents and moderators of anthropomorphized brands&lt;/title&gt;&lt;secondary-title&gt;Advances in Consumer Research&lt;/secondary-title&gt;&lt;/titles&gt;&lt;periodical&gt;&lt;full-title&gt;Advances in Consumer Research&lt;/full-title&gt;&lt;/periodical&gt;&lt;pages&gt;413–420&lt;/pages&gt;&lt;volume&gt;36&lt;/volume&gt;&lt;dates&gt;&lt;year&gt;2009&lt;/year&gt;&lt;/dates&gt;&lt;urls&gt;&lt;/urls&gt;&lt;/record&gt;&lt;/Cite&gt;&lt;/EndNote&gt;</w:instrText>
      </w:r>
      <w:r w:rsidR="00DC7CD2" w:rsidRPr="00E858EB">
        <w:rPr>
          <w:bCs/>
          <w:sz w:val="26"/>
          <w:szCs w:val="26"/>
        </w:rPr>
        <w:fldChar w:fldCharType="end"/>
      </w:r>
      <w:r w:rsidR="002403F3" w:rsidRPr="00E858EB">
        <w:rPr>
          <w:bCs/>
          <w:sz w:val="26"/>
          <w:szCs w:val="26"/>
        </w:rPr>
        <w:t xml:space="preserve"> </w:t>
      </w:r>
      <w:r w:rsidR="00DC7CD2" w:rsidRPr="00E858EB">
        <w:rPr>
          <w:bCs/>
          <w:sz w:val="26"/>
          <w:szCs w:val="26"/>
        </w:rPr>
        <w:t xml:space="preserve"> defined such brands as “actual human beings with various emotional states, mind, soul</w:t>
      </w:r>
      <w:r w:rsidR="007E5754" w:rsidRPr="00E858EB">
        <w:rPr>
          <w:bCs/>
          <w:sz w:val="26"/>
          <w:szCs w:val="26"/>
        </w:rPr>
        <w:t>,</w:t>
      </w:r>
      <w:r w:rsidR="00DC7CD2" w:rsidRPr="00E858EB">
        <w:rPr>
          <w:bCs/>
          <w:sz w:val="26"/>
          <w:szCs w:val="26"/>
        </w:rPr>
        <w:t xml:space="preserve"> and conscious behaviors that can act as prominent members of social ties.”</w:t>
      </w:r>
    </w:p>
    <w:p w14:paraId="5C9C1B91" w14:textId="77777777" w:rsidR="006C55A1" w:rsidRPr="00E858EB" w:rsidRDefault="006C55A1" w:rsidP="006C55A1">
      <w:pPr>
        <w:spacing w:line="360" w:lineRule="exact"/>
        <w:ind w:firstLine="480"/>
        <w:jc w:val="both"/>
        <w:rPr>
          <w:bCs/>
          <w:sz w:val="26"/>
          <w:szCs w:val="26"/>
        </w:rPr>
      </w:pPr>
    </w:p>
    <w:p w14:paraId="07A4DE36" w14:textId="77777777" w:rsidR="00ED60C6" w:rsidRDefault="00ED60C6">
      <w:pPr>
        <w:rPr>
          <w:b/>
          <w:bCs/>
          <w:sz w:val="26"/>
          <w:szCs w:val="26"/>
        </w:rPr>
      </w:pPr>
      <w:r>
        <w:rPr>
          <w:b/>
          <w:bCs/>
          <w:sz w:val="26"/>
          <w:szCs w:val="26"/>
        </w:rPr>
        <w:br w:type="page"/>
      </w:r>
    </w:p>
    <w:p w14:paraId="115640CD" w14:textId="101B7003" w:rsidR="00DC7CD2" w:rsidRPr="00E858EB" w:rsidRDefault="00DC7CD2" w:rsidP="00E858EB">
      <w:pPr>
        <w:spacing w:line="360" w:lineRule="exact"/>
        <w:jc w:val="center"/>
        <w:rPr>
          <w:sz w:val="26"/>
          <w:szCs w:val="26"/>
        </w:rPr>
      </w:pPr>
      <w:r w:rsidRPr="00E858EB">
        <w:rPr>
          <w:b/>
          <w:bCs/>
          <w:sz w:val="26"/>
          <w:szCs w:val="26"/>
        </w:rPr>
        <w:t>Table</w:t>
      </w:r>
      <w:r w:rsidR="004609FF" w:rsidRPr="00E858EB">
        <w:rPr>
          <w:b/>
          <w:bCs/>
          <w:sz w:val="26"/>
          <w:szCs w:val="26"/>
        </w:rPr>
        <w:t xml:space="preserve"> 1</w:t>
      </w:r>
      <w:r w:rsidRPr="00E858EB">
        <w:rPr>
          <w:b/>
          <w:bCs/>
          <w:sz w:val="26"/>
          <w:szCs w:val="26"/>
        </w:rPr>
        <w:t>.</w:t>
      </w:r>
      <w:r w:rsidRPr="00E858EB">
        <w:rPr>
          <w:sz w:val="26"/>
          <w:szCs w:val="26"/>
        </w:rPr>
        <w:t xml:space="preserve"> </w:t>
      </w:r>
      <w:r w:rsidRPr="006C55A1">
        <w:rPr>
          <w:i/>
          <w:iCs/>
          <w:sz w:val="26"/>
          <w:szCs w:val="26"/>
        </w:rPr>
        <w:t xml:space="preserve">Definitions of </w:t>
      </w:r>
      <w:r w:rsidR="006C55A1" w:rsidRPr="006C55A1">
        <w:rPr>
          <w:i/>
          <w:iCs/>
          <w:sz w:val="26"/>
          <w:szCs w:val="26"/>
        </w:rPr>
        <w:t xml:space="preserve">Brand </w:t>
      </w:r>
      <w:r w:rsidR="006C55A1" w:rsidRPr="006C55A1">
        <w:rPr>
          <w:bCs/>
          <w:i/>
          <w:iCs/>
          <w:sz w:val="26"/>
          <w:szCs w:val="26"/>
        </w:rPr>
        <w:t>Anthropomorphism</w:t>
      </w:r>
    </w:p>
    <w:tbl>
      <w:tblPr>
        <w:tblStyle w:val="21"/>
        <w:tblW w:w="5000" w:type="pct"/>
        <w:tblLook w:val="04A0" w:firstRow="1" w:lastRow="0" w:firstColumn="1" w:lastColumn="0" w:noHBand="0" w:noVBand="1"/>
      </w:tblPr>
      <w:tblGrid>
        <w:gridCol w:w="5466"/>
        <w:gridCol w:w="3560"/>
      </w:tblGrid>
      <w:tr w:rsidR="00A50C2F" w:rsidRPr="00E858EB" w14:paraId="38634840" w14:textId="77777777" w:rsidTr="00750ABA">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3028" w:type="pct"/>
            <w:tcBorders>
              <w:top w:val="single" w:sz="8" w:space="0" w:color="auto"/>
              <w:bottom w:val="single" w:sz="8" w:space="0" w:color="auto"/>
            </w:tcBorders>
            <w:vAlign w:val="center"/>
          </w:tcPr>
          <w:p w14:paraId="3500B684" w14:textId="77777777" w:rsidR="00DC7CD2" w:rsidRPr="00017144" w:rsidRDefault="00DC7CD2" w:rsidP="006C55A1">
            <w:pPr>
              <w:spacing w:line="360" w:lineRule="exact"/>
              <w:jc w:val="center"/>
              <w:rPr>
                <w:rFonts w:cs="Times New Roman"/>
                <w:sz w:val="22"/>
                <w:szCs w:val="22"/>
              </w:rPr>
            </w:pPr>
            <w:r w:rsidRPr="00017144">
              <w:rPr>
                <w:rFonts w:cs="Times New Roman"/>
                <w:sz w:val="22"/>
                <w:szCs w:val="22"/>
              </w:rPr>
              <w:t>Definitions</w:t>
            </w:r>
          </w:p>
        </w:tc>
        <w:tc>
          <w:tcPr>
            <w:tcW w:w="1972" w:type="pct"/>
            <w:tcBorders>
              <w:top w:val="single" w:sz="8" w:space="0" w:color="auto"/>
              <w:bottom w:val="single" w:sz="8" w:space="0" w:color="auto"/>
            </w:tcBorders>
            <w:vAlign w:val="center"/>
          </w:tcPr>
          <w:p w14:paraId="7766A8B6" w14:textId="77777777" w:rsidR="00DC7CD2" w:rsidRPr="00017144" w:rsidRDefault="00DC7CD2" w:rsidP="006C55A1">
            <w:pPr>
              <w:spacing w:line="360" w:lineRule="exact"/>
              <w:jc w:val="center"/>
              <w:cnfStyle w:val="100000000000" w:firstRow="1" w:lastRow="0" w:firstColumn="0" w:lastColumn="0" w:oddVBand="0" w:evenVBand="0" w:oddHBand="0" w:evenHBand="0" w:firstRowFirstColumn="0" w:firstRowLastColumn="0" w:lastRowFirstColumn="0" w:lastRowLastColumn="0"/>
              <w:rPr>
                <w:rFonts w:cs="Times New Roman"/>
                <w:sz w:val="22"/>
                <w:szCs w:val="22"/>
              </w:rPr>
            </w:pPr>
            <w:r w:rsidRPr="00017144">
              <w:rPr>
                <w:rFonts w:cs="Times New Roman"/>
                <w:sz w:val="22"/>
                <w:szCs w:val="22"/>
              </w:rPr>
              <w:t>Sources</w:t>
            </w:r>
          </w:p>
        </w:tc>
      </w:tr>
      <w:tr w:rsidR="00A50C2F" w:rsidRPr="00E858EB" w14:paraId="3C4B468F" w14:textId="77777777" w:rsidTr="00750ABA">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3028" w:type="pct"/>
            <w:tcBorders>
              <w:top w:val="single" w:sz="8" w:space="0" w:color="auto"/>
            </w:tcBorders>
          </w:tcPr>
          <w:p w14:paraId="53D79C16" w14:textId="2E1268D3" w:rsidR="00DC7CD2" w:rsidRPr="00017144" w:rsidRDefault="00DC7CD2" w:rsidP="00E858EB">
            <w:pPr>
              <w:spacing w:line="360" w:lineRule="exact"/>
              <w:rPr>
                <w:rFonts w:cs="Times New Roman"/>
                <w:b w:val="0"/>
                <w:bCs w:val="0"/>
                <w:sz w:val="22"/>
                <w:szCs w:val="22"/>
              </w:rPr>
            </w:pPr>
            <w:r w:rsidRPr="00017144">
              <w:rPr>
                <w:rFonts w:cs="Times New Roman"/>
                <w:b w:val="0"/>
                <w:bCs w:val="0"/>
                <w:sz w:val="22"/>
                <w:szCs w:val="22"/>
              </w:rPr>
              <w:t xml:space="preserve">Anthropomorphizing a brand is defined as a form of animism (i.e., </w:t>
            </w:r>
            <w:r w:rsidR="00724670" w:rsidRPr="00017144">
              <w:rPr>
                <w:rFonts w:cs="Times New Roman"/>
                <w:b w:val="0"/>
                <w:bCs w:val="0"/>
                <w:sz w:val="22"/>
                <w:szCs w:val="22"/>
              </w:rPr>
              <w:t xml:space="preserve">the </w:t>
            </w:r>
            <w:r w:rsidRPr="00017144">
              <w:rPr>
                <w:rFonts w:cs="Times New Roman"/>
                <w:b w:val="0"/>
                <w:bCs w:val="0"/>
                <w:sz w:val="22"/>
                <w:szCs w:val="22"/>
              </w:rPr>
              <w:t>psychological process of imbuing brands with personalities).</w:t>
            </w:r>
          </w:p>
        </w:tc>
        <w:tc>
          <w:tcPr>
            <w:tcW w:w="1972" w:type="pct"/>
            <w:tcBorders>
              <w:top w:val="single" w:sz="8" w:space="0" w:color="auto"/>
            </w:tcBorders>
          </w:tcPr>
          <w:p w14:paraId="118BD3DC" w14:textId="77777777" w:rsidR="00DC7CD2" w:rsidRPr="00017144" w:rsidRDefault="00DC7CD2" w:rsidP="00E858EB">
            <w:pPr>
              <w:spacing w:line="360" w:lineRule="exact"/>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017144">
              <w:rPr>
                <w:sz w:val="22"/>
                <w:szCs w:val="22"/>
              </w:rPr>
              <w:fldChar w:fldCharType="begin"/>
            </w:r>
            <w:r w:rsidRPr="00017144">
              <w:rPr>
                <w:rFonts w:cs="Times New Roman"/>
                <w:sz w:val="22"/>
                <w:szCs w:val="22"/>
              </w:rPr>
              <w:instrText xml:space="preserve"> ADDIN EN.CITE &lt;EndNote&gt;&lt;Cite AuthorYear="1"&gt;&lt;Author&gt;Fournier&lt;/Author&gt;&lt;Year&gt;1998&lt;/Year&gt;&lt;RecNum&gt;624&lt;/RecNum&gt;&lt;DisplayText&gt;Fournier (1998)&lt;/DisplayText&gt;&lt;record&gt;&lt;rec-number&gt;624&lt;/rec-number&gt;&lt;foreign-keys&gt;&lt;key app="EN" db-id="559fzaf0osetwre0zdnp9ppmtsvxsrapvw9f" timestamp="1721118150"&gt;624&lt;/key&gt;&lt;/foreign-keys&gt;&lt;ref-type name="Journal Article"&gt;17&lt;/ref-type&gt;&lt;contributors&gt;&lt;authors&gt;&lt;author&gt;Fournier, Susan&lt;/author&gt;&lt;/authors&gt;&lt;/contributors&gt;&lt;titles&gt;&lt;title&gt;Consumers and Their Brands: Developing Relationship Theory in Consumer Research&lt;/title&gt;&lt;secondary-title&gt;Journal of Consumer Research&lt;/secondary-title&gt;&lt;/titles&gt;&lt;periodical&gt;&lt;full-title&gt;Journal of Consumer Research&lt;/full-title&gt;&lt;/periodical&gt;&lt;pages&gt;343-373&lt;/pages&gt;&lt;volume&gt;24&lt;/volume&gt;&lt;number&gt;4&lt;/number&gt;&lt;dates&gt;&lt;year&gt;1998&lt;/year&gt;&lt;/dates&gt;&lt;isbn&gt;0093-5301&lt;/isbn&gt;&lt;urls&gt;&lt;related-urls&gt;&lt;url&gt;https://doi.org/10.1086/209515&lt;/url&gt;&lt;/related-urls&gt;&lt;/urls&gt;&lt;electronic-resource-num&gt;10.1086/209515&lt;/electronic-resource-num&gt;&lt;access-date&gt;7/16/2024&lt;/access-date&gt;&lt;/record&gt;&lt;/Cite&gt;&lt;/EndNote&gt;</w:instrText>
            </w:r>
            <w:r w:rsidRPr="00017144">
              <w:rPr>
                <w:sz w:val="22"/>
                <w:szCs w:val="22"/>
              </w:rPr>
              <w:fldChar w:fldCharType="separate"/>
            </w:r>
            <w:r w:rsidRPr="00017144">
              <w:rPr>
                <w:rFonts w:cs="Times New Roman"/>
                <w:noProof/>
                <w:sz w:val="22"/>
                <w:szCs w:val="22"/>
              </w:rPr>
              <w:t>Fournier (1998)</w:t>
            </w:r>
            <w:r w:rsidRPr="00017144">
              <w:rPr>
                <w:sz w:val="22"/>
                <w:szCs w:val="22"/>
              </w:rPr>
              <w:fldChar w:fldCharType="end"/>
            </w:r>
          </w:p>
        </w:tc>
      </w:tr>
      <w:tr w:rsidR="00A50C2F" w:rsidRPr="00E858EB" w14:paraId="04FE078F" w14:textId="77777777" w:rsidTr="00750ABA">
        <w:trPr>
          <w:trHeight w:val="456"/>
        </w:trPr>
        <w:tc>
          <w:tcPr>
            <w:cnfStyle w:val="001000000000" w:firstRow="0" w:lastRow="0" w:firstColumn="1" w:lastColumn="0" w:oddVBand="0" w:evenVBand="0" w:oddHBand="0" w:evenHBand="0" w:firstRowFirstColumn="0" w:firstRowLastColumn="0" w:lastRowFirstColumn="0" w:lastRowLastColumn="0"/>
            <w:tcW w:w="3028" w:type="pct"/>
          </w:tcPr>
          <w:p w14:paraId="2EDEB929" w14:textId="54BB720A" w:rsidR="00DC7CD2" w:rsidRPr="00017144" w:rsidRDefault="00DC7CD2" w:rsidP="00E858EB">
            <w:pPr>
              <w:spacing w:line="360" w:lineRule="exact"/>
              <w:rPr>
                <w:rFonts w:cs="Times New Roman"/>
                <w:b w:val="0"/>
                <w:bCs w:val="0"/>
                <w:sz w:val="22"/>
                <w:szCs w:val="22"/>
              </w:rPr>
            </w:pPr>
            <w:r w:rsidRPr="00017144">
              <w:rPr>
                <w:rFonts w:cs="Times New Roman"/>
                <w:b w:val="0"/>
                <w:bCs w:val="0"/>
                <w:sz w:val="22"/>
                <w:szCs w:val="22"/>
              </w:rPr>
              <w:t xml:space="preserve">Anthropomorphism refers to the natural human tendency </w:t>
            </w:r>
            <w:r w:rsidR="00724670" w:rsidRPr="00017144">
              <w:rPr>
                <w:rFonts w:cs="Times New Roman"/>
                <w:b w:val="0"/>
                <w:bCs w:val="0"/>
                <w:sz w:val="22"/>
                <w:szCs w:val="22"/>
              </w:rPr>
              <w:t>to see</w:t>
            </w:r>
            <w:r w:rsidRPr="00017144">
              <w:rPr>
                <w:rFonts w:cs="Times New Roman"/>
                <w:b w:val="0"/>
                <w:bCs w:val="0"/>
                <w:sz w:val="22"/>
                <w:szCs w:val="22"/>
              </w:rPr>
              <w:t xml:space="preserve"> brands as entities that have personalities.</w:t>
            </w:r>
          </w:p>
        </w:tc>
        <w:tc>
          <w:tcPr>
            <w:tcW w:w="1972" w:type="pct"/>
          </w:tcPr>
          <w:p w14:paraId="3172323C" w14:textId="77777777" w:rsidR="00DC7CD2" w:rsidRPr="00017144" w:rsidRDefault="00DC7CD2" w:rsidP="00E858EB">
            <w:pPr>
              <w:spacing w:line="360" w:lineRule="exact"/>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017144">
              <w:rPr>
                <w:sz w:val="22"/>
                <w:szCs w:val="22"/>
              </w:rPr>
              <w:fldChar w:fldCharType="begin"/>
            </w:r>
            <w:r w:rsidRPr="00017144">
              <w:rPr>
                <w:rFonts w:cs="Times New Roman"/>
                <w:sz w:val="22"/>
                <w:szCs w:val="22"/>
              </w:rPr>
              <w:instrText xml:space="preserve"> ADDIN EN.CITE &lt;EndNote&gt;&lt;Cite AuthorYear="1"&gt;&lt;Author&gt;Freling&lt;/Author&gt;&lt;Year&gt;2005&lt;/Year&gt;&lt;RecNum&gt;237&lt;/RecNum&gt;&lt;DisplayText&gt;Freling and Forbes (2005)&lt;/DisplayText&gt;&lt;record&gt;&lt;rec-number&gt;237&lt;/rec-number&gt;&lt;foreign-keys&gt;&lt;key app="EN" db-id="559fzaf0osetwre0zdnp9ppmtsvxsrapvw9f" timestamp="1687016697"&gt;237&lt;/key&gt;&lt;/foreign-keys&gt;&lt;ref-type name="Journal Article"&gt;17&lt;/ref-type&gt;&lt;contributors&gt;&lt;authors&gt;&lt;author&gt;Freling, T. H.&lt;/author&gt;&lt;author&gt;Forbes, L. P.&lt;/author&gt;&lt;/authors&gt;&lt;/contributors&gt;&lt;auth-address&gt;Univ Kentucky, Gatton Coll Business &amp;amp; Econ, Mkt, Lexington, KY 40506 USA&amp;#xD;Western Kentucky Univ, Ford Coll Business, Mkt, 1906 Coll Hts Blvd 21059, Bowling Green, KY 42101 USA&lt;/auth-address&gt;&lt;titles&gt;&lt;title&gt;An examination of brand personality through methodological triangulation&lt;/title&gt;&lt;secondary-title&gt;JOURNAL OF BRAND MANAGEMENT&lt;/secondary-title&gt;&lt;/titles&gt;&lt;periodical&gt;&lt;full-title&gt;Journal of Brand Management&lt;/full-title&gt;&lt;/periodical&gt;&lt;pages&gt;148-162&lt;/pages&gt;&lt;volume&gt;13&lt;/volume&gt;&lt;number&gt;2&lt;/number&gt;&lt;keywords&gt;&lt;keyword&gt;SELF&lt;/keyword&gt;&lt;/keywords&gt;&lt;dates&gt;&lt;year&gt;2005&lt;/year&gt;&lt;pub-dates&gt;&lt;date&gt;NOV&lt;/date&gt;&lt;/pub-dates&gt;&lt;/dates&gt;&lt;isbn&gt;1350-231X&amp;#xD;1479-1803 J9 - J BRAND MANAG&lt;/isbn&gt;&lt;accession-num&gt;WOS:000211307200005&lt;/accession-num&gt;&lt;urls&gt;&lt;/urls&gt;&lt;custom3&gt;University of Kentucky&amp;#xD;Western Kentucky University&lt;/custom3&gt;&lt;electronic-resource-num&gt;10.1057/palgrave.bm.2540254&lt;/electronic-resource-num&gt;&lt;language&gt;English&lt;/language&gt;&lt;/record&gt;&lt;/Cite&gt;&lt;/EndNote&gt;</w:instrText>
            </w:r>
            <w:r w:rsidRPr="00017144">
              <w:rPr>
                <w:sz w:val="22"/>
                <w:szCs w:val="22"/>
              </w:rPr>
              <w:fldChar w:fldCharType="separate"/>
            </w:r>
            <w:r w:rsidRPr="00017144">
              <w:rPr>
                <w:rFonts w:cs="Times New Roman"/>
                <w:noProof/>
                <w:sz w:val="22"/>
                <w:szCs w:val="22"/>
              </w:rPr>
              <w:t>Freling and Forbes (2005)</w:t>
            </w:r>
            <w:r w:rsidRPr="00017144">
              <w:rPr>
                <w:sz w:val="22"/>
                <w:szCs w:val="22"/>
              </w:rPr>
              <w:fldChar w:fldCharType="end"/>
            </w:r>
          </w:p>
        </w:tc>
      </w:tr>
      <w:tr w:rsidR="00A50C2F" w:rsidRPr="00E858EB" w14:paraId="5D0FD284" w14:textId="77777777" w:rsidTr="00750ABA">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3028" w:type="pct"/>
          </w:tcPr>
          <w:p w14:paraId="2074B1AC" w14:textId="55FDF114" w:rsidR="00DC7CD2" w:rsidRPr="00017144" w:rsidRDefault="00DC7CD2" w:rsidP="00E858EB">
            <w:pPr>
              <w:spacing w:line="360" w:lineRule="exact"/>
              <w:rPr>
                <w:rFonts w:cs="Times New Roman"/>
                <w:b w:val="0"/>
                <w:bCs w:val="0"/>
                <w:sz w:val="22"/>
                <w:szCs w:val="22"/>
              </w:rPr>
            </w:pPr>
            <w:r w:rsidRPr="00017144">
              <w:rPr>
                <w:rFonts w:cs="Times New Roman"/>
                <w:b w:val="0"/>
                <w:bCs w:val="0"/>
                <w:sz w:val="22"/>
                <w:szCs w:val="22"/>
              </w:rPr>
              <w:t>Anthropomorphized brands are perceived as human beings with various emotional states, mind, soul, and conscious behaviors.</w:t>
            </w:r>
          </w:p>
        </w:tc>
        <w:tc>
          <w:tcPr>
            <w:tcW w:w="1972" w:type="pct"/>
          </w:tcPr>
          <w:p w14:paraId="37D0DA38" w14:textId="77777777" w:rsidR="00DC7CD2" w:rsidRPr="00017144" w:rsidRDefault="00DC7CD2" w:rsidP="00E858EB">
            <w:pPr>
              <w:spacing w:line="360" w:lineRule="exact"/>
              <w:cnfStyle w:val="000000100000" w:firstRow="0" w:lastRow="0" w:firstColumn="0" w:lastColumn="0" w:oddVBand="0" w:evenVBand="0" w:oddHBand="1" w:evenHBand="0" w:firstRowFirstColumn="0" w:firstRowLastColumn="0" w:lastRowFirstColumn="0" w:lastRowLastColumn="0"/>
              <w:rPr>
                <w:rFonts w:cs="Times New Roman"/>
                <w:noProof/>
                <w:sz w:val="22"/>
                <w:szCs w:val="22"/>
              </w:rPr>
            </w:pPr>
            <w:r w:rsidRPr="00017144">
              <w:rPr>
                <w:noProof/>
                <w:sz w:val="22"/>
                <w:szCs w:val="22"/>
              </w:rPr>
              <w:fldChar w:fldCharType="begin"/>
            </w:r>
            <w:r w:rsidRPr="00017144">
              <w:rPr>
                <w:rFonts w:cs="Times New Roman"/>
                <w:noProof/>
                <w:sz w:val="22"/>
                <w:szCs w:val="22"/>
              </w:rPr>
              <w:instrText xml:space="preserve"> ADDIN EN.CITE &lt;EndNote&gt;&lt;Cite AuthorYear="1"&gt;&lt;Author&gt;Ding&lt;/Author&gt;&lt;Year&gt;2022&lt;/Year&gt;&lt;RecNum&gt;139&lt;/RecNum&gt;&lt;DisplayText&gt;Ding et al. (2022)&lt;/DisplayText&gt;&lt;record&gt;&lt;rec-number&gt;139&lt;/rec-number&gt;&lt;foreign-keys&gt;&lt;key app="EN" db-id="559fzaf0osetwre0zdnp9ppmtsvxsrapvw9f" timestamp="1687016697"&gt;139&lt;/key&gt;&lt;/foreign-keys&gt;&lt;ref-type name="Journal Article"&gt;17&lt;/ref-type&gt;&lt;contributors&gt;&lt;authors&gt;&lt;author&gt;Ding, A. N.&lt;/author&gt;&lt;author&gt;Lee, R. H.&lt;/author&gt;&lt;author&gt;Legendre, T. S.&lt;/author&gt;&lt;author&gt;Madera, J.&lt;/author&gt;&lt;/authors&gt;&lt;/contributors&gt;&lt;auth-address&gt;Univ Houston, Conrad N Hilton Coll Global Hospitality Leadership, 4450 Univ Dr 227, Houston, TX 77204 USA&lt;/auth-address&gt;&lt;titles&gt;&lt;title&gt;Anthropomorphism in hospitality and tourism: A systematic review and agenda for future research&lt;/title&gt;&lt;secondary-title&gt;JOURNAL OF HOSPITALITY AND TOURISM MANAGEMENT&lt;/secondary-title&gt;&lt;/titles&gt;&lt;periodical&gt;&lt;full-title&gt;Journal of Hospitality and Tourism Management&lt;/full-title&gt;&lt;/periodical&gt;&lt;pages&gt;404-415&lt;/pages&gt;&lt;volume&gt;52&lt;/volume&gt;&lt;keywords&gt;&lt;keyword&gt;Anthropomorphism&lt;/keyword&gt;&lt;keyword&gt;Technology&lt;/keyword&gt;&lt;keyword&gt;Brand&lt;/keyword&gt;&lt;keyword&gt;Product&lt;/keyword&gt;&lt;keyword&gt;Systematic literature review&lt;/keyword&gt;&lt;keyword&gt;Leximancer&lt;/keyword&gt;&lt;keyword&gt;SOCIAL MEDIA&lt;/keyword&gt;&lt;keyword&gt;ROBOT&lt;/keyword&gt;&lt;keyword&gt;BRANDS&lt;/keyword&gt;&lt;keyword&gt;ATTITUDES&lt;/keyword&gt;&lt;keyword&gt;LANGUAGE&lt;/keyword&gt;&lt;keyword&gt;IMPACTS&lt;/keyword&gt;&lt;keyword&gt;APPEALS&lt;/keyword&gt;&lt;keyword&gt;HUMANS&lt;/keyword&gt;&lt;keyword&gt;GENDER&lt;/keyword&gt;&lt;keyword&gt;POWER&lt;/keyword&gt;&lt;/keywords&gt;&lt;dates&gt;&lt;year&gt;2022&lt;/year&gt;&lt;pub-dates&gt;&lt;date&gt;SEP&lt;/date&gt;&lt;/pub-dates&gt;&lt;/dates&gt;&lt;isbn&gt;1447-6770&amp;#xD;1839-5260 J9 - J HOSP TOUR MANAG&lt;/isbn&gt;&lt;accession-num&gt;WOS:000860772500005&lt;/accession-num&gt;&lt;urls&gt;&lt;/urls&gt;&lt;custom3&gt;University of Houston System&amp;#xD;University of Houston&lt;/custom3&gt;&lt;custom6&gt;AUG 2022&lt;/custom6&gt;&lt;electronic-resource-num&gt;10.1016/j.jhtm.2022.07.018&lt;/electronic-resource-num&gt;&lt;language&gt;English&lt;/language&gt;&lt;/record&gt;&lt;/Cite&gt;&lt;/EndNote&gt;</w:instrText>
            </w:r>
            <w:r w:rsidRPr="00017144">
              <w:rPr>
                <w:noProof/>
                <w:sz w:val="22"/>
                <w:szCs w:val="22"/>
              </w:rPr>
              <w:fldChar w:fldCharType="separate"/>
            </w:r>
            <w:r w:rsidRPr="00017144">
              <w:rPr>
                <w:rFonts w:cs="Times New Roman"/>
                <w:noProof/>
                <w:sz w:val="22"/>
                <w:szCs w:val="22"/>
              </w:rPr>
              <w:t>Ding et al. (2022)</w:t>
            </w:r>
            <w:r w:rsidRPr="00017144">
              <w:rPr>
                <w:noProof/>
                <w:sz w:val="22"/>
                <w:szCs w:val="22"/>
              </w:rPr>
              <w:fldChar w:fldCharType="end"/>
            </w:r>
          </w:p>
          <w:p w14:paraId="62505BCD" w14:textId="77777777" w:rsidR="00DC7CD2" w:rsidRPr="00017144" w:rsidRDefault="00DC7CD2" w:rsidP="00E858EB">
            <w:pPr>
              <w:spacing w:line="360" w:lineRule="exact"/>
              <w:cnfStyle w:val="000000100000" w:firstRow="0" w:lastRow="0" w:firstColumn="0" w:lastColumn="0" w:oddVBand="0" w:evenVBand="0" w:oddHBand="1" w:evenHBand="0" w:firstRowFirstColumn="0" w:firstRowLastColumn="0" w:lastRowFirstColumn="0" w:lastRowLastColumn="0"/>
              <w:rPr>
                <w:rFonts w:cs="Times New Roman"/>
                <w:noProof/>
                <w:sz w:val="22"/>
                <w:szCs w:val="22"/>
              </w:rPr>
            </w:pPr>
            <w:r w:rsidRPr="00017144">
              <w:rPr>
                <w:noProof/>
                <w:sz w:val="22"/>
                <w:szCs w:val="22"/>
              </w:rPr>
              <w:fldChar w:fldCharType="begin"/>
            </w:r>
            <w:r w:rsidRPr="00017144">
              <w:rPr>
                <w:rFonts w:cs="Times New Roman"/>
                <w:noProof/>
                <w:sz w:val="22"/>
                <w:szCs w:val="22"/>
              </w:rPr>
              <w:instrText xml:space="preserve"> ADDIN EN.CITE &lt;EndNote&gt;&lt;Cite AuthorYear="1"&gt;&lt;Author&gt;Guido&lt;/Author&gt;&lt;Year&gt;2015&lt;/Year&gt;&lt;RecNum&gt;97&lt;/RecNum&gt;&lt;DisplayText&gt;Guido and Peluso (2015)&lt;/DisplayText&gt;&lt;record&gt;&lt;rec-number&gt;97&lt;/rec-number&gt;&lt;foreign-keys&gt;&lt;key app="EN" db-id="559fzaf0osetwre0zdnp9ppmtsvxsrapvw9f" timestamp="1687016697"&gt;97&lt;/key&gt;&lt;/foreign-keys&gt;&lt;ref-type name="Journal Article"&gt;17&lt;/ref-type&gt;&lt;contributors&gt;&lt;authors&gt;&lt;author&gt;Guido, G.&lt;/author&gt;&lt;author&gt;Peluso, A. M.&lt;/author&gt;&lt;/authors&gt;&lt;/contributors&gt;&lt;auth-address&gt;Univ Salento, Mkt, I-73100 Lecce, Italy&amp;#xD;Univ Salento, Dept Social Sci, ISUFI, I-73100 Lecce, Italy&amp;#xD;Univ Salento, Business Management, I-73100 Lecce, Italy&amp;#xD;Univ Salento, Pl Mkt, I-73100 Lecce, Italy&amp;#xD;LUISS Univ Rome, Mkt, Rome, Italy&lt;/auth-address&gt;&lt;titles&gt;&lt;title&gt;Brand anthropomorphism: Conceptualization, measurement, and impact on brand personality and loyalty&lt;/title&gt;&lt;secondary-title&gt;JOURNAL OF BRAND MANAGEMENT&lt;/secondary-title&gt;&lt;/titles&gt;&lt;periodical&gt;&lt;full-title&gt;Journal of Brand Management&lt;/full-title&gt;&lt;/periodical&gt;&lt;pages&gt;1-19&lt;/pages&gt;&lt;volume&gt;22&lt;/volume&gt;&lt;number&gt;1&lt;/number&gt;&lt;keywords&gt;&lt;keyword&gt;brand anthropomorphism&lt;/keyword&gt;&lt;keyword&gt;brand personality&lt;/keyword&gt;&lt;keyword&gt;brand loyalty&lt;/keyword&gt;&lt;keyword&gt;scale development&lt;/keyword&gt;&lt;keyword&gt;SELF&lt;/keyword&gt;&lt;keyword&gt;ANTECEDENTS&lt;/keyword&gt;&lt;keyword&gt;EXPRESSION&lt;/keyword&gt;&lt;keyword&gt;CONSUMERS&lt;/keyword&gt;&lt;keyword&gt;METAPHOR&lt;/keyword&gt;&lt;keyword&gt;MODELS&lt;/keyword&gt;&lt;/keywords&gt;&lt;dates&gt;&lt;year&gt;2015&lt;/year&gt;&lt;pub-dates&gt;&lt;date&gt;JAN&lt;/date&gt;&lt;/pub-dates&gt;&lt;/dates&gt;&lt;isbn&gt;1350-231X&amp;#xD;1479-1803 J9 - J BRAND MANAG&lt;/isbn&gt;&lt;accession-num&gt;WOS:000365353700001&lt;/accession-num&gt;&lt;urls&gt;&lt;/urls&gt;&lt;custom3&gt;University of Salento&amp;#xD;Luiss Guido Carli University&lt;/custom3&gt;&lt;electronic-resource-num&gt;10.1057/bm.2014.40&lt;/electronic-resource-num&gt;&lt;language&gt;English&lt;/language&gt;&lt;/record&gt;&lt;/Cite&gt;&lt;/EndNote&gt;</w:instrText>
            </w:r>
            <w:r w:rsidRPr="00017144">
              <w:rPr>
                <w:noProof/>
                <w:sz w:val="22"/>
                <w:szCs w:val="22"/>
              </w:rPr>
              <w:fldChar w:fldCharType="separate"/>
            </w:r>
            <w:r w:rsidRPr="00017144">
              <w:rPr>
                <w:rFonts w:cs="Times New Roman"/>
                <w:noProof/>
                <w:sz w:val="22"/>
                <w:szCs w:val="22"/>
              </w:rPr>
              <w:t>Guido and Peluso (2015)</w:t>
            </w:r>
            <w:r w:rsidRPr="00017144">
              <w:rPr>
                <w:noProof/>
                <w:sz w:val="22"/>
                <w:szCs w:val="22"/>
              </w:rPr>
              <w:fldChar w:fldCharType="end"/>
            </w:r>
          </w:p>
          <w:p w14:paraId="3FDEAFEC" w14:textId="4B0B31F6" w:rsidR="002403F3" w:rsidRPr="00017144" w:rsidRDefault="002403F3" w:rsidP="00E858EB">
            <w:pPr>
              <w:spacing w:line="360" w:lineRule="exact"/>
              <w:cnfStyle w:val="000000100000" w:firstRow="0" w:lastRow="0" w:firstColumn="0" w:lastColumn="0" w:oddVBand="0" w:evenVBand="0" w:oddHBand="1" w:evenHBand="0" w:firstRowFirstColumn="0" w:firstRowLastColumn="0" w:lastRowFirstColumn="0" w:lastRowLastColumn="0"/>
              <w:rPr>
                <w:rFonts w:cs="Times New Roman"/>
                <w:noProof/>
                <w:sz w:val="22"/>
                <w:szCs w:val="22"/>
              </w:rPr>
            </w:pPr>
            <w:r w:rsidRPr="00017144">
              <w:rPr>
                <w:noProof/>
                <w:sz w:val="22"/>
                <w:szCs w:val="22"/>
              </w:rPr>
              <w:fldChar w:fldCharType="begin"/>
            </w:r>
            <w:r w:rsidRPr="00017144">
              <w:rPr>
                <w:rFonts w:cs="Times New Roman"/>
                <w:noProof/>
                <w:sz w:val="22"/>
                <w:szCs w:val="22"/>
              </w:rPr>
              <w:instrText xml:space="preserve"> ADDIN EN.CITE &lt;EndNote&gt;&lt;Cite AuthorYear="1"&gt;&lt;Author&gt;Puzakova&lt;/Author&gt;&lt;Year&gt;2009&lt;/Year&gt;&lt;RecNum&gt;391&lt;/RecNum&gt;&lt;DisplayText&gt;Puzakova et al. (2009)&lt;/DisplayText&gt;&lt;record&gt;&lt;rec-number&gt;391&lt;/rec-number&gt;&lt;foreign-keys&gt;&lt;key app="EN" db-id="559fzaf0osetwre0zdnp9ppmtsvxsrapvw9f" timestamp="1696320059"&gt;391&lt;/key&gt;&lt;/foreign-keys&gt;&lt;ref-type name="Journal Article"&gt;17&lt;/ref-type&gt;&lt;contributors&gt;&lt;authors&gt;&lt;author&gt;Puzakova, Marina&lt;/author&gt;&lt;author&gt;Kwak, Hyokjin&lt;/author&gt;&lt;author&gt;Rocereto, Joseph&lt;/author&gt;&lt;/authors&gt;&lt;/contributors&gt;&lt;titles&gt;&lt;title&gt;Pushing the envelope of brand and personality: Antecedents and moderators of anthropomorphized brands&lt;/title&gt;&lt;secondary-title&gt;Advances in Consumer Research&lt;/secondary-title&gt;&lt;/titles&gt;&lt;periodical&gt;&lt;full-title&gt;Advances in Consumer Research&lt;/full-title&gt;&lt;/periodical&gt;&lt;pages&gt;413–420&lt;/pages&gt;&lt;volume&gt;36&lt;/volume&gt;&lt;dates&gt;&lt;year&gt;2009&lt;/year&gt;&lt;/dates&gt;&lt;urls&gt;&lt;/urls&gt;&lt;/record&gt;&lt;/Cite&gt;&lt;/EndNote&gt;</w:instrText>
            </w:r>
            <w:r w:rsidRPr="00017144">
              <w:rPr>
                <w:noProof/>
                <w:sz w:val="22"/>
                <w:szCs w:val="22"/>
              </w:rPr>
              <w:fldChar w:fldCharType="separate"/>
            </w:r>
            <w:r w:rsidRPr="00017144">
              <w:rPr>
                <w:rFonts w:cs="Times New Roman"/>
                <w:noProof/>
                <w:sz w:val="22"/>
                <w:szCs w:val="22"/>
              </w:rPr>
              <w:t>Puzakova et al. (2009)</w:t>
            </w:r>
            <w:r w:rsidRPr="00017144">
              <w:rPr>
                <w:noProof/>
                <w:sz w:val="22"/>
                <w:szCs w:val="22"/>
              </w:rPr>
              <w:fldChar w:fldCharType="end"/>
            </w:r>
          </w:p>
        </w:tc>
      </w:tr>
      <w:tr w:rsidR="00A50C2F" w:rsidRPr="00E858EB" w14:paraId="173302D3" w14:textId="77777777" w:rsidTr="00750ABA">
        <w:trPr>
          <w:trHeight w:val="456"/>
        </w:trPr>
        <w:tc>
          <w:tcPr>
            <w:cnfStyle w:val="001000000000" w:firstRow="0" w:lastRow="0" w:firstColumn="1" w:lastColumn="0" w:oddVBand="0" w:evenVBand="0" w:oddHBand="0" w:evenHBand="0" w:firstRowFirstColumn="0" w:firstRowLastColumn="0" w:lastRowFirstColumn="0" w:lastRowLastColumn="0"/>
            <w:tcW w:w="3028" w:type="pct"/>
          </w:tcPr>
          <w:p w14:paraId="430BED5E" w14:textId="77777777" w:rsidR="00DC7CD2" w:rsidRPr="00017144" w:rsidRDefault="00DC7CD2" w:rsidP="00E858EB">
            <w:pPr>
              <w:spacing w:line="360" w:lineRule="exact"/>
              <w:rPr>
                <w:rFonts w:cs="Times New Roman"/>
                <w:sz w:val="22"/>
                <w:szCs w:val="22"/>
              </w:rPr>
            </w:pPr>
            <w:r w:rsidRPr="00017144">
              <w:rPr>
                <w:rFonts w:cs="Times New Roman"/>
                <w:b w:val="0"/>
                <w:bCs w:val="0"/>
                <w:sz w:val="22"/>
                <w:szCs w:val="22"/>
              </w:rPr>
              <w:t xml:space="preserve">Brand anthropomorphism is the process of imbuing brands with humanized characteristics that arouse people’s attributions of mind to the brands. </w:t>
            </w:r>
          </w:p>
        </w:tc>
        <w:tc>
          <w:tcPr>
            <w:tcW w:w="1972" w:type="pct"/>
          </w:tcPr>
          <w:p w14:paraId="3B9DF9B4" w14:textId="77777777" w:rsidR="00DC7CD2" w:rsidRPr="00017144" w:rsidRDefault="00DC7CD2" w:rsidP="00E858EB">
            <w:pPr>
              <w:spacing w:line="360" w:lineRule="exact"/>
              <w:cnfStyle w:val="000000000000" w:firstRow="0" w:lastRow="0" w:firstColumn="0" w:lastColumn="0" w:oddVBand="0" w:evenVBand="0" w:oddHBand="0" w:evenHBand="0" w:firstRowFirstColumn="0" w:firstRowLastColumn="0" w:lastRowFirstColumn="0" w:lastRowLastColumn="0"/>
              <w:rPr>
                <w:rFonts w:cs="Times New Roman"/>
                <w:noProof/>
                <w:sz w:val="22"/>
                <w:szCs w:val="22"/>
              </w:rPr>
            </w:pPr>
            <w:r w:rsidRPr="00017144">
              <w:rPr>
                <w:noProof/>
                <w:sz w:val="22"/>
                <w:szCs w:val="22"/>
              </w:rPr>
              <w:fldChar w:fldCharType="begin"/>
            </w:r>
            <w:r w:rsidRPr="00017144">
              <w:rPr>
                <w:rFonts w:cs="Times New Roman"/>
                <w:noProof/>
                <w:sz w:val="22"/>
                <w:szCs w:val="22"/>
              </w:rPr>
              <w:instrText xml:space="preserve"> ADDIN EN.CITE &lt;EndNote&gt;&lt;Cite AuthorYear="1"&gt;&lt;Author&gt;Puzakova&lt;/Author&gt;&lt;Year&gt;2013&lt;/Year&gt;&lt;RecNum&gt;12&lt;/RecNum&gt;&lt;DisplayText&gt;Puzakova et al. (2013)&lt;/DisplayText&gt;&lt;record&gt;&lt;rec-number&gt;12&lt;/rec-number&gt;&lt;foreign-keys&gt;&lt;key app="EN" db-id="559fzaf0osetwre0zdnp9ppmtsvxsrapvw9f" timestamp="1687016697"&gt;12&lt;/key&gt;&lt;/foreign-keys&gt;&lt;ref-type name="Journal Article"&gt;17&lt;/ref-type&gt;&lt;contributors&gt;&lt;authors&gt;&lt;author&gt;Puzakova, M.&lt;/author&gt;&lt;author&gt;Kwak, H.&lt;/author&gt;&lt;author&gt;Rocereto, J. F.&lt;/author&gt;&lt;/authors&gt;&lt;/contributors&gt;&lt;auth-address&gt;Oregon State Univ, Coll Business, Corvallis, OR 97331 USA&amp;#xD;Drexel Univ, LeBow Coll Business, Philadelphia, PA USA&amp;#xD;Monmouth Univ, Leon Hess Business Sch, W Long Branch, NJ USA&lt;/auth-address&gt;&lt;titles&gt;&lt;title&gt;When Humanizing Brands Goes Wrong: The Detrimental Effect of Brand Anthropomorphization Amid Product Wrongdoings&lt;/title&gt;&lt;secondary-title&gt;JOURNAL OF MARKETING&lt;/secondary-title&gt;&lt;/titles&gt;&lt;periodical&gt;&lt;full-title&gt;Journal of Marketing&lt;/full-title&gt;&lt;/periodical&gt;&lt;pages&gt;81-100&lt;/pages&gt;&lt;volume&gt;77&lt;/volume&gt;&lt;number&gt;3&lt;/number&gt;&lt;keywords&gt;&lt;keyword&gt;brand anthropomorphization&lt;/keyword&gt;&lt;keyword&gt;implicit theory&lt;/keyword&gt;&lt;keyword&gt;negative publicity&lt;/keyword&gt;&lt;keyword&gt;product wrongdoings&lt;/keyword&gt;&lt;keyword&gt;response strategies&lt;/keyword&gt;&lt;keyword&gt;LAY THEORIES&lt;/keyword&gt;&lt;keyword&gt;IMPLICIT THEORIES&lt;/keyword&gt;&lt;keyword&gt;PERSON THEORIES&lt;/keyword&gt;&lt;keyword&gt;MODERATING ROLE&lt;/keyword&gt;&lt;keyword&gt;ATTRIBUTIONS&lt;/keyword&gt;&lt;keyword&gt;APOLOGY&lt;/keyword&gt;&lt;keyword&gt;IMPACT&lt;/keyword&gt;&lt;keyword&gt;MIND&lt;/keyword&gt;&lt;keyword&gt;EXPRESSIONS&lt;/keyword&gt;&lt;keyword&gt;PUBLICITY&lt;/keyword&gt;&lt;/keywords&gt;&lt;dates&gt;&lt;year&gt;2013&lt;/year&gt;&lt;pub-dates&gt;&lt;date&gt;MAY&lt;/date&gt;&lt;/pub-dates&gt;&lt;/dates&gt;&lt;isbn&gt;0022-2429&amp;#xD;1547-7185 J9 - J MARKETING&lt;/isbn&gt;&lt;accession-num&gt;WOS:000317803800006&lt;/accession-num&gt;&lt;urls&gt;&lt;/urls&gt;&lt;custom3&gt;Oregon State University&amp;#xD;Drexel University&amp;#xD;Monmouth University&lt;/custom3&gt;&lt;electronic-resource-num&gt;10.1509/jm.11.0510&lt;/electronic-resource-num&gt;&lt;language&gt;English&lt;/language&gt;&lt;/record&gt;&lt;/Cite&gt;&lt;/EndNote&gt;</w:instrText>
            </w:r>
            <w:r w:rsidRPr="00017144">
              <w:rPr>
                <w:noProof/>
                <w:sz w:val="22"/>
                <w:szCs w:val="22"/>
              </w:rPr>
              <w:fldChar w:fldCharType="separate"/>
            </w:r>
            <w:r w:rsidRPr="00017144">
              <w:rPr>
                <w:rFonts w:cs="Times New Roman"/>
                <w:noProof/>
                <w:sz w:val="22"/>
                <w:szCs w:val="22"/>
              </w:rPr>
              <w:t>Puzakova et al. (2013)</w:t>
            </w:r>
            <w:r w:rsidRPr="00017144">
              <w:rPr>
                <w:noProof/>
                <w:sz w:val="22"/>
                <w:szCs w:val="22"/>
              </w:rPr>
              <w:fldChar w:fldCharType="end"/>
            </w:r>
          </w:p>
          <w:p w14:paraId="36813DF7" w14:textId="77777777" w:rsidR="00DC7CD2" w:rsidRPr="00017144" w:rsidRDefault="00DC7CD2" w:rsidP="00E858EB">
            <w:pPr>
              <w:spacing w:line="360" w:lineRule="exact"/>
              <w:cnfStyle w:val="000000000000" w:firstRow="0" w:lastRow="0" w:firstColumn="0" w:lastColumn="0" w:oddVBand="0" w:evenVBand="0" w:oddHBand="0" w:evenHBand="0" w:firstRowFirstColumn="0" w:firstRowLastColumn="0" w:lastRowFirstColumn="0" w:lastRowLastColumn="0"/>
              <w:rPr>
                <w:rFonts w:cs="Times New Roman"/>
                <w:noProof/>
                <w:sz w:val="22"/>
                <w:szCs w:val="22"/>
              </w:rPr>
            </w:pPr>
            <w:r w:rsidRPr="00017144">
              <w:rPr>
                <w:noProof/>
                <w:sz w:val="22"/>
                <w:szCs w:val="22"/>
              </w:rPr>
              <w:fldChar w:fldCharType="begin"/>
            </w:r>
            <w:r w:rsidRPr="00017144">
              <w:rPr>
                <w:rFonts w:cs="Times New Roman"/>
                <w:noProof/>
                <w:sz w:val="22"/>
                <w:szCs w:val="22"/>
              </w:rPr>
              <w:instrText xml:space="preserve"> ADDIN EN.CITE &lt;EndNote&gt;&lt;Cite AuthorYear="1"&gt;&lt;Author&gt;Puzakova&lt;/Author&gt;&lt;Year&gt;2018&lt;/Year&gt;&lt;RecNum&gt;120&lt;/RecNum&gt;&lt;DisplayText&gt;Puzakova and Aggarwal (2018)&lt;/DisplayText&gt;&lt;record&gt;&lt;rec-number&gt;120&lt;/rec-number&gt;&lt;foreign-keys&gt;&lt;key app="EN" db-id="559fzaf0osetwre0zdnp9ppmtsvxsrapvw9f" timestamp="1687016697"&gt;120&lt;/key&gt;&lt;/foreign-keys&gt;&lt;ref-type name="Journal Article"&gt;17&lt;/ref-type&gt;&lt;contributors&gt;&lt;authors&gt;&lt;author&gt;Puzakova, M.&lt;/author&gt;&lt;author&gt;Aggarwal, P.&lt;/author&gt;&lt;/authors&gt;&lt;/contributors&gt;&lt;auth-address&gt;Lehigh Univ, Mkt, Coll Business &amp;amp; Econ, Dept Mkt, 621 Taylor St, Bethlehem, PA 18015 USA&amp;#xD;Univ Toronto, Mkt, Dept Management, 1265 Mil Trail, Scarborough, ON M1C 1A4, Canada&lt;/auth-address&gt;&lt;titles&gt;&lt;title&gt;Brands as Rivals: Consumer Pursuit of Distinctiveness and the Role of Brand Anthropomorphism&lt;/title&gt;&lt;secondary-title&gt;JOURNAL OF CONSUMER RESEARCH&lt;/secondary-title&gt;&lt;/titles&gt;&lt;periodical&gt;&lt;full-title&gt;Journal of Consumer Research&lt;/full-title&gt;&lt;/periodical&gt;&lt;pages&gt;869-888&lt;/pages&gt;&lt;volume&gt;45&lt;/volume&gt;&lt;number&gt;4&lt;/number&gt;&lt;keywords&gt;&lt;keyword&gt;brand anthropomorphism&lt;/keyword&gt;&lt;keyword&gt;distinctiveness motive&lt;/keyword&gt;&lt;keyword&gt;agency in identity expression&lt;/keyword&gt;&lt;keyword&gt;SELF-DETERMINATION&lt;/keyword&gt;&lt;keyword&gt;SCALE DEVELOPMENT&lt;/keyword&gt;&lt;keyword&gt;UNIQUENESS&lt;/keyword&gt;&lt;keyword&gt;IDENTITY&lt;/keyword&gt;&lt;keyword&gt;NEED&lt;/keyword&gt;&lt;keyword&gt;COMPETENCE&lt;/keyword&gt;&lt;keyword&gt;MOTIVATION&lt;/keyword&gt;&lt;keyword&gt;MIND&lt;/keyword&gt;&lt;keyword&gt;AUTONOMY&lt;/keyword&gt;&lt;keyword&gt;BEHAVIOR&lt;/keyword&gt;&lt;/keywords&gt;&lt;dates&gt;&lt;year&gt;2018&lt;/year&gt;&lt;pub-dates&gt;&lt;date&gt;DEC&lt;/date&gt;&lt;/pub-dates&gt;&lt;/dates&gt;&lt;isbn&gt;0093-5301&amp;#xD;1537-5277 J9 - J CONSUM RES&lt;/isbn&gt;&lt;accession-num&gt;WOS:000456672000011&lt;/accession-num&gt;&lt;urls&gt;&lt;/urls&gt;&lt;custom3&gt;Lehigh University&amp;#xD;University of Toronto&amp;#xD;University Toronto Scarborough&lt;/custom3&gt;&lt;electronic-resource-num&gt;10.1093/jcr/ucy035&lt;/electronic-resource-num&gt;&lt;language&gt;English&lt;/language&gt;&lt;/record&gt;&lt;/Cite&gt;&lt;/EndNote&gt;</w:instrText>
            </w:r>
            <w:r w:rsidRPr="00017144">
              <w:rPr>
                <w:noProof/>
                <w:sz w:val="22"/>
                <w:szCs w:val="22"/>
              </w:rPr>
              <w:fldChar w:fldCharType="separate"/>
            </w:r>
            <w:r w:rsidRPr="00017144">
              <w:rPr>
                <w:rFonts w:cs="Times New Roman"/>
                <w:noProof/>
                <w:sz w:val="22"/>
                <w:szCs w:val="22"/>
              </w:rPr>
              <w:t>Puzakova and Aggarwal (2018)</w:t>
            </w:r>
            <w:r w:rsidRPr="00017144">
              <w:rPr>
                <w:noProof/>
                <w:sz w:val="22"/>
                <w:szCs w:val="22"/>
              </w:rPr>
              <w:fldChar w:fldCharType="end"/>
            </w:r>
          </w:p>
        </w:tc>
      </w:tr>
      <w:tr w:rsidR="00A50C2F" w:rsidRPr="00E858EB" w14:paraId="18775999" w14:textId="77777777" w:rsidTr="00750ABA">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3028" w:type="pct"/>
          </w:tcPr>
          <w:p w14:paraId="1B00272E" w14:textId="77777777" w:rsidR="00DC7CD2" w:rsidRPr="00017144" w:rsidRDefault="00DC7CD2" w:rsidP="00E858EB">
            <w:pPr>
              <w:spacing w:line="360" w:lineRule="exact"/>
              <w:rPr>
                <w:rFonts w:cs="Times New Roman"/>
                <w:sz w:val="22"/>
                <w:szCs w:val="22"/>
              </w:rPr>
            </w:pPr>
            <w:r w:rsidRPr="00017144">
              <w:rPr>
                <w:rFonts w:cs="Times New Roman"/>
                <w:b w:val="0"/>
                <w:bCs w:val="0"/>
                <w:sz w:val="22"/>
                <w:szCs w:val="22"/>
              </w:rPr>
              <w:t xml:space="preserve">Brand anthropomorphism strategies included endowing brands with humanlike features, motivations, and intentions. </w:t>
            </w:r>
          </w:p>
        </w:tc>
        <w:tc>
          <w:tcPr>
            <w:tcW w:w="1972" w:type="pct"/>
          </w:tcPr>
          <w:p w14:paraId="6FEBD0F9" w14:textId="77777777" w:rsidR="00DC7CD2" w:rsidRPr="00017144" w:rsidRDefault="00DC7CD2" w:rsidP="00E858EB">
            <w:pPr>
              <w:spacing w:line="360" w:lineRule="exact"/>
              <w:cnfStyle w:val="000000100000" w:firstRow="0" w:lastRow="0" w:firstColumn="0" w:lastColumn="0" w:oddVBand="0" w:evenVBand="0" w:oddHBand="1" w:evenHBand="0" w:firstRowFirstColumn="0" w:firstRowLastColumn="0" w:lastRowFirstColumn="0" w:lastRowLastColumn="0"/>
              <w:rPr>
                <w:rFonts w:cs="Times New Roman"/>
                <w:noProof/>
                <w:sz w:val="22"/>
                <w:szCs w:val="22"/>
              </w:rPr>
            </w:pPr>
            <w:r w:rsidRPr="00017144">
              <w:rPr>
                <w:noProof/>
                <w:sz w:val="22"/>
                <w:szCs w:val="22"/>
              </w:rPr>
              <w:fldChar w:fldCharType="begin"/>
            </w:r>
            <w:r w:rsidRPr="00017144">
              <w:rPr>
                <w:rFonts w:cs="Times New Roman"/>
                <w:noProof/>
                <w:sz w:val="22"/>
                <w:szCs w:val="22"/>
              </w:rPr>
              <w:instrText xml:space="preserve"> ADDIN EN.CITE &lt;EndNote&gt;&lt;Cite AuthorYear="1"&gt;&lt;Author&gt;Kwak&lt;/Author&gt;&lt;Year&gt;2015&lt;/Year&gt;&lt;RecNum&gt;29&lt;/RecNum&gt;&lt;DisplayText&gt;Kwak et al. (2015)&lt;/DisplayText&gt;&lt;record&gt;&lt;rec-number&gt;29&lt;/rec-number&gt;&lt;foreign-keys&gt;&lt;key app="EN" db-id="559fzaf0osetwre0zdnp9ppmtsvxsrapvw9f" timestamp="1687016697"&gt;29&lt;/key&gt;&lt;/foreign-keys&gt;&lt;ref-type name="Journal Article"&gt;17&lt;/ref-type&gt;&lt;contributors&gt;&lt;authors&gt;&lt;author&gt;Kwak, H.&lt;/author&gt;&lt;author&gt;Puzakova, M.&lt;/author&gt;&lt;author&gt;Rocereto, J. F.&lt;/author&gt;&lt;/authors&gt;&lt;/contributors&gt;&lt;auth-address&gt;Drexel Univ, LeBow Coll Business, Mkt, Philadelphia, PA 19104 USA&amp;#xD;Lehigh Univ, Coll Business &amp;amp; Econ, Mkt, Bethlehem, PA USA&amp;#xD;Monmouth Univ, Leon Hess Business Sch, Mkt, Long Branch, NJ 07764 USA&lt;/auth-address&gt;&lt;titles&gt;&lt;title&gt;Better Not Smile at the Price: The Differential Role of Brand Anthropomorphization on Perceived Price Fairness&lt;/title&gt;&lt;secondary-title&gt;JOURNAL OF MARKETING&lt;/secondary-title&gt;&lt;/titles&gt;&lt;periodical&gt;&lt;full-title&gt;Journal of Marketing&lt;/full-title&gt;&lt;/periodical&gt;&lt;pages&gt;56-76&lt;/pages&gt;&lt;volume&gt;79&lt;/volume&gt;&lt;number&gt;4&lt;/number&gt;&lt;keywords&gt;&lt;keyword&gt;price fairness&lt;/keyword&gt;&lt;keyword&gt;brand anthropomorphization&lt;/keyword&gt;&lt;keyword&gt;agency-communion orientation&lt;/keyword&gt;&lt;keyword&gt;consumer-brand relationship norms&lt;/keyword&gt;&lt;keyword&gt;RELATIONSHIP NORMS&lt;/keyword&gt;&lt;keyword&gt;GENDER-DIFFERENCES&lt;/keyword&gt;&lt;keyword&gt;PERCEPTIONS&lt;/keyword&gt;&lt;keyword&gt;INFORMATION&lt;/keyword&gt;&lt;keyword&gt;JUSTICE&lt;/keyword&gt;&lt;keyword&gt;COMMUNION&lt;/keyword&gt;&lt;keyword&gt;CONSUMERS&lt;/keyword&gt;&lt;keyword&gt;BEHAVIOR&lt;/keyword&gt;&lt;keyword&gt;UNFAIR&lt;/keyword&gt;&lt;keyword&gt;AGENCY&lt;/keyword&gt;&lt;/keywords&gt;&lt;dates&gt;&lt;year&gt;2015&lt;/year&gt;&lt;pub-dates&gt;&lt;date&gt;JUL&lt;/date&gt;&lt;/pub-dates&gt;&lt;/dates&gt;&lt;isbn&gt;0022-2429&amp;#xD;1547-7185 J9 - J MARKETING&lt;/isbn&gt;&lt;accession-num&gt;WOS:000360209900004&lt;/accession-num&gt;&lt;urls&gt;&lt;/urls&gt;&lt;custom3&gt;Drexel University&amp;#xD;Lehigh University&amp;#xD;Monmouth University&lt;/custom3&gt;&lt;electronic-resource-num&gt;10.1509/jm.13.0410&lt;/electronic-resource-num&gt;&lt;language&gt;English&lt;/language&gt;&lt;/record&gt;&lt;/Cite&gt;&lt;/EndNote&gt;</w:instrText>
            </w:r>
            <w:r w:rsidRPr="00017144">
              <w:rPr>
                <w:noProof/>
                <w:sz w:val="22"/>
                <w:szCs w:val="22"/>
              </w:rPr>
              <w:fldChar w:fldCharType="separate"/>
            </w:r>
            <w:r w:rsidRPr="00017144">
              <w:rPr>
                <w:rFonts w:cs="Times New Roman"/>
                <w:noProof/>
                <w:sz w:val="22"/>
                <w:szCs w:val="22"/>
              </w:rPr>
              <w:t>Kwak et al. (2015)</w:t>
            </w:r>
            <w:r w:rsidRPr="00017144">
              <w:rPr>
                <w:noProof/>
                <w:sz w:val="22"/>
                <w:szCs w:val="22"/>
              </w:rPr>
              <w:fldChar w:fldCharType="end"/>
            </w:r>
          </w:p>
          <w:p w14:paraId="44BCC250" w14:textId="77777777" w:rsidR="00DC7CD2" w:rsidRPr="00017144" w:rsidRDefault="00DC7CD2" w:rsidP="00E858EB">
            <w:pPr>
              <w:spacing w:line="360" w:lineRule="exact"/>
              <w:cnfStyle w:val="000000100000" w:firstRow="0" w:lastRow="0" w:firstColumn="0" w:lastColumn="0" w:oddVBand="0" w:evenVBand="0" w:oddHBand="1" w:evenHBand="0" w:firstRowFirstColumn="0" w:firstRowLastColumn="0" w:lastRowFirstColumn="0" w:lastRowLastColumn="0"/>
              <w:rPr>
                <w:rFonts w:cs="Times New Roman"/>
                <w:noProof/>
                <w:sz w:val="22"/>
                <w:szCs w:val="22"/>
              </w:rPr>
            </w:pPr>
            <w:r w:rsidRPr="00017144">
              <w:rPr>
                <w:noProof/>
                <w:sz w:val="22"/>
                <w:szCs w:val="22"/>
              </w:rPr>
              <w:fldChar w:fldCharType="begin"/>
            </w:r>
            <w:r w:rsidRPr="00017144">
              <w:rPr>
                <w:rFonts w:cs="Times New Roman"/>
                <w:noProof/>
                <w:sz w:val="22"/>
                <w:szCs w:val="22"/>
              </w:rPr>
              <w:instrText xml:space="preserve"> ADDIN EN.CITE &lt;EndNote&gt;&lt;Cite AuthorYear="1"&gt;&lt;Author&gt;Zhang&lt;/Author&gt;&lt;Year&gt;2020&lt;/Year&gt;&lt;RecNum&gt;166&lt;/RecNum&gt;&lt;DisplayText&gt;Zhang et al. (2020)&lt;/DisplayText&gt;&lt;record&gt;&lt;rec-number&gt;166&lt;/rec-number&gt;&lt;foreign-keys&gt;&lt;key app="EN" db-id="559fzaf0osetwre0zdnp9ppmtsvxsrapvw9f" timestamp="1687016697"&gt;166&lt;/key&gt;&lt;/foreign-keys&gt;&lt;ref-type name="Journal Article"&gt;17&lt;/ref-type&gt;&lt;contributors&gt;&lt;authors&gt;&lt;author&gt;Zhang, M. W.&lt;/author&gt;&lt;author&gt;Li, L.&lt;/author&gt;&lt;author&gt;Ye, Y. J.&lt;/author&gt;&lt;author&gt;Qin, K.&lt;/author&gt;&lt;author&gt;Zhong, J. N.&lt;/author&gt;&lt;/authors&gt;&lt;/contributors&gt;&lt;auth-address&gt;Zhejiang Univ Finance &amp;amp; Econ, Law &amp;amp; Polit Sch, Dongfang Coll, Hangzhou, Zhejiang, Peoples R China&amp;#xD;Zhejiang Univ, Dept Psychol &amp;amp; Behav Sci, 148 Tianmushan Rd, Hangzhou 310028, Peoples R China&amp;#xD;Shaoxing Univ, Coll Educ, Shaoxing, Peoples R China&amp;#xD;Hangzhou Dianzi Univ, Management Sch, Hangzhou, Peoples R China&lt;/auth-address&gt;&lt;titles&gt;&lt;title&gt;The effect of brand anthropomorphism, brand distinctiveness, and warmth on brand attitude: A mediated moderation model&lt;/title&gt;&lt;secondary-title&gt;JOURNAL OF CONSUMER BEHAVIOUR&lt;/secondary-title&gt;&lt;/titles&gt;&lt;periodical&gt;&lt;full-title&gt;Journal of Consumer Behaviour&lt;/full-title&gt;&lt;/periodical&gt;&lt;pages&gt;523-536&lt;/pages&gt;&lt;volume&gt;19&lt;/volume&gt;&lt;number&gt;5&lt;/number&gt;&lt;keywords&gt;&lt;keyword&gt;STEREOTYPE CONTENT&lt;/keyword&gt;&lt;keyword&gt;SEEING HUMAN&lt;/keyword&gt;&lt;keyword&gt;PERSONALITY&lt;/keyword&gt;&lt;keyword&gt;DIMENSIONS&lt;/keyword&gt;&lt;keyword&gt;CONSUMERS&lt;/keyword&gt;&lt;keyword&gt;TRUST&lt;/keyword&gt;&lt;keyword&gt;COMPETENCE&lt;/keyword&gt;&lt;keyword&gt;STRATEGIES&lt;/keyword&gt;&lt;keyword&gt;RESPONSES&lt;/keyword&gt;&lt;keyword&gt;INSIGHTS&lt;/keyword&gt;&lt;/keywords&gt;&lt;dates&gt;&lt;year&gt;2020&lt;/year&gt;&lt;pub-dates&gt;&lt;date&gt;SEP&lt;/date&gt;&lt;/pub-dates&gt;&lt;/dates&gt;&lt;isbn&gt;1472-0817&amp;#xD;1479-1838 J9 - J CONSUM BEHAV&lt;/isbn&gt;&lt;accession-num&gt;WOS:000538634500001&lt;/accession-num&gt;&lt;urls&gt;&lt;/urls&gt;&lt;custom3&gt;Zhejiang University of Finance &amp;amp; Economics&amp;#xD;Zhejiang University&amp;#xD;Shaoxing University&amp;#xD;Hangzhou Dianzi University&lt;/custom3&gt;&lt;custom6&gt;JUN 2020&lt;/custom6&gt;&lt;electronic-resource-num&gt;10.1002/cb.1835&lt;/electronic-resource-num&gt;&lt;language&gt;English&lt;/language&gt;&lt;/record&gt;&lt;/Cite&gt;&lt;/EndNote&gt;</w:instrText>
            </w:r>
            <w:r w:rsidRPr="00017144">
              <w:rPr>
                <w:noProof/>
                <w:sz w:val="22"/>
                <w:szCs w:val="22"/>
              </w:rPr>
              <w:fldChar w:fldCharType="separate"/>
            </w:r>
            <w:r w:rsidRPr="00017144">
              <w:rPr>
                <w:rFonts w:cs="Times New Roman"/>
                <w:noProof/>
                <w:sz w:val="22"/>
                <w:szCs w:val="22"/>
              </w:rPr>
              <w:t>Zhang et al. (2020)</w:t>
            </w:r>
            <w:r w:rsidRPr="00017144">
              <w:rPr>
                <w:noProof/>
                <w:sz w:val="22"/>
                <w:szCs w:val="22"/>
              </w:rPr>
              <w:fldChar w:fldCharType="end"/>
            </w:r>
          </w:p>
        </w:tc>
      </w:tr>
      <w:tr w:rsidR="00A50C2F" w:rsidRPr="00E858EB" w14:paraId="08AF9FA3" w14:textId="77777777" w:rsidTr="00750ABA">
        <w:trPr>
          <w:trHeight w:val="456"/>
        </w:trPr>
        <w:tc>
          <w:tcPr>
            <w:cnfStyle w:val="001000000000" w:firstRow="0" w:lastRow="0" w:firstColumn="1" w:lastColumn="0" w:oddVBand="0" w:evenVBand="0" w:oddHBand="0" w:evenHBand="0" w:firstRowFirstColumn="0" w:firstRowLastColumn="0" w:lastRowFirstColumn="0" w:lastRowLastColumn="0"/>
            <w:tcW w:w="3028" w:type="pct"/>
          </w:tcPr>
          <w:p w14:paraId="35B4F097" w14:textId="2D937F74" w:rsidR="00DC7CD2" w:rsidRPr="00017144" w:rsidRDefault="00724670" w:rsidP="00E858EB">
            <w:pPr>
              <w:spacing w:line="360" w:lineRule="exact"/>
              <w:rPr>
                <w:rFonts w:cs="Times New Roman"/>
                <w:b w:val="0"/>
                <w:bCs w:val="0"/>
                <w:sz w:val="22"/>
                <w:szCs w:val="22"/>
              </w:rPr>
            </w:pPr>
            <w:r w:rsidRPr="00017144">
              <w:rPr>
                <w:rFonts w:cs="Times New Roman"/>
                <w:b w:val="0"/>
                <w:bCs w:val="0"/>
                <w:sz w:val="22"/>
                <w:szCs w:val="22"/>
              </w:rPr>
              <w:t>The c</w:t>
            </w:r>
            <w:r w:rsidR="00DC7CD2" w:rsidRPr="00017144">
              <w:rPr>
                <w:rFonts w:cs="Times New Roman"/>
                <w:b w:val="0"/>
                <w:bCs w:val="0"/>
                <w:sz w:val="22"/>
                <w:szCs w:val="22"/>
              </w:rPr>
              <w:t xml:space="preserve">omplete </w:t>
            </w:r>
            <w:proofErr w:type="spellStart"/>
            <w:r w:rsidR="00DC7CD2" w:rsidRPr="00017144">
              <w:rPr>
                <w:rFonts w:cs="Times New Roman"/>
                <w:b w:val="0"/>
                <w:bCs w:val="0"/>
                <w:sz w:val="22"/>
                <w:szCs w:val="22"/>
              </w:rPr>
              <w:t>anthropomorphization</w:t>
            </w:r>
            <w:proofErr w:type="spellEnd"/>
            <w:r w:rsidR="00DC7CD2" w:rsidRPr="00017144">
              <w:rPr>
                <w:rFonts w:cs="Times New Roman"/>
                <w:b w:val="0"/>
                <w:bCs w:val="0"/>
                <w:sz w:val="22"/>
                <w:szCs w:val="22"/>
              </w:rPr>
              <w:t xml:space="preserve"> of a brand involves att</w:t>
            </w:r>
            <w:r w:rsidR="007E5754" w:rsidRPr="00017144">
              <w:rPr>
                <w:rFonts w:cs="Times New Roman"/>
                <w:b w:val="0"/>
                <w:bCs w:val="0"/>
                <w:sz w:val="22"/>
                <w:szCs w:val="22"/>
              </w:rPr>
              <w:t>ributing humanlike characteristics to it, including emotions, thoughts</w:t>
            </w:r>
            <w:r w:rsidR="00DC7CD2" w:rsidRPr="00017144">
              <w:rPr>
                <w:rFonts w:cs="Times New Roman"/>
                <w:b w:val="0"/>
                <w:bCs w:val="0"/>
                <w:sz w:val="22"/>
                <w:szCs w:val="22"/>
              </w:rPr>
              <w:t>, and volition.</w:t>
            </w:r>
          </w:p>
        </w:tc>
        <w:tc>
          <w:tcPr>
            <w:tcW w:w="1972" w:type="pct"/>
          </w:tcPr>
          <w:p w14:paraId="797E988F" w14:textId="77777777" w:rsidR="00DC7CD2" w:rsidRPr="00017144" w:rsidRDefault="00DC7CD2" w:rsidP="00E858EB">
            <w:pPr>
              <w:spacing w:line="360" w:lineRule="exact"/>
              <w:cnfStyle w:val="000000000000" w:firstRow="0" w:lastRow="0" w:firstColumn="0" w:lastColumn="0" w:oddVBand="0" w:evenVBand="0" w:oddHBand="0" w:evenHBand="0" w:firstRowFirstColumn="0" w:firstRowLastColumn="0" w:lastRowFirstColumn="0" w:lastRowLastColumn="0"/>
              <w:rPr>
                <w:rFonts w:cs="Times New Roman"/>
                <w:noProof/>
                <w:sz w:val="22"/>
                <w:szCs w:val="22"/>
              </w:rPr>
            </w:pPr>
            <w:r w:rsidRPr="00017144">
              <w:rPr>
                <w:noProof/>
                <w:sz w:val="22"/>
                <w:szCs w:val="22"/>
              </w:rPr>
              <w:fldChar w:fldCharType="begin"/>
            </w:r>
            <w:r w:rsidRPr="00017144">
              <w:rPr>
                <w:rFonts w:cs="Times New Roman"/>
                <w:noProof/>
                <w:sz w:val="22"/>
                <w:szCs w:val="22"/>
              </w:rPr>
              <w:instrText xml:space="preserve"> ADDIN EN.CITE &lt;EndNote&gt;&lt;Cite AuthorYear="1"&gt;&lt;Author&gt;Patterson&lt;/Author&gt;&lt;Year&gt;2006&lt;/Year&gt;&lt;RecNum&gt;625&lt;/RecNum&gt;&lt;DisplayText&gt;Patterson and O Malley (2006)&lt;/DisplayText&gt;&lt;record&gt;&lt;rec-number&gt;625&lt;/rec-number&gt;&lt;foreign-keys&gt;&lt;key app="EN" db-id="559fzaf0osetwre0zdnp9ppmtsvxsrapvw9f" timestamp="1721183362"&gt;625&lt;/key&gt;&lt;/foreign-keys&gt;&lt;ref-type name="Journal Article"&gt;17&lt;/ref-type&gt;&lt;contributors&gt;&lt;authors&gt;&lt;author&gt;Patterson, Maurice&lt;/author&gt;&lt;author&gt;O Malley, Lisa&lt;/author&gt;&lt;/authors&gt;&lt;/contributors&gt;&lt;titles&gt;&lt;title&gt;Brands, consumers and relationships: A review&lt;/title&gt;&lt;secondary-title&gt;Irish Marketing Review&lt;/secondary-title&gt;&lt;/titles&gt;&lt;periodical&gt;&lt;full-title&gt;Irish Marketing Review&lt;/full-title&gt;&lt;/periodical&gt;&lt;pages&gt;10&lt;/pages&gt;&lt;volume&gt;18&lt;/volume&gt;&lt;number&gt;1/2&lt;/number&gt;&lt;dates&gt;&lt;year&gt;2006&lt;/year&gt;&lt;/dates&gt;&lt;isbn&gt;0790-7362&lt;/isbn&gt;&lt;urls&gt;&lt;/urls&gt;&lt;/record&gt;&lt;/Cite&gt;&lt;/EndNote&gt;</w:instrText>
            </w:r>
            <w:r w:rsidRPr="00017144">
              <w:rPr>
                <w:noProof/>
                <w:sz w:val="22"/>
                <w:szCs w:val="22"/>
              </w:rPr>
              <w:fldChar w:fldCharType="separate"/>
            </w:r>
            <w:r w:rsidRPr="00017144">
              <w:rPr>
                <w:rFonts w:cs="Times New Roman"/>
                <w:noProof/>
                <w:sz w:val="22"/>
                <w:szCs w:val="22"/>
              </w:rPr>
              <w:t>Patterson and O Malley (2006)</w:t>
            </w:r>
            <w:r w:rsidRPr="00017144">
              <w:rPr>
                <w:noProof/>
                <w:sz w:val="22"/>
                <w:szCs w:val="22"/>
              </w:rPr>
              <w:fldChar w:fldCharType="end"/>
            </w:r>
          </w:p>
        </w:tc>
      </w:tr>
    </w:tbl>
    <w:p w14:paraId="0C99B2E8" w14:textId="77777777" w:rsidR="00DC7CD2" w:rsidRPr="00E858EB" w:rsidRDefault="00DC7CD2" w:rsidP="00E858EB">
      <w:pPr>
        <w:spacing w:line="360" w:lineRule="exact"/>
        <w:ind w:firstLine="480"/>
        <w:rPr>
          <w:bCs/>
          <w:sz w:val="26"/>
          <w:szCs w:val="26"/>
        </w:rPr>
      </w:pPr>
    </w:p>
    <w:p w14:paraId="70254AB4" w14:textId="70CFF093" w:rsidR="006B7047" w:rsidRPr="00E858EB" w:rsidRDefault="006B7047" w:rsidP="00412359">
      <w:pPr>
        <w:widowControl w:val="0"/>
        <w:snapToGrid w:val="0"/>
        <w:spacing w:line="360" w:lineRule="exact"/>
        <w:ind w:firstLineChars="200" w:firstLine="520"/>
        <w:jc w:val="both"/>
        <w:rPr>
          <w:bCs/>
          <w:iCs/>
          <w:sz w:val="26"/>
          <w:szCs w:val="26"/>
        </w:rPr>
      </w:pPr>
      <w:r w:rsidRPr="00E858EB">
        <w:rPr>
          <w:bCs/>
          <w:sz w:val="26"/>
          <w:szCs w:val="26"/>
        </w:rPr>
        <w:t xml:space="preserve">The ascription of human qualities to a brand is manifested </w:t>
      </w:r>
      <w:r w:rsidR="007E5754" w:rsidRPr="00E858EB">
        <w:rPr>
          <w:bCs/>
          <w:sz w:val="26"/>
          <w:szCs w:val="26"/>
        </w:rPr>
        <w:t>through three dimensions: the attribution of human features/physiognomy, the attribution of human personality/traits, and the</w:t>
      </w:r>
      <w:r w:rsidRPr="00E858EB">
        <w:rPr>
          <w:bCs/>
          <w:sz w:val="26"/>
          <w:szCs w:val="26"/>
        </w:rPr>
        <w:t xml:space="preserve"> attribution of mind </w:t>
      </w:r>
      <w:r w:rsidRPr="00E858EB">
        <w:rPr>
          <w:bCs/>
          <w:iCs/>
          <w:sz w:val="26"/>
          <w:szCs w:val="26"/>
        </w:rPr>
        <w:fldChar w:fldCharType="begin"/>
      </w:r>
      <w:r w:rsidR="0077656E" w:rsidRPr="00E858EB">
        <w:rPr>
          <w:bCs/>
          <w:iCs/>
          <w:sz w:val="26"/>
          <w:szCs w:val="26"/>
        </w:rPr>
        <w:instrText xml:space="preserve"> ADDIN EN.CITE &lt;EndNote&gt;&lt;Cite&gt;&lt;Author&gt;MacInnis&lt;/Author&gt;&lt;Year&gt;2017&lt;/Year&gt;&lt;RecNum&gt;15&lt;/RecNum&gt;&lt;DisplayText&gt;(MacInnis &amp;amp;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E858EB">
        <w:rPr>
          <w:bCs/>
          <w:iCs/>
          <w:sz w:val="26"/>
          <w:szCs w:val="26"/>
        </w:rPr>
        <w:fldChar w:fldCharType="separate"/>
      </w:r>
      <w:r w:rsidRPr="00E858EB">
        <w:rPr>
          <w:bCs/>
          <w:noProof/>
          <w:sz w:val="26"/>
          <w:szCs w:val="26"/>
        </w:rPr>
        <w:t>(MacInnis &amp; Folkes, 2017)</w:t>
      </w:r>
      <w:r w:rsidRPr="00E858EB">
        <w:rPr>
          <w:bCs/>
          <w:iCs/>
          <w:sz w:val="26"/>
          <w:szCs w:val="26"/>
        </w:rPr>
        <w:fldChar w:fldCharType="end"/>
      </w:r>
      <w:r w:rsidRPr="00E858EB">
        <w:rPr>
          <w:bCs/>
          <w:sz w:val="26"/>
          <w:szCs w:val="26"/>
        </w:rPr>
        <w:t xml:space="preserve">. Similarly, scientific researchers have </w:t>
      </w:r>
      <w:r w:rsidR="007E5754" w:rsidRPr="00E858EB">
        <w:rPr>
          <w:bCs/>
          <w:sz w:val="26"/>
          <w:szCs w:val="26"/>
        </w:rPr>
        <w:t>employed three approaches to measure</w:t>
      </w:r>
      <w:r w:rsidRPr="00E858EB">
        <w:rPr>
          <w:bCs/>
          <w:sz w:val="26"/>
          <w:szCs w:val="26"/>
        </w:rPr>
        <w:t xml:space="preserve"> brand anthropomorphism. The first category of the anthropomorphism scale focuses on asking participants whether they perceive the brand/product as alive </w:t>
      </w:r>
      <w:r w:rsidRPr="00E858EB">
        <w:rPr>
          <w:bCs/>
          <w:iCs/>
          <w:sz w:val="26"/>
          <w:szCs w:val="26"/>
        </w:rPr>
        <w:fldChar w:fldCharType="begin"/>
      </w:r>
      <w:r w:rsidRPr="00E858EB">
        <w:rPr>
          <w:bCs/>
          <w:sz w:val="26"/>
          <w:szCs w:val="26"/>
        </w:rPr>
        <w:instrText xml:space="preserve"> ADDIN EN.CITE &lt;EndNote&gt;&lt;Cite&gt;&lt;Author&gt;Aggarwal&lt;/Author&gt;&lt;Year&gt;2007&lt;/Year&gt;&lt;RecNum&gt;271&lt;/RecNum&gt;&lt;DisplayText&gt;(Aggarwal &amp;amp; McGill, 2007)&lt;/DisplayText&gt;&lt;record&gt;&lt;rec-number&gt;271&lt;/rec-number&gt;&lt;foreign-keys&gt;&lt;key app="EN" db-id="559fzaf0osetwre0zdnp9ppmtsvxsrapvw9f" timestamp="1687016697"&gt;271&lt;/key&gt;&lt;/foreign-keys&gt;&lt;ref-type name="Journal Article"&gt;17&lt;/ref-type&gt;&lt;contributors&gt;&lt;authors&gt;&lt;author&gt;Aggarwal, P.&lt;/author&gt;&lt;author&gt;McGill, A. L.&lt;/author&gt;&lt;/authors&gt;&lt;/contributors&gt;&lt;auth-address&gt;Univ Toronto, Div Management, Scarborough, ON M1C 1A4, Canada&amp;#xD;Univ Chicago, Grad Sch Business, Chicago, IL 60637 USA&lt;/auth-address&gt;&lt;titles&gt;&lt;title&gt;Is that car smiling at me? Schema congruity as a basis for evaluating anthropomorphized products&lt;/title&gt;&lt;secondary-title&gt;JOURNAL OF CONSUMER RESEARCH&lt;/secondary-title&gt;&lt;/titles&gt;&lt;periodical&gt;&lt;full-title&gt;Journal of Consumer Research&lt;/full-title&gt;&lt;/periodical&gt;&lt;pages&gt;468-479&lt;/pages&gt;&lt;volume&gt;34&lt;/volume&gt;&lt;number&gt;4&lt;/number&gt;&lt;keywords&gt;&lt;keyword&gt;NATURAL CATEGORIES&lt;/keyword&gt;&lt;keyword&gt;PERCEPTION&lt;/keyword&gt;&lt;keyword&gt;BEHAVIOR&lt;/keyword&gt;&lt;keyword&gt;JUDGMENTS&lt;/keyword&gt;&lt;keyword&gt;COMPUTERS&lt;/keyword&gt;&lt;keyword&gt;CONSUMERS&lt;/keyword&gt;&lt;keyword&gt;OBJECTS&lt;/keyword&gt;&lt;keyword&gt;BRANDS&lt;/keyword&gt;&lt;/keywords&gt;&lt;dates&gt;&lt;year&gt;2007&lt;/year&gt;&lt;pub-dates&gt;&lt;date&gt;DEC&lt;/date&gt;&lt;/pub-dates&gt;&lt;/dates&gt;&lt;isbn&gt;0093-5301 J9 - J CONSUM RES&lt;/isbn&gt;&lt;accession-num&gt;WOS:000252244200004&lt;/accession-num&gt;&lt;urls&gt;&lt;/urls&gt;&lt;custom3&gt;University of Toronto&amp;#xD;University Toronto Scarborough&amp;#xD;University of Chicago&lt;/custom3&gt;&lt;electronic-resource-num&gt;10.1086/518544&lt;/electronic-resource-num&gt;&lt;language&gt;English&lt;/language&gt;&lt;/record&gt;&lt;/Cite&gt;&lt;/EndNote&gt;</w:instrText>
      </w:r>
      <w:r w:rsidRPr="00E858EB">
        <w:rPr>
          <w:bCs/>
          <w:iCs/>
          <w:sz w:val="26"/>
          <w:szCs w:val="26"/>
        </w:rPr>
        <w:fldChar w:fldCharType="separate"/>
      </w:r>
      <w:r w:rsidRPr="00E858EB">
        <w:rPr>
          <w:bCs/>
          <w:noProof/>
          <w:sz w:val="26"/>
          <w:szCs w:val="26"/>
        </w:rPr>
        <w:t>(Aggarwal &amp; McGill, 2007)</w:t>
      </w:r>
      <w:r w:rsidRPr="00E858EB">
        <w:rPr>
          <w:bCs/>
          <w:iCs/>
          <w:sz w:val="26"/>
          <w:szCs w:val="26"/>
        </w:rPr>
        <w:fldChar w:fldCharType="end"/>
      </w:r>
      <w:r w:rsidRPr="00E858EB">
        <w:rPr>
          <w:bCs/>
          <w:sz w:val="26"/>
          <w:szCs w:val="26"/>
        </w:rPr>
        <w:t>. The second type of anthropomorphism e</w:t>
      </w:r>
      <w:r w:rsidR="007E5754" w:rsidRPr="00E858EB">
        <w:rPr>
          <w:bCs/>
          <w:sz w:val="26"/>
          <w:szCs w:val="26"/>
        </w:rPr>
        <w:t>xamines how brand characters are created and endowed with human-like personality or physical features, such as</w:t>
      </w:r>
      <w:r w:rsidRPr="00E858EB">
        <w:rPr>
          <w:bCs/>
          <w:sz w:val="26"/>
          <w:szCs w:val="26"/>
        </w:rPr>
        <w:t xml:space="preserve"> human bodies </w:t>
      </w:r>
      <w:r w:rsidRPr="00E858EB">
        <w:rPr>
          <w:bCs/>
          <w:iCs/>
          <w:sz w:val="26"/>
          <w:szCs w:val="26"/>
        </w:rPr>
        <w:fldChar w:fldCharType="begin"/>
      </w:r>
      <w:r w:rsidRPr="00E858EB">
        <w:rPr>
          <w:bCs/>
          <w:sz w:val="26"/>
          <w:szCs w:val="26"/>
        </w:rPr>
        <w:instrText xml:space="preserve"> ADDIN EN.CITE &lt;EndNote&gt;&lt;Cite&gt;&lt;Author&gt;Guido&lt;/Author&gt;&lt;Year&gt;2015&lt;/Year&gt;&lt;RecNum&gt;3&lt;/RecNum&gt;&lt;DisplayText&gt;(Guido &amp;amp; Peluso, 2015)&lt;/DisplayText&gt;&lt;record&gt;&lt;rec-number&gt;3&lt;/rec-number&gt;&lt;foreign-keys&gt;&lt;key app="EN" db-id="02e5sstsrrxpt4e59xtxfz2y522re2fdtxaa" timestamp="1590659886"&gt;3&lt;/key&gt;&lt;/foreign-keys&gt;&lt;ref-type name="Journal Article"&gt;17&lt;/ref-type&gt;&lt;contributors&gt;&lt;authors&gt;&lt;author&gt;Guido, Gianluigi&lt;/author&gt;&lt;author&gt;Peluso, Alessandro M&lt;/author&gt;&lt;/authors&gt;&lt;/contributors&gt;&lt;titles&gt;&lt;title&gt;Brand anthropomorphism: Conceptualization, measurement, and impact on brand personality and loyalty&lt;/title&gt;&lt;secondary-title&gt;Journal of brand Management&lt;/secondary-title&gt;&lt;/titles&gt;&lt;periodical&gt;&lt;full-title&gt;Journal of brand Management&lt;/full-title&gt;&lt;/periodical&gt;&lt;pages&gt;1-19&lt;/pages&gt;&lt;volume&gt;22&lt;/volume&gt;&lt;number&gt;1&lt;/number&gt;&lt;dates&gt;&lt;year&gt;2015&lt;/year&gt;&lt;/dates&gt;&lt;isbn&gt;1350-231X&lt;/isbn&gt;&lt;urls&gt;&lt;/urls&gt;&lt;/record&gt;&lt;/Cite&gt;&lt;/EndNote&gt;</w:instrText>
      </w:r>
      <w:r w:rsidRPr="00E858EB">
        <w:rPr>
          <w:bCs/>
          <w:iCs/>
          <w:sz w:val="26"/>
          <w:szCs w:val="26"/>
        </w:rPr>
        <w:fldChar w:fldCharType="separate"/>
      </w:r>
      <w:r w:rsidRPr="00E858EB">
        <w:rPr>
          <w:bCs/>
          <w:noProof/>
          <w:sz w:val="26"/>
          <w:szCs w:val="26"/>
        </w:rPr>
        <w:t>(Guido &amp; Peluso, 2015)</w:t>
      </w:r>
      <w:r w:rsidRPr="00E858EB">
        <w:rPr>
          <w:bCs/>
          <w:iCs/>
          <w:sz w:val="26"/>
          <w:szCs w:val="26"/>
        </w:rPr>
        <w:fldChar w:fldCharType="end"/>
      </w:r>
      <w:r w:rsidRPr="00E858EB">
        <w:rPr>
          <w:bCs/>
          <w:sz w:val="26"/>
          <w:szCs w:val="26"/>
        </w:rPr>
        <w:t>. Finally, the third type of anthropomorphism measurement assesses the extent to which consumers a</w:t>
      </w:r>
      <w:r w:rsidR="007E5754" w:rsidRPr="00E858EB">
        <w:rPr>
          <w:bCs/>
          <w:sz w:val="26"/>
          <w:szCs w:val="26"/>
        </w:rPr>
        <w:t>ttribute human-like qualities to brands and perceive them as autonomous entities that exhibi</w:t>
      </w:r>
      <w:r w:rsidRPr="00E858EB">
        <w:rPr>
          <w:bCs/>
          <w:sz w:val="26"/>
          <w:szCs w:val="26"/>
        </w:rPr>
        <w:t xml:space="preserve">t cognitive thoughts and emotions </w:t>
      </w:r>
      <w:r w:rsidRPr="00E858EB">
        <w:rPr>
          <w:bCs/>
          <w:iCs/>
          <w:sz w:val="26"/>
          <w:szCs w:val="26"/>
        </w:rPr>
        <w:fldChar w:fldCharType="begin"/>
      </w:r>
      <w:r w:rsidRPr="00E858EB">
        <w:rPr>
          <w:bCs/>
          <w:sz w:val="26"/>
          <w:szCs w:val="26"/>
        </w:rPr>
        <w:instrText xml:space="preserve"> ADDIN EN.CITE &lt;EndNote&gt;&lt;Cite&gt;&lt;Author&gt;Huang&lt;/Author&gt;&lt;Year&gt;2020&lt;/Year&gt;&lt;RecNum&gt;95&lt;/RecNum&gt;&lt;DisplayText&gt;(Huang et al., 2020)&lt;/DisplayText&gt;&lt;record&gt;&lt;rec-number&gt;95&lt;/rec-number&gt;&lt;foreign-keys&gt;&lt;key app="EN" db-id="559fzaf0osetwre0zdnp9ppmtsvxsrapvw9f" timestamp="1687016697"&gt;95&lt;/key&gt;&lt;/foreign-keys&gt;&lt;ref-type name="Journal Article"&gt;17&lt;/ref-type&gt;&lt;contributors&gt;&lt;authors&gt;&lt;author&gt;Huang, R.&lt;/author&gt;&lt;author&gt;Zhou, X. Y.&lt;/author&gt;&lt;author&gt;Ye, W. L.&lt;/author&gt;&lt;author&gt;Guo, S. Y.&lt;/author&gt;&lt;/authors&gt;&lt;/contributors&gt;&lt;auth-address&gt;St Anselm Coll, Dept Econ &amp;amp; Business, Manchester, NH USA&amp;#xD;Zhejiang Univ, Dept Mkt, Hangzhou, Peoples R China&amp;#xD;Shanghai Univ Finance &amp;amp; Econ, Coll Business, Shanghai, Peoples R China&amp;#xD;Sun Yat Sen Univ, Dept Psychol, Guangzhou, Peoples R China&lt;/auth-address&gt;&lt;titles&gt;&lt;title&gt;Think versus feel: two dimensions of brand anthropomorphism&lt;/title&gt;&lt;secondary-title&gt;JOURNAL OF PRODUCT AND BRAND MANAGEMENT&lt;/secondary-title&gt;&lt;/titles&gt;&lt;pages&gt;955-969&lt;/pages&gt;&lt;volume&gt;29&lt;/volume&gt;&lt;number&gt;7&lt;/number&gt;&lt;keywords&gt;&lt;keyword&gt;Corporate social responsibility&lt;/keyword&gt;&lt;keyword&gt;Measurement&lt;/keyword&gt;&lt;keyword&gt;Brand transgression&lt;/keyword&gt;&lt;keyword&gt;Moral judgement&lt;/keyword&gt;&lt;keyword&gt;Brand anthropomorphism&lt;/keyword&gt;&lt;keyword&gt;Crisis management&lt;/keyword&gt;&lt;keyword&gt;ADVERTISING WORKS&lt;/keyword&gt;&lt;keyword&gt;MODEL&lt;/keyword&gt;&lt;keyword&gt;IDENTIFICATION&lt;/keyword&gt;&lt;keyword&gt;COMPETENCE&lt;/keyword&gt;&lt;keyword&gt;WARMTH&lt;/keyword&gt;&lt;keyword&gt;INTENTIONALITY&lt;/keyword&gt;&lt;keyword&gt;CONSEQUENCES&lt;/keyword&gt;&lt;keyword&gt;PERSONALITY&lt;/keyword&gt;&lt;keyword&gt;JUDGMENTS&lt;/keyword&gt;&lt;keyword&gt;AGENTS&lt;/keyword&gt;&lt;/keywords&gt;&lt;dates&gt;&lt;year&gt;2020&lt;/year&gt;&lt;pub-dates&gt;&lt;date&gt;OCT 21&lt;/date&gt;&lt;/pub-dates&gt;&lt;/dates&gt;&lt;isbn&gt;1061-0421&amp;#xD;2054-1643 J9 - J PROD BRAND MANAG&lt;/isbn&gt;&lt;accession-num&gt;WOS:000585749100008&lt;/accession-num&gt;&lt;urls&gt;&lt;/urls&gt;&lt;custom3&gt;Zhejiang University&amp;#xD;Shanghai University of Finance &amp;amp; Economics&amp;#xD;Sun Yat Sen University&lt;/custom3&gt;&lt;electronic-resource-num&gt;10.1108/JPBM-11-2018-2125&lt;/electronic-resource-num&gt;&lt;language&gt;English&lt;/language&gt;&lt;/record&gt;&lt;/Cite&gt;&lt;/EndNote&gt;</w:instrText>
      </w:r>
      <w:r w:rsidRPr="00E858EB">
        <w:rPr>
          <w:bCs/>
          <w:iCs/>
          <w:sz w:val="26"/>
          <w:szCs w:val="26"/>
        </w:rPr>
        <w:fldChar w:fldCharType="separate"/>
      </w:r>
      <w:r w:rsidRPr="00E858EB">
        <w:rPr>
          <w:bCs/>
          <w:noProof/>
          <w:sz w:val="26"/>
          <w:szCs w:val="26"/>
        </w:rPr>
        <w:t>(Huang et al., 2020)</w:t>
      </w:r>
      <w:r w:rsidRPr="00E858EB">
        <w:rPr>
          <w:bCs/>
          <w:iCs/>
          <w:sz w:val="26"/>
          <w:szCs w:val="26"/>
        </w:rPr>
        <w:fldChar w:fldCharType="end"/>
      </w:r>
      <w:r w:rsidRPr="00E858EB">
        <w:rPr>
          <w:bCs/>
          <w:sz w:val="26"/>
          <w:szCs w:val="26"/>
        </w:rPr>
        <w:t xml:space="preserve">. </w:t>
      </w:r>
    </w:p>
    <w:p w14:paraId="61AFDCCA" w14:textId="4354754B" w:rsidR="006B7047" w:rsidRPr="00E858EB" w:rsidRDefault="006B7047" w:rsidP="00412359">
      <w:pPr>
        <w:widowControl w:val="0"/>
        <w:snapToGrid w:val="0"/>
        <w:spacing w:line="360" w:lineRule="exact"/>
        <w:ind w:firstLineChars="200" w:firstLine="520"/>
        <w:jc w:val="both"/>
        <w:rPr>
          <w:bCs/>
          <w:sz w:val="26"/>
          <w:szCs w:val="26"/>
        </w:rPr>
      </w:pPr>
      <w:r w:rsidRPr="00E858EB">
        <w:rPr>
          <w:bCs/>
          <w:sz w:val="26"/>
          <w:szCs w:val="26"/>
        </w:rPr>
        <w:t xml:space="preserve">Marketers have employed several tactics to design anthropomorphized representations of the brand. They may thus enhance anthropomorphism by establishing mascots and characters associated with their brands (e.g., the Green Giant or the Geico Gecko). Marketing managers also </w:t>
      </w:r>
      <w:r w:rsidR="00017144">
        <w:rPr>
          <w:bCs/>
          <w:sz w:val="26"/>
          <w:szCs w:val="26"/>
        </w:rPr>
        <w:t>encourage consumers to refer to their branded products using human pronouns, such as "he" or "she," rather than</w:t>
      </w:r>
      <w:r w:rsidRPr="00E858EB">
        <w:rPr>
          <w:bCs/>
          <w:sz w:val="26"/>
          <w:szCs w:val="26"/>
        </w:rPr>
        <w:t xml:space="preserve"> "it" </w:t>
      </w:r>
      <w:r w:rsidRPr="00E858EB">
        <w:rPr>
          <w:bCs/>
          <w:iCs/>
          <w:sz w:val="26"/>
          <w:szCs w:val="26"/>
        </w:rPr>
        <w:fldChar w:fldCharType="begin"/>
      </w:r>
      <w:r w:rsidRPr="00E858EB">
        <w:rPr>
          <w:bCs/>
          <w:sz w:val="26"/>
          <w:szCs w:val="26"/>
        </w:rPr>
        <w:instrText xml:space="preserve"> ADDIN EN.CITE &lt;EndNote&gt;&lt;Cite&gt;&lt;Author&gt;Aggarwal&lt;/Author&gt;&lt;Year&gt;2007&lt;/Year&gt;&lt;RecNum&gt;271&lt;/RecNum&gt;&lt;DisplayText&gt;(Aggarwal &amp;amp; McGill, 2007)&lt;/DisplayText&gt;&lt;record&gt;&lt;rec-number&gt;271&lt;/rec-number&gt;&lt;foreign-keys&gt;&lt;key app="EN" db-id="559fzaf0osetwre0zdnp9ppmtsvxsrapvw9f" timestamp="1687016697"&gt;271&lt;/key&gt;&lt;/foreign-keys&gt;&lt;ref-type name="Journal Article"&gt;17&lt;/ref-type&gt;&lt;contributors&gt;&lt;authors&gt;&lt;author&gt;Aggarwal, P.&lt;/author&gt;&lt;author&gt;McGill, A. L.&lt;/author&gt;&lt;/authors&gt;&lt;/contributors&gt;&lt;auth-address&gt;Univ Toronto, Div Management, Scarborough, ON M1C 1A4, Canada&amp;#xD;Univ Chicago, Grad Sch Business, Chicago, IL 60637 USA&lt;/auth-address&gt;&lt;titles&gt;&lt;title&gt;Is that car smiling at me? Schema congruity as a basis for evaluating anthropomorphized products&lt;/title&gt;&lt;secondary-title&gt;JOURNAL OF CONSUMER RESEARCH&lt;/secondary-title&gt;&lt;/titles&gt;&lt;periodical&gt;&lt;full-title&gt;Journal of Consumer Research&lt;/full-title&gt;&lt;/periodical&gt;&lt;pages&gt;468-479&lt;/pages&gt;&lt;volume&gt;34&lt;/volume&gt;&lt;number&gt;4&lt;/number&gt;&lt;keywords&gt;&lt;keyword&gt;NATURAL CATEGORIES&lt;/keyword&gt;&lt;keyword&gt;PERCEPTION&lt;/keyword&gt;&lt;keyword&gt;BEHAVIOR&lt;/keyword&gt;&lt;keyword&gt;JUDGMENTS&lt;/keyword&gt;&lt;keyword&gt;COMPUTERS&lt;/keyword&gt;&lt;keyword&gt;CONSUMERS&lt;/keyword&gt;&lt;keyword&gt;OBJECTS&lt;/keyword&gt;&lt;keyword&gt;BRANDS&lt;/keyword&gt;&lt;/keywords&gt;&lt;dates&gt;&lt;year&gt;2007&lt;/year&gt;&lt;pub-dates&gt;&lt;date&gt;DEC&lt;/date&gt;&lt;/pub-dates&gt;&lt;/dates&gt;&lt;isbn&gt;0093-5301 J9 - J CONSUM RES&lt;/isbn&gt;&lt;accession-num&gt;WOS:000252244200004&lt;/accession-num&gt;&lt;urls&gt;&lt;/urls&gt;&lt;custom3&gt;University of Toronto&amp;#xD;University Toronto Scarborough&amp;#xD;University of Chicago&lt;/custom3&gt;&lt;electronic-resource-num&gt;10.1086/518544&lt;/electronic-resource-num&gt;&lt;language&gt;English&lt;/language&gt;&lt;/record&gt;&lt;/Cite&gt;&lt;/EndNote&gt;</w:instrText>
      </w:r>
      <w:r w:rsidRPr="00E858EB">
        <w:rPr>
          <w:bCs/>
          <w:iCs/>
          <w:sz w:val="26"/>
          <w:szCs w:val="26"/>
        </w:rPr>
        <w:fldChar w:fldCharType="separate"/>
      </w:r>
      <w:r w:rsidRPr="00E858EB">
        <w:rPr>
          <w:bCs/>
          <w:noProof/>
          <w:sz w:val="26"/>
          <w:szCs w:val="26"/>
        </w:rPr>
        <w:t>(Aggarwal &amp; McGill, 2007)</w:t>
      </w:r>
      <w:r w:rsidRPr="00E858EB">
        <w:rPr>
          <w:bCs/>
          <w:iCs/>
          <w:sz w:val="26"/>
          <w:szCs w:val="26"/>
        </w:rPr>
        <w:fldChar w:fldCharType="end"/>
      </w:r>
      <w:r w:rsidRPr="00E858EB">
        <w:rPr>
          <w:bCs/>
          <w:sz w:val="26"/>
          <w:szCs w:val="26"/>
        </w:rPr>
        <w:t>. In addition, brands m</w:t>
      </w:r>
      <w:r w:rsidR="007E5754" w:rsidRPr="00E858EB">
        <w:rPr>
          <w:bCs/>
          <w:sz w:val="26"/>
          <w:szCs w:val="26"/>
        </w:rPr>
        <w:t>ay be imbued with emotional states and perceived as real people (e.g., Mrs. Fields and Mr. Clea</w:t>
      </w:r>
      <w:r w:rsidRPr="00E858EB">
        <w:rPr>
          <w:bCs/>
          <w:sz w:val="26"/>
          <w:szCs w:val="26"/>
        </w:rPr>
        <w:t xml:space="preserve">n) </w:t>
      </w:r>
      <w:r w:rsidRPr="00E858EB">
        <w:rPr>
          <w:bCs/>
          <w:iCs/>
          <w:sz w:val="26"/>
          <w:szCs w:val="26"/>
        </w:rPr>
        <w:fldChar w:fldCharType="begin"/>
      </w:r>
      <w:r w:rsidRPr="00E858EB">
        <w:rPr>
          <w:bCs/>
          <w:sz w:val="26"/>
          <w:szCs w:val="26"/>
        </w:rPr>
        <w:instrText xml:space="preserve"> ADDIN EN.CITE &lt;EndNote&gt;&lt;Cite&gt;&lt;Author&gt;Ha&lt;/Author&gt;&lt;Year&gt;2022&lt;/Year&gt;&lt;RecNum&gt;375&lt;/RecNum&gt;&lt;DisplayText&gt;(Ha et al., 2022)&lt;/DisplayText&gt;&lt;record&gt;&lt;rec-number&gt;375&lt;/rec-number&gt;&lt;foreign-keys&gt;&lt;key app="EN" db-id="559fzaf0osetwre0zdnp9ppmtsvxsrapvw9f" timestamp="1696316272"&gt;375&lt;/key&gt;&lt;/foreign-keys&gt;&lt;ref-type name="Journal Article"&gt;17&lt;/ref-type&gt;&lt;contributors&gt;&lt;authors&gt;&lt;author&gt;Ha, Quang-An&lt;/author&gt;&lt;author&gt;Pham, Phuong Nhi Nguyen&lt;/author&gt;&lt;author&gt;Le, Long Hoang&lt;/author&gt;&lt;/authors&gt;&lt;/contributors&gt;&lt;titles&gt;&lt;title&gt;What facilitate people to do charity? The impact of brand anthropomorphism, brand familiarity and brand trust on charity support intention&lt;/title&gt;&lt;secondary-title&gt;International Review on Public and Nonprofit Marketing&lt;/secondary-title&gt;&lt;/titles&gt;&lt;periodical&gt;&lt;full-title&gt;International Review on Public and Nonprofit Marketing&lt;/full-title&gt;&lt;/periodical&gt;&lt;pages&gt;835-859&lt;/pages&gt;&lt;volume&gt;19&lt;/volume&gt;&lt;number&gt;4&lt;/number&gt;&lt;dates&gt;&lt;year&gt;2022&lt;/year&gt;&lt;pub-dates&gt;&lt;date&gt;2022/12/01&lt;/date&gt;&lt;/pub-dates&gt;&lt;/dates&gt;&lt;isbn&gt;1865-1992&lt;/isbn&gt;&lt;urls&gt;&lt;related-urls&gt;&lt;url&gt;https://doi.org/10.1007/s12208-021-00331-1&lt;/url&gt;&lt;/related-urls&gt;&lt;/urls&gt;&lt;electronic-resource-num&gt;10.1007/s12208-021-00331-1&lt;/electronic-resource-num&gt;&lt;/record&gt;&lt;/Cite&gt;&lt;/EndNote&gt;</w:instrText>
      </w:r>
      <w:r w:rsidRPr="00E858EB">
        <w:rPr>
          <w:bCs/>
          <w:iCs/>
          <w:sz w:val="26"/>
          <w:szCs w:val="26"/>
        </w:rPr>
        <w:fldChar w:fldCharType="separate"/>
      </w:r>
      <w:r w:rsidRPr="00E858EB">
        <w:rPr>
          <w:bCs/>
          <w:noProof/>
          <w:sz w:val="26"/>
          <w:szCs w:val="26"/>
        </w:rPr>
        <w:t>(Ha et al., 2022)</w:t>
      </w:r>
      <w:r w:rsidRPr="00E858EB">
        <w:rPr>
          <w:bCs/>
          <w:iCs/>
          <w:sz w:val="26"/>
          <w:szCs w:val="26"/>
        </w:rPr>
        <w:fldChar w:fldCharType="end"/>
      </w:r>
      <w:r w:rsidRPr="00E858EB">
        <w:rPr>
          <w:bCs/>
          <w:sz w:val="26"/>
          <w:szCs w:val="26"/>
        </w:rPr>
        <w:t xml:space="preserve">. Recently, anthropomorphism </w:t>
      </w:r>
      <w:r w:rsidR="007E5754" w:rsidRPr="00E858EB">
        <w:rPr>
          <w:bCs/>
          <w:sz w:val="26"/>
          <w:szCs w:val="26"/>
        </w:rPr>
        <w:t>has been applied in marketing robotic services, receiving considerable attention from scholars and practitioners alike</w:t>
      </w:r>
      <w:r w:rsidRPr="00E858EB">
        <w:rPr>
          <w:bCs/>
          <w:sz w:val="26"/>
          <w:szCs w:val="26"/>
        </w:rPr>
        <w:t xml:space="preserve"> (e.g., automated servers in Southeast Asia or hotel porters in the USA) </w:t>
      </w:r>
      <w:r w:rsidRPr="00E858EB">
        <w:rPr>
          <w:bCs/>
          <w:iCs/>
          <w:sz w:val="26"/>
          <w:szCs w:val="26"/>
        </w:rPr>
        <w:fldChar w:fldCharType="begin"/>
      </w:r>
      <w:r w:rsidRPr="00E858EB">
        <w:rPr>
          <w:bCs/>
          <w:sz w:val="26"/>
          <w:szCs w:val="26"/>
        </w:rPr>
        <w:instrText xml:space="preserve"> ADDIN EN.CITE &lt;EndNote&gt;&lt;Cite&gt;&lt;Author&gt;Murphy&lt;/Author&gt;&lt;Year&gt;2019&lt;/Year&gt;&lt;RecNum&gt;376&lt;/RecNum&gt;&lt;DisplayText&gt;(Murphy et al., 2019)&lt;/DisplayText&gt;&lt;record&gt;&lt;rec-number&gt;376&lt;/rec-number&gt;&lt;foreign-keys&gt;&lt;key app="EN" db-id="559fzaf0osetwre0zdnp9ppmtsvxsrapvw9f" timestamp="1696316745"&gt;376&lt;/key&gt;&lt;/foreign-keys&gt;&lt;ref-type name="Journal Article"&gt;17&lt;/ref-type&gt;&lt;contributors&gt;&lt;authors&gt;&lt;author&gt;Murphy, Jamie&lt;/author&gt;&lt;author&gt;Gretzel, Ulrike&lt;/author&gt;&lt;author&gt;Pesonen, Juho&lt;/author&gt;&lt;/authors&gt;&lt;/contributors&gt;&lt;titles&gt;&lt;title&gt;Marketing robot services in hospitality and tourism: the role of anthropomorphism&lt;/title&gt;&lt;secondary-title&gt;Journal of Travel &amp;amp; Tourism Marketing&lt;/secondary-title&gt;&lt;/titles&gt;&lt;periodical&gt;&lt;full-title&gt;Journal of Travel &amp;amp; Tourism Marketing&lt;/full-title&gt;&lt;/periodical&gt;&lt;pages&gt;784-795&lt;/pages&gt;&lt;volume&gt;36&lt;/volume&gt;&lt;number&gt;7&lt;/number&gt;&lt;dates&gt;&lt;year&gt;2019&lt;/year&gt;&lt;pub-dates&gt;&lt;date&gt;2019/09/02&lt;/date&gt;&lt;/pub-dates&gt;&lt;/dates&gt;&lt;publisher&gt;Routledge&lt;/publisher&gt;&lt;isbn&gt;1054-8408&lt;/isbn&gt;&lt;urls&gt;&lt;related-urls&gt;&lt;url&gt;https://doi.org/10.1080/10548408.2019.1571983&lt;/url&gt;&lt;/related-urls&gt;&lt;/urls&gt;&lt;electronic-resource-num&gt;10.1080/10548408.2019.1571983&lt;/electronic-resource-num&gt;&lt;/record&gt;&lt;/Cite&gt;&lt;/EndNote&gt;</w:instrText>
      </w:r>
      <w:r w:rsidRPr="00E858EB">
        <w:rPr>
          <w:bCs/>
          <w:iCs/>
          <w:sz w:val="26"/>
          <w:szCs w:val="26"/>
        </w:rPr>
        <w:fldChar w:fldCharType="separate"/>
      </w:r>
      <w:r w:rsidRPr="00E858EB">
        <w:rPr>
          <w:bCs/>
          <w:noProof/>
          <w:sz w:val="26"/>
          <w:szCs w:val="26"/>
        </w:rPr>
        <w:t>(Murphy et al., 2019)</w:t>
      </w:r>
      <w:r w:rsidRPr="00E858EB">
        <w:rPr>
          <w:bCs/>
          <w:iCs/>
          <w:sz w:val="26"/>
          <w:szCs w:val="26"/>
        </w:rPr>
        <w:fldChar w:fldCharType="end"/>
      </w:r>
      <w:r w:rsidRPr="00E858EB">
        <w:rPr>
          <w:bCs/>
          <w:sz w:val="26"/>
          <w:szCs w:val="26"/>
        </w:rPr>
        <w:t>.</w:t>
      </w:r>
    </w:p>
    <w:p w14:paraId="4DBE6A19" w14:textId="1287C9E1" w:rsidR="00257E3B" w:rsidRPr="00E858EB" w:rsidRDefault="00257E3B" w:rsidP="00412359">
      <w:pPr>
        <w:widowControl w:val="0"/>
        <w:snapToGrid w:val="0"/>
        <w:spacing w:line="360" w:lineRule="exact"/>
        <w:ind w:firstLineChars="200" w:firstLine="520"/>
        <w:jc w:val="both"/>
        <w:rPr>
          <w:bCs/>
          <w:sz w:val="26"/>
          <w:szCs w:val="26"/>
        </w:rPr>
      </w:pPr>
      <w:r w:rsidRPr="00E858EB">
        <w:rPr>
          <w:bCs/>
          <w:sz w:val="26"/>
          <w:szCs w:val="26"/>
        </w:rPr>
        <w:t>S</w:t>
      </w:r>
      <w:r w:rsidR="007E5754" w:rsidRPr="00E858EB">
        <w:rPr>
          <w:bCs/>
          <w:sz w:val="26"/>
          <w:szCs w:val="26"/>
        </w:rPr>
        <w:t xml:space="preserve">everal prominent theories have been adopted in the </w:t>
      </w:r>
      <w:r w:rsidR="00017144">
        <w:rPr>
          <w:bCs/>
          <w:sz w:val="26"/>
          <w:szCs w:val="26"/>
        </w:rPr>
        <w:t>research on brand anthropomorphism</w:t>
      </w:r>
      <w:r w:rsidR="007E5754" w:rsidRPr="00E858EB">
        <w:rPr>
          <w:bCs/>
          <w:sz w:val="26"/>
          <w:szCs w:val="26"/>
        </w:rPr>
        <w:t>, including the Stereotype Content Model, the Brand as Intentional Agent Framework, and the</w:t>
      </w:r>
      <w:r w:rsidRPr="00E858EB">
        <w:rPr>
          <w:bCs/>
          <w:sz w:val="26"/>
          <w:szCs w:val="26"/>
        </w:rPr>
        <w:t xml:space="preserve"> Mind Perception Theory. Authors have explored these theories to map critical dimensions of brand perception (e.g., warmth and competence, intention and ability, agency and experience) and predict consumers’ positive attitudes and reactions toward brands </w:t>
      </w:r>
      <w:r w:rsidRPr="00E858EB">
        <w:rPr>
          <w:bCs/>
          <w:iCs/>
          <w:sz w:val="26"/>
          <w:szCs w:val="26"/>
        </w:rPr>
        <w:fldChar w:fldCharType="begin"/>
      </w:r>
      <w:r w:rsidRPr="00E858EB">
        <w:rPr>
          <w:bCs/>
          <w:sz w:val="26"/>
          <w:szCs w:val="26"/>
        </w:rPr>
        <w:instrText xml:space="preserve"> ADDIN EN.CITE &lt;EndNote&gt;&lt;Cite&gt;&lt;Author&gt;Sharma&lt;/Author&gt;&lt;Year&gt;2022&lt;/Year&gt;&lt;RecNum&gt;26&lt;/RecNum&gt;&lt;DisplayText&gt;(Sharma &amp;amp; Rahman, 2022)&lt;/DisplayText&gt;&lt;record&gt;&lt;rec-number&gt;26&lt;/rec-number&gt;&lt;foreign-keys&gt;&lt;key app="EN" db-id="559fzaf0osetwre0zdnp9ppmtsvxsrapvw9f" timestamp="1687016697"&gt;26&lt;/key&gt;&lt;/foreign-keys&gt;&lt;ref-type name="Journal Article"&gt;17&lt;/ref-type&gt;&lt;contributors&gt;&lt;authors&gt;&lt;author&gt;Sharma, M.&lt;/author&gt;&lt;author&gt;Rahman, Z.&lt;/author&gt;&lt;/authors&gt;&lt;/contributors&gt;&lt;auth-address&gt;Indian Inst Technol Roorkee, Dept Management Studies, Roorkee, Uttarakhand, India&lt;/auth-address&gt;&lt;titles&gt;&lt;title&gt;Anthropomorphic brand management: An integrated review and research agenda&lt;/title&gt;&lt;secondary-title&gt;JOURNAL OF BUSINESS RESEARCH&lt;/secondary-title&gt;&lt;/titles&gt;&lt;periodical&gt;&lt;full-title&gt;Journal of Business Research&lt;/full-title&gt;&lt;/periodical&gt;&lt;pages&gt;463-475&lt;/pages&gt;&lt;volume&gt;149&lt;/volume&gt;&lt;keywords&gt;&lt;keyword&gt;Designed brand anthropomorphism&lt;/keyword&gt;&lt;keyword&gt;Perceived brand anthropomorphism&lt;/keyword&gt;&lt;keyword&gt;Brand humanization&lt;/keyword&gt;&lt;keyword&gt;Anthropomorphic marketing&lt;/keyword&gt;&lt;keyword&gt;Anthropomorphic brand strategy&lt;/keyword&gt;&lt;keyword&gt;SOCIAL MEDIA&lt;/keyword&gt;&lt;keyword&gt;PERSONALITY-TRAITS&lt;/keyword&gt;&lt;keyword&gt;CONSUMER&lt;/keyword&gt;&lt;keyword&gt;PERSONIFICATION&lt;/keyword&gt;&lt;keyword&gt;PERCEPTIONS&lt;/keyword&gt;&lt;keyword&gt;WARMTH&lt;/keyword&gt;&lt;keyword&gt;SELF&lt;/keyword&gt;&lt;keyword&gt;CUSTOMERS&lt;/keyword&gt;&lt;keyword&gt;FRAMEWORK&lt;/keyword&gt;&lt;keyword&gt;PRODUCTS&lt;/keyword&gt;&lt;/keywords&gt;&lt;dates&gt;&lt;year&gt;2022&lt;/year&gt;&lt;pub-dates&gt;&lt;date&gt;OCT&lt;/date&gt;&lt;/pub-dates&gt;&lt;/dates&gt;&lt;isbn&gt;0148-2963&amp;#xD;1873-7978 J9 - J BUS RES&lt;/isbn&gt;&lt;accession-num&gt;WOS:000807389800007&lt;/accession-num&gt;&lt;urls&gt;&lt;/urls&gt;&lt;custom3&gt;Indian Institute of Technology System (IIT System)&amp;#xD;Indian Institute of Technology (IIT) - Roorkee&lt;/custom3&gt;&lt;custom6&gt;MAY 2022&lt;/custom6&gt;&lt;electronic-resource-num&gt;10.1016/j.jbusres.2022.05.039&lt;/electronic-resource-num&gt;&lt;language&gt;English&lt;/language&gt;&lt;/record&gt;&lt;/Cite&gt;&lt;/EndNote&gt;</w:instrText>
      </w:r>
      <w:r w:rsidRPr="00E858EB">
        <w:rPr>
          <w:bCs/>
          <w:iCs/>
          <w:sz w:val="26"/>
          <w:szCs w:val="26"/>
        </w:rPr>
        <w:fldChar w:fldCharType="separate"/>
      </w:r>
      <w:r w:rsidRPr="00E858EB">
        <w:rPr>
          <w:bCs/>
          <w:noProof/>
          <w:sz w:val="26"/>
          <w:szCs w:val="26"/>
        </w:rPr>
        <w:t>(Sharma &amp; Rahman, 2022)</w:t>
      </w:r>
      <w:r w:rsidRPr="00E858EB">
        <w:rPr>
          <w:bCs/>
          <w:iCs/>
          <w:sz w:val="26"/>
          <w:szCs w:val="26"/>
        </w:rPr>
        <w:fldChar w:fldCharType="end"/>
      </w:r>
      <w:r w:rsidRPr="00E858EB">
        <w:rPr>
          <w:bCs/>
          <w:sz w:val="26"/>
          <w:szCs w:val="26"/>
        </w:rPr>
        <w:t xml:space="preserve">. On the other hand, applying anthropomorphism to brands might lead to mixed effects on users’ evaluations and behaviors </w:t>
      </w:r>
      <w:r w:rsidRPr="00E858EB">
        <w:rPr>
          <w:bCs/>
          <w:iCs/>
          <w:sz w:val="26"/>
          <w:szCs w:val="26"/>
        </w:rPr>
        <w:fldChar w:fldCharType="begin"/>
      </w:r>
      <w:r w:rsidRPr="00E858EB">
        <w:rPr>
          <w:bCs/>
          <w:sz w:val="26"/>
          <w:szCs w:val="26"/>
        </w:rPr>
        <w:instrText xml:space="preserve"> ADDIN EN.CITE &lt;EndNote&gt;&lt;Cite&gt;&lt;Author&gt;Chi&lt;/Author&gt;&lt;Year&gt;2020&lt;/Year&gt;&lt;RecNum&gt;393&lt;/RecNum&gt;&lt;DisplayText&gt;(Chi et al., 2020)&lt;/DisplayText&gt;&lt;record&gt;&lt;rec-number&gt;393&lt;/rec-number&gt;&lt;foreign-keys&gt;&lt;key app="EN" db-id="559fzaf0osetwre0zdnp9ppmtsvxsrapvw9f" timestamp="1696323469"&gt;393&lt;/key&gt;&lt;/foreign-keys&gt;&lt;ref-type name="Journal Article"&gt;17&lt;/ref-type&gt;&lt;contributors&gt;&lt;authors&gt;&lt;author&gt;Chi, Oscar Hengxuan&lt;/author&gt;&lt;author&gt;Denton, Gregory&lt;/author&gt;&lt;author&gt;Gursoy, Dogan&lt;/author&gt;&lt;/authors&gt;&lt;/contributors&gt;&lt;titles&gt;&lt;title&gt;Artificially intelligent device use in service delivery: a systematic review, synthesis, and research agenda&lt;/title&gt;&lt;secondary-title&gt;Journal of Hospitality Marketing &amp;amp; Management&lt;/secondary-title&gt;&lt;/titles&gt;&lt;periodical&gt;&lt;full-title&gt;Journal of Hospitality Marketing &amp;amp; Management&lt;/full-title&gt;&lt;/periodical&gt;&lt;pages&gt;757-786&lt;/pages&gt;&lt;volume&gt;29&lt;/volume&gt;&lt;number&gt;7&lt;/number&gt;&lt;dates&gt;&lt;year&gt;2020&lt;/year&gt;&lt;pub-dates&gt;&lt;date&gt;2020/10/02&lt;/date&gt;&lt;/pub-dates&gt;&lt;/dates&gt;&lt;publisher&gt;Routledge&lt;/publisher&gt;&lt;isbn&gt;1936-8623&lt;/isbn&gt;&lt;urls&gt;&lt;related-urls&gt;&lt;url&gt;https://doi.org/10.1080/19368623.2020.1721394&lt;/url&gt;&lt;/related-urls&gt;&lt;/urls&gt;&lt;electronic-resource-num&gt;10.1080/19368623.2020.1721394&lt;/electronic-resource-num&gt;&lt;/record&gt;&lt;/Cite&gt;&lt;/EndNote&gt;</w:instrText>
      </w:r>
      <w:r w:rsidRPr="00E858EB">
        <w:rPr>
          <w:bCs/>
          <w:iCs/>
          <w:sz w:val="26"/>
          <w:szCs w:val="26"/>
        </w:rPr>
        <w:fldChar w:fldCharType="separate"/>
      </w:r>
      <w:r w:rsidRPr="00E858EB">
        <w:rPr>
          <w:bCs/>
          <w:noProof/>
          <w:sz w:val="26"/>
          <w:szCs w:val="26"/>
        </w:rPr>
        <w:t>(Chi et al., 2020)</w:t>
      </w:r>
      <w:r w:rsidRPr="00E858EB">
        <w:rPr>
          <w:bCs/>
          <w:iCs/>
          <w:sz w:val="26"/>
          <w:szCs w:val="26"/>
        </w:rPr>
        <w:fldChar w:fldCharType="end"/>
      </w:r>
      <w:r w:rsidRPr="00E858EB">
        <w:rPr>
          <w:bCs/>
          <w:sz w:val="26"/>
          <w:szCs w:val="26"/>
        </w:rPr>
        <w:t xml:space="preserve">. The Uncanny Valley Theory </w:t>
      </w:r>
      <w:r w:rsidR="007E5754" w:rsidRPr="00E858EB">
        <w:rPr>
          <w:bCs/>
          <w:sz w:val="26"/>
          <w:szCs w:val="26"/>
        </w:rPr>
        <w:t xml:space="preserve">suggests that consumers may experience both positive and </w:t>
      </w:r>
      <w:r w:rsidR="007E5754" w:rsidRPr="00412359">
        <w:rPr>
          <w:rStyle w:val="shorttext"/>
        </w:rPr>
        <w:t>negative</w:t>
      </w:r>
      <w:r w:rsidR="007E5754" w:rsidRPr="00E858EB">
        <w:rPr>
          <w:bCs/>
          <w:sz w:val="26"/>
          <w:szCs w:val="26"/>
        </w:rPr>
        <w:t xml:space="preserve"> emotional responses when viewing a product that exhibits human-like</w:t>
      </w:r>
      <w:r w:rsidRPr="00E858EB">
        <w:rPr>
          <w:bCs/>
          <w:sz w:val="26"/>
          <w:szCs w:val="26"/>
        </w:rPr>
        <w:t xml:space="preserve"> qualities. Adopting other theories such as implicit theories </w:t>
      </w:r>
      <w:r w:rsidRPr="00E858EB">
        <w:rPr>
          <w:bCs/>
          <w:sz w:val="26"/>
          <w:szCs w:val="26"/>
        </w:rPr>
        <w:fldChar w:fldCharType="begin">
          <w:fldData xml:space="preserve">PEVuZE5vdGU+PENpdGU+PEF1dGhvcj5IYW48L0F1dGhvcj48WWVhcj4yMDE5PC9ZZWFyPjxSZWNO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</w:fldData>
        </w:fldChar>
      </w:r>
      <w:r w:rsidRPr="00E858EB">
        <w:rPr>
          <w:bCs/>
          <w:sz w:val="26"/>
          <w:szCs w:val="26"/>
        </w:rPr>
        <w:instrText xml:space="preserve"> ADDIN EN.CITE </w:instrText>
      </w:r>
      <w:r w:rsidRPr="00E858EB">
        <w:rPr>
          <w:bCs/>
          <w:sz w:val="26"/>
          <w:szCs w:val="26"/>
        </w:rPr>
        <w:fldChar w:fldCharType="begin">
          <w:fldData xml:space="preserve">PEVuZE5vdGU+PENpdGU+PEF1dGhvcj5IYW48L0F1dGhvcj48WWVhcj4yMDE5PC9ZZWFyPjxSZWNO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</w:fldData>
        </w:fldChar>
      </w:r>
      <w:r w:rsidRPr="00E858EB">
        <w:rPr>
          <w:bCs/>
          <w:sz w:val="26"/>
          <w:szCs w:val="26"/>
        </w:rPr>
        <w:instrText xml:space="preserve"> ADDIN EN.CITE.DATA </w:instrText>
      </w:r>
      <w:r w:rsidRPr="00E858EB">
        <w:rPr>
          <w:bCs/>
          <w:sz w:val="26"/>
          <w:szCs w:val="26"/>
        </w:rPr>
      </w:r>
      <w:r w:rsidRPr="00E858EB">
        <w:rPr>
          <w:bCs/>
          <w:sz w:val="26"/>
          <w:szCs w:val="26"/>
        </w:rPr>
        <w:fldChar w:fldCharType="end"/>
      </w:r>
      <w:r w:rsidRPr="00E858EB">
        <w:rPr>
          <w:bCs/>
          <w:sz w:val="26"/>
          <w:szCs w:val="26"/>
        </w:rPr>
      </w:r>
      <w:r w:rsidRPr="00E858EB">
        <w:rPr>
          <w:bCs/>
          <w:sz w:val="26"/>
          <w:szCs w:val="26"/>
        </w:rPr>
        <w:fldChar w:fldCharType="separate"/>
      </w:r>
      <w:r w:rsidRPr="00E858EB">
        <w:rPr>
          <w:bCs/>
          <w:noProof/>
          <w:sz w:val="26"/>
          <w:szCs w:val="26"/>
        </w:rPr>
        <w:t>(Han et al., 2019; Kim &amp; McGill, 2018)</w:t>
      </w:r>
      <w:r w:rsidRPr="00E858EB">
        <w:rPr>
          <w:bCs/>
          <w:sz w:val="26"/>
          <w:szCs w:val="26"/>
        </w:rPr>
        <w:fldChar w:fldCharType="end"/>
      </w:r>
      <w:r w:rsidRPr="00E858EB">
        <w:rPr>
          <w:bCs/>
          <w:sz w:val="26"/>
          <w:szCs w:val="26"/>
        </w:rPr>
        <w:t xml:space="preserve">, justice reasoning theory </w:t>
      </w:r>
      <w:r w:rsidRPr="00E858EB">
        <w:rPr>
          <w:bCs/>
          <w:iCs/>
          <w:sz w:val="26"/>
          <w:szCs w:val="26"/>
        </w:rPr>
        <w:fldChar w:fldCharType="begin"/>
      </w:r>
      <w:r w:rsidRPr="00E858EB">
        <w:rPr>
          <w:bCs/>
          <w:sz w:val="26"/>
          <w:szCs w:val="26"/>
        </w:rPr>
        <w:instrText xml:space="preserve"> ADDIN EN.CITE &lt;EndNote&gt;&lt;Cite&gt;&lt;Author&gt;Kwak&lt;/Author&gt;&lt;Year&gt;2015&lt;/Year&gt;&lt;RecNum&gt;29&lt;/RecNum&gt;&lt;DisplayText&gt;(Kwak et al., 2015)&lt;/DisplayText&gt;&lt;record&gt;&lt;rec-number&gt;29&lt;/rec-number&gt;&lt;foreign-keys&gt;&lt;key app="EN" db-id="559fzaf0osetwre0zdnp9ppmtsvxsrapvw9f" timestamp="1687016697"&gt;29&lt;/key&gt;&lt;/foreign-keys&gt;&lt;ref-type name="Journal Article"&gt;17&lt;/ref-type&gt;&lt;contributors&gt;&lt;authors&gt;&lt;author&gt;Kwak, H.&lt;/author&gt;&lt;author&gt;Puzakova, M.&lt;/author&gt;&lt;author&gt;Rocereto, J. F.&lt;/author&gt;&lt;/authors&gt;&lt;/contributors&gt;&lt;auth-address&gt;Drexel Univ, LeBow Coll Business, Mkt, Philadelphia, PA 19104 USA&amp;#xD;Lehigh Univ, Coll Business &amp;amp; Econ, Mkt, Bethlehem, PA USA&amp;#xD;Monmouth Univ, Leon Hess Business Sch, Mkt, Long Branch, NJ 07764 USA&lt;/auth-address&gt;&lt;titles&gt;&lt;title&gt;Better Not Smile at the Price: The Differential Role of Brand Anthropomorphization on Perceived Price Fairness&lt;/title&gt;&lt;secondary-title&gt;JOURNAL OF MARKETING&lt;/secondary-title&gt;&lt;/titles&gt;&lt;periodical&gt;&lt;full-title&gt;Journal of Marketing&lt;/full-title&gt;&lt;/periodical&gt;&lt;pages&gt;56-76&lt;/pages&gt;&lt;volume&gt;79&lt;/volume&gt;&lt;number&gt;4&lt;/number&gt;&lt;keywords&gt;&lt;keyword&gt;price fairness&lt;/keyword&gt;&lt;keyword&gt;brand anthropomorphization&lt;/keyword&gt;&lt;keyword&gt;agency-communion orientation&lt;/keyword&gt;&lt;keyword&gt;consumer-brand relationship norms&lt;/keyword&gt;&lt;keyword&gt;RELATIONSHIP NORMS&lt;/keyword&gt;&lt;keyword&gt;GENDER-DIFFERENCES&lt;/keyword&gt;&lt;keyword&gt;PERCEPTIONS&lt;/keyword&gt;&lt;keyword&gt;INFORMATION&lt;/keyword&gt;&lt;keyword&gt;JUSTICE&lt;/keyword&gt;&lt;keyword&gt;COMMUNION&lt;/keyword&gt;&lt;keyword&gt;CONSUMERS&lt;/keyword&gt;&lt;keyword&gt;BEHAVIOR&lt;/keyword&gt;&lt;keyword&gt;UNFAIR&lt;/keyword&gt;&lt;keyword&gt;AGENCY&lt;/keyword&gt;&lt;/keywords&gt;&lt;dates&gt;&lt;year&gt;2015&lt;/year&gt;&lt;pub-dates&gt;&lt;date&gt;JUL&lt;/date&gt;&lt;/pub-dates&gt;&lt;/dates&gt;&lt;isbn&gt;0022-2429&amp;#xD;1547-7185 J9 - J MARKETING&lt;/isbn&gt;&lt;accession-num&gt;WOS:000360209900004&lt;/accession-num&gt;&lt;urls&gt;&lt;/urls&gt;&lt;custom3&gt;Drexel University&amp;#xD;Lehigh University&amp;#xD;Monmouth University&lt;/custom3&gt;&lt;electronic-resource-num&gt;10.1509/jm.13.0410&lt;/electronic-resource-num&gt;&lt;language&gt;English&lt;/language&gt;&lt;/record&gt;&lt;/Cite&gt;&lt;/EndNote&gt;</w:instrText>
      </w:r>
      <w:r w:rsidRPr="00E858EB">
        <w:rPr>
          <w:bCs/>
          <w:iCs/>
          <w:sz w:val="26"/>
          <w:szCs w:val="26"/>
        </w:rPr>
        <w:fldChar w:fldCharType="separate"/>
      </w:r>
      <w:r w:rsidRPr="00E858EB">
        <w:rPr>
          <w:bCs/>
          <w:noProof/>
          <w:sz w:val="26"/>
          <w:szCs w:val="26"/>
        </w:rPr>
        <w:t>(Kwak et al., 2015)</w:t>
      </w:r>
      <w:r w:rsidRPr="00E858EB">
        <w:rPr>
          <w:bCs/>
          <w:iCs/>
          <w:sz w:val="26"/>
          <w:szCs w:val="26"/>
        </w:rPr>
        <w:fldChar w:fldCharType="end"/>
      </w:r>
      <w:r w:rsidRPr="00E858EB">
        <w:rPr>
          <w:bCs/>
          <w:sz w:val="26"/>
          <w:szCs w:val="26"/>
        </w:rPr>
        <w:t xml:space="preserve">, equity theory, and social exchange theory </w:t>
      </w:r>
      <w:r w:rsidRPr="00E858EB">
        <w:rPr>
          <w:bCs/>
          <w:iCs/>
          <w:sz w:val="26"/>
          <w:szCs w:val="26"/>
        </w:rPr>
        <w:fldChar w:fldCharType="begin">
          <w:fldData xml:space="preserve">PEVuZE5vdGU+PENpdGU+PEF1dGhvcj5Ld2FrPC9BdXRob3I+PFllYXI+MjAxNzwvWWVhcj48UmVj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</w:fldData>
        </w:fldChar>
      </w:r>
      <w:r w:rsidRPr="00E858EB">
        <w:rPr>
          <w:bCs/>
          <w:iCs/>
          <w:sz w:val="26"/>
          <w:szCs w:val="26"/>
        </w:rPr>
        <w:instrText xml:space="preserve"> ADDIN EN.CITE </w:instrText>
      </w:r>
      <w:r w:rsidRPr="00E858EB">
        <w:rPr>
          <w:bCs/>
          <w:iCs/>
          <w:sz w:val="26"/>
          <w:szCs w:val="26"/>
        </w:rPr>
        <w:fldChar w:fldCharType="begin">
          <w:fldData xml:space="preserve">PEVuZE5vdGU+PENpdGU+PEF1dGhvcj5Ld2FrPC9BdXRob3I+PFllYXI+MjAxNzwvWWVhcj48UmVj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</w:fldData>
        </w:fldChar>
      </w:r>
      <w:r w:rsidRPr="00E858EB">
        <w:rPr>
          <w:bCs/>
          <w:iCs/>
          <w:sz w:val="26"/>
          <w:szCs w:val="26"/>
        </w:rPr>
        <w:instrText xml:space="preserve"> ADDIN EN.CITE.DATA </w:instrText>
      </w:r>
      <w:r w:rsidRPr="00E858EB">
        <w:rPr>
          <w:bCs/>
          <w:iCs/>
          <w:sz w:val="26"/>
          <w:szCs w:val="26"/>
        </w:rPr>
      </w:r>
      <w:r w:rsidRPr="00E858EB">
        <w:rPr>
          <w:bCs/>
          <w:iCs/>
          <w:sz w:val="26"/>
          <w:szCs w:val="26"/>
        </w:rPr>
        <w:fldChar w:fldCharType="end"/>
      </w:r>
      <w:r w:rsidRPr="00E858EB">
        <w:rPr>
          <w:bCs/>
          <w:iCs/>
          <w:sz w:val="26"/>
          <w:szCs w:val="26"/>
        </w:rPr>
      </w:r>
      <w:r w:rsidRPr="00E858EB">
        <w:rPr>
          <w:bCs/>
          <w:iCs/>
          <w:sz w:val="26"/>
          <w:szCs w:val="26"/>
        </w:rPr>
        <w:fldChar w:fldCharType="separate"/>
      </w:r>
      <w:r w:rsidRPr="00E858EB">
        <w:rPr>
          <w:bCs/>
          <w:noProof/>
          <w:sz w:val="26"/>
          <w:szCs w:val="26"/>
        </w:rPr>
        <w:t>(Kwak et al., 2017)</w:t>
      </w:r>
      <w:r w:rsidRPr="00E858EB">
        <w:rPr>
          <w:bCs/>
          <w:iCs/>
          <w:sz w:val="26"/>
          <w:szCs w:val="26"/>
        </w:rPr>
        <w:fldChar w:fldCharType="end"/>
      </w:r>
      <w:r w:rsidRPr="00E858EB">
        <w:rPr>
          <w:bCs/>
          <w:sz w:val="26"/>
          <w:szCs w:val="26"/>
        </w:rPr>
        <w:t xml:space="preserve">, researchers indicated that people's values and goals could range in focus from self-interests (i.e., agency orientation) to other-oriented (i.e., communion orientation), which in turn regulated the real-world consequences of brand anthropomorphism. </w:t>
      </w:r>
      <w:r w:rsidRPr="00E858EB">
        <w:rPr>
          <w:bCs/>
          <w:i/>
          <w:sz w:val="26"/>
          <w:szCs w:val="26"/>
        </w:rPr>
        <w:t xml:space="preserve"> </w:t>
      </w:r>
    </w:p>
    <w:p w14:paraId="27100F6A" w14:textId="77777777" w:rsidR="00B504D4" w:rsidRPr="00E858EB" w:rsidRDefault="00B504D4" w:rsidP="00E858EB">
      <w:pPr>
        <w:spacing w:line="360" w:lineRule="exact"/>
        <w:ind w:firstLine="720"/>
        <w:rPr>
          <w:bCs/>
          <w:iCs/>
          <w:sz w:val="26"/>
          <w:szCs w:val="26"/>
        </w:rPr>
      </w:pPr>
    </w:p>
    <w:p w14:paraId="32B625E6" w14:textId="490594BF" w:rsidR="006B7047" w:rsidRPr="00E858EB" w:rsidRDefault="006B7047" w:rsidP="00E858EB">
      <w:pPr>
        <w:spacing w:line="360" w:lineRule="exact"/>
        <w:jc w:val="center"/>
        <w:rPr>
          <w:rFonts w:eastAsia="標楷體"/>
          <w:b/>
          <w:caps/>
          <w:sz w:val="26"/>
          <w:szCs w:val="26"/>
        </w:rPr>
      </w:pPr>
      <w:r w:rsidRPr="00E858EB">
        <w:rPr>
          <w:rFonts w:eastAsia="標楷體"/>
          <w:b/>
          <w:caps/>
          <w:sz w:val="26"/>
          <w:szCs w:val="26"/>
        </w:rPr>
        <w:t>Methodology</w:t>
      </w:r>
    </w:p>
    <w:p w14:paraId="10D8AD58" w14:textId="25D4C6DC" w:rsidR="006B7047" w:rsidRPr="00E858EB" w:rsidRDefault="006B7047" w:rsidP="00412359">
      <w:pPr>
        <w:widowControl w:val="0"/>
        <w:snapToGrid w:val="0"/>
        <w:spacing w:line="360" w:lineRule="exact"/>
        <w:ind w:firstLineChars="200" w:firstLine="520"/>
        <w:jc w:val="both"/>
        <w:rPr>
          <w:bCs/>
          <w:sz w:val="26"/>
          <w:szCs w:val="26"/>
        </w:rPr>
      </w:pPr>
      <w:r w:rsidRPr="00E858EB">
        <w:rPr>
          <w:bCs/>
          <w:sz w:val="26"/>
          <w:szCs w:val="26"/>
        </w:rPr>
        <w:t>In this article, we conducted a systematic</w:t>
      </w:r>
      <w:r w:rsidR="006C55A1">
        <w:rPr>
          <w:bCs/>
          <w:sz w:val="26"/>
          <w:szCs w:val="26"/>
        </w:rPr>
        <w:t xml:space="preserve">, quantitative, and qualitative assessment based on a literature review </w:t>
      </w:r>
      <w:r w:rsidRPr="00E858EB">
        <w:rPr>
          <w:bCs/>
          <w:sz w:val="26"/>
          <w:szCs w:val="26"/>
        </w:rPr>
        <w:t xml:space="preserve">of 368 publications related to brand anthropomorphism. Quantitatively, we </w:t>
      </w:r>
      <w:r w:rsidR="007E5754" w:rsidRPr="00E858EB">
        <w:rPr>
          <w:bCs/>
          <w:sz w:val="26"/>
          <w:szCs w:val="26"/>
        </w:rPr>
        <w:t>employed two types of bibliometric analysis using</w:t>
      </w:r>
      <w:r w:rsidRPr="00E858EB">
        <w:rPr>
          <w:bCs/>
          <w:sz w:val="26"/>
          <w:szCs w:val="26"/>
        </w:rPr>
        <w:t xml:space="preserve"> </w:t>
      </w:r>
      <w:proofErr w:type="spellStart"/>
      <w:r w:rsidRPr="00E858EB">
        <w:rPr>
          <w:bCs/>
          <w:sz w:val="26"/>
          <w:szCs w:val="26"/>
        </w:rPr>
        <w:t>VOSviewer</w:t>
      </w:r>
      <w:proofErr w:type="spellEnd"/>
      <w:r w:rsidRPr="00E858EB">
        <w:rPr>
          <w:bCs/>
          <w:sz w:val="26"/>
          <w:szCs w:val="26"/>
        </w:rPr>
        <w:t xml:space="preserve"> software: co-citation </w:t>
      </w:r>
      <w:r w:rsidR="00017144">
        <w:rPr>
          <w:bCs/>
          <w:sz w:val="26"/>
          <w:szCs w:val="26"/>
        </w:rPr>
        <w:t>analysis and bibliographic coupling analysis</w:t>
      </w:r>
      <w:r w:rsidRPr="00E858EB">
        <w:rPr>
          <w:bCs/>
          <w:sz w:val="26"/>
          <w:szCs w:val="26"/>
        </w:rPr>
        <w:t xml:space="preserve">. </w:t>
      </w:r>
      <w:r w:rsidR="00724670" w:rsidRPr="00E858EB">
        <w:rPr>
          <w:bCs/>
          <w:sz w:val="26"/>
          <w:szCs w:val="26"/>
        </w:rPr>
        <w:t>We apply these approaches to</w:t>
      </w:r>
      <w:r w:rsidRPr="00E858EB">
        <w:rPr>
          <w:bCs/>
          <w:sz w:val="26"/>
          <w:szCs w:val="26"/>
        </w:rPr>
        <w:t xml:space="preserve"> examine the </w:t>
      </w:r>
      <w:r w:rsidR="004E5170" w:rsidRPr="00412359">
        <w:rPr>
          <w:rStyle w:val="shorttext"/>
        </w:rPr>
        <w:t>conceptual</w:t>
      </w:r>
      <w:r w:rsidR="004E5170" w:rsidRPr="00E858EB">
        <w:rPr>
          <w:bCs/>
          <w:sz w:val="26"/>
          <w:szCs w:val="26"/>
        </w:rPr>
        <w:t xml:space="preserve"> structure and evolution of the research themes</w:t>
      </w:r>
      <w:r w:rsidRPr="00E858EB">
        <w:rPr>
          <w:bCs/>
          <w:sz w:val="26"/>
          <w:szCs w:val="26"/>
        </w:rPr>
        <w:t xml:space="preserve">. Furthermore, we combined systematic reviews to identify </w:t>
      </w:r>
      <w:r w:rsidR="007E5754" w:rsidRPr="00E858EB">
        <w:rPr>
          <w:bCs/>
          <w:sz w:val="26"/>
          <w:szCs w:val="26"/>
        </w:rPr>
        <w:t>the primary content of each theme, detect</w:t>
      </w:r>
      <w:r w:rsidRPr="00E858EB">
        <w:rPr>
          <w:bCs/>
          <w:sz w:val="26"/>
          <w:szCs w:val="26"/>
        </w:rPr>
        <w:t xml:space="preserve"> gaps, and suggest possible directions for future research. </w:t>
      </w:r>
    </w:p>
    <w:p w14:paraId="6FD7454A" w14:textId="77777777" w:rsidR="00AD2583" w:rsidRPr="00E858EB" w:rsidRDefault="00AD2583" w:rsidP="00E858EB">
      <w:pPr>
        <w:spacing w:line="360" w:lineRule="exact"/>
        <w:ind w:firstLine="720"/>
        <w:rPr>
          <w:bCs/>
          <w:iCs/>
          <w:sz w:val="26"/>
          <w:szCs w:val="26"/>
        </w:rPr>
      </w:pPr>
    </w:p>
    <w:p w14:paraId="637EB2B4" w14:textId="6FD0D997" w:rsidR="006B7047" w:rsidRPr="00E858EB" w:rsidRDefault="006B7047" w:rsidP="00E858EB">
      <w:pPr>
        <w:autoSpaceDE w:val="0"/>
        <w:autoSpaceDN w:val="0"/>
        <w:adjustRightInd w:val="0"/>
        <w:spacing w:line="360" w:lineRule="exact"/>
        <w:rPr>
          <w:b/>
          <w:iCs/>
          <w:sz w:val="26"/>
          <w:szCs w:val="26"/>
        </w:rPr>
      </w:pPr>
      <w:r w:rsidRPr="00E858EB">
        <w:rPr>
          <w:b/>
          <w:sz w:val="26"/>
          <w:szCs w:val="26"/>
        </w:rPr>
        <w:t>Bibliometric Analysis</w:t>
      </w:r>
    </w:p>
    <w:p w14:paraId="0E9A83E7" w14:textId="6F47FDF4" w:rsidR="006B7047" w:rsidRDefault="006B7047" w:rsidP="00412359">
      <w:pPr>
        <w:widowControl w:val="0"/>
        <w:snapToGrid w:val="0"/>
        <w:spacing w:line="360" w:lineRule="exact"/>
        <w:ind w:firstLineChars="200" w:firstLine="520"/>
        <w:jc w:val="both"/>
        <w:rPr>
          <w:bCs/>
          <w:sz w:val="26"/>
          <w:szCs w:val="26"/>
        </w:rPr>
      </w:pPr>
      <w:r w:rsidRPr="00E858EB">
        <w:rPr>
          <w:bCs/>
          <w:sz w:val="26"/>
          <w:szCs w:val="26"/>
        </w:rPr>
        <w:t xml:space="preserve">This study is </w:t>
      </w:r>
      <w:r w:rsidR="007E5754" w:rsidRPr="00E858EB">
        <w:rPr>
          <w:bCs/>
          <w:sz w:val="26"/>
          <w:szCs w:val="26"/>
        </w:rPr>
        <w:t>primarily inspired by the methodology employed by Shah et al. (2020) and Phan Tan (2022) in their</w:t>
      </w:r>
      <w:r w:rsidRPr="00E858EB">
        <w:rPr>
          <w:bCs/>
          <w:sz w:val="26"/>
          <w:szCs w:val="26"/>
        </w:rPr>
        <w:t xml:space="preserve"> bibliometric analyses of specific journals. Bibliometrics refers to the statistical analys</w:t>
      </w:r>
      <w:r w:rsidR="007E5754" w:rsidRPr="00E858EB">
        <w:rPr>
          <w:bCs/>
          <w:sz w:val="26"/>
          <w:szCs w:val="26"/>
        </w:rPr>
        <w:t>i</w:t>
      </w:r>
      <w:r w:rsidRPr="00E858EB">
        <w:rPr>
          <w:bCs/>
          <w:sz w:val="26"/>
          <w:szCs w:val="26"/>
        </w:rPr>
        <w:t xml:space="preserve">s of research based on citation counts and patterns </w:t>
      </w:r>
      <w:r w:rsidR="0028234A" w:rsidRPr="00E858EB">
        <w:rPr>
          <w:bCs/>
          <w:sz w:val="26"/>
          <w:szCs w:val="26"/>
        </w:rPr>
        <w:fldChar w:fldCharType="begin"/>
      </w:r>
      <w:r w:rsidR="0028234A" w:rsidRPr="00E858EB">
        <w:rPr>
          <w:bCs/>
          <w:sz w:val="26"/>
          <w:szCs w:val="26"/>
        </w:rPr>
        <w:instrText xml:space="preserve"> ADDIN EN.CITE &lt;EndNote&gt;&lt;Cite&gt;&lt;Author&gt;Nicolaisen&lt;/Author&gt;&lt;Year&gt;2010&lt;/Year&gt;&lt;RecNum&gt;629&lt;/RecNum&gt;&lt;DisplayText&gt;(Nicolaisen, 2010)&lt;/DisplayText&gt;&lt;record&gt;&lt;rec-number&gt;629&lt;/rec-number&gt;&lt;foreign-keys&gt;&lt;key app="EN" db-id="559fzaf0osetwre0zdnp9ppmtsvxsrapvw9f" timestamp="1721381635"&gt;629&lt;/key&gt;&lt;/foreign-keys&gt;&lt;ref-type name="Journal Article"&gt;17&lt;/ref-type&gt;&lt;contributors&gt;&lt;authors&gt;&lt;author&gt;Nicolaisen, Jeppe&lt;/author&gt;&lt;/authors&gt;&lt;/contributors&gt;&lt;titles&gt;&lt;title&gt;Bibliometrics and Citation Analysis: From the Science Citation Index to Cybermetrics&lt;/title&gt;&lt;secondary-title&gt;Journal of the American Society for Information Science and Technology&lt;/secondary-title&gt;&lt;/titles&gt;&lt;periodical&gt;&lt;full-title&gt;Journal of the American Society for Information Science and Technology&lt;/full-title&gt;&lt;/periodical&gt;&lt;pages&gt;205-207&lt;/pages&gt;&lt;volume&gt;61&lt;/volume&gt;&lt;number&gt;1&lt;/number&gt;&lt;dates&gt;&lt;year&gt;2010&lt;/year&gt;&lt;/dates&gt;&lt;isbn&gt;1532-2882&lt;/isbn&gt;&lt;urls&gt;&lt;related-urls&gt;&lt;url&gt;https://asistdl.onlinelibrary.wiley.com/doi/abs/10.1002/asi.21181&lt;/url&gt;&lt;/related-urls&gt;&lt;/urls&gt;&lt;electronic-resource-num&gt;https://doi.org/10.1002/asi.21181&lt;/electronic-resource-num&gt;&lt;/record&gt;&lt;/Cite&gt;&lt;/EndNote&gt;</w:instrText>
      </w:r>
      <w:r w:rsidR="0028234A" w:rsidRPr="00E858EB">
        <w:rPr>
          <w:bCs/>
          <w:sz w:val="26"/>
          <w:szCs w:val="26"/>
        </w:rPr>
        <w:fldChar w:fldCharType="separate"/>
      </w:r>
      <w:r w:rsidR="0028234A" w:rsidRPr="00E858EB">
        <w:rPr>
          <w:bCs/>
          <w:noProof/>
          <w:sz w:val="26"/>
          <w:szCs w:val="26"/>
        </w:rPr>
        <w:t>(Nicolaisen, 2010)</w:t>
      </w:r>
      <w:r w:rsidR="0028234A" w:rsidRPr="00E858EB">
        <w:rPr>
          <w:bCs/>
          <w:sz w:val="26"/>
          <w:szCs w:val="26"/>
        </w:rPr>
        <w:fldChar w:fldCharType="end"/>
      </w:r>
      <w:r w:rsidRPr="00E858EB">
        <w:rPr>
          <w:bCs/>
          <w:sz w:val="26"/>
          <w:szCs w:val="26"/>
        </w:rPr>
        <w:t xml:space="preserve">. This approach </w:t>
      </w:r>
      <w:r w:rsidR="007E5754" w:rsidRPr="00E858EB">
        <w:rPr>
          <w:bCs/>
          <w:sz w:val="26"/>
          <w:szCs w:val="26"/>
        </w:rPr>
        <w:t>encompasses various techniques, including</w:t>
      </w:r>
      <w:r w:rsidRPr="00E858EB">
        <w:rPr>
          <w:bCs/>
          <w:sz w:val="26"/>
          <w:szCs w:val="26"/>
        </w:rPr>
        <w:t xml:space="preserve"> bibliographic coupling, co-citation, and co-word analysis </w:t>
      </w:r>
      <w:r w:rsidR="0028234A" w:rsidRPr="00E858EB">
        <w:rPr>
          <w:bCs/>
          <w:sz w:val="26"/>
          <w:szCs w:val="26"/>
        </w:rPr>
        <w:fldChar w:fldCharType="begin"/>
      </w:r>
      <w:r w:rsidR="0028234A" w:rsidRPr="00E858EB">
        <w:rPr>
          <w:bCs/>
          <w:sz w:val="26"/>
          <w:szCs w:val="26"/>
        </w:rPr>
        <w:instrText xml:space="preserve"> ADDIN EN.CITE &lt;EndNote&gt;&lt;Cite&gt;&lt;Author&gt;Leung&lt;/Author&gt;&lt;Year&gt;2017&lt;/Year&gt;&lt;RecNum&gt;630&lt;/RecNum&gt;&lt;DisplayText&gt;(Leung et al., 2017)&lt;/DisplayText&gt;&lt;record&gt;&lt;rec-number&gt;630&lt;/rec-number&gt;&lt;foreign-keys&gt;&lt;key app="EN" db-id="559fzaf0osetwre0zdnp9ppmtsvxsrapvw9f" timestamp="1721381813"&gt;630&lt;/key&gt;&lt;/foreign-keys&gt;&lt;ref-type name="Journal Article"&gt;17&lt;/ref-type&gt;&lt;contributors&gt;&lt;authors&gt;&lt;author&gt;Leung, Xi Y.&lt;/author&gt;&lt;author&gt;Sun, Jie&lt;/author&gt;&lt;author&gt;Bai, Billy&lt;/author&gt;&lt;/authors&gt;&lt;/contributors&gt;&lt;titles&gt;&lt;title&gt;Bibliometrics of social media research: A co-citation and co-word analysis&lt;/title&gt;&lt;secondary-title&gt;International Journal of Hospitality Management&lt;/secondary-title&gt;&lt;/titles&gt;&lt;periodical&gt;&lt;full-title&gt;International Journal of Hospitality Management&lt;/full-title&gt;&lt;/periodical&gt;&lt;pages&gt;35-45&lt;/pages&gt;&lt;volume&gt;66&lt;/volume&gt;&lt;keywords&gt;&lt;keyword&gt;Bibliometrics&lt;/keyword&gt;&lt;keyword&gt;Business&lt;/keyword&gt;&lt;keyword&gt;Hospitality/tourism&lt;/keyword&gt;&lt;keyword&gt;Co-citation analysis&lt;/keyword&gt;&lt;keyword&gt;Co-word analysis&lt;/keyword&gt;&lt;keyword&gt;Literature review&lt;/keyword&gt;&lt;keyword&gt;Social media&lt;/keyword&gt;&lt;/keywords&gt;&lt;dates&gt;&lt;year&gt;2017&lt;/year&gt;&lt;pub-dates&gt;&lt;date&gt;2017/09/01/&lt;/date&gt;&lt;/pub-dates&gt;&lt;/dates&gt;&lt;isbn&gt;0278-4319&lt;/isbn&gt;&lt;urls&gt;&lt;related-urls&gt;&lt;url&gt;https://www.sciencedirect.com/science/article/pii/S0278431917302281&lt;/url&gt;&lt;/related-urls&gt;&lt;/urls&gt;&lt;electronic-resource-num&gt;https://doi.org/10.1016/j.ijhm.2017.06.012&lt;/electronic-resource-num&gt;&lt;/record&gt;&lt;/Cite&gt;&lt;/EndNote&gt;</w:instrText>
      </w:r>
      <w:r w:rsidR="0028234A" w:rsidRPr="00E858EB">
        <w:rPr>
          <w:bCs/>
          <w:sz w:val="26"/>
          <w:szCs w:val="26"/>
        </w:rPr>
        <w:fldChar w:fldCharType="separate"/>
      </w:r>
      <w:r w:rsidR="0028234A" w:rsidRPr="00E858EB">
        <w:rPr>
          <w:bCs/>
          <w:noProof/>
          <w:sz w:val="26"/>
          <w:szCs w:val="26"/>
        </w:rPr>
        <w:t>(Leung et al., 2017)</w:t>
      </w:r>
      <w:r w:rsidR="0028234A" w:rsidRPr="00E858EB">
        <w:rPr>
          <w:bCs/>
          <w:sz w:val="26"/>
          <w:szCs w:val="26"/>
        </w:rPr>
        <w:fldChar w:fldCharType="end"/>
      </w:r>
      <w:r w:rsidRPr="00E858EB">
        <w:rPr>
          <w:bCs/>
          <w:sz w:val="26"/>
          <w:szCs w:val="26"/>
        </w:rPr>
        <w:t xml:space="preserve">. Combining different techniques in bibliometrics gives an in-depth understanding of the research topics </w:t>
      </w:r>
      <w:r w:rsidR="0028234A" w:rsidRPr="00E858EB">
        <w:rPr>
          <w:bCs/>
          <w:sz w:val="26"/>
          <w:szCs w:val="26"/>
        </w:rPr>
        <w:fldChar w:fldCharType="begin"/>
      </w:r>
      <w:r w:rsidR="0028234A" w:rsidRPr="00E858EB">
        <w:rPr>
          <w:bCs/>
          <w:sz w:val="26"/>
          <w:szCs w:val="26"/>
        </w:rPr>
        <w:instrText xml:space="preserve"> ADDIN EN.CITE &lt;EndNote&gt;&lt;Cite&gt;&lt;Author&gt;Chang&lt;/Author&gt;&lt;Year&gt;2015&lt;/Year&gt;&lt;RecNum&gt;372&lt;/RecNum&gt;&lt;DisplayText&gt;(Chang et al., 2015)&lt;/DisplayText&gt;&lt;record&gt;&lt;rec-number&gt;372&lt;/rec-number&gt;&lt;foreign-keys&gt;&lt;key app="EN" db-id="559fzaf0osetwre0zdnp9ppmtsvxsrapvw9f" timestamp="1696315073"&gt;372&lt;/key&gt;&lt;/foreign-keys&gt;&lt;ref-type name="Journal Article"&gt;17&lt;/ref-type&gt;&lt;contributors&gt;&lt;authors&gt;&lt;author&gt;Chang, Yu-Wei&lt;/author&gt;&lt;author&gt;Huang, Mu-Hsuan&lt;/author&gt;&lt;author&gt;Lin, Chiao-Wen&lt;/author&gt;&lt;/authors&gt;&lt;/contributors&gt;&lt;titles&gt;&lt;title&gt;Evolution of research subjects in library and information science based on keyword, bibliographical coupling, and co-citation analyses&lt;/title&gt;&lt;secondary-title&gt;Scientometrics&lt;/secondary-title&gt;&lt;/titles&gt;&lt;periodical&gt;&lt;full-title&gt;Scientometrics&lt;/full-title&gt;&lt;/periodical&gt;&lt;pages&gt;2071-2087&lt;/pages&gt;&lt;volume&gt;105&lt;/volume&gt;&lt;number&gt;3&lt;/number&gt;&lt;dates&gt;&lt;year&gt;2015&lt;/year&gt;&lt;pub-dates&gt;&lt;date&gt;2015/12/01&lt;/date&gt;&lt;/pub-dates&gt;&lt;/dates&gt;&lt;isbn&gt;1588-2861&lt;/isbn&gt;&lt;urls&gt;&lt;related-urls&gt;&lt;url&gt;https://doi.org/10.1007/s11192-015-1762-8&lt;/url&gt;&lt;/related-urls&gt;&lt;/urls&gt;&lt;electronic-resource-num&gt;10.1007/s11192-015-1762-8&lt;/electronic-resource-num&gt;&lt;/record&gt;&lt;/Cite&gt;&lt;/EndNote&gt;</w:instrText>
      </w:r>
      <w:r w:rsidR="0028234A" w:rsidRPr="00E858EB">
        <w:rPr>
          <w:bCs/>
          <w:sz w:val="26"/>
          <w:szCs w:val="26"/>
        </w:rPr>
        <w:fldChar w:fldCharType="separate"/>
      </w:r>
      <w:r w:rsidR="0028234A" w:rsidRPr="00E858EB">
        <w:rPr>
          <w:bCs/>
          <w:noProof/>
          <w:sz w:val="26"/>
          <w:szCs w:val="26"/>
        </w:rPr>
        <w:t>(Chang et al., 2015)</w:t>
      </w:r>
      <w:r w:rsidR="0028234A" w:rsidRPr="00E858EB">
        <w:rPr>
          <w:bCs/>
          <w:sz w:val="26"/>
          <w:szCs w:val="26"/>
        </w:rPr>
        <w:fldChar w:fldCharType="end"/>
      </w:r>
      <w:r w:rsidRPr="00E858EB">
        <w:rPr>
          <w:bCs/>
          <w:sz w:val="26"/>
          <w:szCs w:val="26"/>
        </w:rPr>
        <w:t xml:space="preserve">. The two </w:t>
      </w:r>
      <w:r w:rsidR="00724670" w:rsidRPr="00E858EB">
        <w:rPr>
          <w:bCs/>
          <w:sz w:val="26"/>
          <w:szCs w:val="26"/>
        </w:rPr>
        <w:t>well-known</w:t>
      </w:r>
      <w:r w:rsidRPr="00E858EB">
        <w:rPr>
          <w:bCs/>
          <w:sz w:val="26"/>
          <w:szCs w:val="26"/>
        </w:rPr>
        <w:t xml:space="preserve"> methods are co-citation analysis and bibliographic coupling analysis </w:t>
      </w:r>
      <w:r w:rsidRPr="00E858EB">
        <w:rPr>
          <w:bCs/>
          <w:iCs/>
          <w:sz w:val="26"/>
          <w:szCs w:val="26"/>
        </w:rPr>
        <w:fldChar w:fldCharType="begin"/>
      </w:r>
      <w:r w:rsidRPr="00E858EB">
        <w:rPr>
          <w:bCs/>
          <w:sz w:val="26"/>
          <w:szCs w:val="26"/>
        </w:rPr>
        <w:instrText xml:space="preserve"> ADDIN EN.CITE &lt;EndNote&gt;&lt;Cite&gt;&lt;Author&gt;Ferreira&lt;/Author&gt;&lt;Year&gt;2018&lt;/Year&gt;&lt;RecNum&gt;378&lt;/RecNum&gt;&lt;DisplayText&gt;(Ferreira, 2018)&lt;/DisplayText&gt;&lt;record&gt;&lt;rec-number&gt;378&lt;/rec-number&gt;&lt;foreign-keys&gt;&lt;key app="EN" db-id="559fzaf0osetwre0zdnp9ppmtsvxsrapvw9f" timestamp="1696317053"&gt;378&lt;/key&gt;&lt;/foreign-keys&gt;&lt;ref-type name="Journal Article"&gt;17&lt;/ref-type&gt;&lt;contributors&gt;&lt;authors&gt;&lt;author&gt;Ferreira, Fernando A. F.&lt;/author&gt;&lt;/authors&gt;&lt;/contributors&gt;&lt;titles&gt;&lt;title&gt;Mapping the field of arts-based management: Bibliographic coupling and co-citation analyses&lt;/title&gt;&lt;secondary-title&gt;Journal of Business Research&lt;/secondary-title&gt;&lt;/titles&gt;&lt;periodical&gt;&lt;full-title&gt;Journal of Business Research&lt;/full-title&gt;&lt;/periodical&gt;&lt;pages&gt;348-357&lt;/pages&gt;&lt;volume&gt;85&lt;/volume&gt;&lt;keywords&gt;&lt;keyword&gt;Arts-based management&lt;/keyword&gt;&lt;keyword&gt;Bibliometric analysis&lt;/keyword&gt;&lt;keyword&gt;Mapping&lt;/keyword&gt;&lt;keyword&gt;Scientific journals&lt;/keyword&gt;&lt;keyword&gt;VOSviewer&lt;/keyword&gt;&lt;/keywords&gt;&lt;dates&gt;&lt;year&gt;2018&lt;/year&gt;&lt;pub-dates&gt;&lt;date&gt;2018/04/01/&lt;/date&gt;&lt;/pub-dates&gt;&lt;/dates&gt;&lt;isbn&gt;0148-2963&lt;/isbn&gt;&lt;urls&gt;&lt;related-urls&gt;&lt;url&gt;https://www.sciencedirect.com/science/article/pii/S0148296317303922&lt;/url&gt;&lt;/related-urls&gt;&lt;/urls&gt;&lt;electronic-resource-num&gt;https://doi.org/10.1016/j.jbusres.2017.03.026&lt;/electronic-resource-num&gt;&lt;/record&gt;&lt;/Cite&gt;&lt;/EndNote&gt;</w:instrText>
      </w:r>
      <w:r w:rsidRPr="00E858EB">
        <w:rPr>
          <w:bCs/>
          <w:iCs/>
          <w:sz w:val="26"/>
          <w:szCs w:val="26"/>
        </w:rPr>
        <w:fldChar w:fldCharType="separate"/>
      </w:r>
      <w:r w:rsidRPr="00E858EB">
        <w:rPr>
          <w:bCs/>
          <w:noProof/>
          <w:sz w:val="26"/>
          <w:szCs w:val="26"/>
        </w:rPr>
        <w:t>(Ferreira, 2018)</w:t>
      </w:r>
      <w:r w:rsidRPr="00E858EB">
        <w:rPr>
          <w:bCs/>
          <w:iCs/>
          <w:sz w:val="26"/>
          <w:szCs w:val="26"/>
        </w:rPr>
        <w:fldChar w:fldCharType="end"/>
      </w:r>
      <w:r w:rsidRPr="00E858EB">
        <w:rPr>
          <w:bCs/>
          <w:sz w:val="26"/>
          <w:szCs w:val="26"/>
        </w:rPr>
        <w:t xml:space="preserve">. The former calculates a relationship between two papers based on </w:t>
      </w:r>
      <w:r w:rsidR="007E5754" w:rsidRPr="00E858EB">
        <w:rPr>
          <w:bCs/>
          <w:sz w:val="26"/>
          <w:szCs w:val="26"/>
        </w:rPr>
        <w:t xml:space="preserve">the number of </w:t>
      </w:r>
      <w:r w:rsidRPr="00E858EB">
        <w:rPr>
          <w:bCs/>
          <w:sz w:val="26"/>
          <w:szCs w:val="26"/>
        </w:rPr>
        <w:t>citations</w:t>
      </w:r>
      <w:r w:rsidR="004F3E6A">
        <w:rPr>
          <w:bCs/>
          <w:sz w:val="26"/>
          <w:szCs w:val="26"/>
        </w:rPr>
        <w:t xml:space="preserve"> they receive</w:t>
      </w:r>
      <w:r w:rsidRPr="00E858EB">
        <w:rPr>
          <w:bCs/>
          <w:sz w:val="26"/>
          <w:szCs w:val="26"/>
        </w:rPr>
        <w:t xml:space="preserve">. </w:t>
      </w:r>
      <w:r w:rsidR="00724670" w:rsidRPr="00E858EB">
        <w:rPr>
          <w:bCs/>
          <w:sz w:val="26"/>
          <w:szCs w:val="26"/>
        </w:rPr>
        <w:t>That means the co-citation technique builds up the structure of research themes by measuring the frequencies of</w:t>
      </w:r>
      <w:r w:rsidRPr="00E858EB">
        <w:rPr>
          <w:bCs/>
          <w:sz w:val="26"/>
          <w:szCs w:val="26"/>
        </w:rPr>
        <w:t xml:space="preserve"> articles co-cited by a third publication. The latter determines a connection between two papers through "coupling strength." In other words, the two articles are linked to the same topic when they simultaneously cite one or more publications in their reference lists. The more identical citations these documents share, the higher </w:t>
      </w:r>
      <w:r w:rsidR="00724670" w:rsidRPr="00E858EB">
        <w:rPr>
          <w:bCs/>
          <w:sz w:val="26"/>
          <w:szCs w:val="26"/>
        </w:rPr>
        <w:t xml:space="preserve">the </w:t>
      </w:r>
      <w:r w:rsidRPr="00E858EB">
        <w:rPr>
          <w:bCs/>
          <w:sz w:val="26"/>
          <w:szCs w:val="26"/>
        </w:rPr>
        <w:t xml:space="preserve">coupling strength represents </w:t>
      </w:r>
      <w:r w:rsidRPr="00E858EB">
        <w:rPr>
          <w:bCs/>
          <w:iCs/>
          <w:sz w:val="26"/>
          <w:szCs w:val="26"/>
        </w:rPr>
        <w:fldChar w:fldCharType="begin"/>
      </w:r>
      <w:r w:rsidRPr="00E858EB">
        <w:rPr>
          <w:bCs/>
          <w:sz w:val="26"/>
          <w:szCs w:val="26"/>
        </w:rPr>
        <w:instrText xml:space="preserve"> ADDIN EN.CITE &lt;EndNote&gt;&lt;Cite&gt;&lt;Author&gt;Phan Tan&lt;/Author&gt;&lt;Year&gt;2022&lt;/Year&gt;&lt;RecNum&gt;371&lt;/RecNum&gt;&lt;DisplayText&gt;(Phan Tan, 2022)&lt;/DisplayText&gt;&lt;record&gt;&lt;rec-number&gt;371&lt;/rec-number&gt;&lt;foreign-keys&gt;&lt;key app="EN" db-id="559fzaf0osetwre0zdnp9ppmtsvxsrapvw9f" timestamp="1696314989"&gt;371&lt;/key&gt;&lt;/foreign-keys&gt;&lt;ref-type name="Journal Article"&gt;17&lt;/ref-type&gt;&lt;contributors&gt;&lt;authors&gt;&lt;author&gt;Phan Tan, Luc&lt;/author&gt;&lt;/authors&gt;&lt;/contributors&gt;&lt;titles&gt;&lt;title&gt;Bibliometrics of social entrepreneurship research: Cocitation and bibliographic coupling analyses&lt;/title&gt;&lt;secondary-title&gt;Cogent Business &amp;amp; Management&lt;/secondary-title&gt;&lt;/titles&gt;&lt;periodical&gt;&lt;full-title&gt;Cogent Business &amp;amp; Management&lt;/full-title&gt;&lt;/periodical&gt;&lt;pages&gt;2124594&lt;/pages&gt;&lt;volume&gt;9&lt;/volume&gt;&lt;number&gt;1&lt;/number&gt;&lt;dates&gt;&lt;year&gt;2022&lt;/year&gt;&lt;pub-dates&gt;&lt;date&gt;2022/12/31&lt;/date&gt;&lt;/pub-dates&gt;&lt;/dates&gt;&lt;publisher&gt;Cogent OA&lt;/publisher&gt;&lt;isbn&gt;null&lt;/isbn&gt;&lt;urls&gt;&lt;related-urls&gt;&lt;url&gt;https://doi.org/10.1080/23311975.2022.2124594&lt;/url&gt;&lt;/related-urls&gt;&lt;/urls&gt;&lt;electronic-resource-num&gt;10.1080/23311975.2022.2124594&lt;/electronic-resource-num&gt;&lt;/record&gt;&lt;/Cite&gt;&lt;/EndNote&gt;</w:instrText>
      </w:r>
      <w:r w:rsidRPr="00E858EB">
        <w:rPr>
          <w:bCs/>
          <w:iCs/>
          <w:sz w:val="26"/>
          <w:szCs w:val="26"/>
        </w:rPr>
        <w:fldChar w:fldCharType="separate"/>
      </w:r>
      <w:r w:rsidRPr="00E858EB">
        <w:rPr>
          <w:bCs/>
          <w:noProof/>
          <w:sz w:val="26"/>
          <w:szCs w:val="26"/>
        </w:rPr>
        <w:t>(Phan Tan, 2022)</w:t>
      </w:r>
      <w:r w:rsidRPr="00E858EB">
        <w:rPr>
          <w:bCs/>
          <w:iCs/>
          <w:sz w:val="26"/>
          <w:szCs w:val="26"/>
        </w:rPr>
        <w:fldChar w:fldCharType="end"/>
      </w:r>
      <w:r w:rsidRPr="00E858EB">
        <w:rPr>
          <w:bCs/>
          <w:sz w:val="26"/>
          <w:szCs w:val="26"/>
        </w:rPr>
        <w:t>. Some scholars reveal that co-citation analysis might be more suitable for visualizing a science map of the study domain. Meanwhile, bibliographic coupling analysis c</w:t>
      </w:r>
      <w:r w:rsidR="007E5754" w:rsidRPr="00E858EB">
        <w:rPr>
          <w:bCs/>
          <w:sz w:val="26"/>
          <w:szCs w:val="26"/>
        </w:rPr>
        <w:t>an better explore the future directions of the research topic</w:t>
      </w:r>
      <w:r w:rsidRPr="00E858EB">
        <w:rPr>
          <w:bCs/>
          <w:sz w:val="26"/>
          <w:szCs w:val="26"/>
        </w:rPr>
        <w:t xml:space="preserve"> </w:t>
      </w:r>
      <w:r w:rsidRPr="00E858EB">
        <w:rPr>
          <w:bCs/>
          <w:iCs/>
          <w:sz w:val="26"/>
          <w:szCs w:val="26"/>
        </w:rPr>
        <w:fldChar w:fldCharType="begin"/>
      </w:r>
      <w:r w:rsidRPr="00E858EB">
        <w:rPr>
          <w:bCs/>
          <w:sz w:val="26"/>
          <w:szCs w:val="26"/>
        </w:rPr>
        <w:instrText xml:space="preserve"> ADDIN EN.CITE &lt;EndNote&gt;&lt;Cite&gt;&lt;Author&gt;Zhao&lt;/Author&gt;&lt;Year&gt;2008&lt;/Year&gt;&lt;RecNum&gt;379&lt;/RecNum&gt;&lt;DisplayText&gt;(Zhao &amp;amp; Strotmann, 2008)&lt;/DisplayText&gt;&lt;record&gt;&lt;rec-number&gt;379&lt;/rec-number&gt;&lt;foreign-keys&gt;&lt;key app="EN" db-id="559fzaf0osetwre0zdnp9ppmtsvxsrapvw9f" timestamp="1696317187"&gt;379&lt;/key&gt;&lt;/foreign-keys&gt;&lt;ref-type name="Journal Article"&gt;17&lt;/ref-type&gt;&lt;contributors&gt;&lt;authors&gt;&lt;author&gt;Zhao, Dangzhi&lt;/author&gt;&lt;author&gt;Strotmann, Andreas&lt;/author&gt;&lt;/authors&gt;&lt;/contributors&gt;&lt;titles&gt;&lt;title&gt;Evolution of research activities and intellectual influences in information science 1996–2005: Introducing author bibliographic-coupling analysis&lt;/title&gt;&lt;secondary-title&gt;Journal of the American Society for Information Science and Technology&lt;/secondary-title&gt;&lt;/titles&gt;&lt;periodical&gt;&lt;full-title&gt;Journal of the American Society for Information Science and Technology&lt;/full-title&gt;&lt;/periodical&gt;&lt;pages&gt;2070-2086&lt;/pages&gt;&lt;volume&gt;59&lt;/volume&gt;&lt;number&gt;13&lt;/number&gt;&lt;dates&gt;&lt;year&gt;2008&lt;/year&gt;&lt;/dates&gt;&lt;isbn&gt;1532-2882&lt;/isbn&gt;&lt;urls&gt;&lt;related-urls&gt;&lt;url&gt;https://onlinelibrary.wiley.com/doi/abs/10.1002/asi.20910&lt;/url&gt;&lt;/related-urls&gt;&lt;/urls&gt;&lt;electronic-resource-num&gt;https://doi.org/10.1002/asi.20910&lt;/electronic-resource-num&gt;&lt;/record&gt;&lt;/Cite&gt;&lt;/EndNote&gt;</w:instrText>
      </w:r>
      <w:r w:rsidRPr="00E858EB">
        <w:rPr>
          <w:bCs/>
          <w:iCs/>
          <w:sz w:val="26"/>
          <w:szCs w:val="26"/>
        </w:rPr>
        <w:fldChar w:fldCharType="separate"/>
      </w:r>
      <w:r w:rsidRPr="00E858EB">
        <w:rPr>
          <w:bCs/>
          <w:noProof/>
          <w:sz w:val="26"/>
          <w:szCs w:val="26"/>
        </w:rPr>
        <w:t>(Zhao &amp; Strotmann, 2008)</w:t>
      </w:r>
      <w:r w:rsidRPr="00E858EB">
        <w:rPr>
          <w:bCs/>
          <w:iCs/>
          <w:sz w:val="26"/>
          <w:szCs w:val="26"/>
        </w:rPr>
        <w:fldChar w:fldCharType="end"/>
      </w:r>
      <w:r w:rsidRPr="00E858EB">
        <w:rPr>
          <w:bCs/>
          <w:sz w:val="26"/>
          <w:szCs w:val="26"/>
        </w:rPr>
        <w:t xml:space="preserve">. In our study, we leverage the advantages of both mentioned techniques to provide valuable insight into the development of brand anthropomorphism literature. </w:t>
      </w:r>
    </w:p>
    <w:p w14:paraId="716112EE" w14:textId="77777777" w:rsidR="00017144" w:rsidRPr="00E858EB" w:rsidRDefault="00017144" w:rsidP="006C55A1">
      <w:pPr>
        <w:spacing w:line="360" w:lineRule="exact"/>
        <w:ind w:firstLine="720"/>
        <w:jc w:val="both"/>
        <w:rPr>
          <w:bCs/>
          <w:sz w:val="26"/>
          <w:szCs w:val="26"/>
        </w:rPr>
      </w:pPr>
    </w:p>
    <w:p w14:paraId="58C2E698" w14:textId="6ED2D683" w:rsidR="006B7047" w:rsidRDefault="006B7047" w:rsidP="00E858EB">
      <w:pPr>
        <w:autoSpaceDE w:val="0"/>
        <w:autoSpaceDN w:val="0"/>
        <w:adjustRightInd w:val="0"/>
        <w:spacing w:line="360" w:lineRule="exact"/>
        <w:rPr>
          <w:b/>
          <w:sz w:val="26"/>
          <w:szCs w:val="26"/>
        </w:rPr>
      </w:pPr>
      <w:r w:rsidRPr="00E858EB">
        <w:rPr>
          <w:b/>
          <w:sz w:val="26"/>
          <w:szCs w:val="26"/>
        </w:rPr>
        <w:t>Data Collection and Screening</w:t>
      </w:r>
    </w:p>
    <w:p w14:paraId="6494CE4E" w14:textId="77777777" w:rsidR="00750ABA" w:rsidRPr="00A50C2F" w:rsidRDefault="00750ABA" w:rsidP="00412359">
      <w:pPr>
        <w:widowControl w:val="0"/>
        <w:snapToGrid w:val="0"/>
        <w:spacing w:line="360" w:lineRule="exact"/>
        <w:ind w:firstLineChars="200" w:firstLine="520"/>
        <w:jc w:val="both"/>
        <w:rPr>
          <w:bCs/>
          <w:sz w:val="26"/>
          <w:szCs w:val="26"/>
        </w:rPr>
      </w:pPr>
      <w:r w:rsidRPr="00A50C2F">
        <w:rPr>
          <w:bCs/>
          <w:sz w:val="26"/>
          <w:szCs w:val="26"/>
        </w:rPr>
        <w:t>Figure 1 illustrates the data collection and screen. The data were taken through the Web of Science (</w:t>
      </w:r>
      <w:proofErr w:type="spellStart"/>
      <w:r w:rsidRPr="00A50C2F">
        <w:rPr>
          <w:bCs/>
          <w:sz w:val="26"/>
          <w:szCs w:val="26"/>
        </w:rPr>
        <w:t>WoS</w:t>
      </w:r>
      <w:proofErr w:type="spellEnd"/>
      <w:r w:rsidRPr="00A50C2F">
        <w:rPr>
          <w:bCs/>
          <w:sz w:val="26"/>
          <w:szCs w:val="26"/>
        </w:rPr>
        <w:t xml:space="preserve">), a top-quality database </w:t>
      </w:r>
      <w:r w:rsidRPr="00A50C2F">
        <w:rPr>
          <w:bCs/>
          <w:iCs/>
          <w:sz w:val="26"/>
          <w:szCs w:val="26"/>
        </w:rPr>
        <w:fldChar w:fldCharType="begin"/>
      </w:r>
      <w:r w:rsidRPr="00A50C2F">
        <w:rPr>
          <w:bCs/>
          <w:sz w:val="26"/>
          <w:szCs w:val="26"/>
        </w:rPr>
        <w:instrText xml:space="preserve"> ADDIN EN.CITE &lt;EndNote&gt;&lt;Cite&gt;&lt;Author&gt;Shah&lt;/Author&gt;&lt;Year&gt;2020&lt;/Year&gt;&lt;RecNum&gt;377&lt;/RecNum&gt;&lt;DisplayText&gt;(Shah et al., 2020)&lt;/DisplayText&gt;&lt;record&gt;&lt;rec-number&gt;377&lt;/rec-number&gt;&lt;foreign-keys&gt;&lt;key app="EN" db-id="559fzaf0osetwre0zdnp9ppmtsvxsrapvw9f" timestamp="1696316943"&gt;377&lt;/key&gt;&lt;/foreign-keys&gt;&lt;ref-type name="Journal Article"&gt;17&lt;/ref-type&gt;&lt;contributors&gt;&lt;authors&gt;&lt;author&gt;Shah, Syed Hamad Hassan&lt;/author&gt;&lt;author&gt;Lei, Shen&lt;/author&gt;&lt;author&gt;Ali, Muhammad&lt;/author&gt;&lt;author&gt;Doronin, Dmitrii&lt;/author&gt;&lt;author&gt;Hussain, Syed Talib&lt;/author&gt;&lt;/authors&gt;&lt;/contributors&gt;&lt;titles&gt;&lt;title&gt;Prosumption: bibliometric analysis using HistCite and VOSviewer&lt;/title&gt;&lt;secondary-title&gt;Kybernetes&lt;/secondary-title&gt;&lt;/titles&gt;&lt;periodical&gt;&lt;full-title&gt;Kybernetes&lt;/full-title&gt;&lt;/periodical&gt;&lt;pages&gt;1020-1045&lt;/pages&gt;&lt;volume&gt;49&lt;/volume&gt;&lt;number&gt;3&lt;/number&gt;&lt;dates&gt;&lt;year&gt;2020&lt;/year&gt;&lt;/dates&gt;&lt;publisher&gt;Emerald Publishing Limited&lt;/publisher&gt;&lt;isbn&gt;0368-492X&lt;/isbn&gt;&lt;urls&gt;&lt;related-urls&gt;&lt;url&gt;https://doi.org/10.1108/K-12-2018-0696&lt;/url&gt;&lt;/related-urls&gt;&lt;/urls&gt;&lt;electronic-resource-num&gt;10.1108/K-12-2018-0696&lt;/electronic-resource-num&gt;&lt;access-date&gt;2023/10/03&lt;/access-date&gt;&lt;/record&gt;&lt;/Cite&gt;&lt;/EndNote&gt;</w:instrText>
      </w:r>
      <w:r w:rsidRPr="00A50C2F">
        <w:rPr>
          <w:bCs/>
          <w:iCs/>
          <w:sz w:val="26"/>
          <w:szCs w:val="26"/>
        </w:rPr>
        <w:fldChar w:fldCharType="separate"/>
      </w:r>
      <w:r w:rsidRPr="00A50C2F">
        <w:rPr>
          <w:bCs/>
          <w:noProof/>
          <w:sz w:val="26"/>
          <w:szCs w:val="26"/>
        </w:rPr>
        <w:t>(Shah et al., 2020)</w:t>
      </w:r>
      <w:r w:rsidRPr="00A50C2F">
        <w:rPr>
          <w:bCs/>
          <w:iCs/>
          <w:sz w:val="26"/>
          <w:szCs w:val="26"/>
        </w:rPr>
        <w:fldChar w:fldCharType="end"/>
      </w:r>
      <w:r w:rsidRPr="00A50C2F">
        <w:rPr>
          <w:bCs/>
          <w:sz w:val="26"/>
          <w:szCs w:val="26"/>
        </w:rPr>
        <w:t xml:space="preserve">. Based on the extant literature on brand anthropomorphism, keywords such as "brand anthropomorphism," anthropomorphism in branding," "brand humanization," "humanlike brand," and relevant words (shown in </w:t>
      </w:r>
      <w:r>
        <w:rPr>
          <w:bCs/>
          <w:sz w:val="26"/>
          <w:szCs w:val="26"/>
        </w:rPr>
        <w:t>T</w:t>
      </w:r>
      <w:r w:rsidRPr="00A50C2F">
        <w:rPr>
          <w:bCs/>
          <w:sz w:val="26"/>
          <w:szCs w:val="26"/>
        </w:rPr>
        <w:t xml:space="preserve">able 2) were used as the search terms. These proposed terms are frequently used interchangeably </w:t>
      </w:r>
      <w:r w:rsidRPr="00A50C2F">
        <w:rPr>
          <w:bCs/>
          <w:sz w:val="26"/>
          <w:szCs w:val="26"/>
        </w:rPr>
        <w:fldChar w:fldCharType="begin">
          <w:fldData xml:space="preserve">PEVuZE5vdGU+PENpdGU+PEF1dGhvcj5NYWNJbm5pczwvQXV0aG9yPjxZZWFyPjIwMTc8L1llYXI+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</w:fldData>
        </w:fldChar>
      </w:r>
      <w:r w:rsidRPr="00A50C2F">
        <w:rPr>
          <w:bCs/>
          <w:sz w:val="26"/>
          <w:szCs w:val="26"/>
        </w:rPr>
        <w:instrText xml:space="preserve"> ADDIN EN.CITE </w:instrText>
      </w:r>
      <w:r w:rsidRPr="00A50C2F">
        <w:rPr>
          <w:bCs/>
          <w:sz w:val="26"/>
          <w:szCs w:val="26"/>
        </w:rPr>
        <w:fldChar w:fldCharType="begin">
          <w:fldData xml:space="preserve">PEVuZE5vdGU+PENpdGU+PEF1dGhvcj5NYWNJbm5pczwvQXV0aG9yPjxZZWFyPjIwMTc8L1llYXI+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</w:fldData>
        </w:fldChar>
      </w:r>
      <w:r w:rsidRPr="00A50C2F">
        <w:rPr>
          <w:bCs/>
          <w:sz w:val="26"/>
          <w:szCs w:val="26"/>
        </w:rPr>
        <w:instrText xml:space="preserve"> ADDIN EN.CITE.DATA </w:instrText>
      </w:r>
      <w:r w:rsidRPr="00A50C2F">
        <w:rPr>
          <w:bCs/>
          <w:sz w:val="26"/>
          <w:szCs w:val="26"/>
        </w:rPr>
      </w:r>
      <w:r w:rsidRPr="00A50C2F">
        <w:rPr>
          <w:bCs/>
          <w:sz w:val="26"/>
          <w:szCs w:val="26"/>
        </w:rPr>
        <w:fldChar w:fldCharType="end"/>
      </w:r>
      <w:r w:rsidRPr="00A50C2F">
        <w:rPr>
          <w:bCs/>
          <w:sz w:val="26"/>
          <w:szCs w:val="26"/>
        </w:rPr>
      </w:r>
      <w:r w:rsidRPr="00A50C2F">
        <w:rPr>
          <w:bCs/>
          <w:sz w:val="26"/>
          <w:szCs w:val="26"/>
        </w:rPr>
        <w:fldChar w:fldCharType="separate"/>
      </w:r>
      <w:r w:rsidRPr="00A50C2F">
        <w:rPr>
          <w:bCs/>
          <w:noProof/>
          <w:sz w:val="26"/>
          <w:szCs w:val="26"/>
        </w:rPr>
        <w:t>(Avis &amp; Aitken, 2015; MacInnis &amp; Folkes, 2017; Portal et al., 2018)</w:t>
      </w:r>
      <w:r w:rsidRPr="00A50C2F">
        <w:rPr>
          <w:bCs/>
          <w:sz w:val="26"/>
          <w:szCs w:val="26"/>
        </w:rPr>
        <w:fldChar w:fldCharType="end"/>
      </w:r>
      <w:r w:rsidRPr="00A50C2F">
        <w:rPr>
          <w:bCs/>
          <w:sz w:val="26"/>
          <w:szCs w:val="26"/>
        </w:rPr>
        <w:t xml:space="preserve">. In this work, “Articles” and “Review articles” in English, which were published before June 2023, were collected (excluding book chapters and conference proceedings). Initially, 407 results </w:t>
      </w:r>
      <w:r>
        <w:rPr>
          <w:bCs/>
          <w:sz w:val="26"/>
          <w:szCs w:val="26"/>
        </w:rPr>
        <w:t>were found for the given research fiel</w:t>
      </w:r>
      <w:r w:rsidRPr="00A50C2F">
        <w:rPr>
          <w:bCs/>
          <w:sz w:val="26"/>
          <w:szCs w:val="26"/>
        </w:rPr>
        <w:t xml:space="preserve">d in the </w:t>
      </w:r>
      <w:proofErr w:type="spellStart"/>
      <w:r w:rsidRPr="00A50C2F">
        <w:rPr>
          <w:bCs/>
          <w:sz w:val="26"/>
          <w:szCs w:val="26"/>
        </w:rPr>
        <w:t>WoS</w:t>
      </w:r>
      <w:proofErr w:type="spellEnd"/>
      <w:r w:rsidRPr="00A50C2F">
        <w:rPr>
          <w:bCs/>
          <w:sz w:val="26"/>
          <w:szCs w:val="26"/>
        </w:rPr>
        <w:t>.</w:t>
      </w:r>
    </w:p>
    <w:p w14:paraId="297C45F2" w14:textId="77777777" w:rsidR="00017144" w:rsidRPr="00750ABA" w:rsidRDefault="00017144" w:rsidP="00E858EB">
      <w:pPr>
        <w:autoSpaceDE w:val="0"/>
        <w:autoSpaceDN w:val="0"/>
        <w:adjustRightInd w:val="0"/>
        <w:spacing w:line="360" w:lineRule="exact"/>
        <w:rPr>
          <w:b/>
          <w:iCs/>
          <w:sz w:val="26"/>
          <w:szCs w:val="26"/>
        </w:rPr>
      </w:pPr>
    </w:p>
    <w:p w14:paraId="4B7C5F99" w14:textId="77777777" w:rsidR="00750ABA" w:rsidRDefault="00750ABA">
      <w:pPr>
        <w:rPr>
          <w:b/>
          <w:sz w:val="26"/>
        </w:rPr>
      </w:pPr>
      <w:bookmarkStart w:id="5" w:name="_Hlk172230749"/>
      <w:r>
        <w:rPr>
          <w:b/>
          <w:sz w:val="26"/>
        </w:rPr>
        <w:br w:type="page"/>
      </w:r>
    </w:p>
    <w:p w14:paraId="263E3A46" w14:textId="0E4D6DDD" w:rsidR="00884665" w:rsidRPr="00017144" w:rsidRDefault="00017144" w:rsidP="00017144">
      <w:pPr>
        <w:spacing w:before="120"/>
        <w:ind w:left="79" w:right="198"/>
        <w:rPr>
          <w:bCs/>
          <w:sz w:val="26"/>
          <w:szCs w:val="26"/>
        </w:rPr>
      </w:pPr>
      <w:r w:rsidRPr="00A50C2F">
        <w:rPr>
          <w:b/>
          <w:sz w:val="26"/>
        </w:rPr>
        <w:t>Figure</w:t>
      </w:r>
      <w:r w:rsidRPr="00A50C2F">
        <w:rPr>
          <w:b/>
          <w:spacing w:val="-8"/>
          <w:sz w:val="26"/>
        </w:rPr>
        <w:t xml:space="preserve"> </w:t>
      </w:r>
      <w:proofErr w:type="gramStart"/>
      <w:r w:rsidRPr="00A50C2F">
        <w:rPr>
          <w:b/>
          <w:spacing w:val="-8"/>
          <w:sz w:val="26"/>
        </w:rPr>
        <w:t>1</w:t>
      </w:r>
      <w:r w:rsidRPr="00A50C2F">
        <w:rPr>
          <w:b/>
          <w:spacing w:val="-6"/>
          <w:sz w:val="26"/>
        </w:rPr>
        <w:t xml:space="preserve"> </w:t>
      </w:r>
      <w:r w:rsidRPr="00A50C2F">
        <w:rPr>
          <w:b/>
          <w:spacing w:val="-3"/>
          <w:sz w:val="26"/>
        </w:rPr>
        <w:t xml:space="preserve"> </w:t>
      </w:r>
      <w:r w:rsidRPr="00017144">
        <w:rPr>
          <w:i/>
          <w:iCs/>
          <w:sz w:val="26"/>
        </w:rPr>
        <w:t>Bibliometric</w:t>
      </w:r>
      <w:proofErr w:type="gramEnd"/>
      <w:r w:rsidRPr="00017144">
        <w:rPr>
          <w:i/>
          <w:iCs/>
          <w:sz w:val="26"/>
        </w:rPr>
        <w:t xml:space="preserve"> Data Collection and Screening Process</w:t>
      </w:r>
    </w:p>
    <w:p w14:paraId="73053865" w14:textId="77777777" w:rsidR="00884665" w:rsidRPr="00A50C2F" w:rsidRDefault="00884665" w:rsidP="00017144">
      <w:pPr>
        <w:jc w:val="center"/>
      </w:pPr>
      <w:r w:rsidRPr="00A50C2F">
        <w:rPr>
          <w:noProof/>
        </w:rPr>
        <w:drawing>
          <wp:inline distT="0" distB="0" distL="0" distR="0" wp14:anchorId="1A4FE518" wp14:editId="04853504">
            <wp:extent cx="5674665" cy="4796789"/>
            <wp:effectExtent l="0" t="0" r="2540" b="4445"/>
            <wp:docPr id="9" name="Picture 9" descr="A flowchart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flowchart of a data flow&#10;&#10;Description automatically generated"/>
                    <pic:cNvPicPr/>
                  </pic:nvPicPr>
                  <pic:blipFill>
                    <a:blip r:embed="rId11"/>
                    <a:stretch>
                      <a:fillRect/>
                    </a:stretch>
                  </pic:blipFill>
                  <pic:spPr>
                    <a:xfrm>
                      <a:off x="0" y="0"/>
                      <a:ext cx="5684555" cy="4805149"/>
                    </a:xfrm>
                    <a:prstGeom prst="rect">
                      <a:avLst/>
                    </a:prstGeom>
                  </pic:spPr>
                </pic:pic>
              </a:graphicData>
            </a:graphic>
          </wp:inline>
        </w:drawing>
      </w:r>
    </w:p>
    <w:bookmarkEnd w:id="5"/>
    <w:p w14:paraId="6EC63A42" w14:textId="77777777" w:rsidR="00F70BA4" w:rsidRPr="00A50C2F" w:rsidRDefault="00F70BA4" w:rsidP="006B7047">
      <w:pPr>
        <w:autoSpaceDE w:val="0"/>
        <w:autoSpaceDN w:val="0"/>
        <w:adjustRightInd w:val="0"/>
        <w:spacing w:line="360" w:lineRule="exact"/>
        <w:ind w:firstLine="720"/>
        <w:rPr>
          <w:bCs/>
          <w:sz w:val="26"/>
          <w:szCs w:val="26"/>
        </w:rPr>
      </w:pPr>
    </w:p>
    <w:p w14:paraId="69851385" w14:textId="07A3475C" w:rsidR="00F70BA4" w:rsidRPr="00A50C2F" w:rsidRDefault="00884665" w:rsidP="00017144">
      <w:pPr>
        <w:autoSpaceDE w:val="0"/>
        <w:autoSpaceDN w:val="0"/>
        <w:adjustRightInd w:val="0"/>
        <w:spacing w:line="360" w:lineRule="exact"/>
        <w:rPr>
          <w:bCs/>
          <w:sz w:val="26"/>
          <w:szCs w:val="26"/>
        </w:rPr>
      </w:pPr>
      <w:r w:rsidRPr="00A50C2F">
        <w:rPr>
          <w:b/>
          <w:sz w:val="26"/>
          <w:szCs w:val="26"/>
        </w:rPr>
        <w:t xml:space="preserve">Table </w:t>
      </w:r>
      <w:proofErr w:type="gramStart"/>
      <w:r w:rsidR="00C22B4C" w:rsidRPr="00A50C2F">
        <w:rPr>
          <w:b/>
          <w:sz w:val="26"/>
          <w:szCs w:val="26"/>
        </w:rPr>
        <w:t>2</w:t>
      </w:r>
      <w:r w:rsidR="00017144">
        <w:rPr>
          <w:b/>
          <w:sz w:val="26"/>
          <w:szCs w:val="26"/>
        </w:rPr>
        <w:t xml:space="preserve"> </w:t>
      </w:r>
      <w:r w:rsidRPr="00A50C2F">
        <w:rPr>
          <w:bCs/>
          <w:sz w:val="26"/>
          <w:szCs w:val="26"/>
        </w:rPr>
        <w:t xml:space="preserve"> </w:t>
      </w:r>
      <w:r w:rsidR="00F70BA4" w:rsidRPr="00017144">
        <w:rPr>
          <w:bCs/>
          <w:i/>
          <w:iCs/>
          <w:sz w:val="26"/>
          <w:szCs w:val="26"/>
        </w:rPr>
        <w:t>Key</w:t>
      </w:r>
      <w:proofErr w:type="gramEnd"/>
      <w:r w:rsidR="00F70BA4" w:rsidRPr="00017144">
        <w:rPr>
          <w:bCs/>
          <w:i/>
          <w:iCs/>
          <w:sz w:val="26"/>
          <w:szCs w:val="26"/>
        </w:rPr>
        <w:t xml:space="preserve"> </w:t>
      </w:r>
      <w:r w:rsidR="00017144" w:rsidRPr="00017144">
        <w:rPr>
          <w:bCs/>
          <w:i/>
          <w:iCs/>
          <w:sz w:val="26"/>
          <w:szCs w:val="26"/>
        </w:rPr>
        <w:t>Search Terms</w:t>
      </w:r>
    </w:p>
    <w:tbl>
      <w:tblPr>
        <w:tblStyle w:val="21"/>
        <w:tblW w:w="5000" w:type="pct"/>
        <w:jc w:val="center"/>
        <w:tblLook w:val="04A0" w:firstRow="1" w:lastRow="0" w:firstColumn="1" w:lastColumn="0" w:noHBand="0" w:noVBand="1"/>
      </w:tblPr>
      <w:tblGrid>
        <w:gridCol w:w="2470"/>
        <w:gridCol w:w="6556"/>
      </w:tblGrid>
      <w:tr w:rsidR="00A50C2F" w:rsidRPr="00A50C2F" w14:paraId="49609CB7" w14:textId="77777777" w:rsidTr="00ED60C6">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368" w:type="pct"/>
            <w:tcBorders>
              <w:top w:val="single" w:sz="8" w:space="0" w:color="auto"/>
              <w:bottom w:val="single" w:sz="8" w:space="0" w:color="auto"/>
            </w:tcBorders>
            <w:vAlign w:val="center"/>
          </w:tcPr>
          <w:p w14:paraId="125C13AE" w14:textId="4ECB4D19" w:rsidR="006B3974" w:rsidRPr="00017144" w:rsidRDefault="00F70BA4" w:rsidP="00017144">
            <w:pPr>
              <w:spacing w:line="360" w:lineRule="exact"/>
              <w:jc w:val="center"/>
              <w:rPr>
                <w:rFonts w:cs="Times New Roman"/>
                <w:sz w:val="22"/>
                <w:szCs w:val="22"/>
              </w:rPr>
            </w:pPr>
            <w:r w:rsidRPr="00017144">
              <w:rPr>
                <w:rFonts w:cs="Times New Roman"/>
                <w:sz w:val="22"/>
                <w:szCs w:val="22"/>
              </w:rPr>
              <w:t>Search terms</w:t>
            </w:r>
          </w:p>
        </w:tc>
        <w:tc>
          <w:tcPr>
            <w:tcW w:w="3632" w:type="pct"/>
            <w:tcBorders>
              <w:top w:val="single" w:sz="8" w:space="0" w:color="auto"/>
              <w:bottom w:val="single" w:sz="8" w:space="0" w:color="auto"/>
            </w:tcBorders>
          </w:tcPr>
          <w:p w14:paraId="716BA332" w14:textId="77777777" w:rsidR="006B3974" w:rsidRPr="00017144" w:rsidRDefault="006B3974" w:rsidP="00017144">
            <w:pPr>
              <w:spacing w:line="360" w:lineRule="exact"/>
              <w:jc w:val="center"/>
              <w:cnfStyle w:val="100000000000" w:firstRow="1" w:lastRow="0" w:firstColumn="0" w:lastColumn="0" w:oddVBand="0" w:evenVBand="0" w:oddHBand="0" w:evenHBand="0" w:firstRowFirstColumn="0" w:firstRowLastColumn="0" w:lastRowFirstColumn="0" w:lastRowLastColumn="0"/>
              <w:rPr>
                <w:rFonts w:cs="Times New Roman"/>
                <w:sz w:val="22"/>
                <w:szCs w:val="22"/>
              </w:rPr>
            </w:pPr>
            <w:r w:rsidRPr="00017144">
              <w:rPr>
                <w:rFonts w:cs="Times New Roman"/>
                <w:sz w:val="22"/>
                <w:szCs w:val="22"/>
              </w:rPr>
              <w:t>Search String</w:t>
            </w:r>
          </w:p>
        </w:tc>
      </w:tr>
      <w:tr w:rsidR="00A50C2F" w:rsidRPr="00A50C2F" w14:paraId="76CE978B" w14:textId="77777777" w:rsidTr="00ED60C6">
        <w:trPr>
          <w:cnfStyle w:val="000000100000" w:firstRow="0" w:lastRow="0" w:firstColumn="0" w:lastColumn="0" w:oddVBand="0" w:evenVBand="0" w:oddHBand="1"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368" w:type="pct"/>
            <w:tcBorders>
              <w:top w:val="single" w:sz="8" w:space="0" w:color="auto"/>
            </w:tcBorders>
          </w:tcPr>
          <w:p w14:paraId="1A68F385" w14:textId="77777777" w:rsidR="006B3974" w:rsidRPr="00017144" w:rsidRDefault="006B3974" w:rsidP="00017144">
            <w:pPr>
              <w:spacing w:line="360" w:lineRule="exact"/>
              <w:rPr>
                <w:rFonts w:cs="Times New Roman"/>
                <w:b w:val="0"/>
                <w:bCs w:val="0"/>
                <w:sz w:val="22"/>
                <w:szCs w:val="22"/>
              </w:rPr>
            </w:pPr>
            <w:r w:rsidRPr="00017144">
              <w:rPr>
                <w:rFonts w:cs="Times New Roman"/>
                <w:b w:val="0"/>
                <w:bCs w:val="0"/>
                <w:sz w:val="22"/>
                <w:szCs w:val="22"/>
              </w:rPr>
              <w:t xml:space="preserve">Generic terms </w:t>
            </w:r>
          </w:p>
        </w:tc>
        <w:tc>
          <w:tcPr>
            <w:tcW w:w="3632" w:type="pct"/>
            <w:tcBorders>
              <w:top w:val="single" w:sz="8" w:space="0" w:color="auto"/>
            </w:tcBorders>
          </w:tcPr>
          <w:p w14:paraId="47530364" w14:textId="77777777" w:rsidR="006B3974" w:rsidRPr="00017144" w:rsidRDefault="006B3974" w:rsidP="00017144">
            <w:pPr>
              <w:spacing w:line="360" w:lineRule="exact"/>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017144">
              <w:rPr>
                <w:rFonts w:cs="Times New Roman"/>
                <w:sz w:val="22"/>
                <w:szCs w:val="22"/>
              </w:rPr>
              <w:t>Brand* Anthropomorph*</w:t>
            </w:r>
          </w:p>
          <w:p w14:paraId="56B5F782" w14:textId="77777777" w:rsidR="006B3974" w:rsidRPr="00017144" w:rsidRDefault="006B3974" w:rsidP="00017144">
            <w:pPr>
              <w:spacing w:line="360" w:lineRule="exact"/>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017144">
              <w:rPr>
                <w:rFonts w:cs="Times New Roman"/>
                <w:sz w:val="22"/>
                <w:szCs w:val="22"/>
              </w:rPr>
              <w:t>OR</w:t>
            </w:r>
          </w:p>
          <w:p w14:paraId="1DE50A73" w14:textId="1F888BAE" w:rsidR="006B3974" w:rsidRPr="00017144" w:rsidRDefault="006B3974" w:rsidP="00017144">
            <w:pPr>
              <w:spacing w:line="360" w:lineRule="exact"/>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017144">
              <w:rPr>
                <w:rFonts w:cs="Times New Roman"/>
                <w:sz w:val="22"/>
                <w:szCs w:val="22"/>
              </w:rPr>
              <w:t>Brand* AND “person like</w:t>
            </w:r>
            <w:r w:rsidR="00E111EF" w:rsidRPr="00017144">
              <w:rPr>
                <w:rFonts w:cs="Times New Roman"/>
                <w:sz w:val="22"/>
                <w:szCs w:val="22"/>
              </w:rPr>
              <w:t>,</w:t>
            </w:r>
            <w:r w:rsidRPr="00017144">
              <w:rPr>
                <w:rFonts w:cs="Times New Roman"/>
                <w:sz w:val="22"/>
                <w:szCs w:val="22"/>
              </w:rPr>
              <w:t>” “humanness</w:t>
            </w:r>
            <w:r w:rsidR="00E111EF" w:rsidRPr="00017144">
              <w:rPr>
                <w:rFonts w:cs="Times New Roman"/>
                <w:sz w:val="22"/>
                <w:szCs w:val="22"/>
              </w:rPr>
              <w:t>,</w:t>
            </w:r>
            <w:r w:rsidRPr="00017144">
              <w:rPr>
                <w:rFonts w:cs="Times New Roman"/>
                <w:sz w:val="22"/>
                <w:szCs w:val="22"/>
              </w:rPr>
              <w:t>” “mind perception</w:t>
            </w:r>
            <w:r w:rsidR="00E111EF" w:rsidRPr="00017144">
              <w:rPr>
                <w:rFonts w:cs="Times New Roman"/>
                <w:sz w:val="22"/>
                <w:szCs w:val="22"/>
              </w:rPr>
              <w:t>,</w:t>
            </w:r>
            <w:r w:rsidRPr="00017144">
              <w:rPr>
                <w:rFonts w:cs="Times New Roman"/>
                <w:sz w:val="22"/>
                <w:szCs w:val="22"/>
              </w:rPr>
              <w:t>” “mental state ascription</w:t>
            </w:r>
            <w:r w:rsidR="00E111EF" w:rsidRPr="00017144">
              <w:rPr>
                <w:rFonts w:cs="Times New Roman"/>
                <w:sz w:val="22"/>
                <w:szCs w:val="22"/>
              </w:rPr>
              <w:t>,</w:t>
            </w:r>
            <w:r w:rsidRPr="00017144">
              <w:rPr>
                <w:rFonts w:cs="Times New Roman"/>
                <w:sz w:val="22"/>
                <w:szCs w:val="22"/>
              </w:rPr>
              <w:t xml:space="preserve">” </w:t>
            </w:r>
            <w:r w:rsidR="00E111EF" w:rsidRPr="00017144">
              <w:rPr>
                <w:rFonts w:cs="Times New Roman"/>
                <w:sz w:val="22"/>
                <w:szCs w:val="22"/>
              </w:rPr>
              <w:t xml:space="preserve">and </w:t>
            </w:r>
            <w:r w:rsidRPr="00017144">
              <w:rPr>
                <w:rFonts w:cs="Times New Roman"/>
                <w:sz w:val="22"/>
                <w:szCs w:val="22"/>
              </w:rPr>
              <w:t>“intentional agents</w:t>
            </w:r>
            <w:r w:rsidR="00E111EF" w:rsidRPr="00017144">
              <w:rPr>
                <w:rFonts w:cs="Times New Roman"/>
                <w:sz w:val="22"/>
                <w:szCs w:val="22"/>
              </w:rPr>
              <w:t>.</w:t>
            </w:r>
            <w:r w:rsidRPr="00017144">
              <w:rPr>
                <w:rFonts w:cs="Times New Roman"/>
                <w:sz w:val="22"/>
                <w:szCs w:val="22"/>
              </w:rPr>
              <w:t>”</w:t>
            </w:r>
          </w:p>
        </w:tc>
      </w:tr>
      <w:tr w:rsidR="00A50C2F" w:rsidRPr="00A50C2F" w14:paraId="7EE2087C" w14:textId="77777777" w:rsidTr="00ED60C6">
        <w:trPr>
          <w:trHeight w:val="456"/>
          <w:jc w:val="center"/>
        </w:trPr>
        <w:tc>
          <w:tcPr>
            <w:cnfStyle w:val="001000000000" w:firstRow="0" w:lastRow="0" w:firstColumn="1" w:lastColumn="0" w:oddVBand="0" w:evenVBand="0" w:oddHBand="0" w:evenHBand="0" w:firstRowFirstColumn="0" w:firstRowLastColumn="0" w:lastRowFirstColumn="0" w:lastRowLastColumn="0"/>
            <w:tcW w:w="1368" w:type="pct"/>
          </w:tcPr>
          <w:p w14:paraId="6E98B16B" w14:textId="77777777" w:rsidR="006B3974" w:rsidRPr="00017144" w:rsidRDefault="006B3974" w:rsidP="00017144">
            <w:pPr>
              <w:spacing w:line="360" w:lineRule="exact"/>
              <w:rPr>
                <w:rFonts w:cs="Times New Roman"/>
                <w:b w:val="0"/>
                <w:bCs w:val="0"/>
                <w:sz w:val="22"/>
                <w:szCs w:val="22"/>
              </w:rPr>
            </w:pPr>
            <w:r w:rsidRPr="00017144">
              <w:rPr>
                <w:rFonts w:cs="Times New Roman"/>
                <w:b w:val="0"/>
                <w:bCs w:val="0"/>
                <w:sz w:val="22"/>
                <w:szCs w:val="22"/>
              </w:rPr>
              <w:t>Related terms</w:t>
            </w:r>
          </w:p>
        </w:tc>
        <w:tc>
          <w:tcPr>
            <w:tcW w:w="3632" w:type="pct"/>
          </w:tcPr>
          <w:p w14:paraId="6353EAB7" w14:textId="47EEE3E8" w:rsidR="006B3974" w:rsidRPr="00017144" w:rsidRDefault="006B3974" w:rsidP="00017144">
            <w:pPr>
              <w:spacing w:line="360" w:lineRule="exact"/>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017144">
              <w:rPr>
                <w:rFonts w:cs="Times New Roman"/>
                <w:sz w:val="22"/>
                <w:szCs w:val="22"/>
              </w:rPr>
              <w:t>OR "brand humanization," "humanized brands," "humanizing brands," "humanlike brand," “human-like brand</w:t>
            </w:r>
            <w:r w:rsidR="00E111EF" w:rsidRPr="00017144">
              <w:rPr>
                <w:rFonts w:cs="Times New Roman"/>
                <w:sz w:val="22"/>
                <w:szCs w:val="22"/>
              </w:rPr>
              <w:t>,</w:t>
            </w:r>
            <w:r w:rsidRPr="00017144">
              <w:rPr>
                <w:rFonts w:cs="Times New Roman"/>
                <w:sz w:val="22"/>
                <w:szCs w:val="22"/>
              </w:rPr>
              <w:t>” “</w:t>
            </w:r>
            <w:r w:rsidR="00017144">
              <w:rPr>
                <w:rFonts w:cs="Times New Roman"/>
                <w:sz w:val="22"/>
                <w:szCs w:val="22"/>
              </w:rPr>
              <w:t>human-like</w:t>
            </w:r>
            <w:r w:rsidRPr="00017144">
              <w:rPr>
                <w:rFonts w:cs="Times New Roman"/>
                <w:sz w:val="22"/>
                <w:szCs w:val="22"/>
              </w:rPr>
              <w:t xml:space="preserve"> brand</w:t>
            </w:r>
            <w:r w:rsidR="00E111EF" w:rsidRPr="00017144">
              <w:rPr>
                <w:rFonts w:cs="Times New Roman"/>
                <w:sz w:val="22"/>
                <w:szCs w:val="22"/>
              </w:rPr>
              <w:t>,</w:t>
            </w:r>
            <w:r w:rsidRPr="00017144">
              <w:rPr>
                <w:rFonts w:cs="Times New Roman"/>
                <w:sz w:val="22"/>
                <w:szCs w:val="22"/>
              </w:rPr>
              <w:t>” and "human brands</w:t>
            </w:r>
            <w:r w:rsidR="00E111EF" w:rsidRPr="00017144">
              <w:rPr>
                <w:rFonts w:cs="Times New Roman"/>
                <w:sz w:val="22"/>
                <w:szCs w:val="22"/>
              </w:rPr>
              <w:t>.</w:t>
            </w:r>
            <w:r w:rsidRPr="00017144">
              <w:rPr>
                <w:rFonts w:cs="Times New Roman"/>
                <w:sz w:val="22"/>
                <w:szCs w:val="22"/>
              </w:rPr>
              <w:t xml:space="preserve">"  </w:t>
            </w:r>
          </w:p>
          <w:p w14:paraId="25606A7D" w14:textId="13801462" w:rsidR="006B3974" w:rsidRPr="00017144" w:rsidRDefault="006B3974" w:rsidP="00017144">
            <w:pPr>
              <w:spacing w:line="360" w:lineRule="exact"/>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017144">
              <w:rPr>
                <w:rFonts w:cs="Times New Roman"/>
                <w:sz w:val="22"/>
                <w:szCs w:val="22"/>
              </w:rPr>
              <w:t>OR “brand personification</w:t>
            </w:r>
            <w:r w:rsidR="00E111EF" w:rsidRPr="00017144">
              <w:rPr>
                <w:rFonts w:cs="Times New Roman"/>
                <w:sz w:val="22"/>
                <w:szCs w:val="22"/>
              </w:rPr>
              <w:t>,</w:t>
            </w:r>
            <w:r w:rsidRPr="00017144">
              <w:rPr>
                <w:rFonts w:cs="Times New Roman"/>
                <w:sz w:val="22"/>
                <w:szCs w:val="22"/>
              </w:rPr>
              <w:t>” “brand as a person</w:t>
            </w:r>
            <w:r w:rsidR="00E111EF" w:rsidRPr="00017144">
              <w:rPr>
                <w:rFonts w:cs="Times New Roman"/>
                <w:sz w:val="22"/>
                <w:szCs w:val="22"/>
              </w:rPr>
              <w:t>,</w:t>
            </w:r>
            <w:r w:rsidRPr="00017144">
              <w:rPr>
                <w:rFonts w:cs="Times New Roman"/>
                <w:sz w:val="22"/>
                <w:szCs w:val="22"/>
              </w:rPr>
              <w:t>” “brand as a human</w:t>
            </w:r>
            <w:r w:rsidR="00E111EF" w:rsidRPr="00017144">
              <w:rPr>
                <w:rFonts w:cs="Times New Roman"/>
                <w:sz w:val="22"/>
                <w:szCs w:val="22"/>
              </w:rPr>
              <w:t>,</w:t>
            </w:r>
            <w:r w:rsidRPr="00017144">
              <w:rPr>
                <w:rFonts w:cs="Times New Roman"/>
                <w:sz w:val="22"/>
                <w:szCs w:val="22"/>
              </w:rPr>
              <w:t>” “living brands</w:t>
            </w:r>
            <w:r w:rsidR="00E111EF" w:rsidRPr="00017144">
              <w:rPr>
                <w:rFonts w:cs="Times New Roman"/>
                <w:sz w:val="22"/>
                <w:szCs w:val="22"/>
              </w:rPr>
              <w:t>.</w:t>
            </w:r>
            <w:r w:rsidRPr="00017144">
              <w:rPr>
                <w:rFonts w:cs="Times New Roman"/>
                <w:sz w:val="22"/>
                <w:szCs w:val="22"/>
              </w:rPr>
              <w:t>”</w:t>
            </w:r>
          </w:p>
        </w:tc>
      </w:tr>
    </w:tbl>
    <w:p w14:paraId="4E5E5BA8" w14:textId="686E7FAA" w:rsidR="006B3974" w:rsidRDefault="006B3974" w:rsidP="006B7047">
      <w:pPr>
        <w:autoSpaceDE w:val="0"/>
        <w:autoSpaceDN w:val="0"/>
        <w:adjustRightInd w:val="0"/>
        <w:spacing w:line="360" w:lineRule="exact"/>
        <w:ind w:firstLine="720"/>
        <w:rPr>
          <w:bCs/>
          <w:iCs/>
          <w:sz w:val="26"/>
          <w:szCs w:val="26"/>
        </w:rPr>
      </w:pPr>
    </w:p>
    <w:p w14:paraId="00EFBA77" w14:textId="77777777" w:rsidR="00ED60C6" w:rsidRPr="00A50C2F" w:rsidRDefault="00ED60C6" w:rsidP="00412359">
      <w:pPr>
        <w:widowControl w:val="0"/>
        <w:snapToGrid w:val="0"/>
        <w:spacing w:line="360" w:lineRule="exact"/>
        <w:ind w:firstLineChars="200" w:firstLine="520"/>
        <w:jc w:val="both"/>
        <w:rPr>
          <w:bCs/>
          <w:sz w:val="26"/>
          <w:szCs w:val="26"/>
        </w:rPr>
      </w:pPr>
      <w:r w:rsidRPr="00A50C2F">
        <w:rPr>
          <w:bCs/>
          <w:sz w:val="26"/>
          <w:szCs w:val="26"/>
        </w:rPr>
        <w:t xml:space="preserve">Next, we conducted the second manual qualitative check based on the exported Excel data to ensure that duplicated or unrelated papers were excluded from the sample </w:t>
      </w:r>
      <w:r w:rsidRPr="00A50C2F">
        <w:rPr>
          <w:bCs/>
          <w:sz w:val="26"/>
          <w:szCs w:val="26"/>
        </w:rPr>
        <w:fldChar w:fldCharType="begin"/>
      </w:r>
      <w:r w:rsidRPr="00A50C2F">
        <w:rPr>
          <w:bCs/>
          <w:sz w:val="26"/>
          <w:szCs w:val="26"/>
        </w:rPr>
        <w:instrText xml:space="preserve"> ADDIN EN.CITE &lt;EndNote&gt;&lt;Cite&gt;&lt;Author&gt;Hoang&lt;/Author&gt;&lt;Year&gt;2023&lt;/Year&gt;&lt;RecNum&gt;628&lt;/RecNum&gt;&lt;DisplayText&gt;(Hoang et al., 2023)&lt;/DisplayText&gt;&lt;record&gt;&lt;rec-number&gt;628&lt;/rec-number&gt;&lt;foreign-keys&gt;&lt;key app="EN" db-id="559fzaf0osetwre0zdnp9ppmtsvxsrapvw9f" timestamp="1721351290"&gt;628&lt;/key&gt;&lt;/foreign-keys&gt;&lt;ref-type name="Journal Article"&gt;17&lt;/ref-type&gt;&lt;contributors&gt;&lt;authors&gt;&lt;author&gt;Hoang, Thu-Hang&lt;/author&gt;&lt;author&gt;Nguyen, Nhi Pham Phuong&lt;/author&gt;&lt;author&gt;Hoang, Nhu- Y. Ngoc&lt;/author&gt;&lt;author&gt;Akbari, Mohammadreza&lt;/author&gt;&lt;author&gt;Quang, Huy Truong&lt;/author&gt;&lt;author&gt;Binh, An Duong Thi&lt;/author&gt;&lt;/authors&gt;&lt;/contributors&gt;&lt;titles&gt;&lt;title&gt;Application of social media in supply chain 4.0 practices: a bibliometric analysis and research trends&lt;/title&gt;&lt;secondary-title&gt;Operations Management Research&lt;/secondary-title&gt;&lt;/titles&gt;&lt;periodical&gt;&lt;full-title&gt;Operations Management Research&lt;/full-title&gt;&lt;/periodical&gt;&lt;pages&gt;1162-1184&lt;/pages&gt;&lt;volume&gt;16&lt;/volume&gt;&lt;number&gt;3&lt;/number&gt;&lt;dates&gt;&lt;year&gt;2023&lt;/year&gt;&lt;pub-dates&gt;&lt;date&gt;2023/09/01&lt;/date&gt;&lt;/pub-dates&gt;&lt;/dates&gt;&lt;isbn&gt;1936-9743&lt;/isbn&gt;&lt;urls&gt;&lt;related-urls&gt;&lt;url&gt;https://doi.org/10.1007/s12063-023-00378-9&lt;/url&gt;&lt;/related-urls&gt;&lt;/urls&gt;&lt;electronic-resource-num&gt;10.1007/s12063-023-00378-9&lt;/electronic-resource-num&gt;&lt;/record&gt;&lt;/Cite&gt;&lt;/EndNote&gt;</w:instrText>
      </w:r>
      <w:r w:rsidRPr="00A50C2F">
        <w:rPr>
          <w:bCs/>
          <w:sz w:val="26"/>
          <w:szCs w:val="26"/>
        </w:rPr>
        <w:fldChar w:fldCharType="separate"/>
      </w:r>
      <w:r w:rsidRPr="00A50C2F">
        <w:rPr>
          <w:bCs/>
          <w:noProof/>
          <w:sz w:val="26"/>
          <w:szCs w:val="26"/>
        </w:rPr>
        <w:t>(Hoang et al., 2023)</w:t>
      </w:r>
      <w:r w:rsidRPr="00A50C2F">
        <w:rPr>
          <w:bCs/>
          <w:sz w:val="26"/>
          <w:szCs w:val="26"/>
        </w:rPr>
        <w:fldChar w:fldCharType="end"/>
      </w:r>
      <w:r w:rsidRPr="00A50C2F">
        <w:rPr>
          <w:bCs/>
          <w:sz w:val="26"/>
          <w:szCs w:val="26"/>
        </w:rPr>
        <w:t xml:space="preserve">. Titles and </w:t>
      </w:r>
      <w:r w:rsidRPr="00412359">
        <w:rPr>
          <w:rStyle w:val="shorttext"/>
        </w:rPr>
        <w:t>abstracts</w:t>
      </w:r>
      <w:r w:rsidRPr="00A50C2F">
        <w:rPr>
          <w:bCs/>
          <w:sz w:val="26"/>
          <w:szCs w:val="26"/>
        </w:rPr>
        <w:t xml:space="preserve">, </w:t>
      </w:r>
      <w:r>
        <w:rPr>
          <w:bCs/>
          <w:sz w:val="26"/>
          <w:szCs w:val="26"/>
        </w:rPr>
        <w:t>as well as full texts of downloaded publications, were carefully reviewed (e.g., pure literature reviews,</w:t>
      </w:r>
      <w:r w:rsidRPr="00A50C2F">
        <w:rPr>
          <w:bCs/>
          <w:sz w:val="26"/>
          <w:szCs w:val="26"/>
        </w:rPr>
        <w:t xml:space="preserve"> data series/</w:t>
      </w:r>
      <w:r>
        <w:rPr>
          <w:bCs/>
          <w:sz w:val="26"/>
          <w:szCs w:val="26"/>
        </w:rPr>
        <w:t xml:space="preserve"> </w:t>
      </w:r>
      <w:r w:rsidRPr="00A50C2F">
        <w:rPr>
          <w:bCs/>
          <w:sz w:val="26"/>
          <w:szCs w:val="26"/>
        </w:rPr>
        <w:t>methodological, or not relevant to categories of branding/marketing/business/</w:t>
      </w:r>
      <w:r>
        <w:rPr>
          <w:bCs/>
          <w:sz w:val="26"/>
          <w:szCs w:val="26"/>
        </w:rPr>
        <w:t xml:space="preserve"> </w:t>
      </w:r>
      <w:r w:rsidRPr="00A50C2F">
        <w:rPr>
          <w:bCs/>
          <w:sz w:val="26"/>
          <w:szCs w:val="26"/>
        </w:rPr>
        <w:t xml:space="preserve">management/economics/ hospitality and tourism/ communication/ psychological social). Our research </w:t>
      </w:r>
      <w:r>
        <w:rPr>
          <w:bCs/>
          <w:sz w:val="26"/>
          <w:szCs w:val="26"/>
        </w:rPr>
        <w:t>focused solely on anthropomorphized brands; therefor</w:t>
      </w:r>
      <w:r w:rsidRPr="00A50C2F">
        <w:rPr>
          <w:bCs/>
          <w:sz w:val="26"/>
          <w:szCs w:val="26"/>
        </w:rPr>
        <w:t xml:space="preserve">e, papers on robotic and intelligent objects were excluded from our dataset. The screening process eliminated 39 articles, leaving the final sample of 368 results retained for the next stage. </w:t>
      </w:r>
    </w:p>
    <w:p w14:paraId="7224819C" w14:textId="77777777" w:rsidR="00ED60C6" w:rsidRPr="00ED60C6" w:rsidRDefault="00ED60C6" w:rsidP="006B7047">
      <w:pPr>
        <w:autoSpaceDE w:val="0"/>
        <w:autoSpaceDN w:val="0"/>
        <w:adjustRightInd w:val="0"/>
        <w:spacing w:line="360" w:lineRule="exact"/>
        <w:ind w:firstLine="720"/>
        <w:rPr>
          <w:bCs/>
          <w:iCs/>
          <w:sz w:val="26"/>
          <w:szCs w:val="26"/>
        </w:rPr>
      </w:pPr>
    </w:p>
    <w:p w14:paraId="7230A7CC" w14:textId="6DB97AC3" w:rsidR="006B7047" w:rsidRPr="00A50C2F" w:rsidRDefault="006B7047" w:rsidP="00017144">
      <w:pPr>
        <w:autoSpaceDE w:val="0"/>
        <w:autoSpaceDN w:val="0"/>
        <w:adjustRightInd w:val="0"/>
        <w:spacing w:line="360" w:lineRule="exact"/>
        <w:rPr>
          <w:b/>
          <w:iCs/>
          <w:sz w:val="26"/>
          <w:szCs w:val="26"/>
        </w:rPr>
      </w:pPr>
      <w:r w:rsidRPr="00A50C2F">
        <w:rPr>
          <w:b/>
          <w:sz w:val="26"/>
          <w:szCs w:val="26"/>
        </w:rPr>
        <w:t>Data Analysis Procedure</w:t>
      </w:r>
    </w:p>
    <w:p w14:paraId="4FA228B5" w14:textId="2F57EE20" w:rsidR="006B7047" w:rsidRPr="00A50C2F" w:rsidRDefault="006B7047" w:rsidP="00412359">
      <w:pPr>
        <w:widowControl w:val="0"/>
        <w:snapToGrid w:val="0"/>
        <w:spacing w:line="360" w:lineRule="exact"/>
        <w:ind w:firstLineChars="200" w:firstLine="520"/>
        <w:jc w:val="both"/>
        <w:rPr>
          <w:bCs/>
          <w:sz w:val="26"/>
          <w:szCs w:val="26"/>
        </w:rPr>
      </w:pPr>
      <w:r w:rsidRPr="00A50C2F">
        <w:rPr>
          <w:bCs/>
          <w:sz w:val="26"/>
          <w:szCs w:val="26"/>
        </w:rPr>
        <w:t>The data analysis required three steps. First, descriptive statistics were ex</w:t>
      </w:r>
      <w:r w:rsidR="007E5754">
        <w:rPr>
          <w:bCs/>
          <w:sz w:val="26"/>
          <w:szCs w:val="26"/>
        </w:rPr>
        <w:t>amined to illustrate the number of relevant papers published annually, the distribution of selected publications by geographical jurisdiction, areas of research in brand anthropomorphism, and the distribution of publications by journal</w:t>
      </w:r>
      <w:r w:rsidRPr="00A50C2F">
        <w:rPr>
          <w:bCs/>
          <w:sz w:val="26"/>
          <w:szCs w:val="26"/>
        </w:rPr>
        <w:t xml:space="preserve">. Second, the co-citation network and bibliographic coupling analysis were built </w:t>
      </w:r>
      <w:r w:rsidR="00E111EF" w:rsidRPr="00A50C2F">
        <w:rPr>
          <w:bCs/>
          <w:sz w:val="26"/>
          <w:szCs w:val="26"/>
        </w:rPr>
        <w:t xml:space="preserve">using </w:t>
      </w:r>
      <w:proofErr w:type="spellStart"/>
      <w:r w:rsidR="00E111EF" w:rsidRPr="00A50C2F">
        <w:rPr>
          <w:bCs/>
          <w:sz w:val="26"/>
          <w:szCs w:val="26"/>
        </w:rPr>
        <w:t>VOSviewer</w:t>
      </w:r>
      <w:proofErr w:type="spellEnd"/>
      <w:r w:rsidR="00E111EF" w:rsidRPr="00A50C2F">
        <w:rPr>
          <w:bCs/>
          <w:sz w:val="26"/>
          <w:szCs w:val="26"/>
        </w:rPr>
        <w:t xml:space="preserve"> software to visualize patterns in research fields</w:t>
      </w:r>
      <w:r w:rsidRPr="00A50C2F">
        <w:rPr>
          <w:bCs/>
          <w:sz w:val="26"/>
          <w:szCs w:val="26"/>
        </w:rPr>
        <w:t xml:space="preserve"> </w:t>
      </w:r>
      <w:r w:rsidRPr="00A50C2F">
        <w:rPr>
          <w:bCs/>
          <w:iCs/>
          <w:sz w:val="26"/>
          <w:szCs w:val="26"/>
        </w:rPr>
        <w:fldChar w:fldCharType="begin"/>
      </w:r>
      <w:r w:rsidRPr="00A50C2F">
        <w:rPr>
          <w:bCs/>
          <w:sz w:val="26"/>
          <w:szCs w:val="26"/>
        </w:rPr>
        <w:instrText xml:space="preserve"> ADDIN EN.CITE &lt;EndNote&gt;&lt;Cite&gt;&lt;Author&gt;van Eck&lt;/Author&gt;&lt;Year&gt;2010&lt;/Year&gt;&lt;RecNum&gt;374&lt;/RecNum&gt;&lt;DisplayText&gt;(van Eck &amp;amp; Waltman, 2010)&lt;/DisplayText&gt;&lt;record&gt;&lt;rec-number&gt;374&lt;/rec-number&gt;&lt;foreign-keys&gt;&lt;key app="EN" db-id="559fzaf0osetwre0zdnp9ppmtsvxsrapvw9f" timestamp="1696315390"&gt;374&lt;/key&gt;&lt;/foreign-keys&gt;&lt;ref-type name="Journal Article"&gt;17&lt;/ref-type&gt;&lt;contributors&gt;&lt;authors&gt;&lt;author&gt;van Eck, Nees&lt;/author&gt;&lt;author&gt;Waltman, Ludo&lt;/author&gt;&lt;/authors&gt;&lt;/contributors&gt;&lt;titles&gt;&lt;title&gt;Software survey: VOSviewer, a computer program for bibliometric mapping&lt;/title&gt;&lt;secondary-title&gt;Scientometrics&lt;/secondary-title&gt;&lt;/titles&gt;&lt;periodical&gt;&lt;full-title&gt;Scientometrics&lt;/full-title&gt;&lt;/periodical&gt;&lt;pages&gt;523-538&lt;/pages&gt;&lt;volume&gt;84&lt;/volume&gt;&lt;number&gt;2&lt;/number&gt;&lt;dates&gt;&lt;year&gt;2010&lt;/year&gt;&lt;pub-dates&gt;&lt;date&gt;01 Aug. 2010&lt;/date&gt;&lt;/pub-dates&gt;&lt;/dates&gt;&lt;isbn&gt;0138-9130&lt;/isbn&gt;&lt;urls&gt;&lt;related-urls&gt;&lt;url&gt;https://akjournals.com/view/journals/11192/84/2/article-p523.xml&lt;/url&gt;&lt;/related-urls&gt;&lt;/urls&gt;&lt;electronic-resource-num&gt;https://doi.org/10.1007/s11192-009-0146-3&lt;/electronic-resource-num&gt;&lt;language&gt;English&lt;/language&gt;&lt;/record&gt;&lt;/Cite&gt;&lt;/EndNote&gt;</w:instrText>
      </w:r>
      <w:r w:rsidRPr="00A50C2F">
        <w:rPr>
          <w:bCs/>
          <w:iCs/>
          <w:sz w:val="26"/>
          <w:szCs w:val="26"/>
        </w:rPr>
        <w:fldChar w:fldCharType="separate"/>
      </w:r>
      <w:r w:rsidRPr="00A50C2F">
        <w:rPr>
          <w:bCs/>
          <w:noProof/>
          <w:sz w:val="26"/>
          <w:szCs w:val="26"/>
        </w:rPr>
        <w:t>(van Eck &amp; Waltman, 2010)</w:t>
      </w:r>
      <w:r w:rsidRPr="00A50C2F">
        <w:rPr>
          <w:bCs/>
          <w:iCs/>
          <w:sz w:val="26"/>
          <w:szCs w:val="26"/>
        </w:rPr>
        <w:fldChar w:fldCharType="end"/>
      </w:r>
      <w:r w:rsidRPr="00A50C2F">
        <w:rPr>
          <w:bCs/>
          <w:sz w:val="26"/>
          <w:szCs w:val="26"/>
        </w:rPr>
        <w:t xml:space="preserve">. Research themes were unveiled in this stage to explore insights into </w:t>
      </w:r>
      <w:r w:rsidR="007E5754">
        <w:rPr>
          <w:bCs/>
          <w:sz w:val="26"/>
          <w:szCs w:val="26"/>
        </w:rPr>
        <w:t xml:space="preserve">the knowledge structure and thematic evolution of the brand </w:t>
      </w:r>
      <w:r w:rsidR="007E5754" w:rsidRPr="00412359">
        <w:rPr>
          <w:rStyle w:val="shorttext"/>
        </w:rPr>
        <w:t>anthropomorphism</w:t>
      </w:r>
      <w:r w:rsidR="007E5754">
        <w:rPr>
          <w:bCs/>
          <w:sz w:val="26"/>
          <w:szCs w:val="26"/>
        </w:rPr>
        <w:t xml:space="preserve"> literature</w:t>
      </w:r>
      <w:r w:rsidRPr="00A50C2F">
        <w:rPr>
          <w:bCs/>
          <w:sz w:val="26"/>
          <w:szCs w:val="26"/>
        </w:rPr>
        <w:t xml:space="preserve">. Finally, for major representative publications (i.e., </w:t>
      </w:r>
      <w:r w:rsidR="007E5754">
        <w:rPr>
          <w:bCs/>
          <w:sz w:val="26"/>
          <w:szCs w:val="26"/>
        </w:rPr>
        <w:t>those with high co-citation or high coupling strength), we applied systematic reviews to identify the primary content of each theme</w:t>
      </w:r>
      <w:r w:rsidRPr="00A50C2F">
        <w:rPr>
          <w:bCs/>
          <w:sz w:val="26"/>
          <w:szCs w:val="26"/>
        </w:rPr>
        <w:t xml:space="preserve">, uncover research gaps, and provide possible perspectives for future studies. </w:t>
      </w:r>
    </w:p>
    <w:p w14:paraId="0E10321A" w14:textId="44DC7906" w:rsidR="00816E8D" w:rsidRPr="00A50C2F" w:rsidRDefault="00E111EF" w:rsidP="00412359">
      <w:pPr>
        <w:widowControl w:val="0"/>
        <w:snapToGrid w:val="0"/>
        <w:spacing w:line="360" w:lineRule="exact"/>
        <w:ind w:firstLineChars="200" w:firstLine="520"/>
        <w:jc w:val="both"/>
        <w:rPr>
          <w:sz w:val="26"/>
          <w:szCs w:val="26"/>
        </w:rPr>
      </w:pPr>
      <w:r w:rsidRPr="00A50C2F">
        <w:rPr>
          <w:sz w:val="26"/>
          <w:szCs w:val="26"/>
        </w:rPr>
        <w:t>T</w:t>
      </w:r>
      <w:r w:rsidR="00816E8D" w:rsidRPr="00A50C2F">
        <w:rPr>
          <w:sz w:val="26"/>
          <w:szCs w:val="26"/>
        </w:rPr>
        <w:t xml:space="preserve">he co-citation process </w:t>
      </w:r>
      <w:r w:rsidRPr="00A50C2F">
        <w:rPr>
          <w:sz w:val="26"/>
          <w:szCs w:val="26"/>
        </w:rPr>
        <w:t>assumes</w:t>
      </w:r>
      <w:r w:rsidR="00816E8D" w:rsidRPr="00A50C2F">
        <w:rPr>
          <w:sz w:val="26"/>
          <w:szCs w:val="26"/>
        </w:rPr>
        <w:t xml:space="preserve"> that two articles </w:t>
      </w:r>
      <w:r w:rsidRPr="00A50C2F">
        <w:rPr>
          <w:sz w:val="26"/>
          <w:szCs w:val="26"/>
        </w:rPr>
        <w:t>that receive a citation from the same third publication are highly related and</w:t>
      </w:r>
      <w:r w:rsidR="00816E8D" w:rsidRPr="00A50C2F">
        <w:rPr>
          <w:sz w:val="26"/>
          <w:szCs w:val="26"/>
        </w:rPr>
        <w:t xml:space="preserve"> should be positioned in a cluster of visualization map</w:t>
      </w:r>
      <w:r w:rsidRPr="00A50C2F">
        <w:rPr>
          <w:sz w:val="26"/>
          <w:szCs w:val="26"/>
        </w:rPr>
        <w:t>s</w:t>
      </w:r>
      <w:r w:rsidR="00816E8D" w:rsidRPr="00A50C2F">
        <w:rPr>
          <w:sz w:val="26"/>
          <w:szCs w:val="26"/>
        </w:rPr>
        <w:t xml:space="preserve"> </w:t>
      </w:r>
      <w:r w:rsidR="00816E8D" w:rsidRPr="00A50C2F">
        <w:rPr>
          <w:sz w:val="26"/>
          <w:szCs w:val="26"/>
        </w:rPr>
        <w:fldChar w:fldCharType="begin"/>
      </w:r>
      <w:r w:rsidR="00816E8D" w:rsidRPr="00A50C2F">
        <w:rPr>
          <w:sz w:val="26"/>
          <w:szCs w:val="26"/>
        </w:rPr>
        <w:instrText xml:space="preserve"> ADDIN EN.CITE &lt;EndNote&gt;&lt;Cite&gt;&lt;Author&gt;Mas-Tur&lt;/Author&gt;&lt;Year&gt;2021&lt;/Year&gt;&lt;RecNum&gt;380&lt;/RecNum&gt;&lt;DisplayText&gt;(Mas-Tur et al., 2021)&lt;/DisplayText&gt;&lt;record&gt;&lt;rec-number&gt;380&lt;/rec-number&gt;&lt;foreign-keys&gt;&lt;key app="EN" db-id="559fzaf0osetwre0zdnp9ppmtsvxsrapvw9f" timestamp="1696317590"&gt;380&lt;/key&gt;&lt;/foreign-keys&gt;&lt;ref-type name="Journal Article"&gt;17&lt;/ref-type&gt;&lt;contributors&gt;&lt;authors&gt;&lt;author&gt;Mas-Tur, Alicia&lt;/author&gt;&lt;author&gt;Roig-Tierno, Norat&lt;/author&gt;&lt;author&gt;Sarin, Shikhar&lt;/author&gt;&lt;author&gt;Haon, Christophe&lt;/author&gt;&lt;author&gt;Sego, Trina&lt;/author&gt;&lt;author&gt;Belkhouja, Mustapha&lt;/author&gt;&lt;author&gt;Porter, Alan&lt;/author&gt;&lt;author&gt;Merigó, José M.&lt;/author&gt;&lt;/authors&gt;&lt;/contributors&gt;&lt;titles&gt;&lt;title&gt;Co-citation, bibliographic coupling and leading authors, institutions and countries in the 50 years of Technological Forecasting and Social Change&lt;/title&gt;&lt;secondary-title&gt;Technological Forecasting and Social Change&lt;/secondary-title&gt;&lt;/titles&gt;&lt;periodical&gt;&lt;full-title&gt;Technological Forecasting and Social Change&lt;/full-title&gt;&lt;/periodical&gt;&lt;pages&gt;120487&lt;/pages&gt;&lt;volume&gt;165&lt;/volume&gt;&lt;keywords&gt;&lt;keyword&gt;Bibliometrics&lt;/keyword&gt;&lt;keyword&gt;Co-citation&lt;/keyword&gt;&lt;keyword&gt;Web of Science&lt;/keyword&gt;&lt;keyword&gt;VOS viewer&lt;/keyword&gt;&lt;/keywords&gt;&lt;dates&gt;&lt;year&gt;2021&lt;/year&gt;&lt;pub-dates&gt;&lt;date&gt;2021/04/01/&lt;/date&gt;&lt;/pub-dates&gt;&lt;/dates&gt;&lt;isbn&gt;0040-1625&lt;/isbn&gt;&lt;urls&gt;&lt;related-urls&gt;&lt;url&gt;https://www.sciencedirect.com/science/article/pii/S0040162520313135&lt;/url&gt;&lt;/related-urls&gt;&lt;/urls&gt;&lt;electronic-resource-num&gt;https://doi.org/10.1016/j.techfore.2020.120487&lt;/electronic-resource-num&gt;&lt;/record&gt;&lt;/Cite&gt;&lt;/EndNote&gt;</w:instrText>
      </w:r>
      <w:r w:rsidR="00816E8D" w:rsidRPr="00A50C2F">
        <w:rPr>
          <w:sz w:val="26"/>
          <w:szCs w:val="26"/>
        </w:rPr>
        <w:fldChar w:fldCharType="separate"/>
      </w:r>
      <w:r w:rsidR="00816E8D" w:rsidRPr="00A50C2F">
        <w:rPr>
          <w:noProof/>
          <w:sz w:val="26"/>
          <w:szCs w:val="26"/>
        </w:rPr>
        <w:t>(Mas-Tur et al., 2021)</w:t>
      </w:r>
      <w:r w:rsidR="00816E8D" w:rsidRPr="00A50C2F">
        <w:rPr>
          <w:sz w:val="26"/>
          <w:szCs w:val="26"/>
        </w:rPr>
        <w:fldChar w:fldCharType="end"/>
      </w:r>
      <w:r w:rsidR="00816E8D" w:rsidRPr="00A50C2F">
        <w:rPr>
          <w:sz w:val="26"/>
          <w:szCs w:val="26"/>
        </w:rPr>
        <w:t xml:space="preserve">. Each color illustrates each cluster to which the published </w:t>
      </w:r>
      <w:r w:rsidR="00816E8D" w:rsidRPr="006C55A1">
        <w:rPr>
          <w:bCs/>
          <w:sz w:val="26"/>
          <w:szCs w:val="26"/>
        </w:rPr>
        <w:t>articles</w:t>
      </w:r>
      <w:r w:rsidR="00816E8D" w:rsidRPr="00A50C2F">
        <w:rPr>
          <w:sz w:val="26"/>
          <w:szCs w:val="26"/>
        </w:rPr>
        <w:t xml:space="preserve"> are relatively connected. The distance between two publications determines the </w:t>
      </w:r>
      <w:r w:rsidR="007E5754">
        <w:rPr>
          <w:sz w:val="26"/>
          <w:szCs w:val="26"/>
        </w:rPr>
        <w:t>strength of the link</w:t>
      </w:r>
      <w:r w:rsidR="00816E8D" w:rsidRPr="00A50C2F">
        <w:rPr>
          <w:sz w:val="26"/>
          <w:szCs w:val="26"/>
        </w:rPr>
        <w:t xml:space="preserve"> </w:t>
      </w:r>
      <w:r w:rsidR="00816E8D" w:rsidRPr="00A50C2F">
        <w:rPr>
          <w:sz w:val="26"/>
          <w:szCs w:val="26"/>
        </w:rPr>
        <w:fldChar w:fldCharType="begin"/>
      </w:r>
      <w:r w:rsidR="00816E8D" w:rsidRPr="00A50C2F">
        <w:rPr>
          <w:sz w:val="26"/>
          <w:szCs w:val="26"/>
        </w:rPr>
        <w:instrText xml:space="preserve"> ADDIN EN.CITE &lt;EndNote&gt;&lt;Cite&gt;&lt;Author&gt;van Eck&lt;/Author&gt;&lt;Year&gt;2010&lt;/Year&gt;&lt;RecNum&gt;374&lt;/RecNum&gt;&lt;DisplayText&gt;(van Eck &amp;amp; Waltman, 2010)&lt;/DisplayText&gt;&lt;record&gt;&lt;rec-number&gt;374&lt;/rec-number&gt;&lt;foreign-keys&gt;&lt;key app="EN" db-id="559fzaf0osetwre0zdnp9ppmtsvxsrapvw9f" timestamp="1696315390"&gt;374&lt;/key&gt;&lt;/foreign-keys&gt;&lt;ref-type name="Journal Article"&gt;17&lt;/ref-type&gt;&lt;contributors&gt;&lt;authors&gt;&lt;author&gt;van Eck, Nees&lt;/author&gt;&lt;author&gt;Waltman, Ludo&lt;/author&gt;&lt;/authors&gt;&lt;/contributors&gt;&lt;titles&gt;&lt;title&gt;Software survey: VOSviewer, a computer program for bibliometric mapping&lt;/title&gt;&lt;secondary-title&gt;Scientometrics&lt;/secondary-title&gt;&lt;/titles&gt;&lt;periodical&gt;&lt;full-title&gt;Scientometrics&lt;/full-title&gt;&lt;/periodical&gt;&lt;pages&gt;523-538&lt;/pages&gt;&lt;volume&gt;84&lt;/volume&gt;&lt;number&gt;2&lt;/number&gt;&lt;dates&gt;&lt;year&gt;2010&lt;/year&gt;&lt;pub-dates&gt;&lt;date&gt;01 Aug. 2010&lt;/date&gt;&lt;/pub-dates&gt;&lt;/dates&gt;&lt;isbn&gt;0138-9130&lt;/isbn&gt;&lt;urls&gt;&lt;related-urls&gt;&lt;url&gt;https://akjournals.com/view/journals/11192/84/2/article-p523.xml&lt;/url&gt;&lt;/related-urls&gt;&lt;/urls&gt;&lt;electronic-resource-num&gt;https://doi.org/10.1007/s11192-009-0146-3&lt;/electronic-resource-num&gt;&lt;language&gt;English&lt;/language&gt;&lt;/record&gt;&lt;/Cite&gt;&lt;/EndNote&gt;</w:instrText>
      </w:r>
      <w:r w:rsidR="00816E8D" w:rsidRPr="00A50C2F">
        <w:rPr>
          <w:sz w:val="26"/>
          <w:szCs w:val="26"/>
        </w:rPr>
        <w:fldChar w:fldCharType="separate"/>
      </w:r>
      <w:r w:rsidR="00816E8D" w:rsidRPr="00A50C2F">
        <w:rPr>
          <w:noProof/>
          <w:sz w:val="26"/>
          <w:szCs w:val="26"/>
        </w:rPr>
        <w:t>(van Eck &amp; Waltman, 2010)</w:t>
      </w:r>
      <w:r w:rsidR="00816E8D" w:rsidRPr="00A50C2F">
        <w:rPr>
          <w:sz w:val="26"/>
          <w:szCs w:val="26"/>
        </w:rPr>
        <w:fldChar w:fldCharType="end"/>
      </w:r>
      <w:r w:rsidR="00816E8D" w:rsidRPr="00A50C2F">
        <w:rPr>
          <w:sz w:val="26"/>
          <w:szCs w:val="26"/>
        </w:rPr>
        <w:t xml:space="preserve">. The names of authors and years of publication are shown in each bubble. This analysis is based on a minimum citation threshold of 20. The co-citation results reveal three </w:t>
      </w:r>
      <w:r w:rsidR="004F3E6A">
        <w:rPr>
          <w:sz w:val="26"/>
          <w:szCs w:val="26"/>
        </w:rPr>
        <w:t>primary research clusters related to brand anthropomorphism, as illustrated</w:t>
      </w:r>
      <w:r w:rsidR="00816E8D" w:rsidRPr="00A50C2F">
        <w:rPr>
          <w:sz w:val="26"/>
          <w:szCs w:val="26"/>
        </w:rPr>
        <w:t xml:space="preserve"> in Figure 4. </w:t>
      </w:r>
    </w:p>
    <w:p w14:paraId="2A565091" w14:textId="79498CAD" w:rsidR="00816E8D" w:rsidRPr="00A50C2F" w:rsidRDefault="00816E8D" w:rsidP="00412359">
      <w:pPr>
        <w:widowControl w:val="0"/>
        <w:snapToGrid w:val="0"/>
        <w:spacing w:line="360" w:lineRule="exact"/>
        <w:ind w:firstLineChars="200" w:firstLine="520"/>
        <w:jc w:val="both"/>
        <w:rPr>
          <w:bCs/>
          <w:sz w:val="26"/>
          <w:szCs w:val="26"/>
        </w:rPr>
      </w:pPr>
      <w:r w:rsidRPr="00A50C2F">
        <w:rPr>
          <w:sz w:val="26"/>
          <w:szCs w:val="26"/>
        </w:rPr>
        <w:t xml:space="preserve">Subsequently, bibliographic coupling is applied as the type of analysis, and publications are selected as the unit of analysis. Eleven citations were chosen as a threshold value. </w:t>
      </w:r>
      <w:r w:rsidRPr="006C55A1">
        <w:rPr>
          <w:bCs/>
          <w:sz w:val="26"/>
          <w:szCs w:val="26"/>
        </w:rPr>
        <w:t>The</w:t>
      </w:r>
      <w:r w:rsidRPr="00A50C2F">
        <w:rPr>
          <w:sz w:val="26"/>
          <w:szCs w:val="26"/>
        </w:rPr>
        <w:t xml:space="preserve"> final sample comprises 162 articles (out of 368 publications) </w:t>
      </w:r>
      <w:r w:rsidR="007E5754">
        <w:rPr>
          <w:sz w:val="26"/>
          <w:szCs w:val="26"/>
        </w:rPr>
        <w:t>that</w:t>
      </w:r>
      <w:r w:rsidRPr="00A50C2F">
        <w:rPr>
          <w:sz w:val="26"/>
          <w:szCs w:val="26"/>
        </w:rPr>
        <w:t xml:space="preserve"> achieved this threshold. Larger circles illustrate the greater importance of a publication </w:t>
      </w:r>
      <w:r w:rsidRPr="00A50C2F">
        <w:rPr>
          <w:sz w:val="26"/>
          <w:szCs w:val="26"/>
        </w:rPr>
        <w:fldChar w:fldCharType="begin"/>
      </w:r>
      <w:r w:rsidRPr="00A50C2F">
        <w:rPr>
          <w:sz w:val="26"/>
          <w:szCs w:val="26"/>
        </w:rPr>
        <w:instrText xml:space="preserve"> ADDIN EN.CITE &lt;EndNote&gt;&lt;Cite&gt;&lt;Author&gt;Shah&lt;/Author&gt;&lt;Year&gt;2020&lt;/Year&gt;&lt;RecNum&gt;377&lt;/RecNum&gt;&lt;DisplayText&gt;(Shah et al., 2020)&lt;/DisplayText&gt;&lt;record&gt;&lt;rec-number&gt;377&lt;/rec-number&gt;&lt;foreign-keys&gt;&lt;key app="EN" db-id="559fzaf0osetwre0zdnp9ppmtsvxsrapvw9f" timestamp="1696316943"&gt;377&lt;/key&gt;&lt;/foreign-keys&gt;&lt;ref-type name="Journal Article"&gt;17&lt;/ref-type&gt;&lt;contributors&gt;&lt;authors&gt;&lt;author&gt;Shah, Syed Hamad Hassan&lt;/author&gt;&lt;author&gt;Lei, Shen&lt;/author&gt;&lt;author&gt;Ali, Muhammad&lt;/author&gt;&lt;author&gt;Doronin, Dmitrii&lt;/author&gt;&lt;author&gt;Hussain, Syed Talib&lt;/author&gt;&lt;/authors&gt;&lt;/contributors&gt;&lt;titles&gt;&lt;title&gt;Prosumption: bibliometric analysis using HistCite and VOSviewer&lt;/title&gt;&lt;secondary-title&gt;Kybernetes&lt;/secondary-title&gt;&lt;/titles&gt;&lt;periodical&gt;&lt;full-title&gt;Kybernetes&lt;/full-title&gt;&lt;/periodical&gt;&lt;pages&gt;1020-1045&lt;/pages&gt;&lt;volume&gt;49&lt;/volume&gt;&lt;number&gt;3&lt;/number&gt;&lt;dates&gt;&lt;year&gt;2020&lt;/year&gt;&lt;/dates&gt;&lt;publisher&gt;Emerald Publishing Limited&lt;/publisher&gt;&lt;isbn&gt;0368-492X&lt;/isbn&gt;&lt;urls&gt;&lt;related-urls&gt;&lt;url&gt;https://doi.org/10.1108/K-12-2018-0696&lt;/url&gt;&lt;/related-urls&gt;&lt;/urls&gt;&lt;electronic-resource-num&gt;10.1108/K-12-2018-0696&lt;/electronic-resource-num&gt;&lt;access-date&gt;2023/10/03&lt;/access-date&gt;&lt;/record&gt;&lt;/Cite&gt;&lt;/EndNote&gt;</w:instrText>
      </w:r>
      <w:r w:rsidRPr="00A50C2F">
        <w:rPr>
          <w:sz w:val="26"/>
          <w:szCs w:val="26"/>
        </w:rPr>
        <w:fldChar w:fldCharType="separate"/>
      </w:r>
      <w:r w:rsidRPr="00A50C2F">
        <w:rPr>
          <w:noProof/>
          <w:sz w:val="26"/>
          <w:szCs w:val="26"/>
        </w:rPr>
        <w:t>(Shah et al., 2020)</w:t>
      </w:r>
      <w:r w:rsidRPr="00A50C2F">
        <w:rPr>
          <w:sz w:val="26"/>
          <w:szCs w:val="26"/>
        </w:rPr>
        <w:fldChar w:fldCharType="end"/>
      </w:r>
      <w:r w:rsidRPr="00A50C2F">
        <w:rPr>
          <w:sz w:val="26"/>
          <w:szCs w:val="26"/>
        </w:rPr>
        <w:t xml:space="preserve">. The findings of </w:t>
      </w:r>
      <w:r w:rsidR="007E5754">
        <w:rPr>
          <w:sz w:val="26"/>
          <w:szCs w:val="26"/>
        </w:rPr>
        <w:t xml:space="preserve">the </w:t>
      </w:r>
      <w:r w:rsidR="007E5754" w:rsidRPr="00412359">
        <w:rPr>
          <w:rStyle w:val="shorttext"/>
        </w:rPr>
        <w:t>bibliographic</w:t>
      </w:r>
      <w:r w:rsidR="007E5754">
        <w:rPr>
          <w:sz w:val="26"/>
          <w:szCs w:val="26"/>
        </w:rPr>
        <w:t xml:space="preserve"> coupling analysis indicate that research on brand anthropomorphism is organized into</w:t>
      </w:r>
      <w:r w:rsidRPr="00A50C2F">
        <w:rPr>
          <w:sz w:val="26"/>
          <w:szCs w:val="26"/>
        </w:rPr>
        <w:t xml:space="preserve"> six clusters, as shown in Figure 5. </w:t>
      </w:r>
    </w:p>
    <w:p w14:paraId="4B013D33" w14:textId="77777777" w:rsidR="00B504D4" w:rsidRPr="00A50C2F" w:rsidRDefault="00B504D4" w:rsidP="00017144">
      <w:pPr>
        <w:autoSpaceDE w:val="0"/>
        <w:autoSpaceDN w:val="0"/>
        <w:adjustRightInd w:val="0"/>
        <w:spacing w:line="360" w:lineRule="exact"/>
        <w:ind w:firstLine="720"/>
        <w:rPr>
          <w:bCs/>
          <w:iCs/>
          <w:sz w:val="26"/>
          <w:szCs w:val="26"/>
        </w:rPr>
      </w:pPr>
    </w:p>
    <w:p w14:paraId="1B007B4D" w14:textId="041936EB" w:rsidR="006B7047" w:rsidRPr="00A50C2F" w:rsidRDefault="006B7047" w:rsidP="00017144">
      <w:pPr>
        <w:autoSpaceDE w:val="0"/>
        <w:autoSpaceDN w:val="0"/>
        <w:adjustRightInd w:val="0"/>
        <w:spacing w:line="360" w:lineRule="exact"/>
        <w:jc w:val="center"/>
        <w:rPr>
          <w:rFonts w:eastAsia="標楷體"/>
          <w:b/>
          <w:caps/>
          <w:sz w:val="26"/>
          <w:szCs w:val="26"/>
        </w:rPr>
      </w:pPr>
      <w:r w:rsidRPr="00A50C2F">
        <w:rPr>
          <w:rFonts w:eastAsia="標楷體"/>
          <w:b/>
          <w:caps/>
          <w:sz w:val="26"/>
          <w:szCs w:val="26"/>
        </w:rPr>
        <w:t>Research findings</w:t>
      </w:r>
    </w:p>
    <w:p w14:paraId="7C8700C0" w14:textId="3D6D0E89" w:rsidR="006B7047" w:rsidRDefault="006B7047" w:rsidP="00017144">
      <w:pPr>
        <w:spacing w:line="360" w:lineRule="exact"/>
        <w:rPr>
          <w:b/>
          <w:sz w:val="26"/>
          <w:szCs w:val="26"/>
        </w:rPr>
      </w:pPr>
      <w:r w:rsidRPr="00A50C2F">
        <w:rPr>
          <w:b/>
          <w:sz w:val="26"/>
          <w:szCs w:val="26"/>
        </w:rPr>
        <w:t xml:space="preserve">Year of </w:t>
      </w:r>
      <w:r w:rsidR="00017144" w:rsidRPr="00A50C2F">
        <w:rPr>
          <w:b/>
          <w:sz w:val="26"/>
          <w:szCs w:val="26"/>
        </w:rPr>
        <w:t>Publication</w:t>
      </w:r>
    </w:p>
    <w:p w14:paraId="1C9E1EB9" w14:textId="6A1C6617" w:rsidR="004443AF" w:rsidRDefault="004443AF" w:rsidP="00412359">
      <w:pPr>
        <w:widowControl w:val="0"/>
        <w:snapToGrid w:val="0"/>
        <w:spacing w:line="360" w:lineRule="exact"/>
        <w:ind w:firstLineChars="200" w:firstLine="520"/>
        <w:jc w:val="both"/>
        <w:rPr>
          <w:bCs/>
          <w:iCs/>
          <w:sz w:val="26"/>
          <w:szCs w:val="26"/>
        </w:rPr>
      </w:pPr>
      <w:r w:rsidRPr="004443AF">
        <w:rPr>
          <w:bCs/>
          <w:iCs/>
          <w:sz w:val="26"/>
          <w:szCs w:val="26"/>
        </w:rPr>
        <w:t xml:space="preserve">Figure 2 represents the annual trends of growing </w:t>
      </w:r>
      <w:r w:rsidRPr="00412359">
        <w:rPr>
          <w:rStyle w:val="shorttext"/>
        </w:rPr>
        <w:t>interest</w:t>
      </w:r>
      <w:r w:rsidRPr="004443AF">
        <w:rPr>
          <w:bCs/>
          <w:iCs/>
          <w:sz w:val="26"/>
          <w:szCs w:val="26"/>
        </w:rPr>
        <w:t xml:space="preserve"> in the research topic of brand anthropomorphism. In particular, the graphic image displays the number of studies published during the period from 1994 to June 2023. The development of the research field was remarkably split into two stages. Between 1994 and 2017, the early stage was when brand anthropomorphism received less attention from scholars and practitioners. However, the "booming" phase lasted from 2018 to recently, with an increasing number of articles being published in more interdisciplinary areas.</w:t>
      </w:r>
    </w:p>
    <w:p w14:paraId="5E858175" w14:textId="00CBF54B" w:rsidR="00017144" w:rsidRDefault="00017144" w:rsidP="00017144">
      <w:pPr>
        <w:spacing w:line="360" w:lineRule="exact"/>
        <w:ind w:firstLine="720"/>
        <w:jc w:val="both"/>
        <w:rPr>
          <w:bCs/>
          <w:iCs/>
          <w:sz w:val="26"/>
          <w:szCs w:val="26"/>
        </w:rPr>
      </w:pPr>
    </w:p>
    <w:p w14:paraId="2B8DEBCE" w14:textId="0CE011CA" w:rsidR="00017144" w:rsidRPr="00017144" w:rsidRDefault="00017144" w:rsidP="00017144">
      <w:pPr>
        <w:spacing w:line="360" w:lineRule="exact"/>
        <w:rPr>
          <w:bCs/>
          <w:iCs/>
          <w:sz w:val="26"/>
          <w:szCs w:val="26"/>
          <w:lang w:val="vi-VN"/>
        </w:rPr>
      </w:pPr>
      <w:r w:rsidRPr="00A50C2F">
        <w:rPr>
          <w:b/>
          <w:bCs/>
          <w:sz w:val="26"/>
          <w:szCs w:val="26"/>
        </w:rPr>
        <w:t xml:space="preserve">Figure </w:t>
      </w:r>
      <w:proofErr w:type="gramStart"/>
      <w:r w:rsidRPr="00A50C2F">
        <w:rPr>
          <w:b/>
          <w:bCs/>
          <w:sz w:val="26"/>
          <w:szCs w:val="26"/>
        </w:rPr>
        <w:t>2</w:t>
      </w:r>
      <w:r>
        <w:rPr>
          <w:b/>
          <w:bCs/>
          <w:sz w:val="26"/>
          <w:szCs w:val="26"/>
        </w:rPr>
        <w:t xml:space="preserve"> </w:t>
      </w:r>
      <w:r w:rsidRPr="00A50C2F">
        <w:rPr>
          <w:sz w:val="26"/>
          <w:szCs w:val="26"/>
        </w:rPr>
        <w:t xml:space="preserve"> </w:t>
      </w:r>
      <w:bookmarkStart w:id="6" w:name="OLE_LINK1"/>
      <w:r w:rsidRPr="00017144">
        <w:rPr>
          <w:i/>
          <w:iCs/>
          <w:sz w:val="26"/>
          <w:szCs w:val="26"/>
        </w:rPr>
        <w:t>Evolution</w:t>
      </w:r>
      <w:proofErr w:type="gramEnd"/>
      <w:r w:rsidRPr="00017144">
        <w:rPr>
          <w:i/>
          <w:iCs/>
          <w:sz w:val="26"/>
          <w:szCs w:val="26"/>
        </w:rPr>
        <w:t xml:space="preserve"> in the Number of Publications</w:t>
      </w:r>
      <w:bookmarkEnd w:id="6"/>
      <w:r w:rsidRPr="00017144">
        <w:rPr>
          <w:i/>
          <w:iCs/>
          <w:sz w:val="26"/>
          <w:szCs w:val="26"/>
        </w:rPr>
        <w:t xml:space="preserve"> (1994 </w:t>
      </w:r>
      <w:r w:rsidR="00116E6F">
        <w:rPr>
          <w:i/>
          <w:iCs/>
          <w:sz w:val="26"/>
          <w:szCs w:val="26"/>
        </w:rPr>
        <w:t>-</w:t>
      </w:r>
      <w:r w:rsidRPr="00017144">
        <w:rPr>
          <w:i/>
          <w:iCs/>
          <w:sz w:val="26"/>
          <w:szCs w:val="26"/>
        </w:rPr>
        <w:t xml:space="preserve"> June 2023)</w:t>
      </w:r>
    </w:p>
    <w:p w14:paraId="6234C666" w14:textId="7B62C713" w:rsidR="006B7047" w:rsidRPr="00A50C2F" w:rsidRDefault="00EE5EEA" w:rsidP="006B7047">
      <w:pPr>
        <w:spacing w:line="360" w:lineRule="exact"/>
        <w:jc w:val="center"/>
        <w:rPr>
          <w:sz w:val="26"/>
          <w:szCs w:val="26"/>
        </w:rPr>
      </w:pPr>
      <w:r w:rsidRPr="00A50C2F">
        <w:rPr>
          <w:noProof/>
          <w:sz w:val="28"/>
          <w:szCs w:val="28"/>
        </w:rPr>
        <w:drawing>
          <wp:anchor distT="0" distB="0" distL="114300" distR="114300" simplePos="0" relativeHeight="251661312" behindDoc="0" locked="0" layoutInCell="1" allowOverlap="1" wp14:anchorId="79FF74D9" wp14:editId="1DB6F856">
            <wp:simplePos x="0" y="0"/>
            <wp:positionH relativeFrom="column">
              <wp:posOffset>339651</wp:posOffset>
            </wp:positionH>
            <wp:positionV relativeFrom="paragraph">
              <wp:posOffset>166695</wp:posOffset>
            </wp:positionV>
            <wp:extent cx="4572000" cy="2743200"/>
            <wp:effectExtent l="0" t="0" r="0" b="0"/>
            <wp:wrapSquare wrapText="bothSides"/>
            <wp:docPr id="1" name="Chart 1">
              <a:extLst xmlns:a="http://schemas.openxmlformats.org/drawingml/2006/main">
                <a:ext uri="{FF2B5EF4-FFF2-40B4-BE49-F238E27FC236}">
                  <a16:creationId xmlns:a16="http://schemas.microsoft.com/office/drawing/2014/main" id="{5C2421BE-A2C9-B9FE-25FB-7464DBCAC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14:paraId="267C333D" w14:textId="77777777" w:rsidR="00EE5EEA" w:rsidRPr="00A50C2F" w:rsidRDefault="00EE5EEA" w:rsidP="006B7047">
      <w:pPr>
        <w:spacing w:line="360" w:lineRule="exact"/>
        <w:jc w:val="center"/>
        <w:rPr>
          <w:b/>
          <w:bCs/>
          <w:sz w:val="26"/>
          <w:szCs w:val="26"/>
        </w:rPr>
      </w:pPr>
    </w:p>
    <w:p w14:paraId="3EB231B0" w14:textId="77777777" w:rsidR="00EE5EEA" w:rsidRPr="00A50C2F" w:rsidRDefault="00EE5EEA" w:rsidP="006B7047">
      <w:pPr>
        <w:spacing w:line="360" w:lineRule="exact"/>
        <w:jc w:val="center"/>
        <w:rPr>
          <w:b/>
          <w:bCs/>
          <w:sz w:val="26"/>
          <w:szCs w:val="26"/>
        </w:rPr>
      </w:pPr>
    </w:p>
    <w:p w14:paraId="220D82B0" w14:textId="77777777" w:rsidR="00EE5EEA" w:rsidRPr="00A50C2F" w:rsidRDefault="00EE5EEA" w:rsidP="006B7047">
      <w:pPr>
        <w:spacing w:line="360" w:lineRule="exact"/>
        <w:jc w:val="center"/>
        <w:rPr>
          <w:b/>
          <w:bCs/>
          <w:sz w:val="26"/>
          <w:szCs w:val="26"/>
        </w:rPr>
      </w:pPr>
    </w:p>
    <w:p w14:paraId="34BC8513" w14:textId="77777777" w:rsidR="00EE5EEA" w:rsidRPr="00A50C2F" w:rsidRDefault="00EE5EEA" w:rsidP="006B7047">
      <w:pPr>
        <w:spacing w:line="360" w:lineRule="exact"/>
        <w:jc w:val="center"/>
        <w:rPr>
          <w:b/>
          <w:bCs/>
          <w:sz w:val="26"/>
          <w:szCs w:val="26"/>
        </w:rPr>
      </w:pPr>
    </w:p>
    <w:p w14:paraId="13629699" w14:textId="77777777" w:rsidR="00EE5EEA" w:rsidRPr="00A50C2F" w:rsidRDefault="00EE5EEA" w:rsidP="006B7047">
      <w:pPr>
        <w:spacing w:line="360" w:lineRule="exact"/>
        <w:jc w:val="center"/>
        <w:rPr>
          <w:b/>
          <w:bCs/>
          <w:sz w:val="26"/>
          <w:szCs w:val="26"/>
        </w:rPr>
      </w:pPr>
    </w:p>
    <w:p w14:paraId="006D721C" w14:textId="77777777" w:rsidR="00EE5EEA" w:rsidRPr="00A50C2F" w:rsidRDefault="00EE5EEA" w:rsidP="006B7047">
      <w:pPr>
        <w:spacing w:line="360" w:lineRule="exact"/>
        <w:jc w:val="center"/>
        <w:rPr>
          <w:b/>
          <w:bCs/>
          <w:sz w:val="26"/>
          <w:szCs w:val="26"/>
        </w:rPr>
      </w:pPr>
    </w:p>
    <w:p w14:paraId="324460BE" w14:textId="77777777" w:rsidR="00EE5EEA" w:rsidRPr="00A50C2F" w:rsidRDefault="00EE5EEA" w:rsidP="006B7047">
      <w:pPr>
        <w:spacing w:line="360" w:lineRule="exact"/>
        <w:jc w:val="center"/>
        <w:rPr>
          <w:b/>
          <w:bCs/>
          <w:sz w:val="26"/>
          <w:szCs w:val="26"/>
        </w:rPr>
      </w:pPr>
    </w:p>
    <w:p w14:paraId="3887A933" w14:textId="77777777" w:rsidR="00EE5EEA" w:rsidRPr="00A50C2F" w:rsidRDefault="00EE5EEA" w:rsidP="006B7047">
      <w:pPr>
        <w:spacing w:line="360" w:lineRule="exact"/>
        <w:jc w:val="center"/>
        <w:rPr>
          <w:b/>
          <w:bCs/>
          <w:sz w:val="26"/>
          <w:szCs w:val="26"/>
        </w:rPr>
      </w:pPr>
    </w:p>
    <w:p w14:paraId="726E82EE" w14:textId="77777777" w:rsidR="00EE5EEA" w:rsidRPr="00A50C2F" w:rsidRDefault="00EE5EEA" w:rsidP="006B7047">
      <w:pPr>
        <w:spacing w:line="360" w:lineRule="exact"/>
        <w:jc w:val="center"/>
        <w:rPr>
          <w:b/>
          <w:bCs/>
          <w:sz w:val="26"/>
          <w:szCs w:val="26"/>
        </w:rPr>
      </w:pPr>
    </w:p>
    <w:p w14:paraId="7303BCB1" w14:textId="77777777" w:rsidR="00EE5EEA" w:rsidRPr="00A50C2F" w:rsidRDefault="00EE5EEA" w:rsidP="006B7047">
      <w:pPr>
        <w:spacing w:line="360" w:lineRule="exact"/>
        <w:jc w:val="center"/>
        <w:rPr>
          <w:b/>
          <w:bCs/>
          <w:sz w:val="26"/>
          <w:szCs w:val="26"/>
        </w:rPr>
      </w:pPr>
    </w:p>
    <w:p w14:paraId="73E8134A" w14:textId="77777777" w:rsidR="00EE5EEA" w:rsidRPr="00A50C2F" w:rsidRDefault="00EE5EEA" w:rsidP="006B7047">
      <w:pPr>
        <w:spacing w:line="360" w:lineRule="exact"/>
        <w:jc w:val="center"/>
        <w:rPr>
          <w:b/>
          <w:bCs/>
          <w:sz w:val="26"/>
          <w:szCs w:val="26"/>
        </w:rPr>
      </w:pPr>
    </w:p>
    <w:p w14:paraId="08298597" w14:textId="77777777" w:rsidR="00EE5EEA" w:rsidRPr="00A50C2F" w:rsidRDefault="00EE5EEA" w:rsidP="006B7047">
      <w:pPr>
        <w:spacing w:line="360" w:lineRule="exact"/>
        <w:jc w:val="center"/>
        <w:rPr>
          <w:b/>
          <w:bCs/>
          <w:sz w:val="26"/>
          <w:szCs w:val="26"/>
        </w:rPr>
      </w:pPr>
    </w:p>
    <w:p w14:paraId="37E6A0BE" w14:textId="77777777" w:rsidR="004443AF" w:rsidRDefault="004443AF" w:rsidP="00EE5EEA">
      <w:pPr>
        <w:spacing w:line="360" w:lineRule="exact"/>
        <w:rPr>
          <w:b/>
          <w:sz w:val="26"/>
          <w:szCs w:val="26"/>
        </w:rPr>
      </w:pPr>
    </w:p>
    <w:p w14:paraId="246F14D8" w14:textId="02248800" w:rsidR="00017144" w:rsidRDefault="006B7047" w:rsidP="004443AF">
      <w:pPr>
        <w:spacing w:line="360" w:lineRule="exact"/>
        <w:rPr>
          <w:b/>
          <w:sz w:val="26"/>
          <w:szCs w:val="26"/>
        </w:rPr>
      </w:pPr>
      <w:r w:rsidRPr="00A50C2F">
        <w:rPr>
          <w:b/>
          <w:sz w:val="26"/>
          <w:szCs w:val="26"/>
        </w:rPr>
        <w:t xml:space="preserve">Most </w:t>
      </w:r>
      <w:r w:rsidR="00750ABA" w:rsidRPr="00A50C2F">
        <w:rPr>
          <w:b/>
          <w:sz w:val="26"/>
          <w:szCs w:val="26"/>
        </w:rPr>
        <w:t xml:space="preserve">Influential </w:t>
      </w:r>
      <w:bookmarkStart w:id="7" w:name="_Hlk172210532"/>
      <w:r w:rsidR="00750ABA" w:rsidRPr="00A50C2F">
        <w:rPr>
          <w:b/>
          <w:sz w:val="26"/>
          <w:szCs w:val="26"/>
        </w:rPr>
        <w:t>Countries, Journals</w:t>
      </w:r>
      <w:r w:rsidRPr="00A50C2F">
        <w:rPr>
          <w:b/>
          <w:sz w:val="26"/>
          <w:szCs w:val="26"/>
        </w:rPr>
        <w:t xml:space="preserve">, and </w:t>
      </w:r>
      <w:r w:rsidR="00750ABA" w:rsidRPr="00A50C2F">
        <w:rPr>
          <w:b/>
          <w:sz w:val="26"/>
          <w:szCs w:val="26"/>
        </w:rPr>
        <w:t>Areas</w:t>
      </w:r>
      <w:bookmarkEnd w:id="7"/>
    </w:p>
    <w:p w14:paraId="63A0B41D" w14:textId="77777777" w:rsidR="00ED60C6" w:rsidRPr="00A50C2F" w:rsidRDefault="00ED60C6" w:rsidP="00412359">
      <w:pPr>
        <w:widowControl w:val="0"/>
        <w:snapToGrid w:val="0"/>
        <w:spacing w:line="360" w:lineRule="exact"/>
        <w:ind w:firstLineChars="200" w:firstLine="520"/>
        <w:jc w:val="both"/>
        <w:rPr>
          <w:sz w:val="26"/>
          <w:szCs w:val="26"/>
        </w:rPr>
      </w:pPr>
      <w:r w:rsidRPr="00A50C2F">
        <w:rPr>
          <w:sz w:val="26"/>
          <w:szCs w:val="26"/>
        </w:rPr>
        <w:t xml:space="preserve">Figure 3 </w:t>
      </w:r>
      <w:r>
        <w:rPr>
          <w:sz w:val="26"/>
          <w:szCs w:val="26"/>
        </w:rPr>
        <w:t>illustrates the top 11 countries that contribute</w:t>
      </w:r>
      <w:r w:rsidRPr="00A50C2F">
        <w:rPr>
          <w:sz w:val="26"/>
          <w:szCs w:val="26"/>
        </w:rPr>
        <w:t xml:space="preserve"> to publications on the selected topic. According to this, most articles were published by first authors from the USA (43%), followed </w:t>
      </w:r>
      <w:r w:rsidRPr="006C55A1">
        <w:rPr>
          <w:bCs/>
          <w:sz w:val="26"/>
          <w:szCs w:val="26"/>
        </w:rPr>
        <w:t>by</w:t>
      </w:r>
      <w:r w:rsidRPr="00A50C2F">
        <w:rPr>
          <w:sz w:val="26"/>
          <w:szCs w:val="26"/>
        </w:rPr>
        <w:t xml:space="preserve"> China (12%), England (8%), and Canada (7%). We also observe</w:t>
      </w:r>
      <w:r>
        <w:rPr>
          <w:sz w:val="26"/>
          <w:szCs w:val="26"/>
        </w:rPr>
        <w:t>d</w:t>
      </w:r>
      <w:r w:rsidRPr="00A50C2F">
        <w:rPr>
          <w:sz w:val="26"/>
          <w:szCs w:val="26"/>
        </w:rPr>
        <w:t xml:space="preserve"> the corresponding rate of brand anthropomorphism implications of the countries mentioned above. Then, we found </w:t>
      </w:r>
      <w:r w:rsidRPr="00412359">
        <w:rPr>
          <w:rStyle w:val="shorttext"/>
        </w:rPr>
        <w:t>that</w:t>
      </w:r>
      <w:r w:rsidRPr="00A50C2F">
        <w:rPr>
          <w:sz w:val="26"/>
          <w:szCs w:val="26"/>
        </w:rPr>
        <w:t xml:space="preserve"> the top contributing countries were among the top nations, with many firms that commonly applied anthropomorphism to their marketing/ advertising campaigns.</w:t>
      </w:r>
    </w:p>
    <w:p w14:paraId="4E821CD3" w14:textId="77777777" w:rsidR="00ED60C6" w:rsidRPr="00ED60C6" w:rsidRDefault="00ED60C6" w:rsidP="004443AF">
      <w:pPr>
        <w:spacing w:line="360" w:lineRule="exact"/>
        <w:rPr>
          <w:b/>
          <w:sz w:val="26"/>
          <w:szCs w:val="26"/>
        </w:rPr>
      </w:pPr>
    </w:p>
    <w:p w14:paraId="741D51BC" w14:textId="5F9ACB27" w:rsidR="00EE5EEA" w:rsidRPr="00A50C2F" w:rsidRDefault="00017144" w:rsidP="004443AF">
      <w:pPr>
        <w:spacing w:line="360" w:lineRule="exact"/>
        <w:rPr>
          <w:b/>
          <w:bCs/>
          <w:sz w:val="26"/>
          <w:szCs w:val="26"/>
        </w:rPr>
      </w:pPr>
      <w:r w:rsidRPr="00A50C2F">
        <w:rPr>
          <w:b/>
          <w:bCs/>
          <w:sz w:val="26"/>
          <w:szCs w:val="26"/>
        </w:rPr>
        <w:t xml:space="preserve">Figure </w:t>
      </w:r>
      <w:proofErr w:type="gramStart"/>
      <w:r w:rsidRPr="00A50C2F">
        <w:rPr>
          <w:b/>
          <w:bCs/>
          <w:sz w:val="26"/>
          <w:szCs w:val="26"/>
        </w:rPr>
        <w:t>3</w:t>
      </w:r>
      <w:r>
        <w:rPr>
          <w:b/>
          <w:bCs/>
          <w:sz w:val="26"/>
          <w:szCs w:val="26"/>
        </w:rPr>
        <w:t xml:space="preserve"> </w:t>
      </w:r>
      <w:r w:rsidRPr="00A50C2F">
        <w:rPr>
          <w:sz w:val="26"/>
          <w:szCs w:val="26"/>
        </w:rPr>
        <w:t xml:space="preserve"> </w:t>
      </w:r>
      <w:r w:rsidRPr="00017144">
        <w:rPr>
          <w:i/>
          <w:iCs/>
          <w:sz w:val="26"/>
          <w:szCs w:val="26"/>
        </w:rPr>
        <w:t>Frequency</w:t>
      </w:r>
      <w:proofErr w:type="gramEnd"/>
      <w:r w:rsidRPr="00017144">
        <w:rPr>
          <w:i/>
          <w:iCs/>
          <w:sz w:val="26"/>
          <w:szCs w:val="26"/>
        </w:rPr>
        <w:t xml:space="preserve"> of Publications by Some Countries</w:t>
      </w:r>
      <w:r w:rsidR="00CB5D13" w:rsidRPr="00A50C2F">
        <w:rPr>
          <w:noProof/>
          <w:sz w:val="28"/>
          <w:szCs w:val="28"/>
        </w:rPr>
        <w:drawing>
          <wp:anchor distT="0" distB="0" distL="114300" distR="114300" simplePos="0" relativeHeight="251670528" behindDoc="0" locked="0" layoutInCell="1" allowOverlap="1" wp14:anchorId="0303B43C" wp14:editId="402613B3">
            <wp:simplePos x="0" y="0"/>
            <wp:positionH relativeFrom="column">
              <wp:posOffset>0</wp:posOffset>
            </wp:positionH>
            <wp:positionV relativeFrom="paragraph">
              <wp:posOffset>231775</wp:posOffset>
            </wp:positionV>
            <wp:extent cx="5943600" cy="3239770"/>
            <wp:effectExtent l="0" t="0" r="0" b="17780"/>
            <wp:wrapSquare wrapText="bothSides"/>
            <wp:docPr id="33" name="Chart 33">
              <a:extLst xmlns:a="http://schemas.openxmlformats.org/drawingml/2006/main">
                <a:ext uri="{FF2B5EF4-FFF2-40B4-BE49-F238E27FC236}">
                  <a16:creationId xmlns:a16="http://schemas.microsoft.com/office/drawing/2014/main" id="{2132C46C-631E-4C26-2DFD-C494E36BF7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14:paraId="38B1185B" w14:textId="722379AA" w:rsidR="00CB5D13" w:rsidRPr="00A50C2F" w:rsidRDefault="00CB5D13" w:rsidP="00884873">
      <w:pPr>
        <w:spacing w:line="360" w:lineRule="exact"/>
        <w:rPr>
          <w:b/>
          <w:sz w:val="26"/>
          <w:szCs w:val="26"/>
          <w:lang w:val="vi-VN"/>
        </w:rPr>
      </w:pPr>
    </w:p>
    <w:p w14:paraId="36859FE9" w14:textId="7F6434DF" w:rsidR="00ED60C6" w:rsidRPr="00A50C2F" w:rsidRDefault="00ED60C6" w:rsidP="00412359">
      <w:pPr>
        <w:widowControl w:val="0"/>
        <w:snapToGrid w:val="0"/>
        <w:spacing w:line="360" w:lineRule="exact"/>
        <w:ind w:firstLineChars="200" w:firstLine="520"/>
        <w:jc w:val="both"/>
        <w:rPr>
          <w:sz w:val="26"/>
          <w:szCs w:val="26"/>
        </w:rPr>
      </w:pPr>
      <w:r w:rsidRPr="00A50C2F">
        <w:rPr>
          <w:sz w:val="26"/>
          <w:szCs w:val="26"/>
        </w:rPr>
        <w:t xml:space="preserve">As shown in Figure 4, studies on brand anthropomorphism </w:t>
      </w:r>
      <w:r>
        <w:rPr>
          <w:sz w:val="26"/>
          <w:szCs w:val="26"/>
        </w:rPr>
        <w:t>have been published across various fields, including</w:t>
      </w:r>
      <w:r w:rsidRPr="00A50C2F">
        <w:rPr>
          <w:sz w:val="26"/>
          <w:szCs w:val="26"/>
        </w:rPr>
        <w:t xml:space="preserve"> Business, Management, Communication, Psychology, Environment, and Tourism. Among these </w:t>
      </w:r>
      <w:r w:rsidRPr="00412359">
        <w:rPr>
          <w:rStyle w:val="shorttext"/>
        </w:rPr>
        <w:t>disciplines</w:t>
      </w:r>
      <w:r w:rsidRPr="00A50C2F">
        <w:rPr>
          <w:sz w:val="26"/>
          <w:szCs w:val="26"/>
        </w:rPr>
        <w:t xml:space="preserve">, Business and Management are the most </w:t>
      </w:r>
      <w:r w:rsidRPr="006C55A1">
        <w:rPr>
          <w:bCs/>
          <w:sz w:val="26"/>
          <w:szCs w:val="26"/>
        </w:rPr>
        <w:t>prominent</w:t>
      </w:r>
      <w:r w:rsidRPr="00A50C2F">
        <w:rPr>
          <w:sz w:val="26"/>
          <w:szCs w:val="26"/>
        </w:rPr>
        <w:t xml:space="preserve"> research areas, with 55% and 21%, respectively. The overview results also </w:t>
      </w:r>
      <w:r w:rsidR="004F3E6A">
        <w:rPr>
          <w:sz w:val="26"/>
          <w:szCs w:val="26"/>
        </w:rPr>
        <w:t xml:space="preserve">identified the most influential journals on the chosen topic, with the highest number of publications since 1994, as </w:t>
      </w:r>
      <w:r w:rsidRPr="00A50C2F">
        <w:rPr>
          <w:sz w:val="26"/>
          <w:szCs w:val="26"/>
        </w:rPr>
        <w:t>shown in Table 3. Generally, these statistical findings confirm</w:t>
      </w:r>
      <w:r>
        <w:rPr>
          <w:sz w:val="26"/>
          <w:szCs w:val="26"/>
        </w:rPr>
        <w:t xml:space="preserve"> that brand anthropomorphism has been a growing research interest, as reflected in</w:t>
      </w:r>
      <w:r w:rsidRPr="00A50C2F">
        <w:rPr>
          <w:sz w:val="26"/>
          <w:szCs w:val="26"/>
        </w:rPr>
        <w:t xml:space="preserve"> a wide range of journals, business fields, and geographies. </w:t>
      </w:r>
    </w:p>
    <w:p w14:paraId="4C617184" w14:textId="77777777" w:rsidR="00CB5D13" w:rsidRPr="00ED60C6" w:rsidRDefault="00CB5D13" w:rsidP="006B7047">
      <w:pPr>
        <w:spacing w:line="360" w:lineRule="exact"/>
        <w:jc w:val="center"/>
        <w:rPr>
          <w:b/>
          <w:bCs/>
          <w:sz w:val="26"/>
          <w:szCs w:val="26"/>
        </w:rPr>
      </w:pPr>
    </w:p>
    <w:p w14:paraId="799DB60A" w14:textId="6008929B" w:rsidR="00EE5EEA" w:rsidRPr="00A50C2F" w:rsidRDefault="00017144" w:rsidP="00017144">
      <w:pPr>
        <w:spacing w:line="360" w:lineRule="exact"/>
        <w:rPr>
          <w:b/>
          <w:bCs/>
          <w:sz w:val="26"/>
          <w:szCs w:val="26"/>
        </w:rPr>
      </w:pPr>
      <w:r w:rsidRPr="00A50C2F">
        <w:rPr>
          <w:b/>
          <w:bCs/>
          <w:sz w:val="26"/>
          <w:szCs w:val="26"/>
        </w:rPr>
        <w:t xml:space="preserve">Figure </w:t>
      </w:r>
      <w:proofErr w:type="gramStart"/>
      <w:r w:rsidRPr="00A50C2F">
        <w:rPr>
          <w:b/>
          <w:bCs/>
          <w:sz w:val="26"/>
          <w:szCs w:val="26"/>
        </w:rPr>
        <w:t>4</w:t>
      </w:r>
      <w:r>
        <w:rPr>
          <w:b/>
          <w:bCs/>
          <w:sz w:val="26"/>
          <w:szCs w:val="26"/>
        </w:rPr>
        <w:t xml:space="preserve"> </w:t>
      </w:r>
      <w:r w:rsidRPr="00A50C2F">
        <w:rPr>
          <w:sz w:val="26"/>
          <w:szCs w:val="26"/>
        </w:rPr>
        <w:t xml:space="preserve"> </w:t>
      </w:r>
      <w:r w:rsidRPr="00017144">
        <w:rPr>
          <w:i/>
          <w:iCs/>
          <w:sz w:val="26"/>
          <w:szCs w:val="26"/>
        </w:rPr>
        <w:t>Key</w:t>
      </w:r>
      <w:proofErr w:type="gramEnd"/>
      <w:r w:rsidRPr="00017144">
        <w:rPr>
          <w:i/>
          <w:iCs/>
          <w:sz w:val="26"/>
          <w:szCs w:val="26"/>
        </w:rPr>
        <w:t xml:space="preserve"> Research Areas in the Topic of "Brand Anthropomorphism."</w:t>
      </w:r>
      <w:r w:rsidR="00CB5D13" w:rsidRPr="00A50C2F">
        <w:rPr>
          <w:noProof/>
          <w:sz w:val="28"/>
          <w:szCs w:val="28"/>
        </w:rPr>
        <w:drawing>
          <wp:anchor distT="0" distB="0" distL="114300" distR="114300" simplePos="0" relativeHeight="251672576" behindDoc="0" locked="0" layoutInCell="1" allowOverlap="1" wp14:anchorId="5D789975" wp14:editId="76A3F34B">
            <wp:simplePos x="0" y="0"/>
            <wp:positionH relativeFrom="column">
              <wp:posOffset>0</wp:posOffset>
            </wp:positionH>
            <wp:positionV relativeFrom="paragraph">
              <wp:posOffset>231775</wp:posOffset>
            </wp:positionV>
            <wp:extent cx="4572000" cy="2743200"/>
            <wp:effectExtent l="0" t="0" r="0" b="0"/>
            <wp:wrapSquare wrapText="bothSides"/>
            <wp:docPr id="22" name="Chart 22">
              <a:extLst xmlns:a="http://schemas.openxmlformats.org/drawingml/2006/main">
                <a:ext uri="{FF2B5EF4-FFF2-40B4-BE49-F238E27FC236}">
                  <a16:creationId xmlns:a16="http://schemas.microsoft.com/office/drawing/2014/main" id="{08FDF636-4095-5620-3EA9-1A6B257B4D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p>
    <w:p w14:paraId="3B92FDF8" w14:textId="77777777" w:rsidR="00EE5EEA" w:rsidRPr="00A50C2F" w:rsidRDefault="00EE5EEA" w:rsidP="006B7047">
      <w:pPr>
        <w:spacing w:line="360" w:lineRule="exact"/>
        <w:jc w:val="center"/>
        <w:rPr>
          <w:b/>
          <w:bCs/>
          <w:sz w:val="26"/>
          <w:szCs w:val="26"/>
        </w:rPr>
      </w:pPr>
    </w:p>
    <w:p w14:paraId="07B2748E" w14:textId="77777777" w:rsidR="00EE5EEA" w:rsidRPr="00A50C2F" w:rsidRDefault="00EE5EEA" w:rsidP="006B7047">
      <w:pPr>
        <w:spacing w:line="360" w:lineRule="exact"/>
        <w:jc w:val="center"/>
        <w:rPr>
          <w:b/>
          <w:bCs/>
          <w:sz w:val="26"/>
          <w:szCs w:val="26"/>
        </w:rPr>
      </w:pPr>
    </w:p>
    <w:p w14:paraId="60403C73" w14:textId="77777777" w:rsidR="00EE5EEA" w:rsidRPr="00A50C2F" w:rsidRDefault="00EE5EEA" w:rsidP="006B7047">
      <w:pPr>
        <w:spacing w:line="360" w:lineRule="exact"/>
        <w:jc w:val="center"/>
        <w:rPr>
          <w:b/>
          <w:bCs/>
          <w:sz w:val="26"/>
          <w:szCs w:val="26"/>
        </w:rPr>
      </w:pPr>
    </w:p>
    <w:p w14:paraId="01042492" w14:textId="77777777" w:rsidR="00EE5EEA" w:rsidRPr="00A50C2F" w:rsidRDefault="00EE5EEA" w:rsidP="006B7047">
      <w:pPr>
        <w:spacing w:line="360" w:lineRule="exact"/>
        <w:jc w:val="center"/>
        <w:rPr>
          <w:b/>
          <w:bCs/>
          <w:sz w:val="26"/>
          <w:szCs w:val="26"/>
        </w:rPr>
      </w:pPr>
    </w:p>
    <w:p w14:paraId="3CF762BD" w14:textId="77777777" w:rsidR="00EE5EEA" w:rsidRPr="00A50C2F" w:rsidRDefault="00EE5EEA" w:rsidP="006B7047">
      <w:pPr>
        <w:spacing w:line="360" w:lineRule="exact"/>
        <w:jc w:val="center"/>
        <w:rPr>
          <w:b/>
          <w:bCs/>
          <w:sz w:val="26"/>
          <w:szCs w:val="26"/>
        </w:rPr>
      </w:pPr>
    </w:p>
    <w:p w14:paraId="5865643E" w14:textId="77777777" w:rsidR="00EE5EEA" w:rsidRPr="00A50C2F" w:rsidRDefault="00EE5EEA" w:rsidP="006B7047">
      <w:pPr>
        <w:spacing w:line="360" w:lineRule="exact"/>
        <w:jc w:val="center"/>
        <w:rPr>
          <w:b/>
          <w:bCs/>
          <w:sz w:val="26"/>
          <w:szCs w:val="26"/>
        </w:rPr>
      </w:pPr>
    </w:p>
    <w:p w14:paraId="5F3FE98C" w14:textId="77777777" w:rsidR="00EE5EEA" w:rsidRPr="00A50C2F" w:rsidRDefault="00EE5EEA" w:rsidP="006B7047">
      <w:pPr>
        <w:spacing w:line="360" w:lineRule="exact"/>
        <w:jc w:val="center"/>
        <w:rPr>
          <w:b/>
          <w:bCs/>
          <w:sz w:val="26"/>
          <w:szCs w:val="26"/>
        </w:rPr>
      </w:pPr>
    </w:p>
    <w:p w14:paraId="1304FFB3" w14:textId="77777777" w:rsidR="00EE5EEA" w:rsidRPr="00A50C2F" w:rsidRDefault="00EE5EEA" w:rsidP="006B7047">
      <w:pPr>
        <w:spacing w:line="360" w:lineRule="exact"/>
        <w:jc w:val="center"/>
        <w:rPr>
          <w:b/>
          <w:bCs/>
          <w:sz w:val="26"/>
          <w:szCs w:val="26"/>
        </w:rPr>
      </w:pPr>
    </w:p>
    <w:p w14:paraId="7513D5C7" w14:textId="77777777" w:rsidR="00EE5EEA" w:rsidRPr="00A50C2F" w:rsidRDefault="00EE5EEA" w:rsidP="006B7047">
      <w:pPr>
        <w:spacing w:line="360" w:lineRule="exact"/>
        <w:jc w:val="center"/>
        <w:rPr>
          <w:b/>
          <w:bCs/>
          <w:sz w:val="26"/>
          <w:szCs w:val="26"/>
        </w:rPr>
      </w:pPr>
    </w:p>
    <w:p w14:paraId="04BDCACD" w14:textId="15D32441" w:rsidR="006B7047" w:rsidRPr="00A50C2F" w:rsidRDefault="006B7047" w:rsidP="006B7047">
      <w:pPr>
        <w:spacing w:line="360" w:lineRule="exact"/>
        <w:jc w:val="center"/>
        <w:rPr>
          <w:b/>
          <w:bCs/>
          <w:sz w:val="26"/>
          <w:szCs w:val="26"/>
        </w:rPr>
      </w:pPr>
    </w:p>
    <w:p w14:paraId="60229D5D" w14:textId="08713F79" w:rsidR="00CB5D13" w:rsidRPr="00A50C2F" w:rsidRDefault="00CB5D13" w:rsidP="006B7047">
      <w:pPr>
        <w:spacing w:line="360" w:lineRule="exact"/>
        <w:jc w:val="center"/>
        <w:rPr>
          <w:b/>
          <w:bCs/>
          <w:sz w:val="26"/>
          <w:szCs w:val="26"/>
        </w:rPr>
      </w:pPr>
    </w:p>
    <w:p w14:paraId="7B9CC338" w14:textId="4FEDA92E" w:rsidR="00CB5D13" w:rsidRPr="00A50C2F" w:rsidRDefault="00CB5D13" w:rsidP="006B7047">
      <w:pPr>
        <w:spacing w:line="360" w:lineRule="exact"/>
        <w:jc w:val="center"/>
        <w:rPr>
          <w:b/>
          <w:bCs/>
          <w:sz w:val="26"/>
          <w:szCs w:val="26"/>
        </w:rPr>
      </w:pPr>
    </w:p>
    <w:p w14:paraId="6E27488F" w14:textId="61929067" w:rsidR="00E62A58" w:rsidRPr="00A50C2F" w:rsidRDefault="00E62A58" w:rsidP="00017144">
      <w:pPr>
        <w:spacing w:line="360" w:lineRule="exact"/>
        <w:rPr>
          <w:sz w:val="26"/>
          <w:szCs w:val="26"/>
          <w:lang w:val="vi-VN"/>
        </w:rPr>
      </w:pPr>
      <w:r w:rsidRPr="00A50C2F">
        <w:rPr>
          <w:b/>
          <w:bCs/>
          <w:sz w:val="26"/>
          <w:szCs w:val="26"/>
        </w:rPr>
        <w:t xml:space="preserve">Table </w:t>
      </w:r>
      <w:proofErr w:type="gramStart"/>
      <w:r w:rsidR="00C22B4C" w:rsidRPr="00A50C2F">
        <w:rPr>
          <w:b/>
          <w:bCs/>
          <w:sz w:val="26"/>
          <w:szCs w:val="26"/>
        </w:rPr>
        <w:t>3</w:t>
      </w:r>
      <w:r w:rsidR="00017144">
        <w:rPr>
          <w:rFonts w:hint="eastAsia"/>
          <w:b/>
          <w:bCs/>
          <w:sz w:val="26"/>
          <w:szCs w:val="26"/>
        </w:rPr>
        <w:t xml:space="preserve"> </w:t>
      </w:r>
      <w:r w:rsidRPr="00A50C2F">
        <w:rPr>
          <w:sz w:val="26"/>
          <w:szCs w:val="26"/>
          <w:lang w:val="vi-VN"/>
        </w:rPr>
        <w:t xml:space="preserve"> </w:t>
      </w:r>
      <w:r w:rsidRPr="00017144">
        <w:rPr>
          <w:i/>
          <w:iCs/>
          <w:sz w:val="26"/>
          <w:szCs w:val="26"/>
          <w:lang w:val="vi-VN"/>
        </w:rPr>
        <w:t>Most</w:t>
      </w:r>
      <w:proofErr w:type="gramEnd"/>
      <w:r w:rsidRPr="00017144">
        <w:rPr>
          <w:i/>
          <w:iCs/>
          <w:sz w:val="26"/>
          <w:szCs w:val="26"/>
          <w:lang w:val="vi-VN"/>
        </w:rPr>
        <w:t xml:space="preserve"> </w:t>
      </w:r>
      <w:r w:rsidR="00017144" w:rsidRPr="00017144">
        <w:rPr>
          <w:i/>
          <w:iCs/>
          <w:sz w:val="26"/>
          <w:szCs w:val="26"/>
          <w:lang w:val="vi-VN"/>
        </w:rPr>
        <w:t>Influential Journals on the Topic of "</w:t>
      </w:r>
      <w:r w:rsidR="00017144" w:rsidRPr="00017144">
        <w:rPr>
          <w:i/>
          <w:iCs/>
          <w:sz w:val="26"/>
          <w:szCs w:val="26"/>
        </w:rPr>
        <w:t>Brand Anthropomorphism.</w:t>
      </w:r>
      <w:r w:rsidR="00017144" w:rsidRPr="00017144">
        <w:rPr>
          <w:i/>
          <w:iCs/>
          <w:sz w:val="26"/>
          <w:szCs w:val="26"/>
          <w:lang w:val="vi-VN"/>
        </w:rPr>
        <w:t>"</w:t>
      </w:r>
    </w:p>
    <w:tbl>
      <w:tblPr>
        <w:tblStyle w:val="41"/>
        <w:tblW w:w="5000" w:type="pct"/>
        <w:tblLook w:val="04A0" w:firstRow="1" w:lastRow="0" w:firstColumn="1" w:lastColumn="0" w:noHBand="0" w:noVBand="1"/>
      </w:tblPr>
      <w:tblGrid>
        <w:gridCol w:w="2737"/>
        <w:gridCol w:w="1612"/>
        <w:gridCol w:w="3069"/>
        <w:gridCol w:w="1608"/>
      </w:tblGrid>
      <w:tr w:rsidR="00A50C2F" w:rsidRPr="00017144" w14:paraId="73F0714D" w14:textId="77777777" w:rsidTr="00750AB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6" w:type="pct"/>
            <w:vAlign w:val="center"/>
          </w:tcPr>
          <w:p w14:paraId="7BD1D05F" w14:textId="77777777" w:rsidR="006B7047" w:rsidRPr="00017144" w:rsidRDefault="006B7047" w:rsidP="00750ABA">
            <w:pPr>
              <w:spacing w:line="320" w:lineRule="exact"/>
              <w:jc w:val="center"/>
              <w:rPr>
                <w:b w:val="0"/>
                <w:bCs w:val="0"/>
                <w:sz w:val="22"/>
                <w:szCs w:val="22"/>
              </w:rPr>
            </w:pPr>
            <w:r w:rsidRPr="00017144">
              <w:rPr>
                <w:sz w:val="22"/>
                <w:szCs w:val="22"/>
              </w:rPr>
              <w:t>Journal</w:t>
            </w:r>
          </w:p>
        </w:tc>
        <w:tc>
          <w:tcPr>
            <w:tcW w:w="893" w:type="pct"/>
            <w:vAlign w:val="center"/>
          </w:tcPr>
          <w:p w14:paraId="3B33C85E" w14:textId="77777777" w:rsidR="006B7047" w:rsidRPr="00017144" w:rsidRDefault="006B7047" w:rsidP="00750ABA">
            <w:pPr>
              <w:spacing w:line="320" w:lineRule="exact"/>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017144">
              <w:rPr>
                <w:sz w:val="22"/>
                <w:szCs w:val="22"/>
              </w:rPr>
              <w:t>Number of focal articles</w:t>
            </w:r>
          </w:p>
        </w:tc>
        <w:tc>
          <w:tcPr>
            <w:tcW w:w="1700" w:type="pct"/>
            <w:vAlign w:val="center"/>
          </w:tcPr>
          <w:p w14:paraId="4C9AA1BA" w14:textId="77777777" w:rsidR="006B7047" w:rsidRPr="00017144" w:rsidRDefault="006B7047" w:rsidP="00750ABA">
            <w:pPr>
              <w:spacing w:line="320" w:lineRule="exact"/>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017144">
              <w:rPr>
                <w:sz w:val="22"/>
                <w:szCs w:val="22"/>
              </w:rPr>
              <w:t>Journal</w:t>
            </w:r>
          </w:p>
        </w:tc>
        <w:tc>
          <w:tcPr>
            <w:tcW w:w="891" w:type="pct"/>
            <w:vAlign w:val="center"/>
          </w:tcPr>
          <w:p w14:paraId="633B45C5" w14:textId="77777777" w:rsidR="006B7047" w:rsidRPr="00017144" w:rsidRDefault="006B7047" w:rsidP="00750ABA">
            <w:pPr>
              <w:spacing w:line="320" w:lineRule="exact"/>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017144">
              <w:rPr>
                <w:sz w:val="22"/>
                <w:szCs w:val="22"/>
              </w:rPr>
              <w:t>Number of focal articles</w:t>
            </w:r>
          </w:p>
        </w:tc>
      </w:tr>
      <w:tr w:rsidR="00A50C2F" w:rsidRPr="00017144" w14:paraId="7F99E84E" w14:textId="77777777" w:rsidTr="00750A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6" w:type="pct"/>
            <w:vAlign w:val="center"/>
          </w:tcPr>
          <w:p w14:paraId="6A3795E6" w14:textId="77777777" w:rsidR="006B7047" w:rsidRPr="00017144" w:rsidRDefault="006B7047" w:rsidP="00750ABA">
            <w:pPr>
              <w:spacing w:line="320" w:lineRule="exact"/>
              <w:rPr>
                <w:b w:val="0"/>
                <w:bCs w:val="0"/>
                <w:sz w:val="22"/>
                <w:szCs w:val="22"/>
              </w:rPr>
            </w:pPr>
            <w:r w:rsidRPr="00017144">
              <w:rPr>
                <w:b w:val="0"/>
                <w:bCs w:val="0"/>
                <w:sz w:val="22"/>
                <w:szCs w:val="22"/>
              </w:rPr>
              <w:t>Psychology Marketing</w:t>
            </w:r>
          </w:p>
        </w:tc>
        <w:tc>
          <w:tcPr>
            <w:tcW w:w="893" w:type="pct"/>
            <w:vAlign w:val="center"/>
          </w:tcPr>
          <w:p w14:paraId="717E8D5D" w14:textId="77777777" w:rsidR="006B7047" w:rsidRPr="00017144" w:rsidRDefault="006B7047" w:rsidP="00750ABA">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18</w:t>
            </w:r>
          </w:p>
        </w:tc>
        <w:tc>
          <w:tcPr>
            <w:tcW w:w="1700" w:type="pct"/>
            <w:vAlign w:val="center"/>
          </w:tcPr>
          <w:p w14:paraId="1F022FCF" w14:textId="77777777" w:rsidR="006B7047" w:rsidRPr="00017144" w:rsidRDefault="006B7047" w:rsidP="00750ABA">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Journal of Marketing</w:t>
            </w:r>
          </w:p>
        </w:tc>
        <w:tc>
          <w:tcPr>
            <w:tcW w:w="891" w:type="pct"/>
            <w:vAlign w:val="center"/>
          </w:tcPr>
          <w:p w14:paraId="31F0D7F7" w14:textId="77777777" w:rsidR="006B7047" w:rsidRPr="00017144" w:rsidRDefault="006B7047" w:rsidP="00750ABA">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5</w:t>
            </w:r>
          </w:p>
        </w:tc>
      </w:tr>
      <w:tr w:rsidR="00A50C2F" w:rsidRPr="00017144" w14:paraId="3B4BE5AD" w14:textId="77777777" w:rsidTr="00750ABA">
        <w:trPr>
          <w:trHeight w:val="20"/>
        </w:trPr>
        <w:tc>
          <w:tcPr>
            <w:cnfStyle w:val="001000000000" w:firstRow="0" w:lastRow="0" w:firstColumn="1" w:lastColumn="0" w:oddVBand="0" w:evenVBand="0" w:oddHBand="0" w:evenHBand="0" w:firstRowFirstColumn="0" w:firstRowLastColumn="0" w:lastRowFirstColumn="0" w:lastRowLastColumn="0"/>
            <w:tcW w:w="1516" w:type="pct"/>
            <w:vAlign w:val="center"/>
          </w:tcPr>
          <w:p w14:paraId="4E7206C6" w14:textId="77777777" w:rsidR="006B7047" w:rsidRPr="00017144" w:rsidRDefault="006B7047" w:rsidP="00750ABA">
            <w:pPr>
              <w:spacing w:line="320" w:lineRule="exact"/>
              <w:rPr>
                <w:b w:val="0"/>
                <w:bCs w:val="0"/>
                <w:sz w:val="22"/>
                <w:szCs w:val="22"/>
              </w:rPr>
            </w:pPr>
            <w:r w:rsidRPr="00017144">
              <w:rPr>
                <w:b w:val="0"/>
                <w:bCs w:val="0"/>
                <w:sz w:val="22"/>
                <w:szCs w:val="22"/>
              </w:rPr>
              <w:t>Journal of Brand Management</w:t>
            </w:r>
          </w:p>
        </w:tc>
        <w:tc>
          <w:tcPr>
            <w:tcW w:w="893" w:type="pct"/>
            <w:vAlign w:val="center"/>
          </w:tcPr>
          <w:p w14:paraId="077ABF50" w14:textId="77777777" w:rsidR="006B7047" w:rsidRPr="00017144" w:rsidRDefault="006B7047" w:rsidP="00750ABA">
            <w:pPr>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t>16</w:t>
            </w:r>
          </w:p>
        </w:tc>
        <w:tc>
          <w:tcPr>
            <w:tcW w:w="1700" w:type="pct"/>
            <w:vAlign w:val="center"/>
          </w:tcPr>
          <w:p w14:paraId="0B0A0A53" w14:textId="77777777" w:rsidR="006B7047" w:rsidRPr="00017144" w:rsidRDefault="006B7047" w:rsidP="00750ABA">
            <w:pPr>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t>Sustainability</w:t>
            </w:r>
          </w:p>
        </w:tc>
        <w:tc>
          <w:tcPr>
            <w:tcW w:w="891" w:type="pct"/>
            <w:vAlign w:val="center"/>
          </w:tcPr>
          <w:p w14:paraId="1B3AD6B7" w14:textId="77777777" w:rsidR="006B7047" w:rsidRPr="00017144" w:rsidRDefault="006B7047" w:rsidP="00750ABA">
            <w:pPr>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t>5</w:t>
            </w:r>
          </w:p>
        </w:tc>
      </w:tr>
      <w:tr w:rsidR="00A50C2F" w:rsidRPr="00017144" w14:paraId="2C434830" w14:textId="77777777" w:rsidTr="00750A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6" w:type="pct"/>
            <w:vAlign w:val="center"/>
          </w:tcPr>
          <w:p w14:paraId="69B6E45A" w14:textId="77777777" w:rsidR="006B7047" w:rsidRPr="00017144" w:rsidRDefault="006B7047" w:rsidP="00750ABA">
            <w:pPr>
              <w:spacing w:line="320" w:lineRule="exact"/>
              <w:rPr>
                <w:b w:val="0"/>
                <w:bCs w:val="0"/>
                <w:sz w:val="22"/>
                <w:szCs w:val="22"/>
              </w:rPr>
            </w:pPr>
            <w:r w:rsidRPr="00017144">
              <w:rPr>
                <w:b w:val="0"/>
                <w:bCs w:val="0"/>
                <w:sz w:val="22"/>
                <w:szCs w:val="22"/>
              </w:rPr>
              <w:t>Journal of Business Research</w:t>
            </w:r>
          </w:p>
        </w:tc>
        <w:tc>
          <w:tcPr>
            <w:tcW w:w="893" w:type="pct"/>
            <w:vAlign w:val="center"/>
          </w:tcPr>
          <w:p w14:paraId="28634DFA" w14:textId="77777777" w:rsidR="006B7047" w:rsidRPr="00017144" w:rsidRDefault="006B7047" w:rsidP="00750ABA">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15</w:t>
            </w:r>
          </w:p>
        </w:tc>
        <w:tc>
          <w:tcPr>
            <w:tcW w:w="1700" w:type="pct"/>
            <w:vAlign w:val="center"/>
          </w:tcPr>
          <w:p w14:paraId="04B33E46" w14:textId="77777777" w:rsidR="006B7047" w:rsidRPr="00017144" w:rsidRDefault="006B7047" w:rsidP="00750ABA">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Journal of The Academy of Marketing Science</w:t>
            </w:r>
          </w:p>
        </w:tc>
        <w:tc>
          <w:tcPr>
            <w:tcW w:w="891" w:type="pct"/>
            <w:vAlign w:val="center"/>
          </w:tcPr>
          <w:p w14:paraId="6B68BDB9" w14:textId="77777777" w:rsidR="006B7047" w:rsidRPr="00017144" w:rsidRDefault="006B7047" w:rsidP="00750ABA">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4</w:t>
            </w:r>
          </w:p>
        </w:tc>
      </w:tr>
      <w:tr w:rsidR="00A50C2F" w:rsidRPr="00017144" w14:paraId="6B328A53" w14:textId="77777777" w:rsidTr="00750ABA">
        <w:trPr>
          <w:trHeight w:val="20"/>
        </w:trPr>
        <w:tc>
          <w:tcPr>
            <w:cnfStyle w:val="001000000000" w:firstRow="0" w:lastRow="0" w:firstColumn="1" w:lastColumn="0" w:oddVBand="0" w:evenVBand="0" w:oddHBand="0" w:evenHBand="0" w:firstRowFirstColumn="0" w:firstRowLastColumn="0" w:lastRowFirstColumn="0" w:lastRowLastColumn="0"/>
            <w:tcW w:w="1516" w:type="pct"/>
            <w:vAlign w:val="center"/>
          </w:tcPr>
          <w:p w14:paraId="2C351528" w14:textId="77777777" w:rsidR="006B7047" w:rsidRPr="00017144" w:rsidRDefault="006B7047" w:rsidP="00750ABA">
            <w:pPr>
              <w:spacing w:line="320" w:lineRule="exact"/>
              <w:rPr>
                <w:b w:val="0"/>
                <w:bCs w:val="0"/>
                <w:sz w:val="22"/>
                <w:szCs w:val="22"/>
              </w:rPr>
            </w:pPr>
            <w:r w:rsidRPr="00017144">
              <w:rPr>
                <w:b w:val="0"/>
                <w:bCs w:val="0"/>
                <w:sz w:val="22"/>
                <w:szCs w:val="22"/>
              </w:rPr>
              <w:t>Journal of Consumer Psychology</w:t>
            </w:r>
          </w:p>
        </w:tc>
        <w:tc>
          <w:tcPr>
            <w:tcW w:w="893" w:type="pct"/>
            <w:vAlign w:val="center"/>
          </w:tcPr>
          <w:p w14:paraId="0B797075" w14:textId="77777777" w:rsidR="006B7047" w:rsidRPr="00017144" w:rsidRDefault="006B7047" w:rsidP="00750ABA">
            <w:pPr>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t>14</w:t>
            </w:r>
          </w:p>
        </w:tc>
        <w:tc>
          <w:tcPr>
            <w:tcW w:w="1700" w:type="pct"/>
            <w:vAlign w:val="center"/>
          </w:tcPr>
          <w:p w14:paraId="4CDBF293" w14:textId="77777777" w:rsidR="006B7047" w:rsidRPr="00017144" w:rsidRDefault="006B7047" w:rsidP="00750ABA">
            <w:pPr>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t>International Journal of Research in Marketing</w:t>
            </w:r>
          </w:p>
        </w:tc>
        <w:tc>
          <w:tcPr>
            <w:tcW w:w="891" w:type="pct"/>
            <w:vAlign w:val="center"/>
          </w:tcPr>
          <w:p w14:paraId="2CF5C27A" w14:textId="77777777" w:rsidR="006B7047" w:rsidRPr="00017144" w:rsidRDefault="006B7047" w:rsidP="00750ABA">
            <w:pPr>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t>4</w:t>
            </w:r>
          </w:p>
        </w:tc>
      </w:tr>
      <w:tr w:rsidR="00A50C2F" w:rsidRPr="00017144" w14:paraId="03B06F3C" w14:textId="77777777" w:rsidTr="00750A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6" w:type="pct"/>
            <w:vAlign w:val="center"/>
          </w:tcPr>
          <w:p w14:paraId="0CF18159" w14:textId="77777777" w:rsidR="006B7047" w:rsidRPr="00017144" w:rsidRDefault="006B7047" w:rsidP="00750ABA">
            <w:pPr>
              <w:spacing w:line="320" w:lineRule="exact"/>
              <w:rPr>
                <w:b w:val="0"/>
                <w:bCs w:val="0"/>
                <w:sz w:val="22"/>
                <w:szCs w:val="22"/>
              </w:rPr>
            </w:pPr>
            <w:r w:rsidRPr="00017144">
              <w:rPr>
                <w:b w:val="0"/>
                <w:bCs w:val="0"/>
                <w:sz w:val="22"/>
                <w:szCs w:val="22"/>
              </w:rPr>
              <w:t>Journal of Marketing Management</w:t>
            </w:r>
          </w:p>
        </w:tc>
        <w:tc>
          <w:tcPr>
            <w:tcW w:w="893" w:type="pct"/>
            <w:vAlign w:val="center"/>
          </w:tcPr>
          <w:p w14:paraId="27FBFC17" w14:textId="77777777" w:rsidR="006B7047" w:rsidRPr="00017144" w:rsidRDefault="006B7047" w:rsidP="00750ABA">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13</w:t>
            </w:r>
          </w:p>
        </w:tc>
        <w:tc>
          <w:tcPr>
            <w:tcW w:w="1700" w:type="pct"/>
            <w:vAlign w:val="center"/>
          </w:tcPr>
          <w:p w14:paraId="0902C025" w14:textId="77777777" w:rsidR="006B7047" w:rsidRPr="00017144" w:rsidRDefault="006B7047" w:rsidP="00750ABA">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Journal of Advertising</w:t>
            </w:r>
          </w:p>
        </w:tc>
        <w:tc>
          <w:tcPr>
            <w:tcW w:w="891" w:type="pct"/>
            <w:vAlign w:val="center"/>
          </w:tcPr>
          <w:p w14:paraId="49921159" w14:textId="77777777" w:rsidR="006B7047" w:rsidRPr="00017144" w:rsidRDefault="006B7047" w:rsidP="00750ABA">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4</w:t>
            </w:r>
          </w:p>
        </w:tc>
      </w:tr>
      <w:tr w:rsidR="00A50C2F" w:rsidRPr="00017144" w14:paraId="743B8330" w14:textId="77777777" w:rsidTr="00750ABA">
        <w:trPr>
          <w:trHeight w:val="20"/>
        </w:trPr>
        <w:tc>
          <w:tcPr>
            <w:cnfStyle w:val="001000000000" w:firstRow="0" w:lastRow="0" w:firstColumn="1" w:lastColumn="0" w:oddVBand="0" w:evenVBand="0" w:oddHBand="0" w:evenHBand="0" w:firstRowFirstColumn="0" w:firstRowLastColumn="0" w:lastRowFirstColumn="0" w:lastRowLastColumn="0"/>
            <w:tcW w:w="1516" w:type="pct"/>
            <w:vAlign w:val="center"/>
          </w:tcPr>
          <w:p w14:paraId="22A7F37E" w14:textId="77777777" w:rsidR="006B7047" w:rsidRPr="00017144" w:rsidRDefault="006B7047" w:rsidP="00750ABA">
            <w:pPr>
              <w:spacing w:line="320" w:lineRule="exact"/>
              <w:rPr>
                <w:b w:val="0"/>
                <w:bCs w:val="0"/>
                <w:sz w:val="22"/>
                <w:szCs w:val="22"/>
              </w:rPr>
            </w:pPr>
            <w:r w:rsidRPr="00017144">
              <w:rPr>
                <w:b w:val="0"/>
                <w:bCs w:val="0"/>
                <w:sz w:val="22"/>
                <w:szCs w:val="22"/>
              </w:rPr>
              <w:t>Journal of Consumer Research</w:t>
            </w:r>
          </w:p>
        </w:tc>
        <w:tc>
          <w:tcPr>
            <w:tcW w:w="893" w:type="pct"/>
            <w:vAlign w:val="center"/>
          </w:tcPr>
          <w:p w14:paraId="2034E013" w14:textId="77777777" w:rsidR="006B7047" w:rsidRPr="00017144" w:rsidRDefault="006B7047" w:rsidP="00750ABA">
            <w:pPr>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t>11</w:t>
            </w:r>
          </w:p>
        </w:tc>
        <w:tc>
          <w:tcPr>
            <w:tcW w:w="1700" w:type="pct"/>
            <w:vAlign w:val="center"/>
          </w:tcPr>
          <w:p w14:paraId="2784EE54" w14:textId="77777777" w:rsidR="006B7047" w:rsidRPr="00017144" w:rsidRDefault="006B7047" w:rsidP="00750ABA">
            <w:pPr>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t>Journal of Interactive Marketing</w:t>
            </w:r>
          </w:p>
        </w:tc>
        <w:tc>
          <w:tcPr>
            <w:tcW w:w="891" w:type="pct"/>
            <w:vAlign w:val="center"/>
          </w:tcPr>
          <w:p w14:paraId="31B7D38D" w14:textId="77777777" w:rsidR="006B7047" w:rsidRPr="00017144" w:rsidRDefault="006B7047" w:rsidP="00750ABA">
            <w:pPr>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t>4</w:t>
            </w:r>
          </w:p>
        </w:tc>
      </w:tr>
      <w:tr w:rsidR="00A50C2F" w:rsidRPr="00017144" w14:paraId="7C79B0C4" w14:textId="77777777" w:rsidTr="00750A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6" w:type="pct"/>
            <w:vAlign w:val="center"/>
          </w:tcPr>
          <w:p w14:paraId="2A24C6C5" w14:textId="77777777" w:rsidR="006B7047" w:rsidRPr="00017144" w:rsidRDefault="006B7047" w:rsidP="00750ABA">
            <w:pPr>
              <w:spacing w:line="320" w:lineRule="exact"/>
              <w:rPr>
                <w:b w:val="0"/>
                <w:bCs w:val="0"/>
                <w:sz w:val="22"/>
                <w:szCs w:val="22"/>
              </w:rPr>
            </w:pPr>
            <w:r w:rsidRPr="00017144">
              <w:rPr>
                <w:b w:val="0"/>
                <w:bCs w:val="0"/>
                <w:sz w:val="22"/>
                <w:szCs w:val="22"/>
              </w:rPr>
              <w:t>Journal of Product and Brand Management1</w:t>
            </w:r>
          </w:p>
        </w:tc>
        <w:tc>
          <w:tcPr>
            <w:tcW w:w="893" w:type="pct"/>
            <w:vAlign w:val="center"/>
          </w:tcPr>
          <w:p w14:paraId="5FEA30A2" w14:textId="77777777" w:rsidR="006B7047" w:rsidRPr="00017144" w:rsidRDefault="006B7047" w:rsidP="00750ABA">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11</w:t>
            </w:r>
          </w:p>
        </w:tc>
        <w:tc>
          <w:tcPr>
            <w:tcW w:w="1700" w:type="pct"/>
            <w:vAlign w:val="center"/>
          </w:tcPr>
          <w:p w14:paraId="3658921D" w14:textId="77777777" w:rsidR="006B7047" w:rsidRPr="00017144" w:rsidRDefault="006B7047" w:rsidP="00750ABA">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Tourism Management</w:t>
            </w:r>
          </w:p>
        </w:tc>
        <w:tc>
          <w:tcPr>
            <w:tcW w:w="891" w:type="pct"/>
            <w:vAlign w:val="center"/>
          </w:tcPr>
          <w:p w14:paraId="7EEA4583" w14:textId="77777777" w:rsidR="006B7047" w:rsidRPr="00017144" w:rsidRDefault="006B7047" w:rsidP="00750ABA">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4</w:t>
            </w:r>
          </w:p>
        </w:tc>
      </w:tr>
      <w:tr w:rsidR="00A50C2F" w:rsidRPr="00017144" w14:paraId="6AD0D0AA" w14:textId="77777777" w:rsidTr="00750ABA">
        <w:trPr>
          <w:trHeight w:val="20"/>
        </w:trPr>
        <w:tc>
          <w:tcPr>
            <w:cnfStyle w:val="001000000000" w:firstRow="0" w:lastRow="0" w:firstColumn="1" w:lastColumn="0" w:oddVBand="0" w:evenVBand="0" w:oddHBand="0" w:evenHBand="0" w:firstRowFirstColumn="0" w:firstRowLastColumn="0" w:lastRowFirstColumn="0" w:lastRowLastColumn="0"/>
            <w:tcW w:w="1516" w:type="pct"/>
            <w:vAlign w:val="center"/>
          </w:tcPr>
          <w:p w14:paraId="637F4AE8" w14:textId="77777777" w:rsidR="006B7047" w:rsidRPr="00017144" w:rsidRDefault="006B7047" w:rsidP="00750ABA">
            <w:pPr>
              <w:spacing w:line="320" w:lineRule="exact"/>
              <w:rPr>
                <w:b w:val="0"/>
                <w:bCs w:val="0"/>
                <w:sz w:val="22"/>
                <w:szCs w:val="22"/>
              </w:rPr>
            </w:pPr>
            <w:r w:rsidRPr="00017144">
              <w:rPr>
                <w:b w:val="0"/>
                <w:bCs w:val="0"/>
                <w:sz w:val="22"/>
                <w:szCs w:val="22"/>
              </w:rPr>
              <w:t>European Journal of Marketing</w:t>
            </w:r>
          </w:p>
        </w:tc>
        <w:tc>
          <w:tcPr>
            <w:tcW w:w="893" w:type="pct"/>
            <w:vAlign w:val="center"/>
          </w:tcPr>
          <w:p w14:paraId="2569A24A" w14:textId="77777777" w:rsidR="006B7047" w:rsidRPr="00017144" w:rsidRDefault="006B7047" w:rsidP="00750ABA">
            <w:pPr>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t>8</w:t>
            </w:r>
          </w:p>
        </w:tc>
        <w:tc>
          <w:tcPr>
            <w:tcW w:w="1700" w:type="pct"/>
            <w:vAlign w:val="center"/>
          </w:tcPr>
          <w:p w14:paraId="6083BBF6" w14:textId="77777777" w:rsidR="006B7047" w:rsidRPr="00017144" w:rsidRDefault="006B7047" w:rsidP="00750ABA">
            <w:pPr>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t>International Journal of Advertising</w:t>
            </w:r>
          </w:p>
        </w:tc>
        <w:tc>
          <w:tcPr>
            <w:tcW w:w="891" w:type="pct"/>
            <w:vAlign w:val="center"/>
          </w:tcPr>
          <w:p w14:paraId="38CEA65B" w14:textId="77777777" w:rsidR="006B7047" w:rsidRPr="00017144" w:rsidRDefault="006B7047" w:rsidP="00750ABA">
            <w:pPr>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t>3</w:t>
            </w:r>
          </w:p>
        </w:tc>
      </w:tr>
      <w:tr w:rsidR="00A50C2F" w:rsidRPr="00017144" w14:paraId="2E0B23EF" w14:textId="77777777" w:rsidTr="00750A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6" w:type="pct"/>
            <w:vAlign w:val="center"/>
          </w:tcPr>
          <w:p w14:paraId="67E20144" w14:textId="77777777" w:rsidR="006B7047" w:rsidRPr="00017144" w:rsidRDefault="006B7047" w:rsidP="00750ABA">
            <w:pPr>
              <w:spacing w:line="320" w:lineRule="exact"/>
              <w:rPr>
                <w:b w:val="0"/>
                <w:bCs w:val="0"/>
                <w:sz w:val="22"/>
                <w:szCs w:val="22"/>
              </w:rPr>
            </w:pPr>
            <w:r w:rsidRPr="00017144">
              <w:rPr>
                <w:b w:val="0"/>
                <w:bCs w:val="0"/>
                <w:sz w:val="22"/>
                <w:szCs w:val="22"/>
              </w:rPr>
              <w:t>Frontiers in Psychology</w:t>
            </w:r>
          </w:p>
        </w:tc>
        <w:tc>
          <w:tcPr>
            <w:tcW w:w="893" w:type="pct"/>
            <w:vAlign w:val="center"/>
          </w:tcPr>
          <w:p w14:paraId="6457831D" w14:textId="77777777" w:rsidR="006B7047" w:rsidRPr="00017144" w:rsidRDefault="006B7047" w:rsidP="00750ABA">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6</w:t>
            </w:r>
          </w:p>
        </w:tc>
        <w:tc>
          <w:tcPr>
            <w:tcW w:w="1700" w:type="pct"/>
            <w:vAlign w:val="center"/>
          </w:tcPr>
          <w:p w14:paraId="0C4DE194" w14:textId="77777777" w:rsidR="006B7047" w:rsidRPr="00017144" w:rsidRDefault="006B7047" w:rsidP="00750ABA">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Journal of Consumer Behavior</w:t>
            </w:r>
          </w:p>
        </w:tc>
        <w:tc>
          <w:tcPr>
            <w:tcW w:w="891" w:type="pct"/>
            <w:vAlign w:val="center"/>
          </w:tcPr>
          <w:p w14:paraId="22D3AFC7" w14:textId="77777777" w:rsidR="006B7047" w:rsidRPr="00017144" w:rsidRDefault="006B7047" w:rsidP="00750ABA">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3</w:t>
            </w:r>
          </w:p>
        </w:tc>
      </w:tr>
    </w:tbl>
    <w:p w14:paraId="02AF0ED5" w14:textId="77777777" w:rsidR="00816E8D" w:rsidRPr="00A50C2F" w:rsidRDefault="00816E8D" w:rsidP="006B7047">
      <w:pPr>
        <w:spacing w:line="360" w:lineRule="exact"/>
        <w:ind w:firstLine="720"/>
        <w:rPr>
          <w:sz w:val="26"/>
          <w:szCs w:val="26"/>
        </w:rPr>
      </w:pPr>
    </w:p>
    <w:p w14:paraId="03304779" w14:textId="4C6DE1E9" w:rsidR="000F0B6E" w:rsidRDefault="006B7047" w:rsidP="00017144">
      <w:pPr>
        <w:spacing w:line="360" w:lineRule="exact"/>
        <w:rPr>
          <w:b/>
          <w:sz w:val="26"/>
          <w:szCs w:val="26"/>
        </w:rPr>
      </w:pPr>
      <w:r w:rsidRPr="00A50C2F">
        <w:rPr>
          <w:b/>
          <w:sz w:val="26"/>
          <w:szCs w:val="26"/>
        </w:rPr>
        <w:t>Co-citation analysis</w:t>
      </w:r>
    </w:p>
    <w:p w14:paraId="19463B66" w14:textId="77777777" w:rsidR="00750ABA" w:rsidRPr="00A50C2F" w:rsidRDefault="00750ABA" w:rsidP="00412359">
      <w:pPr>
        <w:widowControl w:val="0"/>
        <w:snapToGrid w:val="0"/>
        <w:spacing w:line="360" w:lineRule="exact"/>
        <w:ind w:firstLineChars="200" w:firstLine="520"/>
        <w:jc w:val="both"/>
        <w:rPr>
          <w:sz w:val="26"/>
          <w:szCs w:val="26"/>
        </w:rPr>
      </w:pPr>
      <w:r w:rsidRPr="00A50C2F">
        <w:rPr>
          <w:sz w:val="26"/>
          <w:szCs w:val="26"/>
        </w:rPr>
        <w:t xml:space="preserve">As </w:t>
      </w:r>
      <w:r>
        <w:rPr>
          <w:sz w:val="26"/>
          <w:szCs w:val="26"/>
        </w:rPr>
        <w:t xml:space="preserve">shown in the results of the co-citation analysis, Figure 5 highlights the publications on </w:t>
      </w:r>
      <w:r w:rsidRPr="006C55A1">
        <w:rPr>
          <w:bCs/>
          <w:sz w:val="26"/>
          <w:szCs w:val="26"/>
        </w:rPr>
        <w:t>brand</w:t>
      </w:r>
      <w:r>
        <w:rPr>
          <w:sz w:val="26"/>
          <w:szCs w:val="26"/>
        </w:rPr>
        <w:t xml:space="preserve"> anthropomorphism, organized into</w:t>
      </w:r>
      <w:r w:rsidRPr="00A50C2F">
        <w:rPr>
          <w:sz w:val="26"/>
          <w:szCs w:val="26"/>
        </w:rPr>
        <w:t xml:space="preserve"> three numbered clusters. The main content of each cluster is thoroughly considered by analyzing selected authors and their influential articles that reflect each theme (shown in Table 4). The first cluster (red) is anchored by leading authors</w:t>
      </w:r>
      <w:r>
        <w:rPr>
          <w:sz w:val="26"/>
          <w:szCs w:val="26"/>
        </w:rPr>
        <w:t xml:space="preserve">, including Aggarwal, Epley, </w:t>
      </w:r>
      <w:proofErr w:type="spellStart"/>
      <w:r>
        <w:rPr>
          <w:sz w:val="26"/>
          <w:szCs w:val="26"/>
        </w:rPr>
        <w:t>Puzakova</w:t>
      </w:r>
      <w:proofErr w:type="spellEnd"/>
      <w:r>
        <w:rPr>
          <w:sz w:val="26"/>
          <w:szCs w:val="26"/>
        </w:rPr>
        <w:t>, and Kim, who have</w:t>
      </w:r>
      <w:r w:rsidRPr="00A50C2F">
        <w:rPr>
          <w:sz w:val="26"/>
          <w:szCs w:val="26"/>
        </w:rPr>
        <w:t xml:space="preserve"> achieved the highest number of citations for their publications. These scholars focused on research topics involving the mixed effects of brand anthropomorphism on customer behavior. The second cluster (green) is anchored by significant academicians such as Aaker, Fournier, </w:t>
      </w:r>
      <w:proofErr w:type="spellStart"/>
      <w:r w:rsidRPr="00A50C2F">
        <w:rPr>
          <w:sz w:val="26"/>
          <w:szCs w:val="26"/>
        </w:rPr>
        <w:t>Kervyn</w:t>
      </w:r>
      <w:proofErr w:type="spellEnd"/>
      <w:r w:rsidRPr="00A50C2F">
        <w:rPr>
          <w:sz w:val="26"/>
          <w:szCs w:val="26"/>
        </w:rPr>
        <w:t xml:space="preserve">, and Belk. Authors in this cluster tend to research the multi-dimensions of consumer-brand relationships. </w:t>
      </w:r>
      <w:r>
        <w:rPr>
          <w:sz w:val="26"/>
          <w:szCs w:val="26"/>
        </w:rPr>
        <w:t xml:space="preserve">Epley, </w:t>
      </w:r>
      <w:proofErr w:type="spellStart"/>
      <w:r>
        <w:rPr>
          <w:sz w:val="26"/>
          <w:szCs w:val="26"/>
        </w:rPr>
        <w:t>Waytz</w:t>
      </w:r>
      <w:proofErr w:type="spellEnd"/>
      <w:r>
        <w:rPr>
          <w:sz w:val="26"/>
          <w:szCs w:val="26"/>
        </w:rPr>
        <w:t>, Guido, and Hart anchor the third one (blue)</w:t>
      </w:r>
      <w:r w:rsidRPr="00A50C2F">
        <w:rPr>
          <w:sz w:val="26"/>
          <w:szCs w:val="26"/>
        </w:rPr>
        <w:t xml:space="preserve">. These researchers put their efforts into developing conceptual frameworks that explain the underlying mechanism of brand anthropomorphism. More details will be discussed in the next section. </w:t>
      </w:r>
    </w:p>
    <w:p w14:paraId="2E807D97" w14:textId="2EFA189C" w:rsidR="00017144" w:rsidRDefault="00017144" w:rsidP="00017144">
      <w:pPr>
        <w:spacing w:line="360" w:lineRule="exact"/>
        <w:rPr>
          <w:b/>
          <w:sz w:val="26"/>
          <w:szCs w:val="26"/>
        </w:rPr>
      </w:pPr>
    </w:p>
    <w:p w14:paraId="05A05B6E" w14:textId="18DB3F82" w:rsidR="000F0B6E" w:rsidRPr="00A50C2F" w:rsidRDefault="00017144" w:rsidP="00017144">
      <w:pPr>
        <w:tabs>
          <w:tab w:val="left" w:pos="3750"/>
        </w:tabs>
        <w:spacing w:line="360" w:lineRule="exact"/>
        <w:rPr>
          <w:sz w:val="26"/>
          <w:szCs w:val="26"/>
        </w:rPr>
      </w:pPr>
      <w:r w:rsidRPr="00A50C2F">
        <w:rPr>
          <w:b/>
          <w:bCs/>
          <w:sz w:val="26"/>
          <w:szCs w:val="26"/>
        </w:rPr>
        <w:t xml:space="preserve">Figure </w:t>
      </w:r>
      <w:proofErr w:type="gramStart"/>
      <w:r w:rsidRPr="00A50C2F">
        <w:rPr>
          <w:b/>
          <w:bCs/>
          <w:sz w:val="26"/>
          <w:szCs w:val="26"/>
        </w:rPr>
        <w:t>5</w:t>
      </w:r>
      <w:r>
        <w:rPr>
          <w:rFonts w:hint="eastAsia"/>
          <w:b/>
          <w:bCs/>
          <w:sz w:val="26"/>
          <w:szCs w:val="26"/>
        </w:rPr>
        <w:t xml:space="preserve"> </w:t>
      </w:r>
      <w:r w:rsidRPr="00A50C2F">
        <w:rPr>
          <w:sz w:val="26"/>
          <w:szCs w:val="26"/>
        </w:rPr>
        <w:t xml:space="preserve"> </w:t>
      </w:r>
      <w:r w:rsidRPr="00017144">
        <w:rPr>
          <w:i/>
          <w:iCs/>
          <w:sz w:val="26"/>
          <w:szCs w:val="26"/>
        </w:rPr>
        <w:t>Visualized</w:t>
      </w:r>
      <w:proofErr w:type="gramEnd"/>
      <w:r w:rsidRPr="00017144">
        <w:rPr>
          <w:i/>
          <w:iCs/>
          <w:sz w:val="26"/>
          <w:szCs w:val="26"/>
        </w:rPr>
        <w:t xml:space="preserve"> Co-Citation Network</w:t>
      </w:r>
      <w:r w:rsidR="000F0B6E" w:rsidRPr="00A50C2F">
        <w:rPr>
          <w:noProof/>
          <w:sz w:val="28"/>
          <w:szCs w:val="28"/>
        </w:rPr>
        <w:drawing>
          <wp:anchor distT="0" distB="0" distL="114300" distR="114300" simplePos="0" relativeHeight="251667456" behindDoc="0" locked="0" layoutInCell="1" allowOverlap="1" wp14:anchorId="64F4570A" wp14:editId="0CBC18E4">
            <wp:simplePos x="0" y="0"/>
            <wp:positionH relativeFrom="margin">
              <wp:posOffset>0</wp:posOffset>
            </wp:positionH>
            <wp:positionV relativeFrom="paragraph">
              <wp:posOffset>233045</wp:posOffset>
            </wp:positionV>
            <wp:extent cx="5731510" cy="4568062"/>
            <wp:effectExtent l="0" t="0" r="2540" b="4445"/>
            <wp:wrapSquare wrapText="bothSides"/>
            <wp:docPr id="2131572424" name="Picture 2131572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31510" cy="4568062"/>
                    </a:xfrm>
                    <a:prstGeom prst="rect">
                      <a:avLst/>
                    </a:prstGeom>
                  </pic:spPr>
                </pic:pic>
              </a:graphicData>
            </a:graphic>
            <wp14:sizeRelH relativeFrom="page">
              <wp14:pctWidth>0</wp14:pctWidth>
            </wp14:sizeRelH>
            <wp14:sizeRelV relativeFrom="page">
              <wp14:pctHeight>0</wp14:pctHeight>
            </wp14:sizeRelV>
          </wp:anchor>
        </w:drawing>
      </w:r>
    </w:p>
    <w:p w14:paraId="2E9FDEA8" w14:textId="77C5A94E" w:rsidR="00816E8D" w:rsidRDefault="00017144" w:rsidP="00AB0A50">
      <w:pPr>
        <w:spacing w:line="360" w:lineRule="exact"/>
        <w:rPr>
          <w:sz w:val="22"/>
          <w:szCs w:val="22"/>
        </w:rPr>
      </w:pPr>
      <w:r w:rsidRPr="00017144">
        <w:rPr>
          <w:sz w:val="22"/>
          <w:szCs w:val="22"/>
        </w:rPr>
        <w:t xml:space="preserve">Source: authors based on </w:t>
      </w:r>
      <w:proofErr w:type="spellStart"/>
      <w:r w:rsidRPr="00017144">
        <w:rPr>
          <w:sz w:val="22"/>
          <w:szCs w:val="22"/>
        </w:rPr>
        <w:t>VOSViewer</w:t>
      </w:r>
      <w:proofErr w:type="spellEnd"/>
      <w:r w:rsidRPr="00017144">
        <w:rPr>
          <w:sz w:val="22"/>
          <w:szCs w:val="22"/>
        </w:rPr>
        <w:t xml:space="preserve"> software</w:t>
      </w:r>
    </w:p>
    <w:p w14:paraId="74FD134A" w14:textId="77777777" w:rsidR="00017144" w:rsidRPr="00017144" w:rsidRDefault="00017144" w:rsidP="00AB0A50">
      <w:pPr>
        <w:spacing w:line="360" w:lineRule="exact"/>
        <w:rPr>
          <w:sz w:val="22"/>
          <w:szCs w:val="22"/>
        </w:rPr>
      </w:pPr>
    </w:p>
    <w:p w14:paraId="6E3F9CE9" w14:textId="3BDE49D1" w:rsidR="000F0B6E" w:rsidRPr="00A50C2F" w:rsidRDefault="000F0B6E" w:rsidP="000F0B6E">
      <w:pPr>
        <w:spacing w:line="360" w:lineRule="exact"/>
        <w:rPr>
          <w:sz w:val="26"/>
          <w:szCs w:val="26"/>
        </w:rPr>
      </w:pPr>
      <w:r w:rsidRPr="00A50C2F">
        <w:rPr>
          <w:b/>
          <w:bCs/>
          <w:sz w:val="26"/>
          <w:szCs w:val="26"/>
        </w:rPr>
        <w:t xml:space="preserve">Table </w:t>
      </w:r>
      <w:proofErr w:type="gramStart"/>
      <w:r w:rsidR="00C22B4C" w:rsidRPr="00A50C2F">
        <w:rPr>
          <w:b/>
          <w:bCs/>
          <w:sz w:val="26"/>
          <w:szCs w:val="26"/>
        </w:rPr>
        <w:t>4</w:t>
      </w:r>
      <w:r w:rsidR="00017144">
        <w:rPr>
          <w:rFonts w:hint="eastAsia"/>
          <w:b/>
          <w:bCs/>
          <w:sz w:val="26"/>
          <w:szCs w:val="26"/>
        </w:rPr>
        <w:t xml:space="preserve"> </w:t>
      </w:r>
      <w:r w:rsidRPr="00A50C2F">
        <w:rPr>
          <w:sz w:val="26"/>
          <w:szCs w:val="26"/>
        </w:rPr>
        <w:t xml:space="preserve"> </w:t>
      </w:r>
      <w:r w:rsidRPr="00017144">
        <w:rPr>
          <w:i/>
          <w:iCs/>
          <w:sz w:val="26"/>
          <w:szCs w:val="26"/>
        </w:rPr>
        <w:t>Most</w:t>
      </w:r>
      <w:proofErr w:type="gramEnd"/>
      <w:r w:rsidRPr="00017144">
        <w:rPr>
          <w:i/>
          <w:iCs/>
          <w:sz w:val="26"/>
          <w:szCs w:val="26"/>
        </w:rPr>
        <w:t xml:space="preserve"> </w:t>
      </w:r>
      <w:r w:rsidR="00017144" w:rsidRPr="00017144">
        <w:rPr>
          <w:i/>
          <w:iCs/>
          <w:sz w:val="26"/>
          <w:szCs w:val="26"/>
        </w:rPr>
        <w:t xml:space="preserve">Influential Articles of </w:t>
      </w:r>
      <w:r w:rsidRPr="00017144">
        <w:rPr>
          <w:i/>
          <w:iCs/>
          <w:sz w:val="26"/>
          <w:szCs w:val="26"/>
        </w:rPr>
        <w:t>Co</w:t>
      </w:r>
      <w:r w:rsidR="00017144" w:rsidRPr="00017144">
        <w:rPr>
          <w:i/>
          <w:iCs/>
          <w:sz w:val="26"/>
          <w:szCs w:val="26"/>
        </w:rPr>
        <w:t>-Citation Analysis</w:t>
      </w:r>
    </w:p>
    <w:tbl>
      <w:tblPr>
        <w:tblStyle w:val="21"/>
        <w:tblW w:w="5000" w:type="pct"/>
        <w:tblLook w:val="04A0" w:firstRow="1" w:lastRow="0" w:firstColumn="1" w:lastColumn="0" w:noHBand="0" w:noVBand="1"/>
      </w:tblPr>
      <w:tblGrid>
        <w:gridCol w:w="3047"/>
        <w:gridCol w:w="3313"/>
        <w:gridCol w:w="2666"/>
      </w:tblGrid>
      <w:tr w:rsidR="00A50C2F" w:rsidRPr="00017144" w14:paraId="516747DC" w14:textId="77777777" w:rsidTr="000171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pct"/>
          </w:tcPr>
          <w:p w14:paraId="16EF0893" w14:textId="77777777" w:rsidR="006B7047" w:rsidRPr="00017144" w:rsidRDefault="006B7047" w:rsidP="00C5506E">
            <w:pPr>
              <w:spacing w:line="360" w:lineRule="exact"/>
              <w:jc w:val="center"/>
              <w:rPr>
                <w:b w:val="0"/>
                <w:bCs w:val="0"/>
                <w:sz w:val="22"/>
                <w:szCs w:val="22"/>
              </w:rPr>
            </w:pPr>
            <w:bookmarkStart w:id="8" w:name="_Hlk215349678"/>
            <w:r w:rsidRPr="00017144">
              <w:rPr>
                <w:sz w:val="22"/>
                <w:szCs w:val="22"/>
              </w:rPr>
              <w:t>Cluster</w:t>
            </w:r>
          </w:p>
        </w:tc>
        <w:tc>
          <w:tcPr>
            <w:tcW w:w="1835" w:type="pct"/>
          </w:tcPr>
          <w:p w14:paraId="6B28C02C" w14:textId="77777777" w:rsidR="006B7047" w:rsidRPr="00017144" w:rsidRDefault="006B7047" w:rsidP="00C5506E">
            <w:pPr>
              <w:spacing w:line="360" w:lineRule="exact"/>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017144">
              <w:rPr>
                <w:sz w:val="22"/>
                <w:szCs w:val="22"/>
              </w:rPr>
              <w:t>Most cited articles</w:t>
            </w:r>
          </w:p>
        </w:tc>
        <w:tc>
          <w:tcPr>
            <w:tcW w:w="1477" w:type="pct"/>
          </w:tcPr>
          <w:p w14:paraId="156150D9" w14:textId="38CDE1FC" w:rsidR="006B7047" w:rsidRPr="00017144" w:rsidRDefault="006B7047" w:rsidP="00C5506E">
            <w:pPr>
              <w:spacing w:line="360" w:lineRule="exact"/>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017144">
              <w:rPr>
                <w:sz w:val="22"/>
                <w:szCs w:val="22"/>
              </w:rPr>
              <w:t xml:space="preserve">No. of </w:t>
            </w:r>
            <w:r w:rsidR="004F3E6A">
              <w:rPr>
                <w:sz w:val="22"/>
                <w:szCs w:val="22"/>
              </w:rPr>
              <w:t>citations</w:t>
            </w:r>
          </w:p>
        </w:tc>
      </w:tr>
      <w:bookmarkEnd w:id="8"/>
      <w:tr w:rsidR="00A50C2F" w:rsidRPr="00017144" w14:paraId="6E7A9BC2" w14:textId="77777777" w:rsidTr="000171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pct"/>
            <w:vAlign w:val="center"/>
          </w:tcPr>
          <w:p w14:paraId="023C9127" w14:textId="7E1B2468" w:rsidR="006B7047" w:rsidRPr="00017144" w:rsidRDefault="006B7047" w:rsidP="005F055D">
            <w:pPr>
              <w:spacing w:line="320" w:lineRule="exact"/>
              <w:rPr>
                <w:sz w:val="22"/>
                <w:szCs w:val="22"/>
              </w:rPr>
            </w:pPr>
            <w:r w:rsidRPr="00017144">
              <w:rPr>
                <w:sz w:val="22"/>
                <w:szCs w:val="22"/>
              </w:rPr>
              <w:t>The multidimensions of consumer-brand relationships and their predictive power over consumers' moral judgments</w:t>
            </w:r>
          </w:p>
        </w:tc>
        <w:tc>
          <w:tcPr>
            <w:tcW w:w="1835" w:type="pct"/>
          </w:tcPr>
          <w:p w14:paraId="68992A8E" w14:textId="77777777" w:rsidR="006B7047" w:rsidRPr="00017144" w:rsidRDefault="006B7047" w:rsidP="005F055D">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fldChar w:fldCharType="begin"/>
            </w:r>
            <w:r w:rsidRPr="00017144">
              <w:rPr>
                <w:sz w:val="22"/>
                <w:szCs w:val="22"/>
              </w:rPr>
              <w:instrText xml:space="preserve"> ADDIN EN.CITE &lt;EndNote&gt;&lt;Cite AuthorYear="1"&gt;&lt;Author&gt;Epley&lt;/Author&gt;&lt;Year&gt;2007&lt;/Year&gt;&lt;RecNum&gt;369&lt;/RecNum&gt;&lt;DisplayText&gt;Epley et al. (2007)&lt;/DisplayText&gt;&lt;record&gt;&lt;rec-number&gt;369&lt;/rec-number&gt;&lt;foreign-keys&gt;&lt;key app="EN" db-id="559fzaf0osetwre0zdnp9ppmtsvxsrapvw9f" timestamp="1696314478"&gt;369&lt;/key&gt;&lt;/foreign-keys&gt;&lt;ref-type name="Journal Article"&gt;17&lt;/ref-type&gt;&lt;contributors&gt;&lt;authors&gt;&lt;author&gt;Epley, Nicholas&lt;/author&gt;&lt;author&gt;Waytz, Adam&lt;/author&gt;&lt;author&gt;Cacioppo, John T.&lt;/author&gt;&lt;/authors&gt;&lt;/contributors&gt;&lt;auth-address&gt;Epley, Nicholas: University of Chicago, 5807 South Woodlawn Avenue, Chicago, IL, US, 60637, epley@chicagogsb.edu&lt;/auth-address&gt;&lt;titles&gt;&lt;title&gt;On seeing human: A three-factor theory of anthropomorphism&lt;/title&gt;&lt;secondary-title&gt;Psychological Review&lt;/secondary-title&gt;&lt;/titles&gt;&lt;periodical&gt;&lt;full-title&gt;Psychological Review&lt;/full-title&gt;&lt;/periodical&gt;&lt;pages&gt;864-886&lt;/pages&gt;&lt;volume&gt;114&lt;/volume&gt;&lt;number&gt;4&lt;/number&gt;&lt;keywords&gt;&lt;keyword&gt;*Human Nature&lt;/keyword&gt;&lt;keyword&gt;*Social Cognition&lt;/keyword&gt;&lt;keyword&gt;*Theory of Mind&lt;/keyword&gt;&lt;keyword&gt;*Anthropomorphism&lt;/keyword&gt;&lt;keyword&gt;Declarative Knowledge&lt;/keyword&gt;&lt;keyword&gt;Human Computer Interaction&lt;/keyword&gt;&lt;keyword&gt;Motivation&lt;/keyword&gt;&lt;/keywords&gt;&lt;dates&gt;&lt;year&gt;2007&lt;/year&gt;&lt;/dates&gt;&lt;pub-location&gt;US&lt;/pub-location&gt;&lt;publisher&gt;American Psychological Association&lt;/publisher&gt;&lt;isbn&gt;1939-1471(Electronic),0033-295X(Print)&lt;/isbn&gt;&lt;urls&gt;&lt;/urls&gt;&lt;electronic-resource-num&gt;10.1037/0033-295X.114.4.864&lt;/electronic-resource-num&gt;&lt;/record&gt;&lt;/Cite&gt;&lt;/EndNote&gt;</w:instrText>
            </w:r>
            <w:r w:rsidRPr="00017144">
              <w:rPr>
                <w:sz w:val="22"/>
                <w:szCs w:val="22"/>
              </w:rPr>
              <w:fldChar w:fldCharType="separate"/>
            </w:r>
            <w:r w:rsidRPr="00017144">
              <w:rPr>
                <w:noProof/>
                <w:sz w:val="22"/>
                <w:szCs w:val="22"/>
              </w:rPr>
              <w:t>Epley et al. (2007)</w:t>
            </w:r>
            <w:r w:rsidRPr="00017144">
              <w:rPr>
                <w:sz w:val="22"/>
                <w:szCs w:val="22"/>
              </w:rPr>
              <w:fldChar w:fldCharType="end"/>
            </w:r>
          </w:p>
          <w:p w14:paraId="57027BEE" w14:textId="77777777" w:rsidR="006B7047" w:rsidRPr="00017144" w:rsidRDefault="006B7047" w:rsidP="005F055D">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fldChar w:fldCharType="begin"/>
            </w:r>
            <w:r w:rsidRPr="00017144">
              <w:rPr>
                <w:sz w:val="22"/>
                <w:szCs w:val="22"/>
              </w:rPr>
              <w:instrText xml:space="preserve"> ADDIN EN.CITE &lt;EndNote&gt;&lt;Cite AuthorYear="1"&gt;&lt;Author&gt;Aggarwal&lt;/Author&gt;&lt;Year&gt;2007&lt;/Year&gt;&lt;RecNum&gt;271&lt;/RecNum&gt;&lt;DisplayText&gt;Aggarwal and McGill (2007)&lt;/DisplayText&gt;&lt;record&gt;&lt;rec-number&gt;271&lt;/rec-number&gt;&lt;foreign-keys&gt;&lt;key app="EN" db-id="559fzaf0osetwre0zdnp9ppmtsvxsrapvw9f" timestamp="1687016697"&gt;271&lt;/key&gt;&lt;/foreign-keys&gt;&lt;ref-type name="Journal Article"&gt;17&lt;/ref-type&gt;&lt;contributors&gt;&lt;authors&gt;&lt;author&gt;Aggarwal, P.&lt;/author&gt;&lt;author&gt;McGill, A. L.&lt;/author&gt;&lt;/authors&gt;&lt;/contributors&gt;&lt;auth-address&gt;Univ Toronto, Div Management, Scarborough, ON M1C 1A4, Canada&amp;#xD;Univ Chicago, Grad Sch Business, Chicago, IL 60637 USA&lt;/auth-address&gt;&lt;titles&gt;&lt;title&gt;Is that car smiling at me? Schema congruity as a basis for evaluating anthropomorphized products&lt;/title&gt;&lt;secondary-title&gt;JOURNAL OF CONSUMER RESEARCH&lt;/secondary-title&gt;&lt;/titles&gt;&lt;periodical&gt;&lt;full-title&gt;Journal of Consumer Research&lt;/full-title&gt;&lt;/periodical&gt;&lt;pages&gt;468-479&lt;/pages&gt;&lt;volume&gt;34&lt;/volume&gt;&lt;number&gt;4&lt;/number&gt;&lt;keywords&gt;&lt;keyword&gt;NATURAL CATEGORIES&lt;/keyword&gt;&lt;keyword&gt;PERCEPTION&lt;/keyword&gt;&lt;keyword&gt;BEHAVIOR&lt;/keyword&gt;&lt;keyword&gt;JUDGMENTS&lt;/keyword&gt;&lt;keyword&gt;COMPUTERS&lt;/keyword&gt;&lt;keyword&gt;CONSUMERS&lt;/keyword&gt;&lt;keyword&gt;OBJECTS&lt;/keyword&gt;&lt;keyword&gt;BRANDS&lt;/keyword&gt;&lt;/keywords&gt;&lt;dates&gt;&lt;year&gt;2007&lt;/year&gt;&lt;pub-dates&gt;&lt;date&gt;DEC&lt;/date&gt;&lt;/pub-dates&gt;&lt;/dates&gt;&lt;isbn&gt;0093-5301 J9 - J CONSUM RES&lt;/isbn&gt;&lt;accession-num&gt;WOS:000252244200004&lt;/accession-num&gt;&lt;urls&gt;&lt;/urls&gt;&lt;custom3&gt;University of Toronto&amp;#xD;University Toronto Scarborough&amp;#xD;University of Chicago&lt;/custom3&gt;&lt;electronic-resource-num&gt;10.1086/518544&lt;/electronic-resource-num&gt;&lt;language&gt;English&lt;/language&gt;&lt;/record&gt;&lt;/Cite&gt;&lt;/EndNote&gt;</w:instrText>
            </w:r>
            <w:r w:rsidRPr="00017144">
              <w:rPr>
                <w:sz w:val="22"/>
                <w:szCs w:val="22"/>
              </w:rPr>
              <w:fldChar w:fldCharType="separate"/>
            </w:r>
            <w:r w:rsidRPr="00017144">
              <w:rPr>
                <w:noProof/>
                <w:sz w:val="22"/>
                <w:szCs w:val="22"/>
              </w:rPr>
              <w:t>Aggarwal and McGill (2007)</w:t>
            </w:r>
            <w:r w:rsidRPr="00017144">
              <w:rPr>
                <w:sz w:val="22"/>
                <w:szCs w:val="22"/>
              </w:rPr>
              <w:fldChar w:fldCharType="end"/>
            </w:r>
          </w:p>
          <w:p w14:paraId="15592AFC" w14:textId="77777777" w:rsidR="006B7047" w:rsidRPr="00017144" w:rsidRDefault="006B7047" w:rsidP="005F055D">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fldChar w:fldCharType="begin"/>
            </w:r>
            <w:r w:rsidRPr="00017144">
              <w:rPr>
                <w:sz w:val="22"/>
                <w:szCs w:val="22"/>
              </w:rPr>
              <w:instrText xml:space="preserve"> ADDIN EN.CITE &lt;EndNote&gt;&lt;Cite AuthorYear="1"&gt;&lt;Author&gt;Aggarwal&lt;/Author&gt;&lt;Year&gt;2012&lt;/Year&gt;&lt;RecNum&gt;168&lt;/RecNum&gt;&lt;DisplayText&gt;Aggarwal and McGill (2012)&lt;/DisplayText&gt;&lt;record&gt;&lt;rec-number&gt;168&lt;/rec-number&gt;&lt;foreign-keys&gt;&lt;key app="EN" db-id="559fzaf0osetwre0zdnp9ppmtsvxsrapvw9f" timestamp="1687016697"&gt;168&lt;/key&gt;&lt;/foreign-keys&gt;&lt;ref-type name="Journal Article"&gt;17&lt;/ref-type&gt;&lt;contributors&gt;&lt;authors&gt;&lt;author&gt;Aggarwal, P.&lt;/author&gt;&lt;author&gt;McGill, A. L.&lt;/author&gt;&lt;/authors&gt;&lt;/contributors&gt;&lt;auth-address&gt;Univ Toronto, Div Management, Scarborough, ON M1C 1A4, Canada&amp;#xD;Univ Chicago, Booth Sch Business, Chicago, IL 60637 USA&lt;/auth-address&gt;&lt;titles&gt;&lt;title&gt;When Brands Seem Human, Do Humans Act Like Brands? Automatic Behavioral Priming Effects of Brand Anthropomorphism&lt;/title&gt;&lt;secondary-title&gt;JOURNAL OF CONSUMER RESEARCH&lt;/secondary-title&gt;&lt;/titles&gt;&lt;periodical&gt;&lt;full-title&gt;Journal of Consumer Research&lt;/full-title&gt;&lt;/periodical&gt;&lt;pages&gt;307-323&lt;/pages&gt;&lt;volume&gt;39&lt;/volume&gt;&lt;number&gt;2&lt;/number&gt;&lt;keywords&gt;&lt;keyword&gt;STEREOTYPE ACTIVATION&lt;/keyword&gt;&lt;keyword&gt;SOCIAL-BEHAVIOR&lt;/keyword&gt;&lt;keyword&gt;PERCEPTION&lt;/keyword&gt;&lt;keyword&gt;INTERPLAY&lt;/keyword&gt;&lt;keyword&gt;CONSUMERS&lt;/keyword&gt;&lt;keyword&gt;CONSTRUCT&lt;/keyword&gt;&lt;keyword&gt;PRIMES&lt;/keyword&gt;&lt;keyword&gt;IMAGE&lt;/keyword&gt;&lt;/keywords&gt;&lt;dates&gt;&lt;year&gt;2012&lt;/year&gt;&lt;pub-dates&gt;&lt;date&gt;AUG&lt;/date&gt;&lt;/pub-dates&gt;&lt;/dates&gt;&lt;isbn&gt;0093-5301&amp;#xD;1537-5277 J9 - J CONSUM RES&lt;/isbn&gt;&lt;accession-num&gt;WOS:000306373600006&lt;/accession-num&gt;&lt;urls&gt;&lt;/urls&gt;&lt;custom3&gt;University of Toronto&amp;#xD;University Toronto Scarborough&amp;#xD;University of Chicago&lt;/custom3&gt;&lt;electronic-resource-num&gt;10.1086/662614&lt;/electronic-resource-num&gt;&lt;language&gt;English&lt;/language&gt;&lt;/record&gt;&lt;/Cite&gt;&lt;/EndNote&gt;</w:instrText>
            </w:r>
            <w:r w:rsidRPr="00017144">
              <w:rPr>
                <w:sz w:val="22"/>
                <w:szCs w:val="22"/>
              </w:rPr>
              <w:fldChar w:fldCharType="separate"/>
            </w:r>
            <w:r w:rsidRPr="00017144">
              <w:rPr>
                <w:noProof/>
                <w:sz w:val="22"/>
                <w:szCs w:val="22"/>
              </w:rPr>
              <w:t>Aggarwal and McGill (2012)</w:t>
            </w:r>
            <w:r w:rsidRPr="00017144">
              <w:rPr>
                <w:sz w:val="22"/>
                <w:szCs w:val="22"/>
              </w:rPr>
              <w:fldChar w:fldCharType="end"/>
            </w:r>
          </w:p>
          <w:p w14:paraId="18D2D101" w14:textId="77777777" w:rsidR="006B7047" w:rsidRPr="00017144" w:rsidRDefault="006B7047" w:rsidP="005F055D">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fldChar w:fldCharType="begin"/>
            </w:r>
            <w:r w:rsidRPr="00017144">
              <w:rPr>
                <w:sz w:val="22"/>
                <w:szCs w:val="22"/>
              </w:rPr>
              <w:instrText xml:space="preserve"> ADDIN EN.CITE &lt;EndNote&gt;&lt;Cite AuthorYear="1"&gt;&lt;Author&gt;Puzakova&lt;/Author&gt;&lt;Year&gt;2013&lt;/Year&gt;&lt;RecNum&gt;12&lt;/RecNum&gt;&lt;DisplayText&gt;Puzakova et al. (2013)&lt;/DisplayText&gt;&lt;record&gt;&lt;rec-number&gt;12&lt;/rec-number&gt;&lt;foreign-keys&gt;&lt;key app="EN" db-id="559fzaf0osetwre0zdnp9ppmtsvxsrapvw9f" timestamp="1687016697"&gt;12&lt;/key&gt;&lt;/foreign-keys&gt;&lt;ref-type name="Journal Article"&gt;17&lt;/ref-type&gt;&lt;contributors&gt;&lt;authors&gt;&lt;author&gt;Puzakova, M.&lt;/author&gt;&lt;author&gt;Kwak, H.&lt;/author&gt;&lt;author&gt;Rocereto, J. F.&lt;/author&gt;&lt;/authors&gt;&lt;/contributors&gt;&lt;auth-address&gt;Oregon State Univ, Coll Business, Corvallis, OR 97331 USA&amp;#xD;Drexel Univ, LeBow Coll Business, Philadelphia, PA USA&amp;#xD;Monmouth Univ, Leon Hess Business Sch, W Long Branch, NJ USA&lt;/auth-address&gt;&lt;titles&gt;&lt;title&gt;When Humanizing Brands Goes Wrong: The Detrimental Effect of Brand Anthropomorphization Amid Product Wrongdoings&lt;/title&gt;&lt;secondary-title&gt;JOURNAL OF MARKETING&lt;/secondary-title&gt;&lt;/titles&gt;&lt;periodical&gt;&lt;full-title&gt;Journal of Marketing&lt;/full-title&gt;&lt;/periodical&gt;&lt;pages&gt;81-100&lt;/pages&gt;&lt;volume&gt;77&lt;/volume&gt;&lt;number&gt;3&lt;/number&gt;&lt;keywords&gt;&lt;keyword&gt;brand anthropomorphization&lt;/keyword&gt;&lt;keyword&gt;implicit theory&lt;/keyword&gt;&lt;keyword&gt;negative publicity&lt;/keyword&gt;&lt;keyword&gt;product wrongdoings&lt;/keyword&gt;&lt;keyword&gt;response strategies&lt;/keyword&gt;&lt;keyword&gt;LAY THEORIES&lt;/keyword&gt;&lt;keyword&gt;IMPLICIT THEORIES&lt;/keyword&gt;&lt;keyword&gt;PERSON THEORIES&lt;/keyword&gt;&lt;keyword&gt;MODERATING ROLE&lt;/keyword&gt;&lt;keyword&gt;ATTRIBUTIONS&lt;/keyword&gt;&lt;keyword&gt;APOLOGY&lt;/keyword&gt;&lt;keyword&gt;IMPACT&lt;/keyword&gt;&lt;keyword&gt;MIND&lt;/keyword&gt;&lt;keyword&gt;EXPRESSIONS&lt;/keyword&gt;&lt;keyword&gt;PUBLICITY&lt;/keyword&gt;&lt;/keywords&gt;&lt;dates&gt;&lt;year&gt;2013&lt;/year&gt;&lt;pub-dates&gt;&lt;date&gt;MAY&lt;/date&gt;&lt;/pub-dates&gt;&lt;/dates&gt;&lt;isbn&gt;0022-2429&amp;#xD;1547-7185 J9 - J MARKETING&lt;/isbn&gt;&lt;accession-num&gt;WOS:000317803800006&lt;/accession-num&gt;&lt;urls&gt;&lt;/urls&gt;&lt;custom3&gt;Oregon State University&amp;#xD;Drexel University&amp;#xD;Monmouth University&lt;/custom3&gt;&lt;electronic-resource-num&gt;10.1509/jm.11.0510&lt;/electronic-resource-num&gt;&lt;language&gt;English&lt;/language&gt;&lt;/record&gt;&lt;/Cite&gt;&lt;/EndNote&gt;</w:instrText>
            </w:r>
            <w:r w:rsidRPr="00017144">
              <w:rPr>
                <w:sz w:val="22"/>
                <w:szCs w:val="22"/>
              </w:rPr>
              <w:fldChar w:fldCharType="separate"/>
            </w:r>
            <w:r w:rsidRPr="00017144">
              <w:rPr>
                <w:noProof/>
                <w:sz w:val="22"/>
                <w:szCs w:val="22"/>
              </w:rPr>
              <w:t>Puzakova et al. (2013)</w:t>
            </w:r>
            <w:r w:rsidRPr="00017144">
              <w:rPr>
                <w:sz w:val="22"/>
                <w:szCs w:val="22"/>
              </w:rPr>
              <w:fldChar w:fldCharType="end"/>
            </w:r>
          </w:p>
          <w:p w14:paraId="6AA8C377" w14:textId="77777777" w:rsidR="006B7047" w:rsidRPr="00017144" w:rsidRDefault="006B7047" w:rsidP="005F055D">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fldChar w:fldCharType="begin"/>
            </w:r>
            <w:r w:rsidRPr="00017144">
              <w:rPr>
                <w:sz w:val="22"/>
                <w:szCs w:val="22"/>
              </w:rPr>
              <w:instrText xml:space="preserve"> ADDIN EN.CITE &lt;EndNote&gt;&lt;Cite AuthorYear="1"&gt;&lt;Author&gt;Kim&lt;/Author&gt;&lt;Year&gt;2011&lt;/Year&gt;&lt;RecNum&gt;270&lt;/RecNum&gt;&lt;DisplayText&gt;Kim and McGill (2011)&lt;/DisplayText&gt;&lt;record&gt;&lt;rec-number&gt;270&lt;/rec-number&gt;&lt;foreign-keys&gt;&lt;key app="EN" db-id="559fzaf0osetwre0zdnp9ppmtsvxsrapvw9f" timestamp="1687016697"&gt;270&lt;/key&gt;&lt;/foreign-keys&gt;&lt;ref-type name="Journal Article"&gt;17&lt;/ref-type&gt;&lt;contributors&gt;&lt;authors&gt;&lt;author&gt;Kim, S.&lt;/author&gt;&lt;author&gt;McGill, A. L.&lt;/author&gt;&lt;/authors&gt;&lt;/contributors&gt;&lt;auth-address&gt;Univ Chicago, Booth Sch Business, Chicago, IL 60637 USA&lt;/auth-address&gt;&lt;titles&gt;&lt;title&gt;Gaming with Mr. Slot or Gaming the Slot Machine? Power, Anthropomorphism, and Risk Perception&lt;/title&gt;&lt;secondary-title&gt;JOURNAL OF CONSUMER RESEARCH&lt;/secondary-title&gt;&lt;/titles&gt;&lt;periodical&gt;&lt;full-title&gt;Journal of Consumer Research&lt;/full-title&gt;&lt;/periodical&gt;&lt;pages&gt;94-107&lt;/pages&gt;&lt;volume&gt;38&lt;/volume&gt;&lt;number&gt;1&lt;/number&gt;&lt;keywords&gt;&lt;keyword&gt;ILLUSORY CONTROL&lt;/keyword&gt;&lt;keyword&gt;BRAND&lt;/keyword&gt;&lt;keyword&gt;DETERMINANTS&lt;/keyword&gt;&lt;keyword&gt;ORIENTATION&lt;/keyword&gt;&lt;keyword&gt;BEHAVIOR&lt;/keyword&gt;&lt;/keywords&gt;&lt;dates&gt;&lt;year&gt;2011&lt;/year&gt;&lt;pub-dates&gt;&lt;date&gt;JUN&lt;/date&gt;&lt;/pub-dates&gt;&lt;/dates&gt;&lt;isbn&gt;0093-5301 J9 - J CONSUM RES&lt;/isbn&gt;&lt;accession-num&gt;WOS:000297841700008&lt;/accession-num&gt;&lt;urls&gt;&lt;/urls&gt;&lt;custom3&gt;University of Chicago&lt;/custom3&gt;&lt;electronic-resource-num&gt;10.1086/658148&lt;/electronic-resource-num&gt;&lt;language&gt;English&lt;/language&gt;&lt;/record&gt;&lt;/Cite&gt;&lt;/EndNote&gt;</w:instrText>
            </w:r>
            <w:r w:rsidRPr="00017144">
              <w:rPr>
                <w:sz w:val="22"/>
                <w:szCs w:val="22"/>
              </w:rPr>
              <w:fldChar w:fldCharType="separate"/>
            </w:r>
            <w:r w:rsidRPr="00017144">
              <w:rPr>
                <w:noProof/>
                <w:sz w:val="22"/>
                <w:szCs w:val="22"/>
              </w:rPr>
              <w:t>Kim and McGill (2011)</w:t>
            </w:r>
            <w:r w:rsidRPr="00017144">
              <w:rPr>
                <w:sz w:val="22"/>
                <w:szCs w:val="22"/>
              </w:rPr>
              <w:fldChar w:fldCharType="end"/>
            </w:r>
          </w:p>
          <w:p w14:paraId="675F9D98" w14:textId="77777777" w:rsidR="006B7047" w:rsidRPr="00017144" w:rsidRDefault="006B7047" w:rsidP="005F055D">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fldChar w:fldCharType="begin"/>
            </w:r>
            <w:r w:rsidRPr="00017144">
              <w:rPr>
                <w:sz w:val="22"/>
                <w:szCs w:val="22"/>
              </w:rPr>
              <w:instrText xml:space="preserve"> ADDIN EN.CITE &lt;EndNote&gt;&lt;Cite AuthorYear="1"&gt;&lt;Author&gt;Delbaere&lt;/Author&gt;&lt;Year&gt;2011&lt;/Year&gt;&lt;RecNum&gt;251&lt;/RecNum&gt;&lt;DisplayText&gt;Delbaere et al. (2011)&lt;/DisplayText&gt;&lt;record&gt;&lt;rec-number&gt;251&lt;/rec-number&gt;&lt;foreign-keys&gt;&lt;key app="EN" db-id="559fzaf0osetwre0zdnp9ppmtsvxsrapvw9f" timestamp="1687016697"&gt;251&lt;/key&gt;&lt;/foreign-keys&gt;&lt;ref-type name="Journal Article"&gt;17&lt;/ref-type&gt;&lt;contributors&gt;&lt;authors&gt;&lt;author&gt;Delbaere, M.&lt;/author&gt;&lt;author&gt;McQuarrie, E. F.&lt;/author&gt;&lt;author&gt;Phillips, B. J.&lt;/author&gt;&lt;/authors&gt;&lt;/contributors&gt;&lt;auth-address&gt;Univ Saskatchewan, Dept Mkt, Edwards Sch Business, Saskatoon, SK S7N 0W0, Canada&amp;#xD;Santa Clara Univ, Leavy Sch Business, Santa Clara, CA 95053 USA&lt;/auth-address&gt;&lt;titles&gt;&lt;title&gt;PERSONIFICATION IN ADVERTISING Using a Visual Metaphor to Trigger Anthropomorphism&lt;/title&gt;&lt;secondary-title&gt;JOURNAL OF ADVERTISING&lt;/secondary-title&gt;&lt;/titles&gt;&lt;periodical&gt;&lt;full-title&gt;Journal of Advertising&lt;/full-title&gt;&lt;/periodical&gt;&lt;pages&gt;121-130&lt;/pages&gt;&lt;volume&gt;40&lt;/volume&gt;&lt;number&gt;1&lt;/number&gt;&lt;keywords&gt;&lt;keyword&gt;RHETORICAL FIGURES&lt;/keyword&gt;&lt;keyword&gt;CONSUMERS&lt;/keyword&gt;&lt;keyword&gt;SUSCEPTIBILITY&lt;/keyword&gt;&lt;/keywords&gt;&lt;dates&gt;&lt;year&gt;2011&lt;/year&gt;&lt;pub-dates&gt;&lt;date&gt;SPR&lt;/date&gt;&lt;/pub-dates&gt;&lt;/dates&gt;&lt;isbn&gt;0091-3367&amp;#xD;1557-7805 J9 - J ADVERTISING&lt;/isbn&gt;&lt;accession-num&gt;WOS:000289042400009&lt;/accession-num&gt;&lt;urls&gt;&lt;/urls&gt;&lt;custom3&gt;University of Saskatchewan&amp;#xD;Santa Clara University&lt;/custom3&gt;&lt;electronic-resource-num&gt;10.2753/JOA0091-3367400108&lt;/electronic-resource-num&gt;&lt;language&gt;English&lt;/language&gt;&lt;/record&gt;&lt;/Cite&gt;&lt;/EndNote&gt;</w:instrText>
            </w:r>
            <w:r w:rsidRPr="00017144">
              <w:rPr>
                <w:sz w:val="22"/>
                <w:szCs w:val="22"/>
              </w:rPr>
              <w:fldChar w:fldCharType="separate"/>
            </w:r>
            <w:r w:rsidRPr="00017144">
              <w:rPr>
                <w:noProof/>
                <w:sz w:val="22"/>
                <w:szCs w:val="22"/>
              </w:rPr>
              <w:t>Delbaere et al. (2011)</w:t>
            </w:r>
            <w:r w:rsidRPr="00017144">
              <w:rPr>
                <w:sz w:val="22"/>
                <w:szCs w:val="22"/>
              </w:rPr>
              <w:fldChar w:fldCharType="end"/>
            </w:r>
          </w:p>
          <w:p w14:paraId="5A2DC99A" w14:textId="77777777" w:rsidR="006B7047" w:rsidRPr="00017144" w:rsidRDefault="006B7047" w:rsidP="005F055D">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fldChar w:fldCharType="begin"/>
            </w:r>
            <w:r w:rsidRPr="00017144">
              <w:rPr>
                <w:sz w:val="22"/>
                <w:szCs w:val="22"/>
              </w:rPr>
              <w:instrText xml:space="preserve"> ADDIN EN.CITE &lt;EndNote&gt;&lt;Cite AuthorYear="1"&gt;&lt;Author&gt;Waytz&lt;/Author&gt;&lt;Year&gt;2010&lt;/Year&gt;&lt;RecNum&gt;381&lt;/RecNum&gt;&lt;DisplayText&gt;Waytz, Morewedge, et al. (2010)&lt;/DisplayText&gt;&lt;record&gt;&lt;rec-number&gt;381&lt;/rec-number&gt;&lt;foreign-keys&gt;&lt;key app="EN" db-id="559fzaf0osetwre0zdnp9ppmtsvxsrapvw9f" timestamp="1696318177"&gt;381&lt;/key&gt;&lt;/foreign-keys&gt;&lt;ref-type name="Journal Article"&gt;17&lt;/ref-type&gt;&lt;contributors&gt;&lt;authors&gt;&lt;author&gt;Waytz, Adam&lt;/author&gt;&lt;author&gt;Morewedge, Carey K.&lt;/author&gt;&lt;author&gt;Epley, Nicholas&lt;/author&gt;&lt;author&gt;Monteleone, George&lt;/author&gt;&lt;author&gt;Gao, Jia-Hong&lt;/author&gt;&lt;author&gt;Cacioppo, John T.&lt;/author&gt;&lt;/authors&gt;&lt;/contributors&gt;&lt;auth-address&gt;Waytz, Adam: Harvard University, Department of Psychology, Northwest Science Building Suite 290.02, 52 Oxford Street, Cambridge, MA, US, 02138, waytz@wjh.harvard.edu&lt;/auth-address&gt;&lt;titles&gt;&lt;title&gt;Making sense by making sentient: Effectance motivation increases anthropomorphism&lt;/title&gt;&lt;secondary-title&gt;Journal of Personality and Social Psychology&lt;/secondary-title&gt;&lt;/titles&gt;&lt;periodical&gt;&lt;full-title&gt;Journal of Personality and Social Psychology&lt;/full-title&gt;&lt;/periodical&gt;&lt;pages&gt;410-435&lt;/pages&gt;&lt;volume&gt;99&lt;/volume&gt;&lt;number&gt;3&lt;/number&gt;&lt;keywords&gt;&lt;keyword&gt;*Motivation&lt;/keyword&gt;&lt;keyword&gt;*Anthropomorphism&lt;/keyword&gt;&lt;keyword&gt;Imitation (Learning)&lt;/keyword&gt;&lt;keyword&gt;Neuroimaging&lt;/keyword&gt;&lt;keyword&gt;Social Cognition&lt;/keyword&gt;&lt;/keywords&gt;&lt;dates&gt;&lt;year&gt;2010&lt;/year&gt;&lt;/dates&gt;&lt;pub-location&gt;US&lt;/pub-location&gt;&lt;publisher&gt;American Psychological Association&lt;/publisher&gt;&lt;isbn&gt;1939-1315(Electronic),0022-3514(Print)&lt;/isbn&gt;&lt;urls&gt;&lt;/urls&gt;&lt;electronic-resource-num&gt;10.1037/a0020240&lt;/electronic-resource-num&gt;&lt;/record&gt;&lt;/Cite&gt;&lt;/EndNote&gt;</w:instrText>
            </w:r>
            <w:r w:rsidRPr="00017144">
              <w:rPr>
                <w:sz w:val="22"/>
                <w:szCs w:val="22"/>
              </w:rPr>
              <w:fldChar w:fldCharType="separate"/>
            </w:r>
            <w:r w:rsidRPr="00017144">
              <w:rPr>
                <w:noProof/>
                <w:sz w:val="22"/>
                <w:szCs w:val="22"/>
              </w:rPr>
              <w:t>Waytz, Morewedge, et al. (2010)</w:t>
            </w:r>
            <w:r w:rsidRPr="00017144">
              <w:rPr>
                <w:sz w:val="22"/>
                <w:szCs w:val="22"/>
              </w:rPr>
              <w:fldChar w:fldCharType="end"/>
            </w:r>
          </w:p>
          <w:p w14:paraId="299BFCAD" w14:textId="77777777" w:rsidR="006B7047" w:rsidRPr="00017144" w:rsidRDefault="006B7047" w:rsidP="005F055D">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fldChar w:fldCharType="begin"/>
            </w:r>
            <w:r w:rsidRPr="00017144">
              <w:rPr>
                <w:sz w:val="22"/>
                <w:szCs w:val="22"/>
              </w:rPr>
              <w:instrText xml:space="preserve"> ADDIN EN.CITE &lt;EndNote&gt;&lt;Cite AuthorYear="1"&gt;&lt;Author&gt;Landwehr&lt;/Author&gt;&lt;Year&gt;2011&lt;/Year&gt;&lt;RecNum&gt;382&lt;/RecNum&gt;&lt;DisplayText&gt;Landwehr et al. (2011)&lt;/DisplayText&gt;&lt;record&gt;&lt;rec-number&gt;382&lt;/rec-number&gt;&lt;foreign-keys&gt;&lt;key app="EN" db-id="559fzaf0osetwre0zdnp9ppmtsvxsrapvw9f" timestamp="1696318309"&gt;382&lt;/key&gt;&lt;/foreign-keys&gt;&lt;ref-type name="Journal Article"&gt;17&lt;/ref-type&gt;&lt;contributors&gt;&lt;authors&gt;&lt;author&gt;Landwehr, Jan R.&lt;/author&gt;&lt;author&gt;McGill, Ann L.&lt;/author&gt;&lt;author&gt;Herrmann, Andreas&lt;/author&gt;&lt;/authors&gt;&lt;/contributors&gt;&lt;titles&gt;&lt;title&gt;It&amp;apos;s Got the Look: The Effect of Friendly and Aggressive “Facial” Expressions on Product Liking and Sales&lt;/title&gt;&lt;secondary-title&gt;Journal of Marketing&lt;/secondary-title&gt;&lt;/titles&gt;&lt;periodical&gt;&lt;full-title&gt;Journal of Marketing&lt;/full-title&gt;&lt;/periodical&gt;&lt;pages&gt;132-146&lt;/pages&gt;&lt;volume&gt;75&lt;/volume&gt;&lt;number&gt;3&lt;/number&gt;&lt;dates&gt;&lt;year&gt;2011&lt;/year&gt;&lt;pub-dates&gt;&lt;date&gt;2011/05/01&lt;/date&gt;&lt;/pub-dates&gt;&lt;/dates&gt;&lt;publisher&gt;SAGE Publications Inc&lt;/publisher&gt;&lt;isbn&gt;0022-2429&lt;/isbn&gt;&lt;urls&gt;&lt;related-urls&gt;&lt;url&gt;https://doi.org/10.1509/jmkg.75.3.132&lt;/url&gt;&lt;/related-urls&gt;&lt;/urls&gt;&lt;electronic-resource-num&gt;10.1509/jmkg.75.3.132&lt;/electronic-resource-num&gt;&lt;access-date&gt;2023/10/03&lt;/access-date&gt;&lt;/record&gt;&lt;/Cite&gt;&lt;/EndNote&gt;</w:instrText>
            </w:r>
            <w:r w:rsidRPr="00017144">
              <w:rPr>
                <w:sz w:val="22"/>
                <w:szCs w:val="22"/>
              </w:rPr>
              <w:fldChar w:fldCharType="separate"/>
            </w:r>
            <w:r w:rsidRPr="00017144">
              <w:rPr>
                <w:noProof/>
                <w:sz w:val="22"/>
                <w:szCs w:val="22"/>
              </w:rPr>
              <w:t>Landwehr et al. (2011)</w:t>
            </w:r>
            <w:r w:rsidRPr="00017144">
              <w:rPr>
                <w:sz w:val="22"/>
                <w:szCs w:val="22"/>
              </w:rPr>
              <w:fldChar w:fldCharType="end"/>
            </w:r>
          </w:p>
          <w:p w14:paraId="6039499E" w14:textId="3FD8E7A4" w:rsidR="006B7047" w:rsidRPr="00017144" w:rsidRDefault="006B7047" w:rsidP="005F055D">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fldChar w:fldCharType="begin"/>
            </w:r>
            <w:r w:rsidR="0077656E" w:rsidRPr="00017144">
              <w:rPr>
                <w:sz w:val="22"/>
                <w:szCs w:val="22"/>
              </w:rPr>
              <w:instrText xml:space="preserve"> ADDIN EN.CITE &lt;EndNote&gt;&lt;Cite AuthorYear="1"&gt;&lt;Author&gt;MacInnis&lt;/Author&gt;&lt;Year&gt;2017&lt;/Year&gt;&lt;RecNum&gt;15&lt;/RecNum&gt;&lt;DisplayText&gt;MacInnis and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017144">
              <w:rPr>
                <w:sz w:val="22"/>
                <w:szCs w:val="22"/>
              </w:rPr>
              <w:fldChar w:fldCharType="separate"/>
            </w:r>
            <w:r w:rsidRPr="00017144">
              <w:rPr>
                <w:noProof/>
                <w:sz w:val="22"/>
                <w:szCs w:val="22"/>
              </w:rPr>
              <w:t>MacInnis and Folkes (2017)</w:t>
            </w:r>
            <w:r w:rsidRPr="00017144">
              <w:rPr>
                <w:sz w:val="22"/>
                <w:szCs w:val="22"/>
              </w:rPr>
              <w:fldChar w:fldCharType="end"/>
            </w:r>
          </w:p>
          <w:p w14:paraId="10CA2B43" w14:textId="77777777" w:rsidR="006B7047" w:rsidRPr="00017144" w:rsidRDefault="006B7047" w:rsidP="005F055D">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fldChar w:fldCharType="begin"/>
            </w:r>
            <w:r w:rsidRPr="00017144">
              <w:rPr>
                <w:sz w:val="22"/>
                <w:szCs w:val="22"/>
              </w:rPr>
              <w:instrText xml:space="preserve"> ADDIN EN.CITE &lt;EndNote&gt;&lt;Cite AuthorYear="1"&gt;&lt;Author&gt;Kim&lt;/Author&gt;&lt;Year&gt;2015&lt;/Year&gt;&lt;RecNum&gt;124&lt;/RecNum&gt;&lt;DisplayText&gt;Kim and Kramer (2015)&lt;/DisplayText&gt;&lt;record&gt;&lt;rec-number&gt;124&lt;/rec-number&gt;&lt;foreign-keys&gt;&lt;key app="EN" db-id="559fzaf0osetwre0zdnp9ppmtsvxsrapvw9f" timestamp="1687016697"&gt;124&lt;/key&gt;&lt;/foreign-keys&gt;&lt;ref-type name="Journal Article"&gt;17&lt;/ref-type&gt;&lt;contributors&gt;&lt;authors&gt;&lt;author&gt;Kim, H. C.&lt;/author&gt;&lt;author&gt;Kramer, T.&lt;/author&gt;&lt;/authors&gt;&lt;/contributors&gt;&lt;auth-address&gt;Johns Hopkins Carey Business Sch, Baltimore, MD 21202 USA&amp;#xD;Univ S Carolina, Moore Sch Business, Columbia, SC 29208 USA&lt;/auth-address&gt;&lt;titles&gt;&lt;title&gt;Do Materialists Prefer the &amp;quot;Brand-as-Servant&amp;quot;? The Interactive Effect of Anthropomorphized Brand Roles and Materialism on Consumer Responses&lt;/title&gt;&lt;secondary-title&gt;JOURNAL OF CONSUMER RESEARCH&lt;/secondary-title&gt;&lt;/titles&gt;&lt;periodical&gt;&lt;full-title&gt;Journal of Consumer Research&lt;/full-title&gt;&lt;/periodical&gt;&lt;pages&gt;284-299&lt;/pages&gt;&lt;volume&gt;42&lt;/volume&gt;&lt;number&gt;2&lt;/number&gt;&lt;keywords&gt;&lt;keyword&gt;anthropomorphism&lt;/keyword&gt;&lt;keyword&gt;materialism&lt;/keyword&gt;&lt;keyword&gt;partner&lt;/keyword&gt;&lt;keyword&gt;servant&lt;/keyword&gt;&lt;keyword&gt;consumer-brand relationship&lt;/keyword&gt;&lt;keyword&gt;VALUES&lt;/keyword&gt;&lt;keyword&gt;ORIENTATION&lt;/keyword&gt;&lt;keyword&gt;CONSUMPTION&lt;/keyword&gt;&lt;keyword&gt;POWER&lt;/keyword&gt;&lt;keyword&gt;NARCISSISTS&lt;/keyword&gt;&lt;keyword&gt;POSSESSIONS&lt;/keyword&gt;&lt;keyword&gt;PRODUCTS&lt;/keyword&gt;&lt;keyword&gt;CHILDREN&lt;/keyword&gt;&lt;keyword&gt;ATTITUDE&lt;/keyword&gt;&lt;keyword&gt;SCALE&lt;/keyword&gt;&lt;/keywords&gt;&lt;dates&gt;&lt;year&gt;2015&lt;/year&gt;&lt;pub-dates&gt;&lt;date&gt;AUG&lt;/date&gt;&lt;/pub-dates&gt;&lt;/dates&gt;&lt;isbn&gt;0093-5301&amp;#xD;1537-5277 J9 - J CONSUM RES&lt;/isbn&gt;&lt;accession-num&gt;WOS:000360847100006&lt;/accession-num&gt;&lt;urls&gt;&lt;/urls&gt;&lt;custom3&gt;Johns Hopkins University&amp;#xD;University of South Carolina System&amp;#xD;University of South Carolina Columbia&lt;/custom3&gt;&lt;electronic-resource-num&gt;10.1093/jcr/ucv015&lt;/electronic-resource-num&gt;&lt;language&gt;English&lt;/language&gt;&lt;/record&gt;&lt;/Cite&gt;&lt;/EndNote&gt;</w:instrText>
            </w:r>
            <w:r w:rsidRPr="00017144">
              <w:rPr>
                <w:sz w:val="22"/>
                <w:szCs w:val="22"/>
              </w:rPr>
              <w:fldChar w:fldCharType="separate"/>
            </w:r>
            <w:r w:rsidRPr="00017144">
              <w:rPr>
                <w:noProof/>
                <w:sz w:val="22"/>
                <w:szCs w:val="22"/>
              </w:rPr>
              <w:t>Kim and Kramer (2015)</w:t>
            </w:r>
            <w:r w:rsidRPr="00017144">
              <w:rPr>
                <w:sz w:val="22"/>
                <w:szCs w:val="22"/>
              </w:rPr>
              <w:fldChar w:fldCharType="end"/>
            </w:r>
          </w:p>
          <w:p w14:paraId="36EA5C4B" w14:textId="77777777" w:rsidR="006B7047" w:rsidRPr="00017144" w:rsidRDefault="006B7047" w:rsidP="005F055D">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fldChar w:fldCharType="begin"/>
            </w:r>
            <w:r w:rsidRPr="00017144">
              <w:rPr>
                <w:sz w:val="22"/>
                <w:szCs w:val="22"/>
              </w:rPr>
              <w:instrText xml:space="preserve"> ADDIN EN.CITE &lt;EndNote&gt;&lt;Cite AuthorYear="1"&gt;&lt;Author&gt;Hur&lt;/Author&gt;&lt;Year&gt;2015&lt;/Year&gt;&lt;RecNum&gt;383&lt;/RecNum&gt;&lt;DisplayText&gt;Hur et al. (2015)&lt;/DisplayText&gt;&lt;record&gt;&lt;rec-number&gt;383&lt;/rec-number&gt;&lt;foreign-keys&gt;&lt;key app="EN" db-id="559fzaf0osetwre0zdnp9ppmtsvxsrapvw9f" timestamp="1696318691"&gt;383&lt;/key&gt;&lt;/foreign-keys&gt;&lt;ref-type name="Journal Article"&gt;17&lt;/ref-type&gt;&lt;contributors&gt;&lt;authors&gt;&lt;author&gt;Hur, Julia D.&lt;/author&gt;&lt;author&gt;Koo, Minjung&lt;/author&gt;&lt;author&gt;Hofmann, Wilhelm&lt;/author&gt;&lt;/authors&gt;&lt;/contributors&gt;&lt;titles&gt;&lt;title&gt;When Temptations Come Alive: How Anthropomorphism Undermines Self-Control&lt;/title&gt;&lt;secondary-title&gt;Journal of Consumer Research&lt;/secondary-title&gt;&lt;/titles&gt;&lt;periodical&gt;&lt;full-title&gt;Journal of Consumer Research&lt;/full-title&gt;&lt;/periodical&gt;&lt;pages&gt;340-358&lt;/pages&gt;&lt;volume&gt;42&lt;/volume&gt;&lt;number&gt;2&lt;/number&gt;&lt;dates&gt;&lt;year&gt;2015&lt;/year&gt;&lt;/dates&gt;&lt;isbn&gt;0093-5301&lt;/isbn&gt;&lt;urls&gt;&lt;related-urls&gt;&lt;url&gt;https://doi.org/10.1093/jcr/ucv017&lt;/url&gt;&lt;/related-urls&gt;&lt;/urls&gt;&lt;electronic-resource-num&gt;10.1093/jcr/ucv017&lt;/electronic-resource-num&gt;&lt;access-date&gt;10/3/2023&lt;/access-date&gt;&lt;/record&gt;&lt;/Cite&gt;&lt;/EndNote&gt;</w:instrText>
            </w:r>
            <w:r w:rsidRPr="00017144">
              <w:rPr>
                <w:sz w:val="22"/>
                <w:szCs w:val="22"/>
              </w:rPr>
              <w:fldChar w:fldCharType="separate"/>
            </w:r>
            <w:r w:rsidRPr="00017144">
              <w:rPr>
                <w:noProof/>
                <w:sz w:val="22"/>
                <w:szCs w:val="22"/>
              </w:rPr>
              <w:t>Hur et al. (2015)</w:t>
            </w:r>
            <w:r w:rsidRPr="00017144">
              <w:rPr>
                <w:sz w:val="22"/>
                <w:szCs w:val="22"/>
              </w:rPr>
              <w:fldChar w:fldCharType="end"/>
            </w:r>
          </w:p>
          <w:p w14:paraId="57E37080" w14:textId="53B71229" w:rsidR="006B7047" w:rsidRPr="00017144" w:rsidRDefault="006B7047" w:rsidP="005F055D">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fldChar w:fldCharType="begin"/>
            </w:r>
            <w:r w:rsidR="0077656E" w:rsidRPr="00017144">
              <w:rPr>
                <w:sz w:val="22"/>
                <w:szCs w:val="22"/>
              </w:rPr>
              <w:instrText xml:space="preserve"> ADDIN EN.CITE &lt;EndNote&gt;&lt;Cite AuthorYear="1"&gt;&lt;Author&gt;Chen&lt;/Author&gt;&lt;Year&gt;2017&lt;/Year&gt;&lt;RecNum&gt;133&lt;/RecNum&gt;&lt;DisplayText&gt;Chen et al. (2017)&lt;/DisplayText&gt;&lt;record&gt;&lt;rec-number&gt;133&lt;/rec-number&gt;&lt;foreign-keys&gt;&lt;key app="EN" db-id="559fzaf0osetwre0zdnp9ppmtsvxsrapvw9f" timestamp="1687016697"&gt;133&lt;/key&gt;&lt;/foreign-keys&gt;&lt;ref-type name="Journal Article"&gt;17&lt;/ref-type&gt;&lt;contributors&gt;&lt;authors&gt;&lt;author&gt;Chen, R. P.&lt;/author&gt;&lt;author&gt;Wan, E. W.&lt;/author&gt;&lt;author&gt;Levy, E.&lt;/author&gt;&lt;/authors&gt;&lt;/contributors&gt;&lt;auth-address&gt;Hong Kong Baptist Univ, Sch Business, Hong Kong, Hong Kong, Peoples R China&amp;#xD;Univ Hong Kong, Fac Business &amp;amp; Econ, Hong Kong, Hong Kong, Peoples R China&amp;#xD;Univ Cambridge, Judge Business Sch, Cambridge CB2 1TN, England&lt;/auth-address&gt;&lt;titles&gt;&lt;title&gt;The effect of social exclusion on consumer preference for anthropomorphized brands&lt;/title&gt;&lt;secondary-title&gt;JOURNAL OF CONSUMER PSYCHOLOGY&lt;/secondary-title&gt;&lt;/titles&gt;&lt;periodical&gt;&lt;full-title&gt;Journal of Consumer Psychology&lt;/full-title&gt;&lt;/periodical&gt;&lt;pages&gt;23-34&lt;/pages&gt;&lt;volume&gt;27&lt;/volume&gt;&lt;number&gt;1&lt;/number&gt;&lt;keywords&gt;&lt;keyword&gt;Social exclusion&lt;/keyword&gt;&lt;keyword&gt;Anthropomorphism&lt;/keyword&gt;&lt;keyword&gt;Consumer preference&lt;/keyword&gt;&lt;keyword&gt;Social affiliation&lt;/keyword&gt;&lt;keyword&gt;ATTACHMENT STYLES&lt;/keyword&gt;&lt;keyword&gt;MODERATING ROLE&lt;/keyword&gt;&lt;keyword&gt;ME&lt;/keyword&gt;&lt;keyword&gt;LONELINESS&lt;/keyword&gt;&lt;keyword&gt;CONNECTION&lt;/keyword&gt;&lt;keyword&gt;ACCEPTANCE&lt;/keyword&gt;&lt;keyword&gt;PERCEPTION&lt;/keyword&gt;&lt;keyword&gt;OSTRACISM&lt;/keyword&gt;&lt;keyword&gt;BEHAVIOR&lt;/keyword&gt;&lt;/keywords&gt;&lt;dates&gt;&lt;year&gt;2017&lt;/year&gt;&lt;pub-dates&gt;&lt;date&gt;JAN&lt;/date&gt;&lt;/pub-dates&gt;&lt;/dates&gt;&lt;isbn&gt;1057-7408&amp;#xD;1532-7663 J9 - J CONSUM PSYCHOL&lt;/isbn&gt;&lt;accession-num&gt;WOS:000392041100003&lt;/accession-num&gt;&lt;urls&gt;&lt;/urls&gt;&lt;custom3&gt;Hong Kong Baptist University&amp;#xD;University of Hong Kong&amp;#xD;University of Cambridge&lt;/custom3&gt;&lt;electronic-resource-num&gt;10.1016/j.jcps.2016.05.004&lt;/electronic-resource-num&gt;&lt;language&gt;English&lt;/language&gt;&lt;/record&gt;&lt;/Cite&gt;&lt;/EndNote&gt;</w:instrText>
            </w:r>
            <w:r w:rsidRPr="00017144">
              <w:rPr>
                <w:sz w:val="22"/>
                <w:szCs w:val="22"/>
              </w:rPr>
              <w:fldChar w:fldCharType="separate"/>
            </w:r>
            <w:r w:rsidRPr="00017144">
              <w:rPr>
                <w:noProof/>
                <w:sz w:val="22"/>
                <w:szCs w:val="22"/>
              </w:rPr>
              <w:t>Chen et al. (2017)</w:t>
            </w:r>
            <w:r w:rsidRPr="00017144">
              <w:rPr>
                <w:sz w:val="22"/>
                <w:szCs w:val="22"/>
              </w:rPr>
              <w:fldChar w:fldCharType="end"/>
            </w:r>
          </w:p>
          <w:p w14:paraId="4B5FD4BD" w14:textId="77777777" w:rsidR="006B7047" w:rsidRPr="00017144" w:rsidRDefault="006B7047" w:rsidP="005F055D">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fldChar w:fldCharType="begin"/>
            </w:r>
            <w:r w:rsidRPr="00017144">
              <w:rPr>
                <w:sz w:val="22"/>
                <w:szCs w:val="22"/>
              </w:rPr>
              <w:instrText xml:space="preserve"> ADDIN EN.CITE &lt;EndNote&gt;&lt;Cite AuthorYear="1"&gt;&lt;Author&gt;Puzakova&lt;/Author&gt;&lt;Year&gt;2018&lt;/Year&gt;&lt;RecNum&gt;120&lt;/RecNum&gt;&lt;DisplayText&gt;Puzakova and Aggarwal (2018)&lt;/DisplayText&gt;&lt;record&gt;&lt;rec-number&gt;120&lt;/rec-number&gt;&lt;foreign-keys&gt;&lt;key app="EN" db-id="559fzaf0osetwre0zdnp9ppmtsvxsrapvw9f" timestamp="1687016697"&gt;120&lt;/key&gt;&lt;/foreign-keys&gt;&lt;ref-type name="Journal Article"&gt;17&lt;/ref-type&gt;&lt;contributors&gt;&lt;authors&gt;&lt;author&gt;Puzakova, M.&lt;/author&gt;&lt;author&gt;Aggarwal, P.&lt;/author&gt;&lt;/authors&gt;&lt;/contributors&gt;&lt;auth-address&gt;Lehigh Univ, Mkt, Coll Business &amp;amp; Econ, Dept Mkt, 621 Taylor St, Bethlehem, PA 18015 USA&amp;#xD;Univ Toronto, Mkt, Dept Management, 1265 Mil Trail, Scarborough, ON M1C 1A4, Canada&lt;/auth-address&gt;&lt;titles&gt;&lt;title&gt;Brands as Rivals: Consumer Pursuit of Distinctiveness and the Role of Brand Anthropomorphism&lt;/title&gt;&lt;secondary-title&gt;JOURNAL OF CONSUMER RESEARCH&lt;/secondary-title&gt;&lt;/titles&gt;&lt;periodical&gt;&lt;full-title&gt;Journal of Consumer Research&lt;/full-title&gt;&lt;/periodical&gt;&lt;pages&gt;869-888&lt;/pages&gt;&lt;volume&gt;45&lt;/volume&gt;&lt;number&gt;4&lt;/number&gt;&lt;keywords&gt;&lt;keyword&gt;brand anthropomorphism&lt;/keyword&gt;&lt;keyword&gt;distinctiveness motive&lt;/keyword&gt;&lt;keyword&gt;agency in identity expression&lt;/keyword&gt;&lt;keyword&gt;SELF-DETERMINATION&lt;/keyword&gt;&lt;keyword&gt;SCALE DEVELOPMENT&lt;/keyword&gt;&lt;keyword&gt;UNIQUENESS&lt;/keyword&gt;&lt;keyword&gt;IDENTITY&lt;/keyword&gt;&lt;keyword&gt;NEED&lt;/keyword&gt;&lt;keyword&gt;COMPETENCE&lt;/keyword&gt;&lt;keyword&gt;MOTIVATION&lt;/keyword&gt;&lt;keyword&gt;MIND&lt;/keyword&gt;&lt;keyword&gt;AUTONOMY&lt;/keyword&gt;&lt;keyword&gt;BEHAVIOR&lt;/keyword&gt;&lt;/keywords&gt;&lt;dates&gt;&lt;year&gt;2018&lt;/year&gt;&lt;pub-dates&gt;&lt;date&gt;DEC&lt;/date&gt;&lt;/pub-dates&gt;&lt;/dates&gt;&lt;isbn&gt;0093-5301&amp;#xD;1537-5277 J9 - J CONSUM RES&lt;/isbn&gt;&lt;accession-num&gt;WOS:000456672000011&lt;/accession-num&gt;&lt;urls&gt;&lt;/urls&gt;&lt;custom3&gt;Lehigh University&amp;#xD;University of Toronto&amp;#xD;University Toronto Scarborough&lt;/custom3&gt;&lt;electronic-resource-num&gt;10.1093/jcr/ucy035&lt;/electronic-resource-num&gt;&lt;language&gt;English&lt;/language&gt;&lt;/record&gt;&lt;/Cite&gt;&lt;/EndNote&gt;</w:instrText>
            </w:r>
            <w:r w:rsidRPr="00017144">
              <w:rPr>
                <w:sz w:val="22"/>
                <w:szCs w:val="22"/>
              </w:rPr>
              <w:fldChar w:fldCharType="separate"/>
            </w:r>
            <w:r w:rsidRPr="00017144">
              <w:rPr>
                <w:noProof/>
                <w:sz w:val="22"/>
                <w:szCs w:val="22"/>
              </w:rPr>
              <w:t>Puzakova and Aggarwal (2018)</w:t>
            </w:r>
            <w:r w:rsidRPr="00017144">
              <w:rPr>
                <w:sz w:val="22"/>
                <w:szCs w:val="22"/>
              </w:rPr>
              <w:fldChar w:fldCharType="end"/>
            </w:r>
          </w:p>
          <w:p w14:paraId="2D3C48BF" w14:textId="080EEB3D" w:rsidR="006B7047" w:rsidRPr="00017144" w:rsidRDefault="006B7047" w:rsidP="005F055D">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fldChar w:fldCharType="begin"/>
            </w:r>
            <w:r w:rsidRPr="00017144">
              <w:rPr>
                <w:sz w:val="22"/>
                <w:szCs w:val="22"/>
              </w:rPr>
              <w:instrText xml:space="preserve"> ADDIN EN.CITE &lt;EndNote&gt;&lt;Cite AuthorYear="1"&gt;&lt;Author&gt;Kwak&lt;/Author&gt;&lt;Year&gt;2015&lt;/Year&gt;&lt;RecNum&gt;29&lt;/RecNum&gt;&lt;DisplayText&gt;Kwak et al. (2015)&lt;/DisplayText&gt;&lt;record&gt;&lt;rec-number&gt;29&lt;/rec-number&gt;&lt;foreign-keys&gt;&lt;key app="EN" db-id="559fzaf0osetwre0zdnp9ppmtsvxsrapvw9f" timestamp="1687016697"&gt;29&lt;/key&gt;&lt;/foreign-keys&gt;&lt;ref-type name="Journal Article"&gt;17&lt;/ref-type&gt;&lt;contributors&gt;&lt;authors&gt;&lt;author&gt;Kwak, H.&lt;/author&gt;&lt;author&gt;Puzakova, M.&lt;/author&gt;&lt;author&gt;Rocereto, J. F.&lt;/author&gt;&lt;/authors&gt;&lt;/contributors&gt;&lt;auth-address&gt;Drexel Univ, LeBow Coll Business, Mkt, Philadelphia, PA 19104 USA&amp;#xD;Lehigh Univ, Coll Business &amp;amp; Econ, Mkt, Bethlehem, PA USA&amp;#xD;Monmouth Univ, Leon Hess Business Sch, Mkt, Long Branch, NJ 07764 USA&lt;/auth-address&gt;&lt;titles&gt;&lt;title&gt;Better Not Smile at the Price: The Differential Role of Brand Anthropomorphization on Perceived Price Fairness&lt;/title&gt;&lt;secondary-title&gt;JOURNAL OF MARKETING&lt;/secondary-title&gt;&lt;/titles&gt;&lt;periodical&gt;&lt;full-title&gt;Journal of Marketing&lt;/full-title&gt;&lt;/periodical&gt;&lt;pages&gt;56-76&lt;/pages&gt;&lt;volume&gt;79&lt;/volume&gt;&lt;number&gt;4&lt;/number&gt;&lt;keywords&gt;&lt;keyword&gt;price fairness&lt;/keyword&gt;&lt;keyword&gt;brand anthropomorphization&lt;/keyword&gt;&lt;keyword&gt;agency-communion orientation&lt;/keyword&gt;&lt;keyword&gt;consumer-brand relationship norms&lt;/keyword&gt;&lt;keyword&gt;RELATIONSHIP NORMS&lt;/keyword&gt;&lt;keyword&gt;GENDER-DIFFERENCES&lt;/keyword&gt;&lt;keyword&gt;PERCEPTIONS&lt;/keyword&gt;&lt;keyword&gt;INFORMATION&lt;/keyword&gt;&lt;keyword&gt;JUSTICE&lt;/keyword&gt;&lt;keyword&gt;COMMUNION&lt;/keyword&gt;&lt;keyword&gt;CONSUMERS&lt;/keyword&gt;&lt;keyword&gt;BEHAVIOR&lt;/keyword&gt;&lt;keyword&gt;UNFAIR&lt;/keyword&gt;&lt;keyword&gt;AGENCY&lt;/keyword&gt;&lt;/keywords&gt;&lt;dates&gt;&lt;year&gt;2015&lt;/year&gt;&lt;pub-dates&gt;&lt;date&gt;JUL&lt;/date&gt;&lt;/pub-dates&gt;&lt;/dates&gt;&lt;isbn&gt;0022-2429&amp;#xD;1547-7185 J9 - J MARKETING&lt;/isbn&gt;&lt;accession-num&gt;WOS:000360209900004&lt;/accession-num&gt;&lt;urls&gt;&lt;/urls&gt;&lt;custom3&gt;Drexel University&amp;#xD;Lehigh University&amp;#xD;Monmouth University&lt;/custom3&gt;&lt;electronic-resource-num&gt;10.1509/jm.13.0410&lt;/electronic-resource-num&gt;&lt;language&gt;English&lt;/language&gt;&lt;/record&gt;&lt;/Cite&gt;&lt;/EndNote&gt;</w:instrText>
            </w:r>
            <w:r w:rsidRPr="00017144">
              <w:rPr>
                <w:sz w:val="22"/>
                <w:szCs w:val="22"/>
              </w:rPr>
              <w:fldChar w:fldCharType="separate"/>
            </w:r>
            <w:r w:rsidRPr="00017144">
              <w:rPr>
                <w:noProof/>
                <w:sz w:val="22"/>
                <w:szCs w:val="22"/>
              </w:rPr>
              <w:t>Kwak et al. (2015)</w:t>
            </w:r>
            <w:r w:rsidRPr="00017144">
              <w:rPr>
                <w:sz w:val="22"/>
                <w:szCs w:val="22"/>
              </w:rPr>
              <w:fldChar w:fldCharType="end"/>
            </w:r>
          </w:p>
        </w:tc>
        <w:tc>
          <w:tcPr>
            <w:tcW w:w="1477" w:type="pct"/>
          </w:tcPr>
          <w:p w14:paraId="7CBF8A25" w14:textId="77777777" w:rsidR="006B7047" w:rsidRPr="00017144" w:rsidRDefault="006B7047" w:rsidP="005F055D">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156</w:t>
            </w:r>
          </w:p>
          <w:p w14:paraId="5B23A793" w14:textId="77777777" w:rsidR="006B7047" w:rsidRPr="00017144" w:rsidRDefault="006B7047" w:rsidP="005F055D">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129</w:t>
            </w:r>
          </w:p>
          <w:p w14:paraId="01E08F3E" w14:textId="77777777" w:rsidR="006B7047" w:rsidRPr="00017144" w:rsidRDefault="006B7047" w:rsidP="005F055D">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99</w:t>
            </w:r>
          </w:p>
          <w:p w14:paraId="1EE3F306" w14:textId="77777777" w:rsidR="006B7047" w:rsidRPr="00017144" w:rsidRDefault="006B7047" w:rsidP="005F055D">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79</w:t>
            </w:r>
          </w:p>
          <w:p w14:paraId="29EEFB2F" w14:textId="77777777" w:rsidR="006B7047" w:rsidRPr="00017144" w:rsidRDefault="006B7047" w:rsidP="005F055D">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74</w:t>
            </w:r>
          </w:p>
          <w:p w14:paraId="502707ED" w14:textId="77777777" w:rsidR="006B7047" w:rsidRPr="00017144" w:rsidRDefault="006B7047" w:rsidP="005F055D">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74</w:t>
            </w:r>
          </w:p>
          <w:p w14:paraId="0467DE60" w14:textId="77777777" w:rsidR="006B7047" w:rsidRPr="00017144" w:rsidRDefault="006B7047" w:rsidP="005F055D">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52</w:t>
            </w:r>
          </w:p>
          <w:p w14:paraId="1FCAC319" w14:textId="77777777" w:rsidR="006B7047" w:rsidRPr="00017144" w:rsidRDefault="006B7047" w:rsidP="005F055D">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49</w:t>
            </w:r>
          </w:p>
          <w:p w14:paraId="40AB4EBA" w14:textId="77777777" w:rsidR="006B7047" w:rsidRPr="00017144" w:rsidRDefault="006B7047" w:rsidP="005F055D">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46</w:t>
            </w:r>
          </w:p>
          <w:p w14:paraId="06F81BB4" w14:textId="77777777" w:rsidR="006B7047" w:rsidRPr="00017144" w:rsidRDefault="006B7047" w:rsidP="005F055D">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44</w:t>
            </w:r>
          </w:p>
          <w:p w14:paraId="774B6B9B" w14:textId="77777777" w:rsidR="006B7047" w:rsidRPr="00017144" w:rsidRDefault="006B7047" w:rsidP="005F055D">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38</w:t>
            </w:r>
          </w:p>
          <w:p w14:paraId="236C0163" w14:textId="77777777" w:rsidR="006B7047" w:rsidRPr="00017144" w:rsidRDefault="006B7047" w:rsidP="005F055D">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34</w:t>
            </w:r>
          </w:p>
          <w:p w14:paraId="017DF1FC" w14:textId="77777777" w:rsidR="006B7047" w:rsidRPr="00017144" w:rsidRDefault="006B7047" w:rsidP="005F055D">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33</w:t>
            </w:r>
          </w:p>
          <w:p w14:paraId="57B8FACE" w14:textId="77777777" w:rsidR="006B7047" w:rsidRPr="00017144" w:rsidRDefault="006B7047" w:rsidP="005F055D">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25</w:t>
            </w:r>
          </w:p>
        </w:tc>
      </w:tr>
    </w:tbl>
    <w:p w14:paraId="37C43D24" w14:textId="14FE2FC3" w:rsidR="005F055D" w:rsidRDefault="005F055D"/>
    <w:p w14:paraId="767AF965" w14:textId="540868A6" w:rsidR="005F055D" w:rsidRPr="005F055D" w:rsidRDefault="005F055D" w:rsidP="005F055D">
      <w:pPr>
        <w:spacing w:line="360" w:lineRule="exact"/>
      </w:pPr>
      <w:r w:rsidRPr="00A50C2F">
        <w:rPr>
          <w:b/>
          <w:bCs/>
          <w:sz w:val="26"/>
          <w:szCs w:val="26"/>
        </w:rPr>
        <w:t xml:space="preserve">Table </w:t>
      </w:r>
      <w:proofErr w:type="gramStart"/>
      <w:r w:rsidRPr="00A50C2F">
        <w:rPr>
          <w:b/>
          <w:bCs/>
          <w:sz w:val="26"/>
          <w:szCs w:val="26"/>
        </w:rPr>
        <w:t>4</w:t>
      </w:r>
      <w:r>
        <w:rPr>
          <w:rFonts w:hint="eastAsia"/>
          <w:b/>
          <w:bCs/>
          <w:sz w:val="26"/>
          <w:szCs w:val="26"/>
        </w:rPr>
        <w:t xml:space="preserve"> </w:t>
      </w:r>
      <w:r w:rsidRPr="00A50C2F">
        <w:rPr>
          <w:sz w:val="26"/>
          <w:szCs w:val="26"/>
        </w:rPr>
        <w:t xml:space="preserve"> </w:t>
      </w:r>
      <w:r w:rsidRPr="00017144">
        <w:rPr>
          <w:i/>
          <w:iCs/>
          <w:sz w:val="26"/>
          <w:szCs w:val="26"/>
        </w:rPr>
        <w:t>Most</w:t>
      </w:r>
      <w:proofErr w:type="gramEnd"/>
      <w:r w:rsidRPr="00017144">
        <w:rPr>
          <w:i/>
          <w:iCs/>
          <w:sz w:val="26"/>
          <w:szCs w:val="26"/>
        </w:rPr>
        <w:t xml:space="preserve"> Influential Articles of Co-Citation Analysis</w:t>
      </w:r>
      <w:r>
        <w:rPr>
          <w:i/>
          <w:iCs/>
          <w:sz w:val="26"/>
          <w:szCs w:val="26"/>
        </w:rPr>
        <w:t xml:space="preserve"> (cont.)</w:t>
      </w:r>
    </w:p>
    <w:tbl>
      <w:tblPr>
        <w:tblStyle w:val="21"/>
        <w:tblW w:w="5000" w:type="pct"/>
        <w:tblLook w:val="04A0" w:firstRow="1" w:lastRow="0" w:firstColumn="1" w:lastColumn="0" w:noHBand="0" w:noVBand="1"/>
      </w:tblPr>
      <w:tblGrid>
        <w:gridCol w:w="3047"/>
        <w:gridCol w:w="3313"/>
        <w:gridCol w:w="2666"/>
      </w:tblGrid>
      <w:tr w:rsidR="005F055D" w:rsidRPr="00017144" w14:paraId="216B3B15" w14:textId="77777777" w:rsidTr="00A119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pct"/>
          </w:tcPr>
          <w:p w14:paraId="03596521" w14:textId="4C6950F0" w:rsidR="005F055D" w:rsidRPr="00017144" w:rsidRDefault="005F055D" w:rsidP="005F055D">
            <w:pPr>
              <w:spacing w:line="320" w:lineRule="exact"/>
              <w:rPr>
                <w:sz w:val="22"/>
                <w:szCs w:val="22"/>
              </w:rPr>
            </w:pPr>
            <w:r w:rsidRPr="00017144">
              <w:rPr>
                <w:sz w:val="22"/>
                <w:szCs w:val="22"/>
              </w:rPr>
              <w:t>Cluster</w:t>
            </w:r>
          </w:p>
        </w:tc>
        <w:tc>
          <w:tcPr>
            <w:tcW w:w="1835" w:type="pct"/>
          </w:tcPr>
          <w:p w14:paraId="1789436F" w14:textId="7F52D9E8" w:rsidR="005F055D" w:rsidRPr="00017144" w:rsidRDefault="005F055D" w:rsidP="005F055D">
            <w:pPr>
              <w:spacing w:line="320" w:lineRule="exact"/>
              <w:cnfStyle w:val="100000000000" w:firstRow="1" w:lastRow="0" w:firstColumn="0" w:lastColumn="0" w:oddVBand="0" w:evenVBand="0" w:oddHBand="0" w:evenHBand="0" w:firstRowFirstColumn="0" w:firstRowLastColumn="0" w:lastRowFirstColumn="0" w:lastRowLastColumn="0"/>
              <w:rPr>
                <w:sz w:val="22"/>
                <w:szCs w:val="22"/>
              </w:rPr>
            </w:pPr>
            <w:r w:rsidRPr="00017144">
              <w:rPr>
                <w:sz w:val="22"/>
                <w:szCs w:val="22"/>
              </w:rPr>
              <w:t>Most cited articles</w:t>
            </w:r>
          </w:p>
        </w:tc>
        <w:tc>
          <w:tcPr>
            <w:tcW w:w="1477" w:type="pct"/>
          </w:tcPr>
          <w:p w14:paraId="07ECC5C1" w14:textId="34DB3EB8" w:rsidR="005F055D" w:rsidRPr="00017144" w:rsidRDefault="005F055D" w:rsidP="005F055D">
            <w:pPr>
              <w:spacing w:line="320" w:lineRule="exact"/>
              <w:jc w:val="center"/>
              <w:cnfStyle w:val="100000000000" w:firstRow="1" w:lastRow="0" w:firstColumn="0" w:lastColumn="0" w:oddVBand="0" w:evenVBand="0" w:oddHBand="0" w:evenHBand="0" w:firstRowFirstColumn="0" w:firstRowLastColumn="0" w:lastRowFirstColumn="0" w:lastRowLastColumn="0"/>
              <w:rPr>
                <w:sz w:val="22"/>
                <w:szCs w:val="22"/>
              </w:rPr>
            </w:pPr>
            <w:r w:rsidRPr="00017144">
              <w:rPr>
                <w:sz w:val="22"/>
                <w:szCs w:val="22"/>
              </w:rPr>
              <w:t xml:space="preserve">No. of </w:t>
            </w:r>
            <w:r w:rsidR="00116E6F">
              <w:rPr>
                <w:sz w:val="22"/>
                <w:szCs w:val="22"/>
              </w:rPr>
              <w:t>citations</w:t>
            </w:r>
          </w:p>
        </w:tc>
      </w:tr>
      <w:tr w:rsidR="00A50C2F" w:rsidRPr="00017144" w14:paraId="1CA39C00" w14:textId="77777777" w:rsidTr="000171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pct"/>
            <w:vAlign w:val="center"/>
          </w:tcPr>
          <w:p w14:paraId="70B64E7F" w14:textId="77777777" w:rsidR="006B7047" w:rsidRPr="00017144" w:rsidRDefault="006B7047" w:rsidP="005F055D">
            <w:pPr>
              <w:spacing w:line="320" w:lineRule="exact"/>
              <w:rPr>
                <w:sz w:val="22"/>
                <w:szCs w:val="22"/>
              </w:rPr>
            </w:pPr>
            <w:r w:rsidRPr="00017144">
              <w:rPr>
                <w:sz w:val="22"/>
                <w:szCs w:val="22"/>
              </w:rPr>
              <w:t>The mixed effects of brand anthropomorphism on consumer responses</w:t>
            </w:r>
          </w:p>
        </w:tc>
        <w:tc>
          <w:tcPr>
            <w:tcW w:w="1835" w:type="pct"/>
          </w:tcPr>
          <w:p w14:paraId="1CEE4311" w14:textId="77777777" w:rsidR="006B7047" w:rsidRPr="00017144" w:rsidRDefault="006B7047" w:rsidP="005F055D">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fldChar w:fldCharType="begin"/>
            </w:r>
            <w:r w:rsidRPr="00017144">
              <w:rPr>
                <w:sz w:val="22"/>
                <w:szCs w:val="22"/>
              </w:rPr>
              <w:instrText xml:space="preserve"> ADDIN EN.CITE &lt;EndNote&gt;&lt;Cite AuthorYear="1"&gt;&lt;Author&gt;Aaker&lt;/Author&gt;&lt;Year&gt;1997&lt;/Year&gt;&lt;RecNum&gt;384&lt;/RecNum&gt;&lt;DisplayText&gt;Aaker (1997)&lt;/DisplayText&gt;&lt;record&gt;&lt;rec-number&gt;384&lt;/rec-number&gt;&lt;foreign-keys&gt;&lt;key app="EN" db-id="559fzaf0osetwre0zdnp9ppmtsvxsrapvw9f" timestamp="1696318945"&gt;384&lt;/key&gt;&lt;/foreign-keys&gt;&lt;ref-type name="Journal Article"&gt;17&lt;/ref-type&gt;&lt;contributors&gt;&lt;authors&gt;&lt;author&gt;Aaker, Jennifer L.&lt;/author&gt;&lt;/authors&gt;&lt;/contributors&gt;&lt;titles&gt;&lt;title&gt;Dimensions of Brand Personality&lt;/title&gt;&lt;secondary-title&gt;Journal of Marketing Research&lt;/secondary-title&gt;&lt;/titles&gt;&lt;periodical&gt;&lt;full-title&gt;Journal of Marketing Research&lt;/full-title&gt;&lt;/periodical&gt;&lt;pages&gt;347-356&lt;/pages&gt;&lt;volume&gt;34&lt;/volume&gt;&lt;number&gt;3&lt;/number&gt;&lt;dates&gt;&lt;year&gt;1997&lt;/year&gt;&lt;pub-dates&gt;&lt;date&gt;1997/08/01&lt;/date&gt;&lt;/pub-dates&gt;&lt;/dates&gt;&lt;publisher&gt;SAGE Publications Inc&lt;/publisher&gt;&lt;isbn&gt;0022-2437&lt;/isbn&gt;&lt;urls&gt;&lt;related-urls&gt;&lt;url&gt;https://doi.org/10.1177/002224379703400304&lt;/url&gt;&lt;/related-urls&gt;&lt;/urls&gt;&lt;electronic-resource-num&gt;10.1177/002224379703400304&lt;/electronic-resource-num&gt;&lt;access-date&gt;2023/10/03&lt;/access-date&gt;&lt;/record&gt;&lt;/Cite&gt;&lt;/EndNote&gt;</w:instrText>
            </w:r>
            <w:r w:rsidRPr="00017144">
              <w:rPr>
                <w:sz w:val="22"/>
                <w:szCs w:val="22"/>
              </w:rPr>
              <w:fldChar w:fldCharType="separate"/>
            </w:r>
            <w:r w:rsidRPr="00017144">
              <w:rPr>
                <w:noProof/>
                <w:sz w:val="22"/>
                <w:szCs w:val="22"/>
              </w:rPr>
              <w:t>Aaker (1997)</w:t>
            </w:r>
            <w:r w:rsidRPr="00017144">
              <w:rPr>
                <w:sz w:val="22"/>
                <w:szCs w:val="22"/>
              </w:rPr>
              <w:fldChar w:fldCharType="end"/>
            </w:r>
          </w:p>
          <w:p w14:paraId="7B8FB06C" w14:textId="04269A1A" w:rsidR="006B7047" w:rsidRPr="00017144" w:rsidRDefault="006B7047" w:rsidP="005F055D">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fldChar w:fldCharType="begin"/>
            </w:r>
            <w:r w:rsidR="0077656E" w:rsidRPr="00017144">
              <w:rPr>
                <w:sz w:val="22"/>
                <w:szCs w:val="22"/>
              </w:rPr>
              <w:instrText xml:space="preserve"> ADDIN EN.CITE &lt;EndNote&gt;&lt;Cite AuthorYear="1"&gt;&lt;Author&gt;Fournier&lt;/Author&gt;&lt;Year&gt;2012&lt;/Year&gt;&lt;RecNum&gt;43&lt;/RecNum&gt;&lt;DisplayText&gt;Fournier and Alvarez (2012)&lt;/DisplayText&gt;&lt;record&gt;&lt;rec-number&gt;43&lt;/rec-number&gt;&lt;foreign-keys&gt;&lt;key app="EN" db-id="559fzaf0osetwre0zdnp9ppmtsvxsrapvw9f" timestamp="1687016697"&gt;43&lt;/key&gt;&lt;/foreign-keys&gt;&lt;ref-type name="Journal Article"&gt;17&lt;/ref-type&gt;&lt;contributors&gt;&lt;authors&gt;&lt;author&gt;Fournier, S.&lt;/author&gt;&lt;author&gt;Alvarez, C.&lt;/author&gt;&lt;/authors&gt;&lt;/contributors&gt;&lt;auth-address&gt;Boston Univ, Sch Management, Boston, MA 02215 USA&lt;/auth-address&gt;&lt;titles&gt;&lt;title&gt;Brands as relationship partners: Warmth, competence, and in-between&lt;/title&gt;&lt;secondary-title&gt;JOURNAL OF CONSUMER PSYCHOLOGY&lt;/secondary-title&gt;&lt;/titles&gt;&lt;periodical&gt;&lt;full-title&gt;Journal of Consumer Psychology&lt;/full-title&gt;&lt;/periodical&gt;&lt;pages&gt;177-185&lt;/pages&gt;&lt;volume&gt;22&lt;/volume&gt;&lt;number&gt;2&lt;/number&gt;&lt;keywords&gt;&lt;keyword&gt;Brand relationships&lt;/keyword&gt;&lt;keyword&gt;Brands as intentional agents framework&lt;/keyword&gt;&lt;keyword&gt;Brands and Branding&lt;/keyword&gt;&lt;keyword&gt;Anthropomorphism&lt;/keyword&gt;&lt;keyword&gt;Brand personality&lt;/keyword&gt;&lt;keyword&gt;ATTACHMENT STYLE&lt;/keyword&gt;&lt;keyword&gt;RELATIONSHIP NORMS&lt;/keyword&gt;&lt;keyword&gt;EXTENDED SELF&lt;/keyword&gt;&lt;keyword&gt;CONSUMER&lt;/keyword&gt;&lt;keyword&gt;DIMENSIONS&lt;/keyword&gt;&lt;keyword&gt;LOYALTY&lt;/keyword&gt;&lt;keyword&gt;PERSONALITY&lt;/keyword&gt;&lt;keyword&gt;TRUST&lt;/keyword&gt;&lt;keyword&gt;BEHAVIOR&lt;/keyword&gt;&lt;keyword&gt;LOVE&lt;/keyword&gt;&lt;/keywords&gt;&lt;dates&gt;&lt;year&gt;2012&lt;/year&gt;&lt;pub-dates&gt;&lt;date&gt;APR&lt;/date&gt;&lt;/pub-dates&gt;&lt;/dates&gt;&lt;isbn&gt;1057-7408 J9 - J CONSUM PSYCHOL&lt;/isbn&gt;&lt;accession-num&gt;WOS:000304383000003&lt;/accession-num&gt;&lt;urls&gt;&lt;/urls&gt;&lt;custom3&gt;Boston University&lt;/custom3&gt;&lt;electronic-resource-num&gt;10.1016/j.jcps.2011.10.003&lt;/electronic-resource-num&gt;&lt;language&gt;English&lt;/language&gt;&lt;/record&gt;&lt;/Cite&gt;&lt;/EndNote&gt;</w:instrText>
            </w:r>
            <w:r w:rsidRPr="00017144">
              <w:rPr>
                <w:sz w:val="22"/>
                <w:szCs w:val="22"/>
              </w:rPr>
              <w:fldChar w:fldCharType="separate"/>
            </w:r>
            <w:r w:rsidRPr="00017144">
              <w:rPr>
                <w:noProof/>
                <w:sz w:val="22"/>
                <w:szCs w:val="22"/>
              </w:rPr>
              <w:t>Fournier and Alvarez (2012)</w:t>
            </w:r>
            <w:r w:rsidRPr="00017144">
              <w:rPr>
                <w:sz w:val="22"/>
                <w:szCs w:val="22"/>
              </w:rPr>
              <w:fldChar w:fldCharType="end"/>
            </w:r>
          </w:p>
          <w:p w14:paraId="527029DA" w14:textId="0679735C" w:rsidR="006B7047" w:rsidRPr="00017144" w:rsidRDefault="006B7047" w:rsidP="005F055D">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fldChar w:fldCharType="begin"/>
            </w:r>
            <w:r w:rsidR="0077656E" w:rsidRPr="00017144">
              <w:rPr>
                <w:sz w:val="22"/>
                <w:szCs w:val="22"/>
              </w:rPr>
              <w:instrText xml:space="preserve"> ADDIN EN.CITE &lt;EndNote&gt;&lt;Cite AuthorYear="1"&gt;&lt;Author&gt;Kervyn&lt;/Author&gt;&lt;Year&gt;2012&lt;/Year&gt;&lt;RecNum&gt;20&lt;/RecNum&gt;&lt;DisplayText&gt;Kervyn et al. (2012)&lt;/DisplayText&gt;&lt;record&gt;&lt;rec-number&gt;20&lt;/rec-number&gt;&lt;foreign-keys&gt;&lt;key app="EN" db-id="559fzaf0osetwre0zdnp9ppmtsvxsrapvw9f" timestamp="1687016697"&gt;20&lt;/key&gt;&lt;/foreign-keys&gt;&lt;ref-type name="Journal Article"&gt;17&lt;/ref-type&gt;&lt;contributors&gt;&lt;authors&gt;&lt;author&gt;Kervyn, N.&lt;/author&gt;&lt;author&gt;Fiske, S. T.&lt;/author&gt;&lt;author&gt;Malone, C.&lt;/author&gt;&lt;/authors&gt;&lt;/contributors&gt;&lt;auth-address&gt;Princeton Univ, Princeton, NJ 08544 USA&amp;#xD;Univ Louvain, Fund Sci Res FNRS, Louvain, Belgium&lt;/auth-address&gt;&lt;titles&gt;&lt;title&gt;Brands as intentional agents framework: How perceived intentions and ability can map brand perception&lt;/title&gt;&lt;secondary-title&gt;JOURNAL OF CONSUMER PSYCHOLOGY&lt;/secondary-title&gt;&lt;/titles&gt;&lt;periodical&gt;&lt;full-title&gt;Journal of Consumer Psychology&lt;/full-title&gt;&lt;/periodical&gt;&lt;pages&gt;166-176&lt;/pages&gt;&lt;volume&gt;22&lt;/volume&gt;&lt;number&gt;2&lt;/number&gt;&lt;keywords&gt;&lt;keyword&gt;Brands&lt;/keyword&gt;&lt;keyword&gt;Intent&lt;/keyword&gt;&lt;keyword&gt;Agents&lt;/keyword&gt;&lt;keyword&gt;Stereotypes&lt;/keyword&gt;&lt;keyword&gt;Ability&lt;/keyword&gt;&lt;keyword&gt;Consumers&lt;/keyword&gt;&lt;keyword&gt;STEREOTYPE CONTENT&lt;/keyword&gt;&lt;keyword&gt;GENDER STEREOTYPES&lt;/keyword&gt;&lt;keyword&gt;NEURAL RESPONSES&lt;/keyword&gt;&lt;keyword&gt;SOCIAL-GROUPS&lt;/keyword&gt;&lt;keyword&gt;DIMENSIONS&lt;/keyword&gt;&lt;keyword&gt;COMPETENCE&lt;/keyword&gt;&lt;keyword&gt;WARMTH&lt;/keyword&gt;&lt;keyword&gt;COMPETITION&lt;/keyword&gt;&lt;keyword&gt;COMMUNION&lt;/keyword&gt;&lt;/keywords&gt;&lt;dates&gt;&lt;year&gt;2012&lt;/year&gt;&lt;pub-dates&gt;&lt;date&gt;APR&lt;/date&gt;&lt;/pub-dates&gt;&lt;/dates&gt;&lt;isbn&gt;1057-7408&amp;#xD;1532-7663 J9 - J CONSUM PSYCHOL&lt;/isbn&gt;&lt;accession-num&gt;WOS:000304383000002&lt;/accession-num&gt;&lt;urls&gt;&lt;/urls&gt;&lt;custom3&gt;Princeton University&lt;/custom3&gt;&lt;electronic-resource-num&gt;10.1016/j.jcps.2011.09.006&lt;/electronic-resource-num&gt;&lt;language&gt;English&lt;/language&gt;&lt;/record&gt;&lt;/Cite&gt;&lt;/EndNote&gt;</w:instrText>
            </w:r>
            <w:r w:rsidRPr="00017144">
              <w:rPr>
                <w:sz w:val="22"/>
                <w:szCs w:val="22"/>
              </w:rPr>
              <w:fldChar w:fldCharType="separate"/>
            </w:r>
            <w:r w:rsidRPr="00017144">
              <w:rPr>
                <w:noProof/>
                <w:sz w:val="22"/>
                <w:szCs w:val="22"/>
              </w:rPr>
              <w:t>Kervyn et al. (2012)</w:t>
            </w:r>
            <w:r w:rsidRPr="00017144">
              <w:rPr>
                <w:sz w:val="22"/>
                <w:szCs w:val="22"/>
              </w:rPr>
              <w:fldChar w:fldCharType="end"/>
            </w:r>
          </w:p>
          <w:p w14:paraId="34026B89" w14:textId="77777777" w:rsidR="006B7047" w:rsidRPr="00017144" w:rsidRDefault="006B7047" w:rsidP="005F055D">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fldChar w:fldCharType="begin"/>
            </w:r>
            <w:r w:rsidRPr="00017144">
              <w:rPr>
                <w:sz w:val="22"/>
                <w:szCs w:val="22"/>
              </w:rPr>
              <w:instrText xml:space="preserve"> ADDIN EN.CITE &lt;EndNote&gt;&lt;Cite AuthorYear="1"&gt;&lt;Author&gt;Aaker&lt;/Author&gt;&lt;Year&gt;2004&lt;/Year&gt;&lt;RecNum&gt;385&lt;/RecNum&gt;&lt;DisplayText&gt;Aaker et al. (2004)&lt;/DisplayText&gt;&lt;record&gt;&lt;rec-number&gt;385&lt;/rec-number&gt;&lt;foreign-keys&gt;&lt;key app="EN" db-id="559fzaf0osetwre0zdnp9ppmtsvxsrapvw9f" timestamp="1696319131"&gt;385&lt;/key&gt;&lt;/foreign-keys&gt;&lt;ref-type name="Journal Article"&gt;17&lt;/ref-type&gt;&lt;contributors&gt;&lt;authors&gt;&lt;author&gt;Aaker, Jennifer&lt;/author&gt;&lt;author&gt;Fournier, Susan&lt;/author&gt;&lt;author&gt;Brasel, S. Adam&lt;/author&gt;&lt;/authors&gt;&lt;/contributors&gt;&lt;titles&gt;&lt;title&gt;When Good Brands Do Bad&lt;/title&gt;&lt;secondary-title&gt;Journal of Consumer Research&lt;/secondary-title&gt;&lt;/titles&gt;&lt;periodical&gt;&lt;full-title&gt;Journal of Consumer Research&lt;/full-title&gt;&lt;/periodical&gt;&lt;pages&gt;1-16&lt;/pages&gt;&lt;volume&gt;31&lt;/volume&gt;&lt;number&gt;1&lt;/number&gt;&lt;dates&gt;&lt;year&gt;2004&lt;/year&gt;&lt;/dates&gt;&lt;isbn&gt;0093-5301&lt;/isbn&gt;&lt;urls&gt;&lt;related-urls&gt;&lt;url&gt;https://doi.org/10.1086/383419&lt;/url&gt;&lt;/related-urls&gt;&lt;/urls&gt;&lt;electronic-resource-num&gt;10.1086/383419&lt;/electronic-resource-num&gt;&lt;access-date&gt;10/3/2023&lt;/access-date&gt;&lt;/record&gt;&lt;/Cite&gt;&lt;/EndNote&gt;</w:instrText>
            </w:r>
            <w:r w:rsidRPr="00017144">
              <w:rPr>
                <w:sz w:val="22"/>
                <w:szCs w:val="22"/>
              </w:rPr>
              <w:fldChar w:fldCharType="separate"/>
            </w:r>
            <w:r w:rsidRPr="00017144">
              <w:rPr>
                <w:noProof/>
                <w:sz w:val="22"/>
                <w:szCs w:val="22"/>
              </w:rPr>
              <w:t>Aaker et al. (2004)</w:t>
            </w:r>
            <w:r w:rsidRPr="00017144">
              <w:rPr>
                <w:sz w:val="22"/>
                <w:szCs w:val="22"/>
              </w:rPr>
              <w:fldChar w:fldCharType="end"/>
            </w:r>
          </w:p>
          <w:p w14:paraId="5BE42A5A" w14:textId="77777777" w:rsidR="006B7047" w:rsidRPr="00017144" w:rsidRDefault="006B7047" w:rsidP="005F055D">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fldChar w:fldCharType="begin"/>
            </w:r>
            <w:r w:rsidRPr="00017144">
              <w:rPr>
                <w:sz w:val="22"/>
                <w:szCs w:val="22"/>
              </w:rPr>
              <w:instrText xml:space="preserve"> ADDIN EN.CITE &lt;EndNote&gt;&lt;Cite AuthorYear="1"&gt;&lt;Author&gt;Belk&lt;/Author&gt;&lt;Year&gt;1988&lt;/Year&gt;&lt;RecNum&gt;386&lt;/RecNum&gt;&lt;DisplayText&gt;Belk (1988)&lt;/DisplayText&gt;&lt;record&gt;&lt;rec-number&gt;386&lt;/rec-number&gt;&lt;foreign-keys&gt;&lt;key app="EN" db-id="559fzaf0osetwre0zdnp9ppmtsvxsrapvw9f" timestamp="1696319197"&gt;386&lt;/key&gt;&lt;/foreign-keys&gt;&lt;ref-type name="Journal Article"&gt;17&lt;/ref-type&gt;&lt;contributors&gt;&lt;authors&gt;&lt;author&gt;Belk, Russell W.&lt;/author&gt;&lt;/authors&gt;&lt;/contributors&gt;&lt;titles&gt;&lt;title&gt;Possessions and the Extended Self&lt;/title&gt;&lt;secondary-title&gt;Journal of Consumer Research&lt;/secondary-title&gt;&lt;/titles&gt;&lt;periodical&gt;&lt;full-title&gt;Journal of Consumer Research&lt;/full-title&gt;&lt;/periodical&gt;&lt;pages&gt;139-168&lt;/pages&gt;&lt;volume&gt;15&lt;/volume&gt;&lt;number&gt;2&lt;/number&gt;&lt;dates&gt;&lt;year&gt;1988&lt;/year&gt;&lt;/dates&gt;&lt;isbn&gt;0093-5301&lt;/isbn&gt;&lt;urls&gt;&lt;related-urls&gt;&lt;url&gt;https://doi.org/10.1086/209154&lt;/url&gt;&lt;/related-urls&gt;&lt;/urls&gt;&lt;electronic-resource-num&gt;10.1086/209154&lt;/electronic-resource-num&gt;&lt;access-date&gt;10/3/2023&lt;/access-date&gt;&lt;/record&gt;&lt;/Cite&gt;&lt;/EndNote&gt;</w:instrText>
            </w:r>
            <w:r w:rsidRPr="00017144">
              <w:rPr>
                <w:sz w:val="22"/>
                <w:szCs w:val="22"/>
              </w:rPr>
              <w:fldChar w:fldCharType="separate"/>
            </w:r>
            <w:r w:rsidRPr="00017144">
              <w:rPr>
                <w:noProof/>
                <w:sz w:val="22"/>
                <w:szCs w:val="22"/>
              </w:rPr>
              <w:t>Belk (1988)</w:t>
            </w:r>
            <w:r w:rsidRPr="00017144">
              <w:rPr>
                <w:sz w:val="22"/>
                <w:szCs w:val="22"/>
              </w:rPr>
              <w:fldChar w:fldCharType="end"/>
            </w:r>
          </w:p>
          <w:p w14:paraId="5B39B8C1" w14:textId="77777777" w:rsidR="006B7047" w:rsidRPr="00017144" w:rsidRDefault="006B7047" w:rsidP="005F055D">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fldChar w:fldCharType="begin"/>
            </w:r>
            <w:r w:rsidRPr="00017144">
              <w:rPr>
                <w:sz w:val="22"/>
                <w:szCs w:val="22"/>
              </w:rPr>
              <w:instrText xml:space="preserve"> ADDIN EN.CITE &lt;EndNote&gt;&lt;Cite AuthorYear="1"&gt;&lt;Author&gt;Aggarwal&lt;/Author&gt;&lt;Year&gt;2004&lt;/Year&gt;&lt;RecNum&gt;387&lt;/RecNum&gt;&lt;DisplayText&gt;Aggarwal (2004)&lt;/DisplayText&gt;&lt;record&gt;&lt;rec-number&gt;387&lt;/rec-number&gt;&lt;foreign-keys&gt;&lt;key app="EN" db-id="559fzaf0osetwre0zdnp9ppmtsvxsrapvw9f" timestamp="1696319304"&gt;387&lt;/key&gt;&lt;/foreign-keys&gt;&lt;ref-type name="Journal Article"&gt;17&lt;/ref-type&gt;&lt;contributors&gt;&lt;authors&gt;&lt;author&gt;Aggarwal, Pankaj&lt;/author&gt;&lt;/authors&gt;&lt;/contributors&gt;&lt;titles&gt;&lt;title&gt;The Effects of Brand Relationship Norms on Consumer Attitudes and Behavior&lt;/title&gt;&lt;secondary-title&gt;Journal of Consumer Research&lt;/secondary-title&gt;&lt;/titles&gt;&lt;periodical&gt;&lt;full-title&gt;Journal of Consumer Research&lt;/full-title&gt;&lt;/periodical&gt;&lt;pages&gt;87-101&lt;/pages&gt;&lt;volume&gt;31&lt;/volume&gt;&lt;number&gt;1&lt;/number&gt;&lt;dates&gt;&lt;year&gt;2004&lt;/year&gt;&lt;/dates&gt;&lt;isbn&gt;0093-5301&lt;/isbn&gt;&lt;urls&gt;&lt;related-urls&gt;&lt;url&gt;https://doi.org/10.1086/383426&lt;/url&gt;&lt;/related-urls&gt;&lt;/urls&gt;&lt;electronic-resource-num&gt;10.1086/383426&lt;/electronic-resource-num&gt;&lt;access-date&gt;10/3/2023&lt;/access-date&gt;&lt;/record&gt;&lt;/Cite&gt;&lt;/EndNote&gt;</w:instrText>
            </w:r>
            <w:r w:rsidRPr="00017144">
              <w:rPr>
                <w:sz w:val="22"/>
                <w:szCs w:val="22"/>
              </w:rPr>
              <w:fldChar w:fldCharType="separate"/>
            </w:r>
            <w:r w:rsidRPr="00017144">
              <w:rPr>
                <w:noProof/>
                <w:sz w:val="22"/>
                <w:szCs w:val="22"/>
              </w:rPr>
              <w:t>Aggarwal (2004)</w:t>
            </w:r>
            <w:r w:rsidRPr="00017144">
              <w:rPr>
                <w:sz w:val="22"/>
                <w:szCs w:val="22"/>
              </w:rPr>
              <w:fldChar w:fldCharType="end"/>
            </w:r>
          </w:p>
          <w:p w14:paraId="507199D5" w14:textId="77777777" w:rsidR="006B7047" w:rsidRPr="00017144" w:rsidRDefault="006B7047" w:rsidP="005F055D">
            <w:pPr>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fldChar w:fldCharType="begin"/>
            </w:r>
            <w:r w:rsidRPr="00017144">
              <w:rPr>
                <w:sz w:val="22"/>
                <w:szCs w:val="22"/>
              </w:rPr>
              <w:instrText xml:space="preserve"> ADDIN EN.CITE &lt;EndNote&gt;&lt;Cite AuthorYear="1"&gt;&lt;Author&gt;Escalas&lt;/Author&gt;&lt;Year&gt;2005&lt;/Year&gt;&lt;RecNum&gt;388&lt;/RecNum&gt;&lt;DisplayText&gt;Escalas and Bettman (2005)&lt;/DisplayText&gt;&lt;record&gt;&lt;rec-number&gt;388&lt;/rec-number&gt;&lt;foreign-keys&gt;&lt;key app="EN" db-id="559fzaf0osetwre0zdnp9ppmtsvxsrapvw9f" timestamp="1696319403"&gt;388&lt;/key&gt;&lt;/foreign-keys&gt;&lt;ref-type name="Journal Article"&gt;17&lt;/ref-type&gt;&lt;contributors&gt;&lt;authors&gt;&lt;author&gt;Escalas, Jennifer Edson&lt;/author&gt;&lt;author&gt;Bettman, James R.&lt;/author&gt;&lt;/authors&gt;&lt;/contributors&gt;&lt;titles&gt;&lt;title&gt;Self-Construal, Reference Groups, and Brand Meaning&lt;/title&gt;&lt;secondary-title&gt;Journal of Consumer Research&lt;/secondary-title&gt;&lt;/titles&gt;&lt;periodical&gt;&lt;full-title&gt;Journal of Consumer Research&lt;/full-title&gt;&lt;/periodical&gt;&lt;pages&gt;378-389&lt;/pages&gt;&lt;volume&gt;32&lt;/volume&gt;&lt;number&gt;3&lt;/number&gt;&lt;dates&gt;&lt;year&gt;2005&lt;/year&gt;&lt;/dates&gt;&lt;isbn&gt;0093-5301&lt;/isbn&gt;&lt;urls&gt;&lt;related-urls&gt;&lt;url&gt;https://doi.org/10.1086/497549&lt;/url&gt;&lt;/related-urls&gt;&lt;/urls&gt;&lt;electronic-resource-num&gt;10.1086/497549&lt;/electronic-resource-num&gt;&lt;access-date&gt;10/3/2023&lt;/access-date&gt;&lt;/record&gt;&lt;/Cite&gt;&lt;/EndNote&gt;</w:instrText>
            </w:r>
            <w:r w:rsidRPr="00017144">
              <w:rPr>
                <w:sz w:val="22"/>
                <w:szCs w:val="22"/>
              </w:rPr>
              <w:fldChar w:fldCharType="separate"/>
            </w:r>
            <w:r w:rsidRPr="00017144">
              <w:rPr>
                <w:noProof/>
                <w:sz w:val="22"/>
                <w:szCs w:val="22"/>
              </w:rPr>
              <w:t>Escalas and Bettman (2005)</w:t>
            </w:r>
            <w:r w:rsidRPr="00017144">
              <w:rPr>
                <w:sz w:val="22"/>
                <w:szCs w:val="22"/>
              </w:rPr>
              <w:fldChar w:fldCharType="end"/>
            </w:r>
          </w:p>
        </w:tc>
        <w:tc>
          <w:tcPr>
            <w:tcW w:w="1477" w:type="pct"/>
          </w:tcPr>
          <w:p w14:paraId="3127526D" w14:textId="77777777" w:rsidR="006B7047" w:rsidRPr="00017144" w:rsidRDefault="006B7047" w:rsidP="005F055D">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113</w:t>
            </w:r>
          </w:p>
          <w:p w14:paraId="4C91F577" w14:textId="77777777" w:rsidR="006B7047" w:rsidRPr="00017144" w:rsidRDefault="006B7047" w:rsidP="005F055D">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52</w:t>
            </w:r>
          </w:p>
          <w:p w14:paraId="1682B637" w14:textId="77777777" w:rsidR="006B7047" w:rsidRPr="00017144" w:rsidRDefault="006B7047" w:rsidP="005F055D">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49</w:t>
            </w:r>
          </w:p>
          <w:p w14:paraId="2F95299C" w14:textId="77777777" w:rsidR="006B7047" w:rsidRPr="00017144" w:rsidRDefault="006B7047" w:rsidP="005F055D">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40</w:t>
            </w:r>
          </w:p>
          <w:p w14:paraId="086A000B" w14:textId="77777777" w:rsidR="006B7047" w:rsidRPr="00017144" w:rsidRDefault="006B7047" w:rsidP="005F055D">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39</w:t>
            </w:r>
          </w:p>
          <w:p w14:paraId="65906C94" w14:textId="77777777" w:rsidR="006B7047" w:rsidRPr="00017144" w:rsidRDefault="006B7047" w:rsidP="005F055D">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33</w:t>
            </w:r>
          </w:p>
          <w:p w14:paraId="70A247A6" w14:textId="77777777" w:rsidR="006B7047" w:rsidRPr="00017144" w:rsidRDefault="006B7047" w:rsidP="005F055D">
            <w:pPr>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25</w:t>
            </w:r>
          </w:p>
        </w:tc>
      </w:tr>
      <w:tr w:rsidR="00A50C2F" w:rsidRPr="00017144" w14:paraId="45A2723E" w14:textId="77777777" w:rsidTr="00017144">
        <w:tc>
          <w:tcPr>
            <w:cnfStyle w:val="001000000000" w:firstRow="0" w:lastRow="0" w:firstColumn="1" w:lastColumn="0" w:oddVBand="0" w:evenVBand="0" w:oddHBand="0" w:evenHBand="0" w:firstRowFirstColumn="0" w:firstRowLastColumn="0" w:lastRowFirstColumn="0" w:lastRowLastColumn="0"/>
            <w:tcW w:w="1688" w:type="pct"/>
            <w:vAlign w:val="center"/>
          </w:tcPr>
          <w:p w14:paraId="4BA466AB" w14:textId="77777777" w:rsidR="006B7047" w:rsidRPr="00017144" w:rsidRDefault="006B7047" w:rsidP="005F055D">
            <w:pPr>
              <w:spacing w:line="320" w:lineRule="exact"/>
              <w:rPr>
                <w:sz w:val="22"/>
                <w:szCs w:val="22"/>
              </w:rPr>
            </w:pPr>
            <w:r w:rsidRPr="00017144">
              <w:rPr>
                <w:sz w:val="22"/>
                <w:szCs w:val="22"/>
              </w:rPr>
              <w:t>Developing conceptual frameworks explaining the underlying mechanism of brand anthropomorphism</w:t>
            </w:r>
          </w:p>
        </w:tc>
        <w:tc>
          <w:tcPr>
            <w:tcW w:w="1835" w:type="pct"/>
          </w:tcPr>
          <w:p w14:paraId="7D039093" w14:textId="77777777" w:rsidR="006B7047" w:rsidRPr="00017144" w:rsidRDefault="006B7047" w:rsidP="005F055D">
            <w:pPr>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fldChar w:fldCharType="begin"/>
            </w:r>
            <w:r w:rsidRPr="00017144">
              <w:rPr>
                <w:sz w:val="22"/>
                <w:szCs w:val="22"/>
              </w:rPr>
              <w:instrText xml:space="preserve"> ADDIN EN.CITE &lt;EndNote&gt;&lt;Cite AuthorYear="1"&gt;&lt;Author&gt;Epley&lt;/Author&gt;&lt;Year&gt;2008&lt;/Year&gt;&lt;RecNum&gt;389&lt;/RecNum&gt;&lt;DisplayText&gt;Epley et al. (2008)&lt;/DisplayText&gt;&lt;record&gt;&lt;rec-number&gt;389&lt;/rec-number&gt;&lt;foreign-keys&gt;&lt;key app="EN" db-id="559fzaf0osetwre0zdnp9ppmtsvxsrapvw9f" timestamp="1696319558"&gt;389&lt;/key&gt;&lt;/foreign-keys&gt;&lt;ref-type name="Journal Article"&gt;17&lt;/ref-type&gt;&lt;contributors&gt;&lt;authors&gt;&lt;author&gt;Nicholas Epley&lt;/author&gt;&lt;author&gt;Adam Waytz&lt;/author&gt;&lt;author&gt;Scott Akalis&lt;/author&gt;&lt;author&gt;John T. Cacioppo&lt;/author&gt;&lt;/authors&gt;&lt;/contributors&gt;&lt;titles&gt;&lt;title&gt;When We Need A Human: Motivational Determinants of Anthropomorphism&lt;/title&gt;&lt;secondary-title&gt;Social Cognition&lt;/secondary-title&gt;&lt;/titles&gt;&lt;periodical&gt;&lt;full-title&gt;Social Cognition&lt;/full-title&gt;&lt;/periodical&gt;&lt;pages&gt;143-155&lt;/pages&gt;&lt;volume&gt;26&lt;/volume&gt;&lt;number&gt;2&lt;/number&gt;&lt;dates&gt;&lt;year&gt;2008&lt;/year&gt;&lt;/dates&gt;&lt;urls&gt;&lt;related-urls&gt;&lt;url&gt;https://guilfordjournals.com/doi/abs/10.1521/soco.2008.26.2.143&lt;/url&gt;&lt;/related-urls&gt;&lt;/urls&gt;&lt;electronic-resource-num&gt;10.1521/soco.2008.26.2.143&lt;/electronic-resource-num&gt;&lt;/record&gt;&lt;/Cite&gt;&lt;/EndNote&gt;</w:instrText>
            </w:r>
            <w:r w:rsidRPr="00017144">
              <w:rPr>
                <w:sz w:val="22"/>
                <w:szCs w:val="22"/>
              </w:rPr>
              <w:fldChar w:fldCharType="separate"/>
            </w:r>
            <w:r w:rsidRPr="00017144">
              <w:rPr>
                <w:noProof/>
                <w:sz w:val="22"/>
                <w:szCs w:val="22"/>
              </w:rPr>
              <w:t>Epley et al. (2008)</w:t>
            </w:r>
            <w:r w:rsidRPr="00017144">
              <w:rPr>
                <w:sz w:val="22"/>
                <w:szCs w:val="22"/>
              </w:rPr>
              <w:fldChar w:fldCharType="end"/>
            </w:r>
          </w:p>
          <w:p w14:paraId="0CCE4B2C" w14:textId="77777777" w:rsidR="006B7047" w:rsidRPr="00017144" w:rsidRDefault="006B7047" w:rsidP="005F055D">
            <w:pPr>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fldChar w:fldCharType="begin"/>
            </w:r>
            <w:r w:rsidRPr="00017144">
              <w:rPr>
                <w:sz w:val="22"/>
                <w:szCs w:val="22"/>
              </w:rPr>
              <w:instrText xml:space="preserve"> ADDIN EN.CITE &lt;EndNote&gt;&lt;Cite AuthorYear="1"&gt;&lt;Author&gt;Waytz&lt;/Author&gt;&lt;Year&gt;2010&lt;/Year&gt;&lt;RecNum&gt;390&lt;/RecNum&gt;&lt;DisplayText&gt;Waytz, Cacioppo, et al. (2010)&lt;/DisplayText&gt;&lt;record&gt;&lt;rec-number&gt;390&lt;/rec-number&gt;&lt;foreign-keys&gt;&lt;key app="EN" db-id="559fzaf0osetwre0zdnp9ppmtsvxsrapvw9f" timestamp="1696319671"&gt;390&lt;/key&gt;&lt;/foreign-keys&gt;&lt;ref-type name="Journal Article"&gt;17&lt;/ref-type&gt;&lt;contributors&gt;&lt;authors&gt;&lt;author&gt;Waytz, Adam&lt;/author&gt;&lt;author&gt;Cacioppo, John&lt;/author&gt;&lt;author&gt;Epley, Nicholas&lt;/author&gt;&lt;/authors&gt;&lt;/contributors&gt;&lt;titles&gt;&lt;title&gt;Who Sees Human?: The Stability and Importance of Individual Differences in Anthropomorphism&lt;/title&gt;&lt;secondary-title&gt;Perspectives on Psychological Science&lt;/secondary-title&gt;&lt;/titles&gt;&lt;periodical&gt;&lt;full-title&gt;Perspectives on Psychological Science&lt;/full-title&gt;&lt;/periodical&gt;&lt;pages&gt;219-232&lt;/pages&gt;&lt;volume&gt;5&lt;/volume&gt;&lt;number&gt;3&lt;/number&gt;&lt;dates&gt;&lt;year&gt;2010&lt;/year&gt;&lt;pub-dates&gt;&lt;date&gt;2010/05/01&lt;/date&gt;&lt;/pub-dates&gt;&lt;/dates&gt;&lt;publisher&gt;SAGE Publications Inc&lt;/publisher&gt;&lt;isbn&gt;1745-6916&lt;/isbn&gt;&lt;urls&gt;&lt;related-urls&gt;&lt;url&gt;https://doi.org/10.1177/1745691610369336&lt;/url&gt;&lt;/related-urls&gt;&lt;/urls&gt;&lt;electronic-resource-num&gt;10.1177/1745691610369336&lt;/electronic-resource-num&gt;&lt;access-date&gt;2023/10/03&lt;/access-date&gt;&lt;/record&gt;&lt;/Cite&gt;&lt;/EndNote&gt;</w:instrText>
            </w:r>
            <w:r w:rsidRPr="00017144">
              <w:rPr>
                <w:sz w:val="22"/>
                <w:szCs w:val="22"/>
              </w:rPr>
              <w:fldChar w:fldCharType="separate"/>
            </w:r>
            <w:r w:rsidRPr="00017144">
              <w:rPr>
                <w:noProof/>
                <w:sz w:val="22"/>
                <w:szCs w:val="22"/>
              </w:rPr>
              <w:t>Waytz, Cacioppo, et al. (2010)</w:t>
            </w:r>
            <w:r w:rsidRPr="00017144">
              <w:rPr>
                <w:sz w:val="22"/>
                <w:szCs w:val="22"/>
              </w:rPr>
              <w:fldChar w:fldCharType="end"/>
            </w:r>
          </w:p>
          <w:p w14:paraId="61267C86" w14:textId="71E36915" w:rsidR="006B7047" w:rsidRPr="00017144" w:rsidRDefault="006B7047" w:rsidP="005F055D">
            <w:pPr>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fldChar w:fldCharType="begin"/>
            </w:r>
            <w:r w:rsidR="0077656E" w:rsidRPr="00017144">
              <w:rPr>
                <w:sz w:val="22"/>
                <w:szCs w:val="22"/>
              </w:rPr>
              <w:instrText xml:space="preserve"> ADDIN EN.CITE &lt;EndNote&gt;&lt;Cite AuthorYear="1"&gt;&lt;Author&gt;Guido&lt;/Author&gt;&lt;Year&gt;2015&lt;/Year&gt;&lt;RecNum&gt;97&lt;/RecNum&gt;&lt;DisplayText&gt;Guido and Peluso (2015)&lt;/DisplayText&gt;&lt;record&gt;&lt;rec-number&gt;97&lt;/rec-number&gt;&lt;foreign-keys&gt;&lt;key app="EN" db-id="559fzaf0osetwre0zdnp9ppmtsvxsrapvw9f" timestamp="1687016697"&gt;97&lt;/key&gt;&lt;/foreign-keys&gt;&lt;ref-type name="Journal Article"&gt;17&lt;/ref-type&gt;&lt;contributors&gt;&lt;authors&gt;&lt;author&gt;Guido, G.&lt;/author&gt;&lt;author&gt;Peluso, A. M.&lt;/author&gt;&lt;/authors&gt;&lt;/contributors&gt;&lt;auth-address&gt;Univ Salento, Mkt, I-73100 Lecce, Italy&amp;#xD;Univ Salento, Dept Social Sci, ISUFI, I-73100 Lecce, Italy&amp;#xD;Univ Salento, Business Management, I-73100 Lecce, Italy&amp;#xD;Univ Salento, Pl Mkt, I-73100 Lecce, Italy&amp;#xD;LUISS Univ Rome, Mkt, Rome, Italy&lt;/auth-address&gt;&lt;titles&gt;&lt;title&gt;Brand anthropomorphism: Conceptualization, measurement, and impact on brand personality and loyalty&lt;/title&gt;&lt;secondary-title&gt;JOURNAL OF BRAND MANAGEMENT&lt;/secondary-title&gt;&lt;/titles&gt;&lt;periodical&gt;&lt;full-title&gt;Journal of Brand Management&lt;/full-title&gt;&lt;/periodical&gt;&lt;pages&gt;1-19&lt;/pages&gt;&lt;volume&gt;22&lt;/volume&gt;&lt;number&gt;1&lt;/number&gt;&lt;keywords&gt;&lt;keyword&gt;brand anthropomorphism&lt;/keyword&gt;&lt;keyword&gt;brand personality&lt;/keyword&gt;&lt;keyword&gt;brand loyalty&lt;/keyword&gt;&lt;keyword&gt;scale development&lt;/keyword&gt;&lt;keyword&gt;SELF&lt;/keyword&gt;&lt;keyword&gt;ANTECEDENTS&lt;/keyword&gt;&lt;keyword&gt;EXPRESSION&lt;/keyword&gt;&lt;keyword&gt;CONSUMERS&lt;/keyword&gt;&lt;keyword&gt;METAPHOR&lt;/keyword&gt;&lt;keyword&gt;MODELS&lt;/keyword&gt;&lt;/keywords&gt;&lt;dates&gt;&lt;year&gt;2015&lt;/year&gt;&lt;pub-dates&gt;&lt;date&gt;JAN&lt;/date&gt;&lt;/pub-dates&gt;&lt;/dates&gt;&lt;isbn&gt;1350-231X&amp;#xD;1479-1803 J9 - J BRAND MANAG&lt;/isbn&gt;&lt;accession-num&gt;WOS:000365353700001&lt;/accession-num&gt;&lt;urls&gt;&lt;/urls&gt;&lt;custom3&gt;University of Salento&amp;#xD;Luiss Guido Carli University&lt;/custom3&gt;&lt;electronic-resource-num&gt;10.1057/bm.2014.40&lt;/electronic-resource-num&gt;&lt;language&gt;English&lt;/language&gt;&lt;/record&gt;&lt;/Cite&gt;&lt;/EndNote&gt;</w:instrText>
            </w:r>
            <w:r w:rsidRPr="00017144">
              <w:rPr>
                <w:sz w:val="22"/>
                <w:szCs w:val="22"/>
              </w:rPr>
              <w:fldChar w:fldCharType="separate"/>
            </w:r>
            <w:r w:rsidRPr="00017144">
              <w:rPr>
                <w:noProof/>
                <w:sz w:val="22"/>
                <w:szCs w:val="22"/>
              </w:rPr>
              <w:t>Guido and Peluso (2015)</w:t>
            </w:r>
            <w:r w:rsidRPr="00017144">
              <w:rPr>
                <w:sz w:val="22"/>
                <w:szCs w:val="22"/>
              </w:rPr>
              <w:fldChar w:fldCharType="end"/>
            </w:r>
          </w:p>
          <w:p w14:paraId="1C83FA99" w14:textId="45289F43" w:rsidR="006B7047" w:rsidRPr="00017144" w:rsidRDefault="006B7047" w:rsidP="005F055D">
            <w:pPr>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fldChar w:fldCharType="begin"/>
            </w:r>
            <w:r w:rsidR="002403F3" w:rsidRPr="00017144">
              <w:rPr>
                <w:sz w:val="22"/>
                <w:szCs w:val="22"/>
              </w:rPr>
              <w:instrText xml:space="preserve"> ADDIN EN.CITE &lt;EndNote&gt;&lt;Cite AuthorYear="1"&gt;&lt;Author&gt;Puzakova&lt;/Author&gt;&lt;Year&gt;2009&lt;/Year&gt;&lt;RecNum&gt;391&lt;/RecNum&gt;&lt;DisplayText&gt;Puzakova et al. (2009)&lt;/DisplayText&gt;&lt;record&gt;&lt;rec-number&gt;391&lt;/rec-number&gt;&lt;foreign-keys&gt;&lt;key app="EN" db-id="559fzaf0osetwre0zdnp9ppmtsvxsrapvw9f" timestamp="1696320059"&gt;391&lt;/key&gt;&lt;/foreign-keys&gt;&lt;ref-type name="Journal Article"&gt;17&lt;/ref-type&gt;&lt;contributors&gt;&lt;authors&gt;&lt;author&gt;Puzakova, Marina&lt;/author&gt;&lt;author&gt;Kwak, Hyokjin&lt;/author&gt;&lt;author&gt;Rocereto, Joseph&lt;/author&gt;&lt;/authors&gt;&lt;/contributors&gt;&lt;titles&gt;&lt;title&gt;Pushing the envelope of brand and personality: Antecedents and moderators of anthropomorphized brands&lt;/title&gt;&lt;secondary-title&gt;Advances in Consumer Research&lt;/secondary-title&gt;&lt;/titles&gt;&lt;periodical&gt;&lt;full-title&gt;Advances in Consumer Research&lt;/full-title&gt;&lt;/periodical&gt;&lt;pages&gt;413–420&lt;/pages&gt;&lt;volume&gt;36&lt;/volume&gt;&lt;dates&gt;&lt;year&gt;2009&lt;/year&gt;&lt;/dates&gt;&lt;urls&gt;&lt;/urls&gt;&lt;/record&gt;&lt;/Cite&gt;&lt;/EndNote&gt;</w:instrText>
            </w:r>
            <w:r w:rsidRPr="00017144">
              <w:rPr>
                <w:sz w:val="22"/>
                <w:szCs w:val="22"/>
              </w:rPr>
              <w:fldChar w:fldCharType="separate"/>
            </w:r>
            <w:r w:rsidRPr="00017144">
              <w:rPr>
                <w:noProof/>
                <w:sz w:val="22"/>
                <w:szCs w:val="22"/>
              </w:rPr>
              <w:t>Puzakova et al. (2009)</w:t>
            </w:r>
            <w:r w:rsidRPr="00017144">
              <w:rPr>
                <w:sz w:val="22"/>
                <w:szCs w:val="22"/>
              </w:rPr>
              <w:fldChar w:fldCharType="end"/>
            </w:r>
          </w:p>
          <w:p w14:paraId="0E3171DD" w14:textId="77777777" w:rsidR="006B7047" w:rsidRPr="00017144" w:rsidRDefault="006B7047" w:rsidP="005F055D">
            <w:pPr>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fldChar w:fldCharType="begin"/>
            </w:r>
            <w:r w:rsidRPr="00017144">
              <w:rPr>
                <w:sz w:val="22"/>
                <w:szCs w:val="22"/>
              </w:rPr>
              <w:instrText xml:space="preserve"> ADDIN EN.CITE &lt;EndNote&gt;&lt;Cite AuthorYear="1"&gt;&lt;Author&gt;Hart&lt;/Author&gt;&lt;Year&gt;2013&lt;/Year&gt;&lt;RecNum&gt;392&lt;/RecNum&gt;&lt;DisplayText&gt;Hart et al. (2013)&lt;/DisplayText&gt;&lt;record&gt;&lt;rec-number&gt;392&lt;/rec-number&gt;&lt;foreign-keys&gt;&lt;key app="EN" db-id="559fzaf0osetwre0zdnp9ppmtsvxsrapvw9f" timestamp="1696320166"&gt;392&lt;/key&gt;&lt;/foreign-keys&gt;&lt;ref-type name="Journal Article"&gt;17&lt;/ref-type&gt;&lt;contributors&gt;&lt;authors&gt;&lt;author&gt;Hart, Phillip M.&lt;/author&gt;&lt;author&gt;Jones, Shawn R.&lt;/author&gt;&lt;author&gt;Royne, Marla B.&lt;/author&gt;&lt;/authors&gt;&lt;/contributors&gt;&lt;titles&gt;&lt;title&gt;The human lens: How anthropomorphic reasoning varies by product complexity and enhances personal value&lt;/title&gt;&lt;secondary-title&gt;Journal of Marketing Management&lt;/secondary-title&gt;&lt;/titles&gt;&lt;periodical&gt;&lt;full-title&gt;Journal of Marketing Management&lt;/full-title&gt;&lt;/periodical&gt;&lt;pages&gt;105-121&lt;/pages&gt;&lt;volume&gt;29&lt;/volume&gt;&lt;number&gt;1-2&lt;/number&gt;&lt;dates&gt;&lt;year&gt;2013&lt;/year&gt;&lt;pub-dates&gt;&lt;date&gt;2013/01/01&lt;/date&gt;&lt;/pub-dates&gt;&lt;/dates&gt;&lt;publisher&gt;Routledge&lt;/publisher&gt;&lt;isbn&gt;0267-257X&lt;/isbn&gt;&lt;urls&gt;&lt;related-urls&gt;&lt;url&gt;https://doi.org/10.1080/0267257X.2012.759993&lt;/url&gt;&lt;/related-urls&gt;&lt;/urls&gt;&lt;electronic-resource-num&gt;10.1080/0267257X.2012.759993&lt;/electronic-resource-num&gt;&lt;/record&gt;&lt;/Cite&gt;&lt;/EndNote&gt;</w:instrText>
            </w:r>
            <w:r w:rsidRPr="00017144">
              <w:rPr>
                <w:sz w:val="22"/>
                <w:szCs w:val="22"/>
              </w:rPr>
              <w:fldChar w:fldCharType="separate"/>
            </w:r>
            <w:r w:rsidRPr="00017144">
              <w:rPr>
                <w:noProof/>
                <w:sz w:val="22"/>
                <w:szCs w:val="22"/>
              </w:rPr>
              <w:t>Hart et al. (2013)</w:t>
            </w:r>
            <w:r w:rsidRPr="00017144">
              <w:rPr>
                <w:sz w:val="22"/>
                <w:szCs w:val="22"/>
              </w:rPr>
              <w:fldChar w:fldCharType="end"/>
            </w:r>
          </w:p>
        </w:tc>
        <w:tc>
          <w:tcPr>
            <w:tcW w:w="1477" w:type="pct"/>
          </w:tcPr>
          <w:p w14:paraId="19E9DA31" w14:textId="77777777" w:rsidR="006B7047" w:rsidRPr="00017144" w:rsidRDefault="006B7047" w:rsidP="005F055D">
            <w:pPr>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t>48</w:t>
            </w:r>
          </w:p>
          <w:p w14:paraId="3B645867" w14:textId="77777777" w:rsidR="006B7047" w:rsidRPr="00017144" w:rsidRDefault="006B7047" w:rsidP="005F055D">
            <w:pPr>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t>37</w:t>
            </w:r>
          </w:p>
          <w:p w14:paraId="13A02FA7" w14:textId="77777777" w:rsidR="006B7047" w:rsidRPr="00017144" w:rsidRDefault="006B7047" w:rsidP="005F055D">
            <w:pPr>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t>32</w:t>
            </w:r>
          </w:p>
          <w:p w14:paraId="0350D10B" w14:textId="77777777" w:rsidR="006B7047" w:rsidRPr="00017144" w:rsidRDefault="006B7047" w:rsidP="005F055D">
            <w:pPr>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t>30</w:t>
            </w:r>
          </w:p>
          <w:p w14:paraId="4E704F63" w14:textId="77777777" w:rsidR="006B7047" w:rsidRPr="00017144" w:rsidRDefault="006B7047" w:rsidP="005F055D">
            <w:pPr>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t>24</w:t>
            </w:r>
          </w:p>
        </w:tc>
      </w:tr>
    </w:tbl>
    <w:p w14:paraId="0F791CCF" w14:textId="77777777" w:rsidR="00B504D4" w:rsidRPr="00A50C2F" w:rsidRDefault="00B504D4" w:rsidP="006B7047">
      <w:pPr>
        <w:spacing w:line="360" w:lineRule="exact"/>
        <w:rPr>
          <w:b/>
          <w:bCs/>
          <w:sz w:val="26"/>
          <w:szCs w:val="26"/>
        </w:rPr>
      </w:pPr>
    </w:p>
    <w:p w14:paraId="6313E463" w14:textId="28979531" w:rsidR="006B7047" w:rsidRDefault="006B7047" w:rsidP="006B7047">
      <w:pPr>
        <w:spacing w:line="360" w:lineRule="exact"/>
        <w:rPr>
          <w:b/>
          <w:bCs/>
          <w:sz w:val="26"/>
          <w:szCs w:val="26"/>
        </w:rPr>
      </w:pPr>
      <w:r w:rsidRPr="00A50C2F">
        <w:rPr>
          <w:b/>
          <w:bCs/>
          <w:sz w:val="26"/>
          <w:szCs w:val="26"/>
        </w:rPr>
        <w:t>Bibliographic coupling analysis</w:t>
      </w:r>
    </w:p>
    <w:p w14:paraId="4F44BB9D" w14:textId="0B8E7265" w:rsidR="00ED60C6" w:rsidRPr="00A50C2F" w:rsidRDefault="00ED60C6" w:rsidP="00412359">
      <w:pPr>
        <w:widowControl w:val="0"/>
        <w:snapToGrid w:val="0"/>
        <w:spacing w:line="360" w:lineRule="exact"/>
        <w:ind w:firstLineChars="200" w:firstLine="520"/>
        <w:jc w:val="both"/>
        <w:rPr>
          <w:sz w:val="26"/>
          <w:szCs w:val="26"/>
        </w:rPr>
      </w:pPr>
      <w:r w:rsidRPr="00A50C2F">
        <w:rPr>
          <w:sz w:val="26"/>
          <w:szCs w:val="26"/>
        </w:rPr>
        <w:t>A</w:t>
      </w:r>
      <w:r>
        <w:rPr>
          <w:sz w:val="26"/>
          <w:szCs w:val="26"/>
        </w:rPr>
        <w:t>ccording to the bibliographic coupling analysis results, Figure 6 indicates that research on brand anthropomorphism was conduct</w:t>
      </w:r>
      <w:r w:rsidRPr="00A50C2F">
        <w:rPr>
          <w:sz w:val="26"/>
          <w:szCs w:val="26"/>
        </w:rPr>
        <w:t>ed in six clusters. In addition, the influential authors and their articles of each cluster are systematically examined to find their main themes (shown in Table 5). First, the largest cluster of Figure 5 is indicated by red coloration, anchored by leading authors such as Aggarwal and McGill, Hudson et al., and Fournier and Alvarez, with the central concept focusing on the impact of brand anthropomorphism and brand personality on consumer-brand connections. Secondly, the green cluster co</w:t>
      </w:r>
      <w:r>
        <w:rPr>
          <w:sz w:val="26"/>
          <w:szCs w:val="26"/>
        </w:rPr>
        <w:t xml:space="preserve">mprises prominent academicians such as </w:t>
      </w:r>
      <w:proofErr w:type="spellStart"/>
      <w:r>
        <w:rPr>
          <w:sz w:val="26"/>
          <w:szCs w:val="26"/>
        </w:rPr>
        <w:t>Puzakova</w:t>
      </w:r>
      <w:proofErr w:type="spellEnd"/>
      <w:r>
        <w:rPr>
          <w:sz w:val="26"/>
          <w:szCs w:val="26"/>
        </w:rPr>
        <w:t xml:space="preserve">, </w:t>
      </w:r>
      <w:proofErr w:type="spellStart"/>
      <w:r>
        <w:rPr>
          <w:sz w:val="26"/>
          <w:szCs w:val="26"/>
        </w:rPr>
        <w:t>Rauschnabel</w:t>
      </w:r>
      <w:proofErr w:type="spellEnd"/>
      <w:r>
        <w:rPr>
          <w:sz w:val="26"/>
          <w:szCs w:val="26"/>
        </w:rPr>
        <w:t xml:space="preserve">, and </w:t>
      </w:r>
      <w:proofErr w:type="spellStart"/>
      <w:r>
        <w:rPr>
          <w:sz w:val="26"/>
          <w:szCs w:val="26"/>
        </w:rPr>
        <w:t>Ahuvia</w:t>
      </w:r>
      <w:proofErr w:type="spellEnd"/>
      <w:r>
        <w:rPr>
          <w:sz w:val="26"/>
          <w:szCs w:val="26"/>
        </w:rPr>
        <w:t>, as well as Kim and Kramer, who concentrate on the diverse effects of brand anthropomorphism</w:t>
      </w:r>
      <w:r w:rsidRPr="00A50C2F">
        <w:rPr>
          <w:sz w:val="26"/>
          <w:szCs w:val="26"/>
        </w:rPr>
        <w:t xml:space="preserve"> on consumer behavior. Thirdly, the blue cluster is anchored by Xiao and Kumar, </w:t>
      </w:r>
      <w:proofErr w:type="spellStart"/>
      <w:r w:rsidRPr="00A50C2F">
        <w:rPr>
          <w:sz w:val="26"/>
          <w:szCs w:val="26"/>
        </w:rPr>
        <w:t>Pelau</w:t>
      </w:r>
      <w:proofErr w:type="spellEnd"/>
      <w:r w:rsidRPr="00A50C2F">
        <w:rPr>
          <w:sz w:val="26"/>
          <w:szCs w:val="26"/>
        </w:rPr>
        <w:t xml:space="preserve"> et al., and Perez-Vega et al., expressing the central theme of brand anthropomorphism adopted in digital contexts. Fourthly, the yellow cluster, </w:t>
      </w:r>
      <w:r>
        <w:rPr>
          <w:sz w:val="26"/>
          <w:szCs w:val="26"/>
        </w:rPr>
        <w:t xml:space="preserve">which includes influential scholars such as </w:t>
      </w:r>
      <w:proofErr w:type="spellStart"/>
      <w:r>
        <w:rPr>
          <w:sz w:val="26"/>
          <w:szCs w:val="26"/>
        </w:rPr>
        <w:t>Kervyn</w:t>
      </w:r>
      <w:proofErr w:type="spellEnd"/>
      <w:r>
        <w:rPr>
          <w:sz w:val="26"/>
          <w:szCs w:val="26"/>
        </w:rPr>
        <w:t xml:space="preserve"> et al., Hoffman and Novak, </w:t>
      </w:r>
      <w:proofErr w:type="spellStart"/>
      <w:r>
        <w:rPr>
          <w:sz w:val="26"/>
          <w:szCs w:val="26"/>
        </w:rPr>
        <w:t>MacInnis</w:t>
      </w:r>
      <w:proofErr w:type="spellEnd"/>
      <w:r>
        <w:rPr>
          <w:sz w:val="26"/>
          <w:szCs w:val="26"/>
        </w:rPr>
        <w:t xml:space="preserve"> and </w:t>
      </w:r>
      <w:proofErr w:type="spellStart"/>
      <w:r>
        <w:rPr>
          <w:sz w:val="26"/>
          <w:szCs w:val="26"/>
        </w:rPr>
        <w:t>Folkes</w:t>
      </w:r>
      <w:proofErr w:type="spellEnd"/>
      <w:r>
        <w:rPr>
          <w:sz w:val="26"/>
          <w:szCs w:val="26"/>
        </w:rPr>
        <w:t>, is</w:t>
      </w:r>
      <w:r w:rsidRPr="00A50C2F">
        <w:rPr>
          <w:sz w:val="26"/>
          <w:szCs w:val="26"/>
        </w:rPr>
        <w:t xml:space="preserve"> related to research on anthropomorphized brands as relationship partners. Fifthly, the purple cluster </w:t>
      </w:r>
      <w:r>
        <w:rPr>
          <w:sz w:val="26"/>
          <w:szCs w:val="26"/>
        </w:rPr>
        <w:t>highlights major studies by authors such as Kim and McGill, Chandler and Schwarz, and Chen et al., which explore</w:t>
      </w:r>
      <w:r w:rsidRPr="00A50C2F">
        <w:rPr>
          <w:sz w:val="26"/>
          <w:szCs w:val="26"/>
        </w:rPr>
        <w:t xml:space="preserve"> potential mediators and moderators of brand anthropomorphism. The sky-blue cluster comprises prominent publications </w:t>
      </w:r>
      <w:r w:rsidR="00116E6F">
        <w:rPr>
          <w:sz w:val="26"/>
          <w:szCs w:val="26"/>
        </w:rPr>
        <w:t xml:space="preserve">by </w:t>
      </w:r>
      <w:proofErr w:type="spellStart"/>
      <w:r w:rsidR="00116E6F">
        <w:rPr>
          <w:sz w:val="26"/>
          <w:szCs w:val="26"/>
        </w:rPr>
        <w:t>Hegner</w:t>
      </w:r>
      <w:proofErr w:type="spellEnd"/>
      <w:r w:rsidR="00116E6F">
        <w:rPr>
          <w:sz w:val="26"/>
          <w:szCs w:val="26"/>
        </w:rPr>
        <w:t xml:space="preserve"> et al., Ali et al., and Sarkar et al. (2019), which focus</w:t>
      </w:r>
      <w:r w:rsidRPr="00A50C2F">
        <w:rPr>
          <w:sz w:val="26"/>
          <w:szCs w:val="26"/>
        </w:rPr>
        <w:t xml:space="preserve"> on consumer emotions toward anthropomorphized brands (e.g., brand love vs. brand hate). More details will be discussed in the next section.</w:t>
      </w:r>
    </w:p>
    <w:p w14:paraId="0F3F0CA6" w14:textId="2A036FCE" w:rsidR="00017144" w:rsidRDefault="00017144">
      <w:pPr>
        <w:rPr>
          <w:b/>
          <w:bCs/>
          <w:sz w:val="26"/>
          <w:szCs w:val="26"/>
        </w:rPr>
      </w:pPr>
    </w:p>
    <w:p w14:paraId="110ABE17" w14:textId="77777777" w:rsidR="005F055D" w:rsidRDefault="005F055D">
      <w:pPr>
        <w:rPr>
          <w:b/>
          <w:bCs/>
          <w:sz w:val="26"/>
          <w:szCs w:val="26"/>
        </w:rPr>
      </w:pPr>
      <w:r>
        <w:rPr>
          <w:b/>
          <w:bCs/>
          <w:sz w:val="26"/>
          <w:szCs w:val="26"/>
        </w:rPr>
        <w:br w:type="page"/>
      </w:r>
    </w:p>
    <w:p w14:paraId="3034D735" w14:textId="5A873BB7" w:rsidR="00017144" w:rsidRPr="00A50C2F" w:rsidRDefault="00017144" w:rsidP="006B7047">
      <w:pPr>
        <w:spacing w:line="360" w:lineRule="exact"/>
        <w:rPr>
          <w:b/>
          <w:bCs/>
          <w:sz w:val="26"/>
          <w:szCs w:val="26"/>
        </w:rPr>
      </w:pPr>
      <w:r w:rsidRPr="00A50C2F">
        <w:rPr>
          <w:b/>
          <w:bCs/>
          <w:sz w:val="26"/>
          <w:szCs w:val="26"/>
        </w:rPr>
        <w:t xml:space="preserve">Figure </w:t>
      </w:r>
      <w:proofErr w:type="gramStart"/>
      <w:r w:rsidRPr="00A50C2F">
        <w:rPr>
          <w:b/>
          <w:bCs/>
          <w:sz w:val="26"/>
          <w:szCs w:val="26"/>
        </w:rPr>
        <w:t>6</w:t>
      </w:r>
      <w:r>
        <w:rPr>
          <w:rFonts w:hint="eastAsia"/>
          <w:b/>
          <w:bCs/>
          <w:sz w:val="26"/>
          <w:szCs w:val="26"/>
        </w:rPr>
        <w:t xml:space="preserve"> </w:t>
      </w:r>
      <w:r w:rsidRPr="00A50C2F">
        <w:rPr>
          <w:sz w:val="26"/>
          <w:szCs w:val="26"/>
        </w:rPr>
        <w:t xml:space="preserve"> </w:t>
      </w:r>
      <w:r w:rsidRPr="00017144">
        <w:rPr>
          <w:i/>
          <w:iCs/>
          <w:sz w:val="26"/>
          <w:szCs w:val="26"/>
        </w:rPr>
        <w:t>Bibliographic</w:t>
      </w:r>
      <w:proofErr w:type="gramEnd"/>
      <w:r w:rsidRPr="00017144">
        <w:rPr>
          <w:i/>
          <w:iCs/>
          <w:sz w:val="26"/>
          <w:szCs w:val="26"/>
        </w:rPr>
        <w:t xml:space="preserve"> Coupling Network</w:t>
      </w:r>
      <w:r w:rsidRPr="00A50C2F">
        <w:rPr>
          <w:sz w:val="26"/>
          <w:szCs w:val="26"/>
        </w:rPr>
        <w:t xml:space="preserve"> </w:t>
      </w:r>
    </w:p>
    <w:p w14:paraId="59242DDB" w14:textId="77777777" w:rsidR="00017144" w:rsidRDefault="006B7047" w:rsidP="00017144">
      <w:pPr>
        <w:spacing w:line="360" w:lineRule="exact"/>
        <w:rPr>
          <w:sz w:val="26"/>
          <w:szCs w:val="26"/>
        </w:rPr>
      </w:pPr>
      <w:r w:rsidRPr="00A50C2F">
        <w:rPr>
          <w:noProof/>
          <w:sz w:val="28"/>
          <w:szCs w:val="28"/>
        </w:rPr>
        <w:drawing>
          <wp:anchor distT="0" distB="0" distL="114300" distR="114300" simplePos="0" relativeHeight="251668480" behindDoc="0" locked="0" layoutInCell="1" allowOverlap="1" wp14:anchorId="22A1F325" wp14:editId="3EC34E45">
            <wp:simplePos x="0" y="0"/>
            <wp:positionH relativeFrom="column">
              <wp:posOffset>0</wp:posOffset>
            </wp:positionH>
            <wp:positionV relativeFrom="paragraph">
              <wp:posOffset>-236</wp:posOffset>
            </wp:positionV>
            <wp:extent cx="5943600" cy="3212465"/>
            <wp:effectExtent l="0" t="0" r="0" b="6985"/>
            <wp:wrapSquare wrapText="bothSides"/>
            <wp:docPr id="27" name="Picture 27" descr="A close-up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close-up of a network&#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212465"/>
                    </a:xfrm>
                    <a:prstGeom prst="rect">
                      <a:avLst/>
                    </a:prstGeom>
                  </pic:spPr>
                </pic:pic>
              </a:graphicData>
            </a:graphic>
            <wp14:sizeRelH relativeFrom="page">
              <wp14:pctWidth>0</wp14:pctWidth>
            </wp14:sizeRelH>
            <wp14:sizeRelV relativeFrom="page">
              <wp14:pctHeight>0</wp14:pctHeight>
            </wp14:sizeRelV>
          </wp:anchor>
        </w:drawing>
      </w:r>
      <w:r w:rsidRPr="00A50C2F">
        <w:rPr>
          <w:sz w:val="26"/>
          <w:szCs w:val="26"/>
        </w:rPr>
        <w:t xml:space="preserve">Source: authors based on </w:t>
      </w:r>
      <w:proofErr w:type="spellStart"/>
      <w:r w:rsidRPr="00A50C2F">
        <w:rPr>
          <w:sz w:val="26"/>
          <w:szCs w:val="26"/>
        </w:rPr>
        <w:t>VOSViewer</w:t>
      </w:r>
      <w:proofErr w:type="spellEnd"/>
      <w:r w:rsidRPr="00A50C2F">
        <w:rPr>
          <w:sz w:val="26"/>
          <w:szCs w:val="26"/>
        </w:rPr>
        <w:t xml:space="preserve"> software</w:t>
      </w:r>
    </w:p>
    <w:p w14:paraId="0D2D9FD5" w14:textId="1149D95B" w:rsidR="006B7047" w:rsidRPr="00A50C2F" w:rsidRDefault="006B7047" w:rsidP="00017144">
      <w:pPr>
        <w:spacing w:line="360" w:lineRule="exact"/>
        <w:rPr>
          <w:sz w:val="26"/>
          <w:szCs w:val="26"/>
        </w:rPr>
      </w:pPr>
      <w:r w:rsidRPr="00A50C2F">
        <w:rPr>
          <w:sz w:val="26"/>
          <w:szCs w:val="26"/>
        </w:rPr>
        <w:t xml:space="preserve"> </w:t>
      </w:r>
    </w:p>
    <w:p w14:paraId="570A669E" w14:textId="11E6D19F" w:rsidR="00ED60C6" w:rsidRDefault="00ED60C6">
      <w:pPr>
        <w:rPr>
          <w:b/>
          <w:bCs/>
          <w:sz w:val="26"/>
          <w:szCs w:val="26"/>
        </w:rPr>
      </w:pPr>
    </w:p>
    <w:p w14:paraId="298095F6" w14:textId="27ED5609" w:rsidR="000F0B6E" w:rsidRPr="00A50C2F" w:rsidRDefault="000F0B6E" w:rsidP="000F0B6E">
      <w:pPr>
        <w:spacing w:line="360" w:lineRule="exact"/>
        <w:rPr>
          <w:sz w:val="26"/>
          <w:szCs w:val="26"/>
        </w:rPr>
      </w:pPr>
      <w:r w:rsidRPr="00A50C2F">
        <w:rPr>
          <w:b/>
          <w:bCs/>
          <w:sz w:val="26"/>
          <w:szCs w:val="26"/>
        </w:rPr>
        <w:t xml:space="preserve">Table </w:t>
      </w:r>
      <w:proofErr w:type="gramStart"/>
      <w:r w:rsidR="00C22B4C" w:rsidRPr="00A50C2F">
        <w:rPr>
          <w:b/>
          <w:bCs/>
          <w:sz w:val="26"/>
          <w:szCs w:val="26"/>
        </w:rPr>
        <w:t>5</w:t>
      </w:r>
      <w:r w:rsidR="00017144">
        <w:rPr>
          <w:rFonts w:hint="eastAsia"/>
          <w:b/>
          <w:bCs/>
          <w:sz w:val="26"/>
          <w:szCs w:val="26"/>
        </w:rPr>
        <w:t xml:space="preserve"> </w:t>
      </w:r>
      <w:r w:rsidRPr="00A50C2F">
        <w:rPr>
          <w:sz w:val="26"/>
          <w:szCs w:val="26"/>
          <w:lang w:val="vi-VN"/>
        </w:rPr>
        <w:t xml:space="preserve"> </w:t>
      </w:r>
      <w:r w:rsidRPr="00017144">
        <w:rPr>
          <w:i/>
          <w:iCs/>
          <w:sz w:val="26"/>
          <w:szCs w:val="26"/>
          <w:lang w:val="vi-VN"/>
        </w:rPr>
        <w:t>Most</w:t>
      </w:r>
      <w:proofErr w:type="gramEnd"/>
      <w:r w:rsidRPr="00017144">
        <w:rPr>
          <w:i/>
          <w:iCs/>
          <w:sz w:val="26"/>
          <w:szCs w:val="26"/>
        </w:rPr>
        <w:t xml:space="preserve"> </w:t>
      </w:r>
      <w:r w:rsidR="00017144" w:rsidRPr="00017144">
        <w:rPr>
          <w:i/>
          <w:iCs/>
          <w:sz w:val="26"/>
          <w:szCs w:val="26"/>
        </w:rPr>
        <w:t xml:space="preserve">Influential Articles of </w:t>
      </w:r>
      <w:r w:rsidRPr="00017144">
        <w:rPr>
          <w:i/>
          <w:iCs/>
          <w:sz w:val="26"/>
          <w:szCs w:val="26"/>
        </w:rPr>
        <w:t xml:space="preserve">Bibliographic </w:t>
      </w:r>
      <w:r w:rsidR="00017144" w:rsidRPr="00017144">
        <w:rPr>
          <w:i/>
          <w:iCs/>
          <w:sz w:val="26"/>
          <w:szCs w:val="26"/>
        </w:rPr>
        <w:t>Coupling Analysis</w:t>
      </w:r>
    </w:p>
    <w:tbl>
      <w:tblPr>
        <w:tblStyle w:val="21"/>
        <w:tblW w:w="0" w:type="auto"/>
        <w:tblLook w:val="04A0" w:firstRow="1" w:lastRow="0" w:firstColumn="1" w:lastColumn="0" w:noHBand="0" w:noVBand="1"/>
      </w:tblPr>
      <w:tblGrid>
        <w:gridCol w:w="3069"/>
        <w:gridCol w:w="3861"/>
        <w:gridCol w:w="2096"/>
      </w:tblGrid>
      <w:tr w:rsidR="00A50C2F" w:rsidRPr="00ED60C6" w14:paraId="62B30121" w14:textId="77777777" w:rsidTr="00ED60C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069" w:type="dxa"/>
          </w:tcPr>
          <w:p w14:paraId="4350EA75" w14:textId="77777777" w:rsidR="006B7047" w:rsidRPr="00ED60C6" w:rsidRDefault="006B7047" w:rsidP="00ED60C6">
            <w:pPr>
              <w:snapToGrid w:val="0"/>
              <w:spacing w:line="320" w:lineRule="exact"/>
              <w:jc w:val="center"/>
              <w:rPr>
                <w:b w:val="0"/>
                <w:bCs w:val="0"/>
                <w:sz w:val="22"/>
                <w:szCs w:val="22"/>
              </w:rPr>
            </w:pPr>
            <w:r w:rsidRPr="00ED60C6">
              <w:rPr>
                <w:sz w:val="22"/>
                <w:szCs w:val="22"/>
              </w:rPr>
              <w:t>Cluster</w:t>
            </w:r>
          </w:p>
        </w:tc>
        <w:tc>
          <w:tcPr>
            <w:tcW w:w="3861" w:type="dxa"/>
          </w:tcPr>
          <w:p w14:paraId="123F6FE3" w14:textId="77777777" w:rsidR="006B7047" w:rsidRPr="00ED60C6" w:rsidRDefault="006B7047" w:rsidP="00ED60C6">
            <w:pPr>
              <w:snapToGrid w:val="0"/>
              <w:spacing w:line="320" w:lineRule="exact"/>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ED60C6">
              <w:rPr>
                <w:sz w:val="22"/>
                <w:szCs w:val="22"/>
              </w:rPr>
              <w:t>Most cited articles</w:t>
            </w:r>
          </w:p>
        </w:tc>
        <w:tc>
          <w:tcPr>
            <w:tcW w:w="2096" w:type="dxa"/>
          </w:tcPr>
          <w:p w14:paraId="26B401BA" w14:textId="57680E95" w:rsidR="006B7047" w:rsidRPr="00ED60C6" w:rsidRDefault="006B7047" w:rsidP="00ED60C6">
            <w:pPr>
              <w:snapToGrid w:val="0"/>
              <w:spacing w:line="320" w:lineRule="exact"/>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ED60C6">
              <w:rPr>
                <w:sz w:val="22"/>
                <w:szCs w:val="22"/>
              </w:rPr>
              <w:t xml:space="preserve">No. of </w:t>
            </w:r>
            <w:r w:rsidR="00116E6F">
              <w:rPr>
                <w:sz w:val="22"/>
                <w:szCs w:val="22"/>
              </w:rPr>
              <w:t>citations</w:t>
            </w:r>
          </w:p>
        </w:tc>
      </w:tr>
      <w:tr w:rsidR="00A50C2F" w:rsidRPr="00ED60C6" w14:paraId="0E872C90" w14:textId="77777777" w:rsidTr="000171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9" w:type="dxa"/>
            <w:vAlign w:val="center"/>
          </w:tcPr>
          <w:p w14:paraId="083F308C" w14:textId="77777777" w:rsidR="006B7047" w:rsidRPr="00ED60C6" w:rsidRDefault="006B7047" w:rsidP="00ED60C6">
            <w:pPr>
              <w:snapToGrid w:val="0"/>
              <w:spacing w:line="320" w:lineRule="exact"/>
              <w:rPr>
                <w:sz w:val="22"/>
                <w:szCs w:val="22"/>
              </w:rPr>
            </w:pPr>
            <w:r w:rsidRPr="00ED60C6">
              <w:rPr>
                <w:sz w:val="22"/>
                <w:szCs w:val="22"/>
              </w:rPr>
              <w:t>Brand anthropomorphism, brand personality, and their effects on consumer-brand connections</w:t>
            </w:r>
          </w:p>
        </w:tc>
        <w:tc>
          <w:tcPr>
            <w:tcW w:w="3861" w:type="dxa"/>
          </w:tcPr>
          <w:p w14:paraId="7B36315D" w14:textId="77777777"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Aggarwal&lt;/Author&gt;&lt;Year&gt;2007&lt;/Year&gt;&lt;RecNum&gt;271&lt;/RecNum&gt;&lt;DisplayText&gt;Aggarwal and McGill (2007)&lt;/DisplayText&gt;&lt;record&gt;&lt;rec-number&gt;271&lt;/rec-number&gt;&lt;foreign-keys&gt;&lt;key app="EN" db-id="559fzaf0osetwre0zdnp9ppmtsvxsrapvw9f" timestamp="1687016697"&gt;271&lt;/key&gt;&lt;/foreign-keys&gt;&lt;ref-type name="Journal Article"&gt;17&lt;/ref-type&gt;&lt;contributors&gt;&lt;authors&gt;&lt;author&gt;Aggarwal, P.&lt;/author&gt;&lt;author&gt;McGill, A. L.&lt;/author&gt;&lt;/authors&gt;&lt;/contributors&gt;&lt;auth-address&gt;Univ Toronto, Div Management, Scarborough, ON M1C 1A4, Canada&amp;#xD;Univ Chicago, Grad Sch Business, Chicago, IL 60637 USA&lt;/auth-address&gt;&lt;titles&gt;&lt;title&gt;Is that car smiling at me? Schema congruity as a basis for evaluating anthropomorphized products&lt;/title&gt;&lt;secondary-title&gt;JOURNAL OF CONSUMER RESEARCH&lt;/secondary-title&gt;&lt;/titles&gt;&lt;periodical&gt;&lt;full-title&gt;Journal of Consumer Research&lt;/full-title&gt;&lt;/periodical&gt;&lt;pages&gt;468-479&lt;/pages&gt;&lt;volume&gt;34&lt;/volume&gt;&lt;number&gt;4&lt;/number&gt;&lt;keywords&gt;&lt;keyword&gt;NATURAL CATEGORIES&lt;/keyword&gt;&lt;keyword&gt;PERCEPTION&lt;/keyword&gt;&lt;keyword&gt;BEHAVIOR&lt;/keyword&gt;&lt;keyword&gt;JUDGMENTS&lt;/keyword&gt;&lt;keyword&gt;COMPUTERS&lt;/keyword&gt;&lt;keyword&gt;CONSUMERS&lt;/keyword&gt;&lt;keyword&gt;OBJECTS&lt;/keyword&gt;&lt;keyword&gt;BRANDS&lt;/keyword&gt;&lt;/keywords&gt;&lt;dates&gt;&lt;year&gt;2007&lt;/year&gt;&lt;pub-dates&gt;&lt;date&gt;DEC&lt;/date&gt;&lt;/pub-dates&gt;&lt;/dates&gt;&lt;isbn&gt;0093-5301 J9 - J CONSUM RES&lt;/isbn&gt;&lt;accession-num&gt;WOS:000252244200004&lt;/accession-num&gt;&lt;urls&gt;&lt;/urls&gt;&lt;custom3&gt;University of Toronto&amp;#xD;University Toronto Scarborough&amp;#xD;University of Chicago&lt;/custom3&gt;&lt;electronic-resource-num&gt;10.1086/518544&lt;/electronic-resource-num&gt;&lt;language&gt;English&lt;/language&gt;&lt;/record&gt;&lt;/Cite&gt;&lt;/EndNote&gt;</w:instrText>
            </w:r>
            <w:r w:rsidRPr="00ED60C6">
              <w:rPr>
                <w:sz w:val="22"/>
                <w:szCs w:val="22"/>
              </w:rPr>
              <w:fldChar w:fldCharType="separate"/>
            </w:r>
            <w:r w:rsidRPr="00ED60C6">
              <w:rPr>
                <w:sz w:val="22"/>
                <w:szCs w:val="22"/>
              </w:rPr>
              <w:t>Aggarwal and McGill (2007)</w:t>
            </w:r>
            <w:r w:rsidRPr="00ED60C6">
              <w:rPr>
                <w:sz w:val="22"/>
                <w:szCs w:val="22"/>
              </w:rPr>
              <w:fldChar w:fldCharType="end"/>
            </w:r>
          </w:p>
          <w:p w14:paraId="6910BA10" w14:textId="65167398"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fldData xml:space="preserve">PEVuZE5vdGU+PENpdGUgQXV0aG9yWWVhcj0iMSI+PEF1dGhvcj5IdWRzb248L0F1dGhvcj48WWVh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</w:fldData>
              </w:fldChar>
            </w:r>
            <w:r w:rsidR="0077656E" w:rsidRPr="00ED60C6">
              <w:rPr>
                <w:sz w:val="22"/>
                <w:szCs w:val="22"/>
              </w:rPr>
              <w:instrText xml:space="preserve"> ADDIN EN.CITE </w:instrText>
            </w:r>
            <w:r w:rsidR="0077656E" w:rsidRPr="00ED60C6">
              <w:rPr>
                <w:sz w:val="22"/>
                <w:szCs w:val="22"/>
              </w:rPr>
              <w:fldChar w:fldCharType="begin">
                <w:fldData xml:space="preserve">PEVuZE5vdGU+PENpdGUgQXV0aG9yWWVhcj0iMSI+PEF1dGhvcj5IdWRzb248L0F1dGhvcj48WWVh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</w:fldData>
              </w:fldChar>
            </w:r>
            <w:r w:rsidR="0077656E" w:rsidRPr="00ED60C6">
              <w:rPr>
                <w:sz w:val="22"/>
                <w:szCs w:val="22"/>
              </w:rPr>
              <w:instrText xml:space="preserve"> ADDIN EN.CITE.DATA </w:instrText>
            </w:r>
            <w:r w:rsidR="0077656E" w:rsidRPr="00ED60C6">
              <w:rPr>
                <w:sz w:val="22"/>
                <w:szCs w:val="22"/>
              </w:rPr>
            </w:r>
            <w:r w:rsidR="0077656E" w:rsidRPr="00ED60C6">
              <w:rPr>
                <w:sz w:val="22"/>
                <w:szCs w:val="22"/>
              </w:rPr>
              <w:fldChar w:fldCharType="end"/>
            </w:r>
            <w:r w:rsidRPr="00ED60C6">
              <w:rPr>
                <w:sz w:val="22"/>
                <w:szCs w:val="22"/>
              </w:rPr>
            </w:r>
            <w:r w:rsidRPr="00ED60C6">
              <w:rPr>
                <w:sz w:val="22"/>
                <w:szCs w:val="22"/>
              </w:rPr>
              <w:fldChar w:fldCharType="separate"/>
            </w:r>
            <w:r w:rsidRPr="00ED60C6">
              <w:rPr>
                <w:noProof/>
                <w:sz w:val="22"/>
                <w:szCs w:val="22"/>
              </w:rPr>
              <w:t>Hudson et al. (2016)</w:t>
            </w:r>
            <w:r w:rsidRPr="00ED60C6">
              <w:rPr>
                <w:sz w:val="22"/>
                <w:szCs w:val="22"/>
              </w:rPr>
              <w:fldChar w:fldCharType="end"/>
            </w:r>
          </w:p>
          <w:p w14:paraId="41BEECA0" w14:textId="77777777"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Aggarwal&lt;/Author&gt;&lt;Year&gt;2012&lt;/Year&gt;&lt;RecNum&gt;168&lt;/RecNum&gt;&lt;DisplayText&gt;Aggarwal and McGill (2012)&lt;/DisplayText&gt;&lt;record&gt;&lt;rec-number&gt;168&lt;/rec-number&gt;&lt;foreign-keys&gt;&lt;key app="EN" db-id="559fzaf0osetwre0zdnp9ppmtsvxsrapvw9f" timestamp="1687016697"&gt;168&lt;/key&gt;&lt;/foreign-keys&gt;&lt;ref-type name="Journal Article"&gt;17&lt;/ref-type&gt;&lt;contributors&gt;&lt;authors&gt;&lt;author&gt;Aggarwal, P.&lt;/author&gt;&lt;author&gt;McGill, A. L.&lt;/author&gt;&lt;/authors&gt;&lt;/contributors&gt;&lt;auth-address&gt;Univ Toronto, Div Management, Scarborough, ON M1C 1A4, Canada&amp;#xD;Univ Chicago, Booth Sch Business, Chicago, IL 60637 USA&lt;/auth-address&gt;&lt;titles&gt;&lt;title&gt;When Brands Seem Human, Do Humans Act Like Brands? Automatic Behavioral Priming Effects of Brand Anthropomorphism&lt;/title&gt;&lt;secondary-title&gt;JOURNAL OF CONSUMER RESEARCH&lt;/secondary-title&gt;&lt;/titles&gt;&lt;periodical&gt;&lt;full-title&gt;Journal of Consumer Research&lt;/full-title&gt;&lt;/periodical&gt;&lt;pages&gt;307-323&lt;/pages&gt;&lt;volume&gt;39&lt;/volume&gt;&lt;number&gt;2&lt;/number&gt;&lt;keywords&gt;&lt;keyword&gt;STEREOTYPE ACTIVATION&lt;/keyword&gt;&lt;keyword&gt;SOCIAL-BEHAVIOR&lt;/keyword&gt;&lt;keyword&gt;PERCEPTION&lt;/keyword&gt;&lt;keyword&gt;INTERPLAY&lt;/keyword&gt;&lt;keyword&gt;CONSUMERS&lt;/keyword&gt;&lt;keyword&gt;CONSTRUCT&lt;/keyword&gt;&lt;keyword&gt;PRIMES&lt;/keyword&gt;&lt;keyword&gt;IMAGE&lt;/keyword&gt;&lt;/keywords&gt;&lt;dates&gt;&lt;year&gt;2012&lt;/year&gt;&lt;pub-dates&gt;&lt;date&gt;AUG&lt;/date&gt;&lt;/pub-dates&gt;&lt;/dates&gt;&lt;isbn&gt;0093-5301&amp;#xD;1537-5277 J9 - J CONSUM RES&lt;/isbn&gt;&lt;accession-num&gt;WOS:000306373600006&lt;/accession-num&gt;&lt;urls&gt;&lt;/urls&gt;&lt;custom3&gt;University of Toronto&amp;#xD;University Toronto Scarborough&amp;#xD;University of Chicago&lt;/custom3&gt;&lt;electronic-resource-num&gt;10.1086/662614&lt;/electronic-resource-num&gt;&lt;language&gt;English&lt;/language&gt;&lt;/record&gt;&lt;/Cite&gt;&lt;/EndNote&gt;</w:instrText>
            </w:r>
            <w:r w:rsidRPr="00ED60C6">
              <w:rPr>
                <w:sz w:val="22"/>
                <w:szCs w:val="22"/>
              </w:rPr>
              <w:fldChar w:fldCharType="separate"/>
            </w:r>
            <w:r w:rsidRPr="00ED60C6">
              <w:rPr>
                <w:sz w:val="22"/>
                <w:szCs w:val="22"/>
              </w:rPr>
              <w:t>Aggarwal and McGill (2012)</w:t>
            </w:r>
            <w:r w:rsidRPr="00ED60C6">
              <w:rPr>
                <w:sz w:val="22"/>
                <w:szCs w:val="22"/>
              </w:rPr>
              <w:fldChar w:fldCharType="end"/>
            </w:r>
          </w:p>
          <w:p w14:paraId="548896C8" w14:textId="0849B30A"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00A8716D" w:rsidRPr="00ED60C6">
              <w:rPr>
                <w:sz w:val="22"/>
                <w:szCs w:val="22"/>
              </w:rPr>
              <w:instrText xml:space="preserve"> ADDIN EN.CITE &lt;EndNote&gt;&lt;Cite AuthorYear="1"&gt;&lt;Author&gt;Fournier&lt;/Author&gt;&lt;Year&gt;2012&lt;/Year&gt;&lt;RecNum&gt;43&lt;/RecNum&gt;&lt;DisplayText&gt;Fournier and Alvarez (2012)&lt;/DisplayText&gt;&lt;record&gt;&lt;rec-number&gt;43&lt;/rec-number&gt;&lt;foreign-keys&gt;&lt;key app="EN" db-id="559fzaf0osetwre0zdnp9ppmtsvxsrapvw9f" timestamp="1687016697"&gt;43&lt;/key&gt;&lt;/foreign-keys&gt;&lt;ref-type name="Journal Article"&gt;17&lt;/ref-type&gt;&lt;contributors&gt;&lt;authors&gt;&lt;author&gt;Fournier, S.&lt;/author&gt;&lt;author&gt;Alvarez, C.&lt;/author&gt;&lt;/authors&gt;&lt;/contributors&gt;&lt;auth-address&gt;Boston Univ, Sch Management, Boston, MA 02215 USA&lt;/auth-address&gt;&lt;titles&gt;&lt;title&gt;Brands as relationship partners: Warmth, competence, and in-between&lt;/title&gt;&lt;secondary-title&gt;JOURNAL OF CONSUMER PSYCHOLOGY&lt;/secondary-title&gt;&lt;/titles&gt;&lt;periodical&gt;&lt;full-title&gt;Journal of Consumer Psychology&lt;/full-title&gt;&lt;/periodical&gt;&lt;pages&gt;177-185&lt;/pages&gt;&lt;volume&gt;22&lt;/volume&gt;&lt;number&gt;2&lt;/number&gt;&lt;keywords&gt;&lt;keyword&gt;Brand relationships&lt;/keyword&gt;&lt;keyword&gt;Brands as intentional agents framework&lt;/keyword&gt;&lt;keyword&gt;Brands and Branding&lt;/keyword&gt;&lt;keyword&gt;Anthropomorphism&lt;/keyword&gt;&lt;keyword&gt;Brand personality&lt;/keyword&gt;&lt;keyword&gt;ATTACHMENT STYLE&lt;/keyword&gt;&lt;keyword&gt;RELATIONSHIP NORMS&lt;/keyword&gt;&lt;keyword&gt;EXTENDED SELF&lt;/keyword&gt;&lt;keyword&gt;CONSUMER&lt;/keyword&gt;&lt;keyword&gt;DIMENSIONS&lt;/keyword&gt;&lt;keyword&gt;LOYALTY&lt;/keyword&gt;&lt;keyword&gt;PERSONALITY&lt;/keyword&gt;&lt;keyword&gt;TRUST&lt;/keyword&gt;&lt;keyword&gt;BEHAVIOR&lt;/keyword&gt;&lt;keyword&gt;LOVE&lt;/keyword&gt;&lt;/keywords&gt;&lt;dates&gt;&lt;year&gt;2012&lt;/year&gt;&lt;pub-dates&gt;&lt;date&gt;APR&lt;/date&gt;&lt;/pub-dates&gt;&lt;/dates&gt;&lt;isbn&gt;1057-7408 J9 - J CONSUM PSYCHOL&lt;/isbn&gt;&lt;accession-num&gt;WOS:000304383000003&lt;/accession-num&gt;&lt;urls&gt;&lt;/urls&gt;&lt;custom3&gt;Boston University&lt;/custom3&gt;&lt;electronic-resource-num&gt;10.1016/j.jcps.2011.10.003&lt;/electronic-resource-num&gt;&lt;language&gt;English&lt;/language&gt;&lt;/record&gt;&lt;/Cite&gt;&lt;/EndNote&gt;</w:instrText>
            </w:r>
            <w:r w:rsidRPr="00ED60C6">
              <w:rPr>
                <w:sz w:val="22"/>
                <w:szCs w:val="22"/>
              </w:rPr>
              <w:fldChar w:fldCharType="separate"/>
            </w:r>
            <w:r w:rsidR="00A8716D" w:rsidRPr="00ED60C6">
              <w:rPr>
                <w:noProof/>
                <w:sz w:val="22"/>
                <w:szCs w:val="22"/>
              </w:rPr>
              <w:t>Fournier and Alvarez (2012)</w:t>
            </w:r>
            <w:r w:rsidRPr="00ED60C6">
              <w:rPr>
                <w:sz w:val="22"/>
                <w:szCs w:val="22"/>
              </w:rPr>
              <w:fldChar w:fldCharType="end"/>
            </w:r>
          </w:p>
          <w:p w14:paraId="170D5CA3" w14:textId="77777777"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Delbaere&lt;/Author&gt;&lt;Year&gt;2011&lt;/Year&gt;&lt;RecNum&gt;251&lt;/RecNum&gt;&lt;DisplayText&gt;Delbaere et al. (2011)&lt;/DisplayText&gt;&lt;record&gt;&lt;rec-number&gt;251&lt;/rec-number&gt;&lt;foreign-keys&gt;&lt;key app="EN" db-id="559fzaf0osetwre0zdnp9ppmtsvxsrapvw9f" timestamp="1687016697"&gt;251&lt;/key&gt;&lt;/foreign-keys&gt;&lt;ref-type name="Journal Article"&gt;17&lt;/ref-type&gt;&lt;contributors&gt;&lt;authors&gt;&lt;author&gt;Delbaere, M.&lt;/author&gt;&lt;author&gt;McQuarrie, E. F.&lt;/author&gt;&lt;author&gt;Phillips, B. J.&lt;/author&gt;&lt;/authors&gt;&lt;/contributors&gt;&lt;auth-address&gt;Univ Saskatchewan, Dept Mkt, Edwards Sch Business, Saskatoon, SK S7N 0W0, Canada&amp;#xD;Santa Clara Univ, Leavy Sch Business, Santa Clara, CA 95053 USA&lt;/auth-address&gt;&lt;titles&gt;&lt;title&gt;PERSONIFICATION IN ADVERTISING Using a Visual Metaphor to Trigger Anthropomorphism&lt;/title&gt;&lt;secondary-title&gt;JOURNAL OF ADVERTISING&lt;/secondary-title&gt;&lt;/titles&gt;&lt;periodical&gt;&lt;full-title&gt;Journal of Advertising&lt;/full-title&gt;&lt;/periodical&gt;&lt;pages&gt;121-130&lt;/pages&gt;&lt;volume&gt;40&lt;/volume&gt;&lt;number&gt;1&lt;/number&gt;&lt;keywords&gt;&lt;keyword&gt;RHETORICAL FIGURES&lt;/keyword&gt;&lt;keyword&gt;CONSUMERS&lt;/keyword&gt;&lt;keyword&gt;SUSCEPTIBILITY&lt;/keyword&gt;&lt;/keywords&gt;&lt;dates&gt;&lt;year&gt;2011&lt;/year&gt;&lt;pub-dates&gt;&lt;date&gt;SPR&lt;/date&gt;&lt;/pub-dates&gt;&lt;/dates&gt;&lt;isbn&gt;0091-3367&amp;#xD;1557-7805 J9 - J ADVERTISING&lt;/isbn&gt;&lt;accession-num&gt;WOS:000289042400009&lt;/accession-num&gt;&lt;urls&gt;&lt;/urls&gt;&lt;custom3&gt;University of Saskatchewan&amp;#xD;Santa Clara University&lt;/custom3&gt;&lt;electronic-resource-num&gt;10.2753/JOA0091-3367400108&lt;/electronic-resource-num&gt;&lt;language&gt;English&lt;/language&gt;&lt;/record&gt;&lt;/Cite&gt;&lt;/EndNote&gt;</w:instrText>
            </w:r>
            <w:r w:rsidRPr="00ED60C6">
              <w:rPr>
                <w:sz w:val="22"/>
                <w:szCs w:val="22"/>
              </w:rPr>
              <w:fldChar w:fldCharType="separate"/>
            </w:r>
            <w:r w:rsidRPr="00ED60C6">
              <w:rPr>
                <w:sz w:val="22"/>
                <w:szCs w:val="22"/>
              </w:rPr>
              <w:t>Delbaere et al. (2011)</w:t>
            </w:r>
            <w:r w:rsidRPr="00ED60C6">
              <w:rPr>
                <w:sz w:val="22"/>
                <w:szCs w:val="22"/>
              </w:rPr>
              <w:fldChar w:fldCharType="end"/>
            </w:r>
          </w:p>
          <w:p w14:paraId="76A794DB" w14:textId="77777777"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Landwehr&lt;/Author&gt;&lt;Year&gt;2011&lt;/Year&gt;&lt;RecNum&gt;382&lt;/RecNum&gt;&lt;DisplayText&gt;Landwehr et al. (2011)&lt;/DisplayText&gt;&lt;record&gt;&lt;rec-number&gt;382&lt;/rec-number&gt;&lt;foreign-keys&gt;&lt;key app="EN" db-id="559fzaf0osetwre0zdnp9ppmtsvxsrapvw9f" timestamp="1696318309"&gt;382&lt;/key&gt;&lt;/foreign-keys&gt;&lt;ref-type name="Journal Article"&gt;17&lt;/ref-type&gt;&lt;contributors&gt;&lt;authors&gt;&lt;author&gt;Landwehr, Jan R.&lt;/author&gt;&lt;author&gt;McGill, Ann L.&lt;/author&gt;&lt;author&gt;Herrmann, Andreas&lt;/author&gt;&lt;/authors&gt;&lt;/contributors&gt;&lt;titles&gt;&lt;title&gt;It&amp;apos;s Got the Look: The Effect of Friendly and Aggressive “Facial” Expressions on Product Liking and Sales&lt;/title&gt;&lt;secondary-title&gt;Journal of Marketing&lt;/secondary-title&gt;&lt;/titles&gt;&lt;periodical&gt;&lt;full-title&gt;Journal of Marketing&lt;/full-title&gt;&lt;/periodical&gt;&lt;pages&gt;132-146&lt;/pages&gt;&lt;volume&gt;75&lt;/volume&gt;&lt;number&gt;3&lt;/number&gt;&lt;dates&gt;&lt;year&gt;2011&lt;/year&gt;&lt;pub-dates&gt;&lt;date&gt;2011/05/01&lt;/date&gt;&lt;/pub-dates&gt;&lt;/dates&gt;&lt;publisher&gt;SAGE Publications Inc&lt;/publisher&gt;&lt;isbn&gt;0022-2429&lt;/isbn&gt;&lt;urls&gt;&lt;related-urls&gt;&lt;url&gt;https://doi.org/10.1509/jmkg.75.3.132&lt;/url&gt;&lt;/related-urls&gt;&lt;/urls&gt;&lt;electronic-resource-num&gt;10.1509/jmkg.75.3.132&lt;/electronic-resource-num&gt;&lt;access-date&gt;2023/10/03&lt;/access-date&gt;&lt;/record&gt;&lt;/Cite&gt;&lt;/EndNote&gt;</w:instrText>
            </w:r>
            <w:r w:rsidRPr="00ED60C6">
              <w:rPr>
                <w:sz w:val="22"/>
                <w:szCs w:val="22"/>
              </w:rPr>
              <w:fldChar w:fldCharType="separate"/>
            </w:r>
            <w:r w:rsidRPr="00ED60C6">
              <w:rPr>
                <w:sz w:val="22"/>
                <w:szCs w:val="22"/>
              </w:rPr>
              <w:t>Landwehr et al. (2011)</w:t>
            </w:r>
            <w:r w:rsidRPr="00ED60C6">
              <w:rPr>
                <w:sz w:val="22"/>
                <w:szCs w:val="22"/>
              </w:rPr>
              <w:fldChar w:fldCharType="end"/>
            </w:r>
          </w:p>
          <w:p w14:paraId="160685E1" w14:textId="79CB782A"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0077656E" w:rsidRPr="00ED60C6">
              <w:rPr>
                <w:sz w:val="22"/>
                <w:szCs w:val="22"/>
              </w:rPr>
              <w:instrText xml:space="preserve"> ADDIN EN.CITE &lt;EndNote&gt;&lt;Cite AuthorYear="1"&gt;&lt;Author&gt;MacInnis&lt;/Author&gt;&lt;Year&gt;2012&lt;/Year&gt;&lt;RecNum&gt;18&lt;/RecNum&gt;&lt;DisplayText&gt;MacInnis (2012)&lt;/DisplayText&gt;&lt;record&gt;&lt;rec-number&gt;18&lt;/rec-number&gt;&lt;foreign-keys&gt;&lt;key app="EN" db-id="559fzaf0osetwre0zdnp9ppmtsvxsrapvw9f" timestamp="1687016697"&gt;18&lt;/key&gt;&lt;/foreign-keys&gt;&lt;ref-type name="Journal Article"&gt;17&lt;/ref-type&gt;&lt;contributors&gt;&lt;authors&gt;&lt;author&gt;MacInnis, D. J.&lt;/author&gt;&lt;/authors&gt;&lt;/contributors&gt;&lt;auth-address&gt;Univ So Calif, Los Angeles, CA 90089 USA&lt;/auth-address&gt;&lt;titles&gt;&lt;title&gt;&amp;quot;Brands as Intentional Agents&amp;quot;: Questions and extensions&lt;/title&gt;&lt;secondary-title&gt;JOURNAL OF CONSUMER PSYCHOLOGY&lt;/secondary-title&gt;&lt;/titles&gt;&lt;periodical&gt;&lt;full-title&gt;Journal of Consumer Psychology&lt;/full-title&gt;&lt;/periodical&gt;&lt;pages&gt;195-198&lt;/pages&gt;&lt;volume&gt;22&lt;/volume&gt;&lt;number&gt;2&lt;/number&gt;&lt;keywords&gt;&lt;keyword&gt;Consumer psychology&lt;/keyword&gt;&lt;keyword&gt;Attachment&lt;/keyword&gt;&lt;keyword&gt;Preferences, Warmth&lt;/keyword&gt;&lt;keyword&gt;Competence&lt;/keyword&gt;&lt;keyword&gt;PERSONALITY&lt;/keyword&gt;&lt;/keywords&gt;&lt;dates&gt;&lt;year&gt;2012&lt;/year&gt;&lt;pub-dates&gt;&lt;date&gt;APR&lt;/date&gt;&lt;/pub-dates&gt;&lt;/dates&gt;&lt;isbn&gt;1057-7408 J9 - J CONSUM PSYCHOL&lt;/isbn&gt;&lt;accession-num&gt;WOS:000304383000006&lt;/accession-num&gt;&lt;urls&gt;&lt;/urls&gt;&lt;custom3&gt;University of Southern California&lt;/custom3&gt;&lt;electronic-resource-num&gt;10.1016/j.jcps.2011.10.004&lt;/electronic-resource-num&gt;&lt;language&gt;English&lt;/language&gt;&lt;/record&gt;&lt;/Cite&gt;&lt;/EndNote&gt;</w:instrText>
            </w:r>
            <w:r w:rsidRPr="00ED60C6">
              <w:rPr>
                <w:sz w:val="22"/>
                <w:szCs w:val="22"/>
              </w:rPr>
              <w:fldChar w:fldCharType="separate"/>
            </w:r>
            <w:r w:rsidRPr="00ED60C6">
              <w:rPr>
                <w:noProof/>
                <w:sz w:val="22"/>
                <w:szCs w:val="22"/>
              </w:rPr>
              <w:t>MacInnis (2012)</w:t>
            </w:r>
            <w:r w:rsidRPr="00ED60C6">
              <w:rPr>
                <w:sz w:val="22"/>
                <w:szCs w:val="22"/>
              </w:rPr>
              <w:fldChar w:fldCharType="end"/>
            </w:r>
          </w:p>
          <w:p w14:paraId="134AC702" w14:textId="490FE6E6"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0077656E" w:rsidRPr="00ED60C6">
              <w:rPr>
                <w:sz w:val="22"/>
                <w:szCs w:val="22"/>
              </w:rPr>
              <w:instrText xml:space="preserve"> ADDIN EN.CITE &lt;EndNote&gt;&lt;Cite AuthorYear="1"&gt;&lt;Author&gt;Freling&lt;/Author&gt;&lt;Year&gt;2005&lt;/Year&gt;&lt;RecNum&gt;237&lt;/RecNum&gt;&lt;DisplayText&gt;Freling and Forbes (2005)&lt;/DisplayText&gt;&lt;record&gt;&lt;rec-number&gt;237&lt;/rec-number&gt;&lt;foreign-keys&gt;&lt;key app="EN" db-id="559fzaf0osetwre0zdnp9ppmtsvxsrapvw9f" timestamp="1687016697"&gt;237&lt;/key&gt;&lt;/foreign-keys&gt;&lt;ref-type name="Journal Article"&gt;17&lt;/ref-type&gt;&lt;contributors&gt;&lt;authors&gt;&lt;author&gt;Freling, T. H.&lt;/author&gt;&lt;author&gt;Forbes, L. P.&lt;/author&gt;&lt;/authors&gt;&lt;/contributors&gt;&lt;auth-address&gt;Univ Kentucky, Gatton Coll Business &amp;amp; Econ, Mkt, Lexington, KY 40506 USA&amp;#xD;Western Kentucky Univ, Ford Coll Business, Mkt, 1906 Coll Hts Blvd 21059, Bowling Green, KY 42101 USA&lt;/auth-address&gt;&lt;titles&gt;&lt;title&gt;An examination of brand personality through methodological triangulation&lt;/title&gt;&lt;secondary-title&gt;JOURNAL OF BRAND MANAGEMENT&lt;/secondary-title&gt;&lt;/titles&gt;&lt;periodical&gt;&lt;full-title&gt;Journal of Brand Management&lt;/full-title&gt;&lt;/periodical&gt;&lt;pages&gt;148-162&lt;/pages&gt;&lt;volume&gt;13&lt;/volume&gt;&lt;number&gt;2&lt;/number&gt;&lt;keywords&gt;&lt;keyword&gt;SELF&lt;/keyword&gt;&lt;/keywords&gt;&lt;dates&gt;&lt;year&gt;2005&lt;/year&gt;&lt;pub-dates&gt;&lt;date&gt;NOV&lt;/date&gt;&lt;/pub-dates&gt;&lt;/dates&gt;&lt;isbn&gt;1350-231X&amp;#xD;1479-1803 J9 - J BRAND MANAG&lt;/isbn&gt;&lt;accession-num&gt;WOS:000211307200005&lt;/accession-num&gt;&lt;urls&gt;&lt;/urls&gt;&lt;custom3&gt;University of Kentucky&amp;#xD;Western Kentucky University&lt;/custom3&gt;&lt;electronic-resource-num&gt;10.1057/palgrave.bm.2540254&lt;/electronic-resource-num&gt;&lt;language&gt;English&lt;/language&gt;&lt;/record&gt;&lt;/Cite&gt;&lt;/EndNote&gt;</w:instrText>
            </w:r>
            <w:r w:rsidRPr="00ED60C6">
              <w:rPr>
                <w:sz w:val="22"/>
                <w:szCs w:val="22"/>
              </w:rPr>
              <w:fldChar w:fldCharType="separate"/>
            </w:r>
            <w:r w:rsidRPr="00ED60C6">
              <w:rPr>
                <w:noProof/>
                <w:sz w:val="22"/>
                <w:szCs w:val="22"/>
              </w:rPr>
              <w:t>Freling and Forbes (2005)</w:t>
            </w:r>
            <w:r w:rsidRPr="00ED60C6">
              <w:rPr>
                <w:sz w:val="22"/>
                <w:szCs w:val="22"/>
              </w:rPr>
              <w:fldChar w:fldCharType="end"/>
            </w:r>
          </w:p>
          <w:p w14:paraId="36C14908" w14:textId="2AED9D3B"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0077656E" w:rsidRPr="00ED60C6">
              <w:rPr>
                <w:sz w:val="22"/>
                <w:szCs w:val="22"/>
              </w:rPr>
              <w:instrText xml:space="preserve"> ADDIN EN.CITE &lt;EndNote&gt;&lt;Cite AuthorYear="1"&gt;&lt;Author&gt;Keller&lt;/Author&gt;&lt;Year&gt;2012&lt;/Year&gt;&lt;RecNum&gt;33&lt;/RecNum&gt;&lt;DisplayText&gt;Keller (2012)&lt;/DisplayText&gt;&lt;record&gt;&lt;rec-number&gt;33&lt;/rec-number&gt;&lt;foreign-keys&gt;&lt;key app="EN" db-id="559fzaf0osetwre0zdnp9ppmtsvxsrapvw9f" timestamp="1687016697"&gt;33&lt;/key&gt;&lt;/foreign-keys&gt;&lt;ref-type name="Journal Article"&gt;17&lt;/ref-type&gt;&lt;contributors&gt;&lt;authors&gt;&lt;author&gt;Keller, K. L.&lt;/author&gt;&lt;/authors&gt;&lt;/contributors&gt;&lt;auth-address&gt;Dartmouth Coll, Tuck Sch Business, Hanover, NH 03755 USA&lt;/auth-address&gt;&lt;titles&gt;&lt;title&gt;Understanding the richness of brand relationships: Research dialogue on brands as intentional agents&lt;/title&gt;&lt;secondary-title&gt;JOURNAL OF CONSUMER PSYCHOLOGY&lt;/secondary-title&gt;&lt;/titles&gt;&lt;periodical&gt;&lt;full-title&gt;Journal of Consumer Psychology&lt;/full-title&gt;&lt;/periodical&gt;&lt;pages&gt;186-190&lt;/pages&gt;&lt;volume&gt;22&lt;/volume&gt;&lt;number&gt;2&lt;/number&gt;&lt;keywords&gt;&lt;keyword&gt;Brand relationships&lt;/keyword&gt;&lt;keyword&gt;Corporate credibility&lt;/keyword&gt;&lt;keyword&gt;Brand resonance&lt;/keyword&gt;&lt;keyword&gt;Brand knowledge&lt;/keyword&gt;&lt;keyword&gt;Brand functionality&lt;/keyword&gt;&lt;keyword&gt;CULTURE&lt;/keyword&gt;&lt;/keywords&gt;&lt;dates&gt;&lt;year&gt;2012&lt;/year&gt;&lt;pub-dates&gt;&lt;date&gt;APR&lt;/date&gt;&lt;/pub-dates&gt;&lt;/dates&gt;&lt;isbn&gt;1057-7408&amp;#xD;1532-7663 J9 - J CONSUM PSYCHOL&lt;/isbn&gt;&lt;accession-num&gt;WOS:000304383000004&lt;/accession-num&gt;&lt;urls&gt;&lt;/urls&gt;&lt;custom3&gt;Dartmouth College&lt;/custom3&gt;&lt;electronic-resource-num&gt;10.1016/j.jcps.2011.11.011&lt;/electronic-resource-num&gt;&lt;language&gt;English&lt;/language&gt;&lt;/record&gt;&lt;/Cite&gt;&lt;/EndNote&gt;</w:instrText>
            </w:r>
            <w:r w:rsidRPr="00ED60C6">
              <w:rPr>
                <w:sz w:val="22"/>
                <w:szCs w:val="22"/>
              </w:rPr>
              <w:fldChar w:fldCharType="separate"/>
            </w:r>
            <w:r w:rsidRPr="00ED60C6">
              <w:rPr>
                <w:noProof/>
                <w:sz w:val="22"/>
                <w:szCs w:val="22"/>
              </w:rPr>
              <w:t>Keller (2012)</w:t>
            </w:r>
            <w:r w:rsidRPr="00ED60C6">
              <w:rPr>
                <w:sz w:val="22"/>
                <w:szCs w:val="22"/>
              </w:rPr>
              <w:fldChar w:fldCharType="end"/>
            </w:r>
          </w:p>
          <w:p w14:paraId="301B7F50" w14:textId="77777777"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Tuskej&lt;/Author&gt;&lt;Year&gt;2018&lt;/Year&gt;&lt;RecNum&gt;96&lt;/RecNum&gt;&lt;DisplayText&gt;Tuskej and Podnar (2018)&lt;/DisplayText&gt;&lt;record&gt;&lt;rec-number&gt;96&lt;/rec-number&gt;&lt;foreign-keys&gt;&lt;key app="EN" db-id="559fzaf0osetwre0zdnp9ppmtsvxsrapvw9f" timestamp="1687016697"&gt;96&lt;/key&gt;&lt;/foreign-keys&gt;&lt;ref-type name="Journal Article"&gt;17&lt;/ref-type&gt;&lt;contributors&gt;&lt;authors&gt;&lt;author&gt;Tuskej, U.&lt;/author&gt;&lt;author&gt;Podnar, K.&lt;/author&gt;&lt;/authors&gt;&lt;/contributors&gt;&lt;auth-address&gt;Univ Ljubljana, Fac Social Sci, Mkt Commun Programme, Ljubljana, Slovenia&amp;#xD;Univ Ljubljana, Fac Social Sci, Mkt Commun, Ljubljana, Slovenia&lt;/auth-address&gt;&lt;titles&gt;&lt;title&gt;Consumers&amp;apos; identification with corporate brands: Brand prestige, anthropomorphism and engagement in social media&lt;/title&gt;&lt;secondary-title&gt;JOURNAL OF PRODUCT AND BRAND MANAGEMENT&lt;/secondary-title&gt;&lt;/titles&gt;&lt;pages&gt;3-17&lt;/pages&gt;&lt;volume&gt;27&lt;/volume&gt;&lt;number&gt;1&lt;/number&gt;&lt;keywords&gt;&lt;keyword&gt;Corporate marketing&lt;/keyword&gt;&lt;keyword&gt;Anthropomorphism&lt;/keyword&gt;&lt;keyword&gt;Brand identification&lt;/keyword&gt;&lt;keyword&gt;Corporate branding&lt;/keyword&gt;&lt;keyword&gt;Brand engagement&lt;/keyword&gt;&lt;keyword&gt;Brand prestige&lt;/keyword&gt;&lt;keyword&gt;INVESTIGATING ANTECEDENTS&lt;/keyword&gt;&lt;keyword&gt;COMPANY IDENTIFICATION&lt;/keyword&gt;&lt;keyword&gt;IDENTITY THEORY&lt;/keyword&gt;&lt;keyword&gt;CONSEQUENCES&lt;/keyword&gt;&lt;keyword&gt;MANAGEMENT&lt;/keyword&gt;&lt;keyword&gt;PRODUCT&lt;/keyword&gt;&lt;keyword&gt;CATEGORIZATION&lt;/keyword&gt;&lt;keyword&gt;CREDIBILITY&lt;/keyword&gt;&lt;keyword&gt;STRATEGIES&lt;/keyword&gt;&lt;keyword&gt;FRAMEWORK&lt;/keyword&gt;&lt;/keywords&gt;&lt;dates&gt;&lt;year&gt;2018&lt;/year&gt;&lt;/dates&gt;&lt;isbn&gt;1061-0421&amp;#xD;2054-1643 J9 - J PROD BRAND MANAG&lt;/isbn&gt;&lt;accession-num&gt;WOS:000424994300002&lt;/accession-num&gt;&lt;urls&gt;&lt;/urls&gt;&lt;custom3&gt;University of Ljubljana&lt;/custom3&gt;&lt;electronic-resource-num&gt;10.1108/JPBM-05-2016-1199&lt;/electronic-resource-num&gt;&lt;language&gt;English&lt;/language&gt;&lt;/record&gt;&lt;/Cite&gt;&lt;/EndNote&gt;</w:instrText>
            </w:r>
            <w:r w:rsidRPr="00ED60C6">
              <w:rPr>
                <w:sz w:val="22"/>
                <w:szCs w:val="22"/>
              </w:rPr>
              <w:fldChar w:fldCharType="separate"/>
            </w:r>
            <w:r w:rsidRPr="00ED60C6">
              <w:rPr>
                <w:noProof/>
                <w:sz w:val="22"/>
                <w:szCs w:val="22"/>
              </w:rPr>
              <w:t>Tuskej and Podnar (2018)</w:t>
            </w:r>
            <w:r w:rsidRPr="00ED60C6">
              <w:rPr>
                <w:sz w:val="22"/>
                <w:szCs w:val="22"/>
              </w:rPr>
              <w:fldChar w:fldCharType="end"/>
            </w:r>
          </w:p>
          <w:p w14:paraId="29EFFDE0" w14:textId="77777777"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Huang&lt;/Author&gt;&lt;Year&gt;2014&lt;/Year&gt;&lt;RecNum&gt;9&lt;/RecNum&gt;&lt;DisplayText&gt;Huang and Mitchell (2014)&lt;/DisplayText&gt;&lt;record&gt;&lt;rec-number&gt;9&lt;/rec-number&gt;&lt;foreign-keys&gt;&lt;key app="EN" db-id="559fzaf0osetwre0zdnp9ppmtsvxsrapvw9f" timestamp="1687016697"&gt;9&lt;/key&gt;&lt;/foreign-keys&gt;&lt;ref-type name="Journal Article"&gt;17&lt;/ref-type&gt;&lt;contributors&gt;&lt;authors&gt;&lt;author&gt;Huang, H. H.&lt;/author&gt;&lt;author&gt;Mitchell, V. W.&lt;/author&gt;&lt;/authors&gt;&lt;/contributors&gt;&lt;auth-address&gt;Univ Durham, Sch Business, Wolfson Res Inst, Durham TS17 6BH, England&amp;#xD;City Univ London, London, England&lt;/auth-address&gt;&lt;titles&gt;&lt;title&gt;The Role of Imagination and Brand Personification in Brand Relationships&lt;/title&gt;&lt;secondary-title&gt;PSYCHOLOGY &amp;amp; MARKETING&lt;/secondary-title&gt;&lt;/titles&gt;&lt;periodical&gt;&lt;full-title&gt;Psychology &amp;amp; Marketing&lt;/full-title&gt;&lt;/periodical&gt;&lt;pages&gt;38-47&lt;/pages&gt;&lt;volume&gt;31&lt;/volume&gt;&lt;number&gt;1&lt;/number&gt;&lt;keywords&gt;&lt;keyword&gt;MINI-MARKERS&lt;/keyword&gt;&lt;keyword&gt;CONSUMER&lt;/keyword&gt;&lt;keyword&gt;IMAGERY&lt;/keyword&gt;&lt;keyword&gt;SELF&lt;/keyword&gt;&lt;keyword&gt;COMMUNITY&lt;/keyword&gt;&lt;keyword&gt;VALIDITY&lt;/keyword&gt;&lt;keyword&gt;INSIGHTS&lt;/keyword&gt;&lt;keyword&gt;BEHAVIOR&lt;/keyword&gt;&lt;keyword&gt;EASE&lt;/keyword&gt;&lt;keyword&gt;ME&lt;/keyword&gt;&lt;/keywords&gt;&lt;dates&gt;&lt;year&gt;2014&lt;/year&gt;&lt;pub-dates&gt;&lt;date&gt;JAN&lt;/date&gt;&lt;/pub-dates&gt;&lt;/dates&gt;&lt;isbn&gt;0742-6046&amp;#xD;1520-6793 J9 - PSYCHOL MARKET&lt;/isbn&gt;&lt;accession-num&gt;WOS:000328621400003&lt;/accession-num&gt;&lt;urls&gt;&lt;/urls&gt;&lt;custom3&gt;N8 Research Partnership&amp;#xD;Durham University&amp;#xD;City University London&lt;/custom3&gt;&lt;electronic-resource-num&gt;10.1002/mar.20673&lt;/electronic-resource-num&gt;&lt;language&gt;English&lt;/language&gt;&lt;/record&gt;&lt;/Cite&gt;&lt;/EndNote&gt;</w:instrText>
            </w:r>
            <w:r w:rsidRPr="00ED60C6">
              <w:rPr>
                <w:sz w:val="22"/>
                <w:szCs w:val="22"/>
              </w:rPr>
              <w:fldChar w:fldCharType="separate"/>
            </w:r>
            <w:r w:rsidRPr="00ED60C6">
              <w:rPr>
                <w:noProof/>
                <w:sz w:val="22"/>
                <w:szCs w:val="22"/>
              </w:rPr>
              <w:t>Huang and Mitchell (2014)</w:t>
            </w:r>
            <w:r w:rsidRPr="00ED60C6">
              <w:rPr>
                <w:sz w:val="22"/>
                <w:szCs w:val="22"/>
              </w:rPr>
              <w:fldChar w:fldCharType="end"/>
            </w:r>
          </w:p>
          <w:p w14:paraId="76EB3DBC" w14:textId="77777777"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Aguirre-Rodriguez&lt;/Author&gt;&lt;Year&gt;2014&lt;/Year&gt;&lt;RecNum&gt;1&lt;/RecNum&gt;&lt;DisplayText&gt;Aguirre-Rodriguez (2014)&lt;/DisplayText&gt;&lt;record&gt;&lt;rec-number&gt;1&lt;/rec-number&gt;&lt;foreign-keys&gt;&lt;key app="EN" db-id="559fzaf0osetwre0zdnp9ppmtsvxsrapvw9f" timestamp="1687016697"&gt;1&lt;/key&gt;&lt;/foreign-keys&gt;&lt;ref-type name="Journal Article"&gt;17&lt;/ref-type&gt;&lt;contributors&gt;&lt;authors&gt;&lt;author&gt;Aguirre-Rodriguez, A.&lt;/author&gt;&lt;/authors&gt;&lt;/contributors&gt;&lt;auth-address&gt;Florida Int Univ, Coll Business Adm, Dept Mkt, Miami, FL 33199 USA&lt;/auth-address&gt;&lt;titles&gt;&lt;title&gt;Cultural Factors That Impact Brand Personification Strategy Effectiveness&lt;/title&gt;&lt;secondary-title&gt;PSYCHOLOGY &amp;amp; MARKETING&lt;/secondary-title&gt;&lt;/titles&gt;&lt;periodical&gt;&lt;full-title&gt;Psychology &amp;amp; Marketing&lt;/full-title&gt;&lt;/periodical&gt;&lt;pages&gt;70-83&lt;/pages&gt;&lt;volume&gt;31&lt;/volume&gt;&lt;number&gt;1&lt;/number&gt;&lt;keywords&gt;&lt;keyword&gt;UNITED-STATES&lt;/keyword&gt;&lt;keyword&gt;CONSUMPTION SYMBOLS&lt;/keyword&gt;&lt;keyword&gt;SELF-ESTEEM&lt;/keyword&gt;&lt;keyword&gt;PERSONALITY&lt;/keyword&gt;&lt;keyword&gt;NEED&lt;/keyword&gt;&lt;keyword&gt;BICULTURALISM&lt;/keyword&gt;&lt;keyword&gt;CONNECTIONS&lt;/keyword&gt;&lt;keyword&gt;DIMENSIONS&lt;/keyword&gt;&lt;keyword&gt;JAPANESE&lt;/keyword&gt;&lt;keyword&gt;PRODUCT&lt;/keyword&gt;&lt;/keywords&gt;&lt;dates&gt;&lt;year&gt;2014&lt;/year&gt;&lt;pub-dates&gt;&lt;date&gt;JAN&lt;/date&gt;&lt;/pub-dates&gt;&lt;/dates&gt;&lt;isbn&gt;0742-6046&amp;#xD;1520-6793 J9 - PSYCHOL MARKET&lt;/isbn&gt;&lt;accession-num&gt;WOS:000328621400006&lt;/accession-num&gt;&lt;urls&gt;&lt;/urls&gt;&lt;custom3&gt;State University System of Florida&amp;#xD;Florida International University&lt;/custom3&gt;&lt;electronic-resource-num&gt;10.1002/mar.20676&lt;/electronic-resource-num&gt;&lt;language&gt;English&lt;/language&gt;&lt;/record&gt;&lt;/Cite&gt;&lt;/EndNote&gt;</w:instrText>
            </w:r>
            <w:r w:rsidRPr="00ED60C6">
              <w:rPr>
                <w:sz w:val="22"/>
                <w:szCs w:val="22"/>
              </w:rPr>
              <w:fldChar w:fldCharType="separate"/>
            </w:r>
            <w:r w:rsidRPr="00ED60C6">
              <w:rPr>
                <w:noProof/>
                <w:sz w:val="22"/>
                <w:szCs w:val="22"/>
              </w:rPr>
              <w:t>Aguirre-Rodriguez (2014)</w:t>
            </w:r>
            <w:r w:rsidRPr="00ED60C6">
              <w:rPr>
                <w:sz w:val="22"/>
                <w:szCs w:val="22"/>
              </w:rPr>
              <w:fldChar w:fldCharType="end"/>
            </w:r>
          </w:p>
          <w:p w14:paraId="39AC3A73" w14:textId="4F9C357F"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0077656E" w:rsidRPr="00ED60C6">
              <w:rPr>
                <w:sz w:val="22"/>
                <w:szCs w:val="22"/>
              </w:rPr>
              <w:instrText xml:space="preserve"> ADDIN EN.CITE &lt;EndNote&gt;&lt;Cite AuthorYear="1"&gt;&lt;Author&gt;Huang&lt;/Author&gt;&lt;Year&gt;2021&lt;/Year&gt;&lt;RecNum&gt;174&lt;/RecNum&gt;&lt;DisplayText&gt;Huang and Guo (2021)&lt;/DisplayText&gt;&lt;record&gt;&lt;rec-number&gt;174&lt;/rec-number&gt;&lt;foreign-keys&gt;&lt;key app="EN" db-id="559fzaf0osetwre0zdnp9ppmtsvxsrapvw9f" timestamp="1687016697"&gt;174&lt;/key&gt;&lt;/foreign-keys&gt;&lt;ref-type name="Journal Article"&gt;17&lt;/ref-type&gt;&lt;contributors&gt;&lt;authors&gt;&lt;author&gt;Huang, C. H.&lt;/author&gt;&lt;author&gt;Guo, R.&lt;/author&gt;&lt;/authors&gt;&lt;/contributors&gt;&lt;auth-address&gt;China Univ Geosci Wuhan, Dept Business Adm, 388 Lumo Rd, Wuhan, Peoples R China&lt;/auth-address&gt;&lt;titles&gt;&lt;title&gt;The effect of a green brand story on perceived brand authenticity and brand trust: the role of narrative rhetoric&lt;/title&gt;&lt;secondary-title&gt;JOURNAL OF BRAND MANAGEMENT&lt;/secondary-title&gt;&lt;/titles&gt;&lt;periodical&gt;&lt;full-title&gt;Journal of Brand Management&lt;/full-title&gt;&lt;/periodical&gt;&lt;pages&gt;60-76&lt;/pages&gt;&lt;volume&gt;28&lt;/volume&gt;&lt;number&gt;1&lt;/number&gt;&lt;keywords&gt;&lt;keyword&gt;Green brand story&lt;/keyword&gt;&lt;keyword&gt;Immersion&lt;/keyword&gt;&lt;keyword&gt;Perceived brand authenticity&lt;/keyword&gt;&lt;keyword&gt;Rhetorical strategies&lt;/keyword&gt;&lt;keyword&gt;Brand trust&lt;/keyword&gt;&lt;keyword&gt;STORYTELLING THEORY&lt;/keyword&gt;&lt;keyword&gt;RELATIONSHIP QUALITY&lt;/keyword&gt;&lt;keyword&gt;TRANSPORTATION&lt;/keyword&gt;&lt;keyword&gt;CONSUMERS&lt;/keyword&gt;&lt;keyword&gt;PERSUASION&lt;/keyword&gt;&lt;keyword&gt;PERCEPTIONS&lt;/keyword&gt;&lt;keyword&gt;ENGAGEMENT&lt;/keyword&gt;&lt;keyword&gt;IMAGE&lt;/keyword&gt;&lt;keyword&gt;MEDIA&lt;/keyword&gt;&lt;keyword&gt;COMMUNICATION&lt;/keyword&gt;&lt;/keywords&gt;&lt;dates&gt;&lt;year&gt;2021&lt;/year&gt;&lt;pub-dates&gt;&lt;date&gt;JAN&lt;/date&gt;&lt;/pub-dates&gt;&lt;/dates&gt;&lt;isbn&gt;1350-231X&amp;#xD;1479-1803 J9 - J BRAND MANAG&lt;/isbn&gt;&lt;accession-num&gt;WOS:000582308500001&lt;/accession-num&gt;&lt;urls&gt;&lt;/urls&gt;&lt;custom3&gt;China University of Geosciences&lt;/custom3&gt;&lt;custom6&gt;OCT 2020&lt;/custom6&gt;&lt;electronic-resource-num&gt;10.1057/s41262-020-00213-7&lt;/electronic-resource-num&gt;&lt;language&gt;English&lt;/language&gt;&lt;/record&gt;&lt;/Cite&gt;&lt;/EndNote&gt;</w:instrText>
            </w:r>
            <w:r w:rsidRPr="00ED60C6">
              <w:rPr>
                <w:sz w:val="22"/>
                <w:szCs w:val="22"/>
              </w:rPr>
              <w:fldChar w:fldCharType="separate"/>
            </w:r>
            <w:r w:rsidRPr="00ED60C6">
              <w:rPr>
                <w:noProof/>
                <w:sz w:val="22"/>
                <w:szCs w:val="22"/>
              </w:rPr>
              <w:t>Huang and Guo (2021)</w:t>
            </w:r>
            <w:r w:rsidRPr="00ED60C6">
              <w:rPr>
                <w:sz w:val="22"/>
                <w:szCs w:val="22"/>
              </w:rPr>
              <w:fldChar w:fldCharType="end"/>
            </w:r>
          </w:p>
          <w:p w14:paraId="1F4B3003" w14:textId="77777777"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Deng&lt;/Author&gt;&lt;Year&gt;2021&lt;/Year&gt;&lt;RecNum&gt;188&lt;/RecNum&gt;&lt;DisplayText&gt;Deng et al. (2021)&lt;/DisplayText&gt;&lt;record&gt;&lt;rec-number&gt;188&lt;/rec-number&gt;&lt;foreign-keys&gt;&lt;key app="EN" db-id="559fzaf0osetwre0zdnp9ppmtsvxsrapvw9f" timestamp="1687016697"&gt;188&lt;/key&gt;&lt;/foreign-keys&gt;&lt;ref-type name="Journal Article"&gt;17&lt;/ref-type&gt;&lt;contributors&gt;&lt;authors&gt;&lt;author&gt;Deng, Q.&lt;/author&gt;&lt;author&gt;Hine, M. J.&lt;/author&gt;&lt;author&gt;Ji, S. B.&lt;/author&gt;&lt;author&gt;Wang, Y.&lt;/author&gt;&lt;/authors&gt;&lt;/contributors&gt;&lt;auth-address&gt;Zhejiang Gongshang Univ, Hangzhou, Zhejiang, Peoples R China&amp;#xD;Dalhousie Univ, Rowe Sch Business, Halifax, NS, Canada&amp;#xD;Carleton Univ, Sprott Sch Business, Ottawa, ON, Canada&lt;/auth-address&gt;&lt;titles&gt;&lt;title&gt;Understanding consumer engagement with brand posts on social media: The effects of post linguistic styles&lt;/title&gt;&lt;secondary-title&gt;ELECTRONIC COMMERCE RESEARCH AND APPLICATIONS&lt;/secondary-title&gt;&lt;/titles&gt;&lt;volume&gt;48&lt;/volume&gt;&lt;keywords&gt;&lt;keyword&gt;Consumer engagement&lt;/keyword&gt;&lt;keyword&gt;E-commerce&lt;/keyword&gt;&lt;keyword&gt;Brand communication&lt;/keyword&gt;&lt;keyword&gt;Online communities&lt;/keyword&gt;&lt;keyword&gt;Social media&lt;/keyword&gt;&lt;keyword&gt;Business analytics&lt;/keyword&gt;&lt;keyword&gt;COMMUNICATION STYLE&lt;/keyword&gt;&lt;keyword&gt;MESSAGE STRATEGY&lt;/keyword&gt;&lt;keyword&gt;FACEBOOK&lt;/keyword&gt;&lt;keyword&gt;LANGUAGE&lt;/keyword&gt;&lt;keyword&gt;WORD&lt;/keyword&gt;&lt;keyword&gt;ACCOMMODATION&lt;/keyword&gt;&lt;keyword&gt;POPULARITY&lt;/keyword&gt;&lt;keyword&gt;IDENTIFICATION&lt;/keyword&gt;&lt;keyword&gt;DETERMINANTS&lt;/keyword&gt;&lt;keyword&gt;DIFFUSION&lt;/keyword&gt;&lt;/keywords&gt;&lt;dates&gt;&lt;year&gt;2021&lt;/year&gt;&lt;pub-dates&gt;&lt;date&gt;JUL-AUG&lt;/date&gt;&lt;/pub-dates&gt;&lt;/dates&gt;&lt;isbn&gt;1567-4223&amp;#xD;1873-7846 J9 - ELECTRON COMMER R A&lt;/isbn&gt;&lt;accession-num&gt;WOS:000684285700013&lt;/accession-num&gt;&lt;urls&gt;&lt;/urls&gt;&lt;custom3&gt;Zhejiang Gongshang University&amp;#xD;Dalhousie University&amp;#xD;Carleton University&lt;/custom3&gt;&lt;custom6&gt;JUN 2021&lt;/custom6&gt;&lt;custom7&gt;101068&lt;/custom7&gt;&lt;electronic-resource-num&gt;10.1016/j.elerap.2021.101068&lt;/electronic-resource-num&gt;&lt;language&gt;English&lt;/language&gt;&lt;/record&gt;&lt;/Cite&gt;&lt;/EndNote&gt;</w:instrText>
            </w:r>
            <w:r w:rsidRPr="00ED60C6">
              <w:rPr>
                <w:sz w:val="22"/>
                <w:szCs w:val="22"/>
              </w:rPr>
              <w:fldChar w:fldCharType="separate"/>
            </w:r>
            <w:r w:rsidRPr="00ED60C6">
              <w:rPr>
                <w:noProof/>
                <w:sz w:val="22"/>
                <w:szCs w:val="22"/>
              </w:rPr>
              <w:t>Deng et al. (2021)</w:t>
            </w:r>
            <w:r w:rsidRPr="00ED60C6">
              <w:rPr>
                <w:sz w:val="22"/>
                <w:szCs w:val="22"/>
              </w:rPr>
              <w:fldChar w:fldCharType="end"/>
            </w:r>
          </w:p>
          <w:p w14:paraId="227D9B97" w14:textId="77777777"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Chu&lt;/Author&gt;&lt;Year&gt;2019&lt;/Year&gt;&lt;RecNum&gt;7&lt;/RecNum&gt;&lt;DisplayText&gt;Chu et al. (2019)&lt;/DisplayText&gt;&lt;record&gt;&lt;rec-number&gt;7&lt;/rec-number&gt;&lt;foreign-keys&gt;&lt;key app="EN" db-id="559fzaf0osetwre0zdnp9ppmtsvxsrapvw9f" timestamp="1687016697"&gt;7&lt;/key&gt;&lt;/foreign-keys&gt;&lt;ref-type name="Journal Article"&gt;17&lt;/ref-type&gt;&lt;contributors&gt;&lt;authors&gt;&lt;author&gt;Chu, K.&lt;/author&gt;&lt;author&gt;Lee, D. H.&lt;/author&gt;&lt;author&gt;Kim, J. Y.&lt;/author&gt;&lt;/authors&gt;&lt;/contributors&gt;&lt;auth-address&gt;Chosun Univ, Sch Business, 309 Pilmun Daero, Gwangju, South Korea&amp;#xD;Korea Univ, Seoul 136701, South Korea&amp;#xD;Chonnam Natl Univ, 77 Yongbong Ro, Gwangju, South Korea&lt;/auth-address&gt;&lt;titles&gt;&lt;title&gt;The effect of verbal brand personification on consumer evaluation in advertising: Internal and external personification&lt;/title&gt;&lt;secondary-title&gt;JOURNAL OF BUSINESS RESEARCH&lt;/secondary-title&gt;&lt;/titles&gt;&lt;periodical&gt;&lt;full-title&gt;Journal of Business Research&lt;/full-title&gt;&lt;/periodical&gt;&lt;pages&gt;472-480&lt;/pages&gt;&lt;volume&gt;99&lt;/volume&gt;&lt;keywords&gt;&lt;keyword&gt;Brand personification&lt;/keyword&gt;&lt;keyword&gt;Internal/external personification&lt;/keyword&gt;&lt;keyword&gt;Brand knowledge&lt;/keyword&gt;&lt;keyword&gt;Need-for-cognition&lt;/keyword&gt;&lt;keyword&gt;SCHEMA CONGRUITY&lt;/keyword&gt;&lt;keyword&gt;PERSUASION&lt;/keyword&gt;&lt;keyword&gt;IMPACT&lt;/keyword&gt;&lt;keyword&gt;INFORMATION&lt;/keyword&gt;&lt;keyword&gt;INVOLVEMENT&lt;/keyword&gt;&lt;keyword&gt;KNOWLEDGE&lt;/keyword&gt;&lt;keyword&gt;RESPONSES&lt;/keyword&gt;&lt;keyword&gt;ATTITUDE&lt;/keyword&gt;&lt;keyword&gt;PERSONALITY&lt;/keyword&gt;&lt;keyword&gt;ATTRIBUTES&lt;/keyword&gt;&lt;/keywords&gt;&lt;dates&gt;&lt;year&gt;2019&lt;/year&gt;&lt;pub-dates&gt;&lt;date&gt;JUN&lt;/date&gt;&lt;/pub-dates&gt;&lt;/dates&gt;&lt;isbn&gt;0148-2963&amp;#xD;1873-7978 J9 - J BUS RES&lt;/isbn&gt;&lt;accession-num&gt;WOS:000468253300046&lt;/accession-num&gt;&lt;urls&gt;&lt;/urls&gt;&lt;custom3&gt;Chosun University&amp;#xD;Korea University&amp;#xD;Chonnam National University&lt;/custom3&gt;&lt;electronic-resource-num&gt;10.1016/j.jbusres.2017.11.004&lt;/electronic-resource-num&gt;&lt;language&gt;English&lt;/language&gt;&lt;/record&gt;&lt;/Cite&gt;&lt;/EndNote&gt;</w:instrText>
            </w:r>
            <w:r w:rsidRPr="00ED60C6">
              <w:rPr>
                <w:sz w:val="22"/>
                <w:szCs w:val="22"/>
              </w:rPr>
              <w:fldChar w:fldCharType="separate"/>
            </w:r>
            <w:r w:rsidRPr="00ED60C6">
              <w:rPr>
                <w:noProof/>
                <w:sz w:val="22"/>
                <w:szCs w:val="22"/>
              </w:rPr>
              <w:t>Chu et al. (2019)</w:t>
            </w:r>
            <w:r w:rsidRPr="00ED60C6">
              <w:rPr>
                <w:sz w:val="22"/>
                <w:szCs w:val="22"/>
              </w:rPr>
              <w:fldChar w:fldCharType="end"/>
            </w:r>
          </w:p>
          <w:p w14:paraId="47C6A1AF" w14:textId="16848C2C"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0077656E" w:rsidRPr="00ED60C6">
              <w:rPr>
                <w:sz w:val="22"/>
                <w:szCs w:val="22"/>
              </w:rPr>
              <w:instrText xml:space="preserve"> ADDIN EN.CITE &lt;EndNote&gt;&lt;Cite AuthorYear="1"&gt;&lt;Author&gt;Heine&lt;/Author&gt;&lt;Year&gt;2018&lt;/Year&gt;&lt;RecNum&gt;144&lt;/RecNum&gt;&lt;DisplayText&gt;Heine et al. (2018)&lt;/DisplayText&gt;&lt;record&gt;&lt;rec-number&gt;144&lt;/rec-number&gt;&lt;foreign-keys&gt;&lt;key app="EN" db-id="559fzaf0osetwre0zdnp9ppmtsvxsrapvw9f" timestamp="1687016697"&gt;144&lt;/key&gt;&lt;/foreign-keys&gt;&lt;ref-type name="Journal Article"&gt;17&lt;/ref-type&gt;&lt;contributors&gt;&lt;authors&gt;&lt;author&gt;Heine, K.&lt;/author&gt;&lt;author&gt;Atwal, G.&lt;/author&gt;&lt;author&gt;Crener-Ricard, S.&lt;/author&gt;&lt;author&gt;Phan, M.&lt;/author&gt;&lt;/authors&gt;&lt;/contributors&gt;&lt;auth-address&gt;East China Normal Univ, Global Educ Ctr, Emlyon Business Sch, 2-F,Asian Campus,3663 North Zhongshan Rd, Shanghai 200062, Peoples R China&amp;#xD;Burgundy Sch Business, Dijon, France&amp;#xD;Harvard Sch Business, Boston, MA USA&lt;/auth-address&gt;&lt;titles&gt;&lt;title&gt;Personality-driven luxury brand management&lt;/title&gt;&lt;secondary-title&gt;JOURNAL OF BRAND MANAGEMENT&lt;/secondary-title&gt;&lt;/titles&gt;&lt;periodical&gt;&lt;full-title&gt;Journal of Brand Management&lt;/full-title&gt;&lt;/periodical&gt;&lt;pages&gt;474-487&lt;/pages&gt;&lt;volume&gt;25&lt;/volume&gt;&lt;number&gt;5&lt;/number&gt;&lt;keywords&gt;&lt;keyword&gt;Luxury branding&lt;/keyword&gt;&lt;keyword&gt;Brand identity&lt;/keyword&gt;&lt;keyword&gt;Brand personality&lt;/keyword&gt;&lt;keyword&gt;Anthropomorphization&lt;/keyword&gt;&lt;keyword&gt;CONSUMERS&lt;/keyword&gt;&lt;keyword&gt;ANTECEDENTS&lt;/keyword&gt;&lt;keyword&gt;DIMENSIONS&lt;/keyword&gt;&lt;/keywords&gt;&lt;dates&gt;&lt;year&gt;2018&lt;/year&gt;&lt;pub-dates&gt;&lt;date&gt;SEP&lt;/date&gt;&lt;/pub-dates&gt;&lt;/dates&gt;&lt;isbn&gt;1350-231X&amp;#xD;1479-1803 J9 - J BRAND MANAG&lt;/isbn&gt;&lt;accession-num&gt;WOS:000453604200007&lt;/accession-num&gt;&lt;urls&gt;&lt;/urls&gt;&lt;custom3&gt;East China Normal University&amp;#xD;EMLYON Business School&amp;#xD;Burgundy School of Business&amp;#xD;Harvard University&lt;/custom3&gt;&lt;electronic-resource-num&gt;10.1057/s41262-018-0090-8&lt;/electronic-resource-num&gt;&lt;language&gt;English&lt;/language&gt;&lt;/record&gt;&lt;/Cite&gt;&lt;/EndNote&gt;</w:instrText>
            </w:r>
            <w:r w:rsidRPr="00ED60C6">
              <w:rPr>
                <w:sz w:val="22"/>
                <w:szCs w:val="22"/>
              </w:rPr>
              <w:fldChar w:fldCharType="separate"/>
            </w:r>
            <w:r w:rsidRPr="00ED60C6">
              <w:rPr>
                <w:noProof/>
                <w:sz w:val="22"/>
                <w:szCs w:val="22"/>
              </w:rPr>
              <w:t>Heine et al. (2018)</w:t>
            </w:r>
            <w:r w:rsidRPr="00ED60C6">
              <w:rPr>
                <w:sz w:val="22"/>
                <w:szCs w:val="22"/>
              </w:rPr>
              <w:fldChar w:fldCharType="end"/>
            </w:r>
          </w:p>
          <w:p w14:paraId="2A358866" w14:textId="77777777"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Kim&lt;/Author&gt;&lt;Year&gt;2018&lt;/Year&gt;&lt;RecNum&gt;127&lt;/RecNum&gt;&lt;DisplayText&gt;Kim et al. (2018)&lt;/DisplayText&gt;&lt;record&gt;&lt;rec-number&gt;127&lt;/rec-number&gt;&lt;foreign-keys&gt;&lt;key app="EN" db-id="559fzaf0osetwre0zdnp9ppmtsvxsrapvw9f" timestamp="1687016697"&gt;127&lt;/key&gt;&lt;/foreign-keys&gt;&lt;ref-type name="Journal Article"&gt;17&lt;/ref-type&gt;&lt;contributors&gt;&lt;authors&gt;&lt;author&gt;Kim, J.&lt;/author&gt;&lt;author&gt;Kwon, E. S.&lt;/author&gt;&lt;author&gt;Kim, B.&lt;/author&gt;&lt;/authors&gt;&lt;/contributors&gt;&lt;auth-address&gt;Univ Georgia, Dept Advertising &amp;amp; Publ Relat, Advertising, Grady Coll Journalism &amp;amp; Mass Commun, Athens, GA 30602 USA&amp;#xD;Rochester Inst Technol, Sch Commun, Rochester, NY 14623 USA&amp;#xD;Chosun Univ, Coll Social Sci, Dept Journalism &amp;amp; Commun, Advertising, Gwangju, South Korea&lt;/auth-address&gt;&lt;titles&gt;&lt;title&gt;Personality structure of brands on social networking sites and its effects on brand affect and trust: evidence of brand anthropomorphization&lt;/title&gt;&lt;secondary-title&gt;ASIAN JOURNAL OF COMMUNICATION&lt;/secondary-title&gt;&lt;/titles&gt;&lt;pages&gt;93-113&lt;/pages&gt;&lt;volume&gt;28&lt;/volume&gt;&lt;number&gt;1&lt;/number&gt;&lt;keywords&gt;&lt;keyword&gt;Brand anthropomorphization&lt;/keyword&gt;&lt;keyword&gt;social media&lt;/keyword&gt;&lt;keyword&gt;social networking&lt;/keyword&gt;&lt;keyword&gt;brand personality&lt;/keyword&gt;&lt;keyword&gt;South Korea&lt;/keyword&gt;&lt;keyword&gt;ADEQUATE TAXONOMY&lt;/keyword&gt;&lt;keyword&gt;5-FACTOR MODEL&lt;/keyword&gt;&lt;keyword&gt;DIMENSIONS&lt;/keyword&gt;&lt;keyword&gt;LOYALTY&lt;/keyword&gt;&lt;keyword&gt;CULTURE&lt;/keyword&gt;&lt;keyword&gt;CONSUMPTION&lt;/keyword&gt;&lt;keyword&gt;CONGRUENCE&lt;/keyword&gt;&lt;/keywords&gt;&lt;dates&gt;&lt;year&gt;2018&lt;/year&gt;&lt;/dates&gt;&lt;isbn&gt;0129-2986&amp;#xD;1742-0911 J9 - ASIAN J COMMUN&lt;/isbn&gt;&lt;accession-num&gt;WOS:000428949400006&lt;/accession-num&gt;&lt;urls&gt;&lt;/urls&gt;&lt;custom3&gt;University System of Georgia&amp;#xD;University of Georgia&amp;#xD;Rochester Institute of Technology&amp;#xD;Chosun University&lt;/custom3&gt;&lt;electronic-resource-num&gt;10.1080/01292986.2017.1363794&lt;/electronic-resource-num&gt;&lt;language&gt;English&lt;/language&gt;&lt;/record&gt;&lt;/Cite&gt;&lt;/EndNote&gt;</w:instrText>
            </w:r>
            <w:r w:rsidRPr="00ED60C6">
              <w:rPr>
                <w:sz w:val="22"/>
                <w:szCs w:val="22"/>
              </w:rPr>
              <w:fldChar w:fldCharType="separate"/>
            </w:r>
            <w:r w:rsidRPr="00ED60C6">
              <w:rPr>
                <w:noProof/>
                <w:sz w:val="22"/>
                <w:szCs w:val="22"/>
              </w:rPr>
              <w:t>Kim et al. (2018)</w:t>
            </w:r>
            <w:r w:rsidRPr="00ED60C6">
              <w:rPr>
                <w:sz w:val="22"/>
                <w:szCs w:val="22"/>
              </w:rPr>
              <w:fldChar w:fldCharType="end"/>
            </w:r>
          </w:p>
          <w:p w14:paraId="62BE7204" w14:textId="08022C74"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0077656E" w:rsidRPr="00ED60C6">
              <w:rPr>
                <w:sz w:val="22"/>
                <w:szCs w:val="22"/>
              </w:rPr>
              <w:instrText xml:space="preserve"> ADDIN EN.CITE &lt;EndNote&gt;&lt;Cite AuthorYear="1"&gt;&lt;Author&gt;Kara&lt;/Author&gt;&lt;Year&gt;2020&lt;/Year&gt;&lt;RecNum&gt;175&lt;/RecNum&gt;&lt;DisplayText&gt;Kara et al. (2020)&lt;/DisplayText&gt;&lt;record&gt;&lt;rec-number&gt;175&lt;/rec-number&gt;&lt;foreign-keys&gt;&lt;key app="EN" db-id="559fzaf0osetwre0zdnp9ppmtsvxsrapvw9f" timestamp="1687016697"&gt;175&lt;/key&gt;&lt;/foreign-keys&gt;&lt;ref-type name="Journal Article"&gt;17&lt;/ref-type&gt;&lt;contributors&gt;&lt;authors&gt;&lt;author&gt;Kara, S.&lt;/author&gt;&lt;author&gt;Gunasti, K.&lt;/author&gt;&lt;author&gt;Ross, W. T.&lt;/author&gt;&lt;/authors&gt;&lt;/contributors&gt;&lt;auth-address&gt;Univ Massachusetts, Charlton Coll Business, 285 Old Westport Rd, N Dartmouth, MA 02747 USA&amp;#xD;Washington State Univ, Carson Coll Business, Todd Hall Addit 367,POB 644730, Pullman, WA 99164 USA&amp;#xD;Univ Connecticut, Sch Business, 2100 Hillside Rd, Storrs, CT 06269 USA&lt;/auth-address&gt;&lt;titles&gt;&lt;title&gt;My brand identity lies in the brand name: personified suggestive brand names&lt;/title&gt;&lt;secondary-title&gt;JOURNAL OF BRAND MANAGEMENT&lt;/secondary-title&gt;&lt;/titles&gt;&lt;periodical&gt;&lt;full-title&gt;Journal of Brand Management&lt;/full-title&gt;&lt;/periodical&gt;&lt;pages&gt;607-621&lt;/pages&gt;&lt;volume&gt;27&lt;/volume&gt;&lt;number&gt;5&lt;/number&gt;&lt;keywords&gt;&lt;keyword&gt;Suggestive brand name&lt;/keyword&gt;&lt;keyword&gt;Personified brand&lt;/keyword&gt;&lt;keyword&gt;Brand connection&lt;/keyword&gt;&lt;keyword&gt;Experiments&lt;/keyword&gt;&lt;keyword&gt;Identity-related brand consumption&lt;/keyword&gt;&lt;keyword&gt;Brand name&lt;/keyword&gt;&lt;keyword&gt;SELF&lt;/keyword&gt;&lt;keyword&gt;PERCEPTIONS&lt;/keyword&gt;&lt;keyword&gt;PERSONALITY&lt;/keyword&gt;&lt;keyword&gt;DIMENSIONS&lt;/keyword&gt;&lt;keyword&gt;CONSUMERS&lt;/keyword&gt;&lt;keyword&gt;NUMBERS&lt;/keyword&gt;&lt;keyword&gt;ALPHA&lt;/keyword&gt;&lt;/keywords&gt;&lt;dates&gt;&lt;year&gt;2020&lt;/year&gt;&lt;pub-dates&gt;&lt;date&gt;SEP&lt;/date&gt;&lt;/pub-dates&gt;&lt;/dates&gt;&lt;isbn&gt;1350-231X&amp;#xD;1479-1803 J9 - J BRAND MANAG&lt;/isbn&gt;&lt;accession-num&gt;WOS:000551412600001&lt;/accession-num&gt;&lt;urls&gt;&lt;/urls&gt;&lt;custom3&gt;University of Massachusetts System&amp;#xD;University Massachusetts Dartmouth&amp;#xD;Washington State University&amp;#xD;University of Connecticut&lt;/custom3&gt;&lt;custom6&gt;JUN 2020&lt;/custom6&gt;&lt;electronic-resource-num&gt;10.1057/s41262-020-00201-x&lt;/electronic-resource-num&gt;&lt;language&gt;English&lt;/language&gt;&lt;/record&gt;&lt;/Cite&gt;&lt;/EndNote&gt;</w:instrText>
            </w:r>
            <w:r w:rsidRPr="00ED60C6">
              <w:rPr>
                <w:sz w:val="22"/>
                <w:szCs w:val="22"/>
              </w:rPr>
              <w:fldChar w:fldCharType="separate"/>
            </w:r>
            <w:r w:rsidRPr="00ED60C6">
              <w:rPr>
                <w:noProof/>
                <w:sz w:val="22"/>
                <w:szCs w:val="22"/>
              </w:rPr>
              <w:t>Kara et al. (2020)</w:t>
            </w:r>
            <w:r w:rsidRPr="00ED60C6">
              <w:rPr>
                <w:sz w:val="22"/>
                <w:szCs w:val="22"/>
              </w:rPr>
              <w:fldChar w:fldCharType="end"/>
            </w:r>
          </w:p>
        </w:tc>
        <w:tc>
          <w:tcPr>
            <w:tcW w:w="2096" w:type="dxa"/>
          </w:tcPr>
          <w:p w14:paraId="3F28EFCD"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488</w:t>
            </w:r>
          </w:p>
          <w:p w14:paraId="208457FA"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267</w:t>
            </w:r>
          </w:p>
          <w:p w14:paraId="102FD6C2"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250</w:t>
            </w:r>
          </w:p>
          <w:p w14:paraId="164E8827"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208</w:t>
            </w:r>
          </w:p>
          <w:p w14:paraId="5DC9F212"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187</w:t>
            </w:r>
          </w:p>
          <w:p w14:paraId="27587555"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176</w:t>
            </w:r>
          </w:p>
          <w:p w14:paraId="0799FAB9"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171</w:t>
            </w:r>
          </w:p>
          <w:p w14:paraId="39345191"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89</w:t>
            </w:r>
          </w:p>
          <w:p w14:paraId="2729F0A8"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83</w:t>
            </w:r>
          </w:p>
          <w:p w14:paraId="0F0233BA"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66</w:t>
            </w:r>
          </w:p>
          <w:p w14:paraId="6287201D"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37</w:t>
            </w:r>
          </w:p>
          <w:p w14:paraId="74E7E58E"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30</w:t>
            </w:r>
          </w:p>
          <w:p w14:paraId="7F5E5D70"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17</w:t>
            </w:r>
          </w:p>
          <w:p w14:paraId="62337E68"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16</w:t>
            </w:r>
          </w:p>
          <w:p w14:paraId="6C854B32"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15</w:t>
            </w:r>
          </w:p>
          <w:p w14:paraId="50A2C130"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11</w:t>
            </w:r>
          </w:p>
          <w:p w14:paraId="0EDA2A61"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11</w:t>
            </w:r>
          </w:p>
          <w:p w14:paraId="629879D8"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11</w:t>
            </w:r>
          </w:p>
        </w:tc>
      </w:tr>
    </w:tbl>
    <w:p w14:paraId="4C18C96F" w14:textId="28EC2C11" w:rsidR="005F055D" w:rsidRDefault="005F055D"/>
    <w:p w14:paraId="1B8A9FD0" w14:textId="77777777" w:rsidR="005F055D" w:rsidRDefault="005F055D">
      <w:pPr>
        <w:rPr>
          <w:b/>
          <w:bCs/>
          <w:sz w:val="26"/>
          <w:szCs w:val="26"/>
        </w:rPr>
      </w:pPr>
      <w:r>
        <w:rPr>
          <w:b/>
          <w:bCs/>
          <w:sz w:val="26"/>
          <w:szCs w:val="26"/>
        </w:rPr>
        <w:br w:type="page"/>
      </w:r>
    </w:p>
    <w:p w14:paraId="07634DCA" w14:textId="0694F513" w:rsidR="005F055D" w:rsidRDefault="005F055D">
      <w:r w:rsidRPr="00A50C2F">
        <w:rPr>
          <w:b/>
          <w:bCs/>
          <w:sz w:val="26"/>
          <w:szCs w:val="26"/>
        </w:rPr>
        <w:t xml:space="preserve">Table </w:t>
      </w:r>
      <w:proofErr w:type="gramStart"/>
      <w:r w:rsidRPr="00A50C2F">
        <w:rPr>
          <w:b/>
          <w:bCs/>
          <w:sz w:val="26"/>
          <w:szCs w:val="26"/>
        </w:rPr>
        <w:t>5</w:t>
      </w:r>
      <w:r>
        <w:rPr>
          <w:rFonts w:hint="eastAsia"/>
          <w:b/>
          <w:bCs/>
          <w:sz w:val="26"/>
          <w:szCs w:val="26"/>
        </w:rPr>
        <w:t xml:space="preserve"> </w:t>
      </w:r>
      <w:r w:rsidRPr="00A50C2F">
        <w:rPr>
          <w:sz w:val="26"/>
          <w:szCs w:val="26"/>
          <w:lang w:val="vi-VN"/>
        </w:rPr>
        <w:t xml:space="preserve"> </w:t>
      </w:r>
      <w:r w:rsidRPr="00017144">
        <w:rPr>
          <w:i/>
          <w:iCs/>
          <w:sz w:val="26"/>
          <w:szCs w:val="26"/>
          <w:lang w:val="vi-VN"/>
        </w:rPr>
        <w:t>Most</w:t>
      </w:r>
      <w:proofErr w:type="gramEnd"/>
      <w:r w:rsidRPr="00017144">
        <w:rPr>
          <w:i/>
          <w:iCs/>
          <w:sz w:val="26"/>
          <w:szCs w:val="26"/>
        </w:rPr>
        <w:t xml:space="preserve"> Influential Articles of Bibliographic Coupling Analysis</w:t>
      </w:r>
      <w:r>
        <w:rPr>
          <w:rFonts w:hint="eastAsia"/>
          <w:i/>
          <w:iCs/>
          <w:sz w:val="26"/>
          <w:szCs w:val="26"/>
        </w:rPr>
        <w:t xml:space="preserve"> (c</w:t>
      </w:r>
      <w:r>
        <w:rPr>
          <w:i/>
          <w:iCs/>
          <w:sz w:val="26"/>
          <w:szCs w:val="26"/>
        </w:rPr>
        <w:t>ont.)</w:t>
      </w:r>
    </w:p>
    <w:tbl>
      <w:tblPr>
        <w:tblStyle w:val="21"/>
        <w:tblW w:w="0" w:type="auto"/>
        <w:tblLook w:val="04A0" w:firstRow="1" w:lastRow="0" w:firstColumn="1" w:lastColumn="0" w:noHBand="0" w:noVBand="1"/>
      </w:tblPr>
      <w:tblGrid>
        <w:gridCol w:w="3069"/>
        <w:gridCol w:w="3861"/>
        <w:gridCol w:w="2096"/>
      </w:tblGrid>
      <w:tr w:rsidR="005F055D" w:rsidRPr="00ED60C6" w14:paraId="5FFF4DEA" w14:textId="77777777" w:rsidTr="007E5C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9" w:type="dxa"/>
          </w:tcPr>
          <w:p w14:paraId="3BDB47A0" w14:textId="1BA049DF" w:rsidR="005F055D" w:rsidRPr="00ED60C6" w:rsidRDefault="005F055D" w:rsidP="005F055D">
            <w:pPr>
              <w:snapToGrid w:val="0"/>
              <w:spacing w:line="320" w:lineRule="exact"/>
              <w:jc w:val="center"/>
              <w:rPr>
                <w:sz w:val="22"/>
                <w:szCs w:val="22"/>
              </w:rPr>
            </w:pPr>
            <w:r w:rsidRPr="00ED60C6">
              <w:rPr>
                <w:sz w:val="22"/>
                <w:szCs w:val="22"/>
              </w:rPr>
              <w:t>Cluster</w:t>
            </w:r>
          </w:p>
        </w:tc>
        <w:tc>
          <w:tcPr>
            <w:tcW w:w="3861" w:type="dxa"/>
          </w:tcPr>
          <w:p w14:paraId="66579EE3" w14:textId="6F3EC308" w:rsidR="005F055D" w:rsidRPr="00ED60C6" w:rsidRDefault="005F055D" w:rsidP="005F055D">
            <w:pPr>
              <w:snapToGrid w:val="0"/>
              <w:spacing w:line="320" w:lineRule="exact"/>
              <w:cnfStyle w:val="100000000000" w:firstRow="1" w:lastRow="0" w:firstColumn="0" w:lastColumn="0" w:oddVBand="0" w:evenVBand="0" w:oddHBand="0" w:evenHBand="0" w:firstRowFirstColumn="0" w:firstRowLastColumn="0" w:lastRowFirstColumn="0" w:lastRowLastColumn="0"/>
              <w:rPr>
                <w:sz w:val="22"/>
                <w:szCs w:val="22"/>
              </w:rPr>
            </w:pPr>
            <w:r w:rsidRPr="00ED60C6">
              <w:rPr>
                <w:sz w:val="22"/>
                <w:szCs w:val="22"/>
              </w:rPr>
              <w:t>Most cited articles</w:t>
            </w:r>
          </w:p>
        </w:tc>
        <w:tc>
          <w:tcPr>
            <w:tcW w:w="2096" w:type="dxa"/>
          </w:tcPr>
          <w:p w14:paraId="4A775B88" w14:textId="005D8786" w:rsidR="005F055D" w:rsidRPr="00ED60C6" w:rsidRDefault="005F055D" w:rsidP="005F055D">
            <w:pPr>
              <w:snapToGrid w:val="0"/>
              <w:spacing w:line="320" w:lineRule="exact"/>
              <w:jc w:val="center"/>
              <w:cnfStyle w:val="100000000000" w:firstRow="1" w:lastRow="0" w:firstColumn="0" w:lastColumn="0" w:oddVBand="0" w:evenVBand="0" w:oddHBand="0" w:evenHBand="0" w:firstRowFirstColumn="0" w:firstRowLastColumn="0" w:lastRowFirstColumn="0" w:lastRowLastColumn="0"/>
              <w:rPr>
                <w:sz w:val="22"/>
                <w:szCs w:val="22"/>
              </w:rPr>
            </w:pPr>
            <w:r w:rsidRPr="00ED60C6">
              <w:rPr>
                <w:sz w:val="22"/>
                <w:szCs w:val="22"/>
              </w:rPr>
              <w:t xml:space="preserve">No. of </w:t>
            </w:r>
            <w:r w:rsidR="00116E6F">
              <w:rPr>
                <w:sz w:val="22"/>
                <w:szCs w:val="22"/>
              </w:rPr>
              <w:t>citations</w:t>
            </w:r>
          </w:p>
        </w:tc>
      </w:tr>
      <w:tr w:rsidR="005F055D" w:rsidRPr="00ED60C6" w14:paraId="10A316ED" w14:textId="77777777" w:rsidTr="000171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9" w:type="dxa"/>
            <w:vAlign w:val="center"/>
          </w:tcPr>
          <w:p w14:paraId="72C542A9" w14:textId="77777777" w:rsidR="005F055D" w:rsidRPr="00ED60C6" w:rsidRDefault="005F055D" w:rsidP="005F055D">
            <w:pPr>
              <w:snapToGrid w:val="0"/>
              <w:spacing w:line="320" w:lineRule="exact"/>
              <w:rPr>
                <w:sz w:val="22"/>
                <w:szCs w:val="22"/>
              </w:rPr>
            </w:pPr>
            <w:r w:rsidRPr="00ED60C6">
              <w:rPr>
                <w:sz w:val="22"/>
                <w:szCs w:val="22"/>
              </w:rPr>
              <w:t>The mixed effects of brand anthropomorphism on consumer responses</w:t>
            </w:r>
          </w:p>
        </w:tc>
        <w:tc>
          <w:tcPr>
            <w:tcW w:w="3861" w:type="dxa"/>
          </w:tcPr>
          <w:p w14:paraId="149B4FFF" w14:textId="77777777" w:rsidR="005F055D" w:rsidRPr="00ED60C6" w:rsidRDefault="005F055D" w:rsidP="005F055D">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Puzakova&lt;/Author&gt;&lt;Year&gt;2013&lt;/Year&gt;&lt;RecNum&gt;12&lt;/RecNum&gt;&lt;DisplayText&gt;Puzakova et al. (2013)&lt;/DisplayText&gt;&lt;record&gt;&lt;rec-number&gt;12&lt;/rec-number&gt;&lt;foreign-keys&gt;&lt;key app="EN" db-id="559fzaf0osetwre0zdnp9ppmtsvxsrapvw9f" timestamp="1687016697"&gt;12&lt;/key&gt;&lt;/foreign-keys&gt;&lt;ref-type name="Journal Article"&gt;17&lt;/ref-type&gt;&lt;contributors&gt;&lt;authors&gt;&lt;author&gt;Puzakova, M.&lt;/author&gt;&lt;author&gt;Kwak, H.&lt;/author&gt;&lt;author&gt;Rocereto, J. F.&lt;/author&gt;&lt;/authors&gt;&lt;/contributors&gt;&lt;auth-address&gt;Oregon State Univ, Coll Business, Corvallis, OR 97331 USA&amp;#xD;Drexel Univ, LeBow Coll Business, Philadelphia, PA USA&amp;#xD;Monmouth Univ, Leon Hess Business Sch, W Long Branch, NJ USA&lt;/auth-address&gt;&lt;titles&gt;&lt;title&gt;When Humanizing Brands Goes Wrong: The Detrimental Effect of Brand Anthropomorphization Amid Product Wrongdoings&lt;/title&gt;&lt;secondary-title&gt;JOURNAL OF MARKETING&lt;/secondary-title&gt;&lt;/titles&gt;&lt;periodical&gt;&lt;full-title&gt;Journal of Marketing&lt;/full-title&gt;&lt;/periodical&gt;&lt;pages&gt;81-100&lt;/pages&gt;&lt;volume&gt;77&lt;/volume&gt;&lt;number&gt;3&lt;/number&gt;&lt;keywords&gt;&lt;keyword&gt;brand anthropomorphization&lt;/keyword&gt;&lt;keyword&gt;implicit theory&lt;/keyword&gt;&lt;keyword&gt;negative publicity&lt;/keyword&gt;&lt;keyword&gt;product wrongdoings&lt;/keyword&gt;&lt;keyword&gt;response strategies&lt;/keyword&gt;&lt;keyword&gt;LAY THEORIES&lt;/keyword&gt;&lt;keyword&gt;IMPLICIT THEORIES&lt;/keyword&gt;&lt;keyword&gt;PERSON THEORIES&lt;/keyword&gt;&lt;keyword&gt;MODERATING ROLE&lt;/keyword&gt;&lt;keyword&gt;ATTRIBUTIONS&lt;/keyword&gt;&lt;keyword&gt;APOLOGY&lt;/keyword&gt;&lt;keyword&gt;IMPACT&lt;/keyword&gt;&lt;keyword&gt;MIND&lt;/keyword&gt;&lt;keyword&gt;EXPRESSIONS&lt;/keyword&gt;&lt;keyword&gt;PUBLICITY&lt;/keyword&gt;&lt;/keywords&gt;&lt;dates&gt;&lt;year&gt;2013&lt;/year&gt;&lt;pub-dates&gt;&lt;date&gt;MAY&lt;/date&gt;&lt;/pub-dates&gt;&lt;/dates&gt;&lt;isbn&gt;0022-2429&amp;#xD;1547-7185 J9 - J MARKETING&lt;/isbn&gt;&lt;accession-num&gt;WOS:000317803800006&lt;/accession-num&gt;&lt;urls&gt;&lt;/urls&gt;&lt;custom3&gt;Oregon State University&amp;#xD;Drexel University&amp;#xD;Monmouth University&lt;/custom3&gt;&lt;electronic-resource-num&gt;10.1509/jm.11.0510&lt;/electronic-resource-num&gt;&lt;language&gt;English&lt;/language&gt;&lt;/record&gt;&lt;/Cite&gt;&lt;/EndNote&gt;</w:instrText>
            </w:r>
            <w:r w:rsidRPr="00ED60C6">
              <w:rPr>
                <w:sz w:val="22"/>
                <w:szCs w:val="22"/>
              </w:rPr>
              <w:fldChar w:fldCharType="separate"/>
            </w:r>
            <w:r w:rsidRPr="00ED60C6">
              <w:rPr>
                <w:noProof/>
                <w:sz w:val="22"/>
                <w:szCs w:val="22"/>
              </w:rPr>
              <w:t>Puzakova et al. (2013)</w:t>
            </w:r>
            <w:r w:rsidRPr="00ED60C6">
              <w:rPr>
                <w:sz w:val="22"/>
                <w:szCs w:val="22"/>
              </w:rPr>
              <w:fldChar w:fldCharType="end"/>
            </w:r>
          </w:p>
          <w:p w14:paraId="2558B431" w14:textId="16D5AB38" w:rsidR="005F055D" w:rsidRPr="00ED60C6" w:rsidRDefault="005F055D" w:rsidP="005F055D">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Rauschnabel&lt;/Author&gt;&lt;Year&gt;2014&lt;/Year&gt;&lt;RecNum&gt;98&lt;/RecNum&gt;&lt;DisplayText&gt;Rauschnabel and Ahuvia (2014)&lt;/DisplayText&gt;&lt;record&gt;&lt;rec-number&gt;98&lt;/rec-number&gt;&lt;foreign-keys&gt;&lt;key app="EN" db-id="559fzaf0osetwre0zdnp9ppmtsvxsrapvw9f" timestamp="1687016697"&gt;98&lt;/key&gt;&lt;/foreign-keys&gt;&lt;ref-type name="Journal Article"&gt;17&lt;/ref-type&gt;&lt;contributors&gt;&lt;authors&gt;&lt;author&gt;Rauschnabel, P. A.&lt;/author&gt;&lt;author&gt;Ahuvia, A. C.&lt;/author&gt;&lt;/authors&gt;&lt;/contributors&gt;&lt;auth-address&gt;Otto Friedrich Univ Bamberg, Bamberg, Germany&amp;#xD;Univ Michigan, Mkt, Dearborn, MI 48128 USA&lt;/auth-address&gt;&lt;titles&gt;&lt;title&gt;You&amp;apos;re so lovable: Anthropomorphism and brand love&lt;/title&gt;&lt;secondary-title&gt;JOURNAL OF BRAND MANAGEMENT&lt;/secondary-title&gt;&lt;/titles&gt;&lt;periodical&gt;&lt;full-title&gt;Journal of Brand Management&lt;/full-title&gt;&lt;/periodical&gt;&lt;pages&gt;372-395&lt;/pages&gt;&lt;volume&gt;21&lt;/volume&gt;&lt;number&gt;5&lt;/number&gt;&lt;keywords&gt;&lt;keyword&gt;brand love&lt;/keyword&gt;&lt;keyword&gt;consumer-brand relationships&lt;/keyword&gt;&lt;keyword&gt;anthropomorphism&lt;/keyword&gt;&lt;keyword&gt;SELF&lt;/keyword&gt;&lt;keyword&gt;ANTECEDENTS&lt;/keyword&gt;&lt;keyword&gt;CONSUMERS&lt;/keyword&gt;&lt;keyword&gt;CONSEQUENCES&lt;/keyword&gt;&lt;keyword&gt;MATERIALISM&lt;/keyword&gt;&lt;keyword&gt;ACTIVATION&lt;/keyword&gt;&lt;keyword&gt;FRAMEWORK&lt;/keyword&gt;&lt;keyword&gt;DYNAMICS&lt;/keyword&gt;&lt;keyword&gt;INSIGHTS&lt;/keyword&gt;&lt;keyword&gt;BEHAVIOR&lt;/keyword&gt;&lt;/keywords&gt;&lt;dates&gt;&lt;year&gt;2014&lt;/year&gt;&lt;pub-dates&gt;&lt;date&gt;JUN-JUL&lt;/date&gt;&lt;/pub-dates&gt;&lt;/dates&gt;&lt;isbn&gt;1350-231X&amp;#xD;1479-1803 J9 - J BRAND MANAG&lt;/isbn&gt;&lt;accession-num&gt;WOS:000211393600003&lt;/accession-num&gt;&lt;urls&gt;&lt;/urls&gt;&lt;custom3&gt;Otto Friedrich University Bamberg&amp;#xD;University of Michigan System&amp;#xD;University of Michigan&lt;/custom3&gt;&lt;electronic-resource-num&gt;10.1057/bm.2014.14&lt;/electronic-resource-num&gt;&lt;language&gt;English&lt;/language&gt;&lt;/record&gt;&lt;/Cite&gt;&lt;/EndNote&gt;</w:instrText>
            </w:r>
            <w:r w:rsidRPr="00ED60C6">
              <w:rPr>
                <w:sz w:val="22"/>
                <w:szCs w:val="22"/>
              </w:rPr>
              <w:fldChar w:fldCharType="separate"/>
            </w:r>
            <w:r w:rsidRPr="00ED60C6">
              <w:rPr>
                <w:noProof/>
                <w:sz w:val="22"/>
                <w:szCs w:val="22"/>
              </w:rPr>
              <w:t>Rauschnabel and Ahuvia (2014)</w:t>
            </w:r>
            <w:r w:rsidRPr="00ED60C6">
              <w:rPr>
                <w:sz w:val="22"/>
                <w:szCs w:val="22"/>
              </w:rPr>
              <w:fldChar w:fldCharType="end"/>
            </w:r>
          </w:p>
          <w:p w14:paraId="57058B60" w14:textId="77777777" w:rsidR="005F055D" w:rsidRPr="00ED60C6" w:rsidRDefault="005F055D" w:rsidP="005F055D">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Kim&lt;/Author&gt;&lt;Year&gt;2015&lt;/Year&gt;&lt;RecNum&gt;124&lt;/RecNum&gt;&lt;DisplayText&gt;Kim and Kramer (2015)&lt;/DisplayText&gt;&lt;record&gt;&lt;rec-number&gt;124&lt;/rec-number&gt;&lt;foreign-keys&gt;&lt;key app="EN" db-id="559fzaf0osetwre0zdnp9ppmtsvxsrapvw9f" timestamp="1687016697"&gt;124&lt;/key&gt;&lt;/foreign-keys&gt;&lt;ref-type name="Journal Article"&gt;17&lt;/ref-type&gt;&lt;contributors&gt;&lt;authors&gt;&lt;author&gt;Kim, H. C.&lt;/author&gt;&lt;author&gt;Kramer, T.&lt;/author&gt;&lt;/authors&gt;&lt;/contributors&gt;&lt;auth-address&gt;Johns Hopkins Carey Business Sch, Baltimore, MD 21202 USA&amp;#xD;Univ S Carolina, Moore Sch Business, Columbia, SC 29208 USA&lt;/auth-address&gt;&lt;titles&gt;&lt;title&gt;Do Materialists Prefer the &amp;quot;Brand-as-Servant&amp;quot;? The Interactive Effect of Anthropomorphized Brand Roles and Materialism on Consumer Responses&lt;/title&gt;&lt;secondary-title&gt;JOURNAL OF CONSUMER RESEARCH&lt;/secondary-title&gt;&lt;/titles&gt;&lt;periodical&gt;&lt;full-title&gt;Journal of Consumer Research&lt;/full-title&gt;&lt;/periodical&gt;&lt;pages&gt;284-299&lt;/pages&gt;&lt;volume&gt;42&lt;/volume&gt;&lt;number&gt;2&lt;/number&gt;&lt;keywords&gt;&lt;keyword&gt;anthropomorphism&lt;/keyword&gt;&lt;keyword&gt;materialism&lt;/keyword&gt;&lt;keyword&gt;partner&lt;/keyword&gt;&lt;keyword&gt;servant&lt;/keyword&gt;&lt;keyword&gt;consumer-brand relationship&lt;/keyword&gt;&lt;keyword&gt;VALUES&lt;/keyword&gt;&lt;keyword&gt;ORIENTATION&lt;/keyword&gt;&lt;keyword&gt;CONSUMPTION&lt;/keyword&gt;&lt;keyword&gt;POWER&lt;/keyword&gt;&lt;keyword&gt;NARCISSISTS&lt;/keyword&gt;&lt;keyword&gt;POSSESSIONS&lt;/keyword&gt;&lt;keyword&gt;PRODUCTS&lt;/keyword&gt;&lt;keyword&gt;CHILDREN&lt;/keyword&gt;&lt;keyword&gt;ATTITUDE&lt;/keyword&gt;&lt;keyword&gt;SCALE&lt;/keyword&gt;&lt;/keywords&gt;&lt;dates&gt;&lt;year&gt;2015&lt;/year&gt;&lt;pub-dates&gt;&lt;date&gt;AUG&lt;/date&gt;&lt;/pub-dates&gt;&lt;/dates&gt;&lt;isbn&gt;0093-5301&amp;#xD;1537-5277 J9 - J CONSUM RES&lt;/isbn&gt;&lt;accession-num&gt;WOS:000360847100006&lt;/accession-num&gt;&lt;urls&gt;&lt;/urls&gt;&lt;custom3&gt;Johns Hopkins University&amp;#xD;University of South Carolina System&amp;#xD;University of South Carolina Columbia&lt;/custom3&gt;&lt;electronic-resource-num&gt;10.1093/jcr/ucv015&lt;/electronic-resource-num&gt;&lt;language&gt;English&lt;/language&gt;&lt;/record&gt;&lt;/Cite&gt;&lt;/EndNote&gt;</w:instrText>
            </w:r>
            <w:r w:rsidRPr="00ED60C6">
              <w:rPr>
                <w:sz w:val="22"/>
                <w:szCs w:val="22"/>
              </w:rPr>
              <w:fldChar w:fldCharType="separate"/>
            </w:r>
            <w:r w:rsidRPr="00ED60C6">
              <w:rPr>
                <w:noProof/>
                <w:sz w:val="22"/>
                <w:szCs w:val="22"/>
              </w:rPr>
              <w:t>Kim and Kramer (2015)</w:t>
            </w:r>
            <w:r w:rsidRPr="00ED60C6">
              <w:rPr>
                <w:sz w:val="22"/>
                <w:szCs w:val="22"/>
              </w:rPr>
              <w:fldChar w:fldCharType="end"/>
            </w:r>
          </w:p>
          <w:p w14:paraId="0AC0B7F9" w14:textId="77777777" w:rsidR="005F055D" w:rsidRPr="00ED60C6" w:rsidRDefault="005F055D" w:rsidP="005F055D">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Puzakova&lt;/Author&gt;&lt;Year&gt;2018&lt;/Year&gt;&lt;RecNum&gt;120&lt;/RecNum&gt;&lt;DisplayText&gt;Puzakova and Aggarwal (2018)&lt;/DisplayText&gt;&lt;record&gt;&lt;rec-number&gt;120&lt;/rec-number&gt;&lt;foreign-keys&gt;&lt;key app="EN" db-id="559fzaf0osetwre0zdnp9ppmtsvxsrapvw9f" timestamp="1687016697"&gt;120&lt;/key&gt;&lt;/foreign-keys&gt;&lt;ref-type name="Journal Article"&gt;17&lt;/ref-type&gt;&lt;contributors&gt;&lt;authors&gt;&lt;author&gt;Puzakova, M.&lt;/author&gt;&lt;author&gt;Aggarwal, P.&lt;/author&gt;&lt;/authors&gt;&lt;/contributors&gt;&lt;auth-address&gt;Lehigh Univ, Mkt, Coll Business &amp;amp; Econ, Dept Mkt, 621 Taylor St, Bethlehem, PA 18015 USA&amp;#xD;Univ Toronto, Mkt, Dept Management, 1265 Mil Trail, Scarborough, ON M1C 1A4, Canada&lt;/auth-address&gt;&lt;titles&gt;&lt;title&gt;Brands as Rivals: Consumer Pursuit of Distinctiveness and the Role of Brand Anthropomorphism&lt;/title&gt;&lt;secondary-title&gt;JOURNAL OF CONSUMER RESEARCH&lt;/secondary-title&gt;&lt;/titles&gt;&lt;periodical&gt;&lt;full-title&gt;Journal of Consumer Research&lt;/full-title&gt;&lt;/periodical&gt;&lt;pages&gt;869-888&lt;/pages&gt;&lt;volume&gt;45&lt;/volume&gt;&lt;number&gt;4&lt;/number&gt;&lt;keywords&gt;&lt;keyword&gt;brand anthropomorphism&lt;/keyword&gt;&lt;keyword&gt;distinctiveness motive&lt;/keyword&gt;&lt;keyword&gt;agency in identity expression&lt;/keyword&gt;&lt;keyword&gt;SELF-DETERMINATION&lt;/keyword&gt;&lt;keyword&gt;SCALE DEVELOPMENT&lt;/keyword&gt;&lt;keyword&gt;UNIQUENESS&lt;/keyword&gt;&lt;keyword&gt;IDENTITY&lt;/keyword&gt;&lt;keyword&gt;NEED&lt;/keyword&gt;&lt;keyword&gt;COMPETENCE&lt;/keyword&gt;&lt;keyword&gt;MOTIVATION&lt;/keyword&gt;&lt;keyword&gt;MIND&lt;/keyword&gt;&lt;keyword&gt;AUTONOMY&lt;/keyword&gt;&lt;keyword&gt;BEHAVIOR&lt;/keyword&gt;&lt;/keywords&gt;&lt;dates&gt;&lt;year&gt;2018&lt;/year&gt;&lt;pub-dates&gt;&lt;date&gt;DEC&lt;/date&gt;&lt;/pub-dates&gt;&lt;/dates&gt;&lt;isbn&gt;0093-5301&amp;#xD;1537-5277 J9 - J CONSUM RES&lt;/isbn&gt;&lt;accession-num&gt;WOS:000456672000011&lt;/accession-num&gt;&lt;urls&gt;&lt;/urls&gt;&lt;custom3&gt;Lehigh University&amp;#xD;University of Toronto&amp;#xD;University Toronto Scarborough&lt;/custom3&gt;&lt;electronic-resource-num&gt;10.1093/jcr/ucy035&lt;/electronic-resource-num&gt;&lt;language&gt;English&lt;/language&gt;&lt;/record&gt;&lt;/Cite&gt;&lt;/EndNote&gt;</w:instrText>
            </w:r>
            <w:r w:rsidRPr="00ED60C6">
              <w:rPr>
                <w:sz w:val="22"/>
                <w:szCs w:val="22"/>
              </w:rPr>
              <w:fldChar w:fldCharType="separate"/>
            </w:r>
            <w:r w:rsidRPr="00ED60C6">
              <w:rPr>
                <w:noProof/>
                <w:sz w:val="22"/>
                <w:szCs w:val="22"/>
              </w:rPr>
              <w:t>Puzakova and Aggarwal (2018)</w:t>
            </w:r>
            <w:r w:rsidRPr="00ED60C6">
              <w:rPr>
                <w:sz w:val="22"/>
                <w:szCs w:val="22"/>
              </w:rPr>
              <w:fldChar w:fldCharType="end"/>
            </w:r>
          </w:p>
          <w:p w14:paraId="1E5E739F" w14:textId="13BC7FC7" w:rsidR="005F055D" w:rsidRPr="00ED60C6" w:rsidRDefault="005F055D" w:rsidP="005F055D">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fldData xml:space="preserve">PEVuZE5vdGU+PENpdGUgQXV0aG9yWWVhcj0iMSI+PEF1dGhvcj52YW4gRXNjaDwvQXV0aG9yPjxZ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=
</w:fldData>
              </w:fldChar>
            </w:r>
            <w:r w:rsidRPr="00ED60C6">
              <w:rPr>
                <w:sz w:val="22"/>
                <w:szCs w:val="22"/>
              </w:rPr>
              <w:instrText xml:space="preserve"> ADDIN EN.CITE </w:instrText>
            </w:r>
            <w:r w:rsidRPr="00ED60C6">
              <w:rPr>
                <w:sz w:val="22"/>
                <w:szCs w:val="22"/>
              </w:rPr>
              <w:fldChar w:fldCharType="begin">
                <w:fldData xml:space="preserve">PEVuZE5vdGU+PENpdGUgQXV0aG9yWWVhcj0iMSI+PEF1dGhvcj52YW4gRXNjaDwvQXV0aG9yPjxZ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=
</w:fldData>
              </w:fldChar>
            </w:r>
            <w:r w:rsidRPr="00ED60C6">
              <w:rPr>
                <w:sz w:val="22"/>
                <w:szCs w:val="22"/>
              </w:rPr>
              <w:instrText xml:space="preserve"> ADDIN EN.CITE.DATA </w:instrText>
            </w:r>
            <w:r w:rsidRPr="00ED60C6">
              <w:rPr>
                <w:sz w:val="22"/>
                <w:szCs w:val="22"/>
              </w:rPr>
            </w:r>
            <w:r w:rsidRPr="00ED60C6">
              <w:rPr>
                <w:sz w:val="22"/>
                <w:szCs w:val="22"/>
              </w:rPr>
              <w:fldChar w:fldCharType="end"/>
            </w:r>
            <w:r w:rsidRPr="00ED60C6">
              <w:rPr>
                <w:sz w:val="22"/>
                <w:szCs w:val="22"/>
              </w:rPr>
            </w:r>
            <w:r w:rsidRPr="00ED60C6">
              <w:rPr>
                <w:sz w:val="22"/>
                <w:szCs w:val="22"/>
              </w:rPr>
              <w:fldChar w:fldCharType="separate"/>
            </w:r>
            <w:r w:rsidRPr="00ED60C6">
              <w:rPr>
                <w:noProof/>
                <w:sz w:val="22"/>
                <w:szCs w:val="22"/>
              </w:rPr>
              <w:t>van Esch et al. (2019)</w:t>
            </w:r>
            <w:r w:rsidRPr="00ED60C6">
              <w:rPr>
                <w:sz w:val="22"/>
                <w:szCs w:val="22"/>
              </w:rPr>
              <w:fldChar w:fldCharType="end"/>
            </w:r>
          </w:p>
          <w:p w14:paraId="28865C07" w14:textId="77777777" w:rsidR="005F055D" w:rsidRPr="00ED60C6" w:rsidRDefault="005F055D" w:rsidP="005F055D">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Kwak&lt;/Author&gt;&lt;Year&gt;2015&lt;/Year&gt;&lt;RecNum&gt;29&lt;/RecNum&gt;&lt;DisplayText&gt;Kwak et al. (2015)&lt;/DisplayText&gt;&lt;record&gt;&lt;rec-number&gt;29&lt;/rec-number&gt;&lt;foreign-keys&gt;&lt;key app="EN" db-id="559fzaf0osetwre0zdnp9ppmtsvxsrapvw9f" timestamp="1687016697"&gt;29&lt;/key&gt;&lt;/foreign-keys&gt;&lt;ref-type name="Journal Article"&gt;17&lt;/ref-type&gt;&lt;contributors&gt;&lt;authors&gt;&lt;author&gt;Kwak, H.&lt;/author&gt;&lt;author&gt;Puzakova, M.&lt;/author&gt;&lt;author&gt;Rocereto, J. F.&lt;/author&gt;&lt;/authors&gt;&lt;/contributors&gt;&lt;auth-address&gt;Drexel Univ, LeBow Coll Business, Mkt, Philadelphia, PA 19104 USA&amp;#xD;Lehigh Univ, Coll Business &amp;amp; Econ, Mkt, Bethlehem, PA USA&amp;#xD;Monmouth Univ, Leon Hess Business Sch, Mkt, Long Branch, NJ 07764 USA&lt;/auth-address&gt;&lt;titles&gt;&lt;title&gt;Better Not Smile at the Price: The Differential Role of Brand Anthropomorphization on Perceived Price Fairness&lt;/title&gt;&lt;secondary-title&gt;JOURNAL OF MARKETING&lt;/secondary-title&gt;&lt;/titles&gt;&lt;periodical&gt;&lt;full-title&gt;Journal of Marketing&lt;/full-title&gt;&lt;/periodical&gt;&lt;pages&gt;56-76&lt;/pages&gt;&lt;volume&gt;79&lt;/volume&gt;&lt;number&gt;4&lt;/number&gt;&lt;keywords&gt;&lt;keyword&gt;price fairness&lt;/keyword&gt;&lt;keyword&gt;brand anthropomorphization&lt;/keyword&gt;&lt;keyword&gt;agency-communion orientation&lt;/keyword&gt;&lt;keyword&gt;consumer-brand relationship norms&lt;/keyword&gt;&lt;keyword&gt;RELATIONSHIP NORMS&lt;/keyword&gt;&lt;keyword&gt;GENDER-DIFFERENCES&lt;/keyword&gt;&lt;keyword&gt;PERCEPTIONS&lt;/keyword&gt;&lt;keyword&gt;INFORMATION&lt;/keyword&gt;&lt;keyword&gt;JUSTICE&lt;/keyword&gt;&lt;keyword&gt;COMMUNION&lt;/keyword&gt;&lt;keyword&gt;CONSUMERS&lt;/keyword&gt;&lt;keyword&gt;BEHAVIOR&lt;/keyword&gt;&lt;keyword&gt;UNFAIR&lt;/keyword&gt;&lt;keyword&gt;AGENCY&lt;/keyword&gt;&lt;/keywords&gt;&lt;dates&gt;&lt;year&gt;2015&lt;/year&gt;&lt;pub-dates&gt;&lt;date&gt;JUL&lt;/date&gt;&lt;/pub-dates&gt;&lt;/dates&gt;&lt;isbn&gt;0022-2429&amp;#xD;1547-7185 J9 - J MARKETING&lt;/isbn&gt;&lt;accession-num&gt;WOS:000360209900004&lt;/accession-num&gt;&lt;urls&gt;&lt;/urls&gt;&lt;custom3&gt;Drexel University&amp;#xD;Lehigh University&amp;#xD;Monmouth University&lt;/custom3&gt;&lt;electronic-resource-num&gt;10.1509/jm.13.0410&lt;/electronic-resource-num&gt;&lt;language&gt;English&lt;/language&gt;&lt;/record&gt;&lt;/Cite&gt;&lt;/EndNote&gt;</w:instrText>
            </w:r>
            <w:r w:rsidRPr="00ED60C6">
              <w:rPr>
                <w:sz w:val="22"/>
                <w:szCs w:val="22"/>
              </w:rPr>
              <w:fldChar w:fldCharType="separate"/>
            </w:r>
            <w:r w:rsidRPr="00ED60C6">
              <w:rPr>
                <w:noProof/>
                <w:sz w:val="22"/>
                <w:szCs w:val="22"/>
              </w:rPr>
              <w:t>Kwak et al. (2015)</w:t>
            </w:r>
            <w:r w:rsidRPr="00ED60C6">
              <w:rPr>
                <w:sz w:val="22"/>
                <w:szCs w:val="22"/>
              </w:rPr>
              <w:fldChar w:fldCharType="end"/>
            </w:r>
          </w:p>
          <w:p w14:paraId="45853409" w14:textId="77777777" w:rsidR="005F055D" w:rsidRPr="00ED60C6" w:rsidRDefault="005F055D" w:rsidP="005F055D">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Puzakova&lt;/Author&gt;&lt;Year&gt;2017&lt;/Year&gt;&lt;RecNum&gt;123&lt;/RecNum&gt;&lt;DisplayText&gt;Puzakova and Kwak (2017)&lt;/DisplayText&gt;&lt;record&gt;&lt;rec-number&gt;123&lt;/rec-number&gt;&lt;foreign-keys&gt;&lt;key app="EN" db-id="559fzaf0osetwre0zdnp9ppmtsvxsrapvw9f" timestamp="1687016697"&gt;123&lt;/key&gt;&lt;/foreign-keys&gt;&lt;ref-type name="Journal Article"&gt;17&lt;/ref-type&gt;&lt;contributors&gt;&lt;authors&gt;&lt;author&gt;Puzakova, M.&lt;/author&gt;&lt;author&gt;Kwak, H.&lt;/author&gt;&lt;/authors&gt;&lt;/contributors&gt;&lt;auth-address&gt;Lehigh Univ, Mkt, Bethlehem, PA 18015 USA&amp;#xD;Drexel Univ, LeBow Coll Business, Mkt, Philadelphia, PA 19104 USA&lt;/auth-address&gt;&lt;titles&gt;&lt;title&gt;Should Anthropomorphized Brands Engage Customers? The Impact of Social Crowding on Brand Preferences&lt;/title&gt;&lt;secondary-title&gt;JOURNAL OF MARKETING&lt;/secondary-title&gt;&lt;/titles&gt;&lt;periodical&gt;&lt;full-title&gt;Journal of Marketing&lt;/full-title&gt;&lt;/periodical&gt;&lt;pages&gt;99-115&lt;/pages&gt;&lt;volume&gt;81&lt;/volume&gt;&lt;number&gt;6&lt;/number&gt;&lt;keywords&gt;&lt;keyword&gt;social crowdedness&lt;/keyword&gt;&lt;keyword&gt;brand anthropomorphization&lt;/keyword&gt;&lt;keyword&gt;interaction-oriented brands&lt;/keyword&gt;&lt;keyword&gt;social withdrawal&lt;/keyword&gt;&lt;keyword&gt;CONSEQUENCES&lt;/keyword&gt;&lt;keyword&gt;WITHDRAWAL&lt;/keyword&gt;&lt;keyword&gt;CONSUMERS&lt;/keyword&gt;&lt;keyword&gt;BEHAVIOR&lt;/keyword&gt;&lt;keyword&gt;DENSITY&lt;/keyword&gt;&lt;keyword&gt;ATTITUDES&lt;/keyword&gt;&lt;keyword&gt;RESPONSES&lt;/keyword&gt;&lt;keyword&gt;SETTINGS&lt;/keyword&gt;&lt;keyword&gt;PRODUCT&lt;/keyword&gt;&lt;keyword&gt;PRIVACY&lt;/keyword&gt;&lt;/keywords&gt;&lt;dates&gt;&lt;year&gt;2017&lt;/year&gt;&lt;pub-dates&gt;&lt;date&gt;NOV&lt;/date&gt;&lt;/pub-dates&gt;&lt;/dates&gt;&lt;isbn&gt;0022-2429&amp;#xD;1547-7185 J9 - J MARKETING&lt;/isbn&gt;&lt;accession-num&gt;WOS:000414223000006&lt;/accession-num&gt;&lt;urls&gt;&lt;/urls&gt;&lt;custom3&gt;Lehigh University&amp;#xD;Drexel University&lt;/custom3&gt;&lt;electronic-resource-num&gt;10.1509/jm.16.0211&lt;/electronic-resource-num&gt;&lt;language&gt;English&lt;/language&gt;&lt;/record&gt;&lt;/Cite&gt;&lt;/EndNote&gt;</w:instrText>
            </w:r>
            <w:r w:rsidRPr="00ED60C6">
              <w:rPr>
                <w:sz w:val="22"/>
                <w:szCs w:val="22"/>
              </w:rPr>
              <w:fldChar w:fldCharType="separate"/>
            </w:r>
            <w:r w:rsidRPr="00ED60C6">
              <w:rPr>
                <w:noProof/>
                <w:sz w:val="22"/>
                <w:szCs w:val="22"/>
              </w:rPr>
              <w:t>Puzakova and Kwak (2017)</w:t>
            </w:r>
            <w:r w:rsidRPr="00ED60C6">
              <w:rPr>
                <w:sz w:val="22"/>
                <w:szCs w:val="22"/>
              </w:rPr>
              <w:fldChar w:fldCharType="end"/>
            </w:r>
          </w:p>
          <w:p w14:paraId="222A1FA7" w14:textId="683410F7" w:rsidR="005F055D" w:rsidRPr="00ED60C6" w:rsidRDefault="005F055D" w:rsidP="005F055D">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fldData xml:space="preserve">PEVuZE5vdGU+PENpdGUgQXV0aG9yWWVhcj0iMSI+PEF1dGhvcj5IYW48L0F1dGhvcj48WWVhcj4y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</w:fldData>
              </w:fldChar>
            </w:r>
            <w:r w:rsidRPr="00ED60C6">
              <w:rPr>
                <w:sz w:val="22"/>
                <w:szCs w:val="22"/>
              </w:rPr>
              <w:instrText xml:space="preserve"> ADDIN EN.CITE </w:instrText>
            </w:r>
            <w:r w:rsidRPr="00ED60C6">
              <w:rPr>
                <w:sz w:val="22"/>
                <w:szCs w:val="22"/>
              </w:rPr>
              <w:fldChar w:fldCharType="begin">
                <w:fldData xml:space="preserve">PEVuZE5vdGU+PENpdGUgQXV0aG9yWWVhcj0iMSI+PEF1dGhvcj5IYW48L0F1dGhvcj48WWVhcj4y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</w:fldData>
              </w:fldChar>
            </w:r>
            <w:r w:rsidRPr="00ED60C6">
              <w:rPr>
                <w:sz w:val="22"/>
                <w:szCs w:val="22"/>
              </w:rPr>
              <w:instrText xml:space="preserve"> ADDIN EN.CITE.DATA </w:instrText>
            </w:r>
            <w:r w:rsidRPr="00ED60C6">
              <w:rPr>
                <w:sz w:val="22"/>
                <w:szCs w:val="22"/>
              </w:rPr>
            </w:r>
            <w:r w:rsidRPr="00ED60C6">
              <w:rPr>
                <w:sz w:val="22"/>
                <w:szCs w:val="22"/>
              </w:rPr>
              <w:fldChar w:fldCharType="end"/>
            </w:r>
            <w:r w:rsidRPr="00ED60C6">
              <w:rPr>
                <w:sz w:val="22"/>
                <w:szCs w:val="22"/>
              </w:rPr>
            </w:r>
            <w:r w:rsidRPr="00ED60C6">
              <w:rPr>
                <w:sz w:val="22"/>
                <w:szCs w:val="22"/>
              </w:rPr>
              <w:fldChar w:fldCharType="separate"/>
            </w:r>
            <w:r w:rsidRPr="00ED60C6">
              <w:rPr>
                <w:noProof/>
                <w:sz w:val="22"/>
                <w:szCs w:val="22"/>
              </w:rPr>
              <w:t>Han et al. (2019)</w:t>
            </w:r>
            <w:r w:rsidRPr="00ED60C6">
              <w:rPr>
                <w:sz w:val="22"/>
                <w:szCs w:val="22"/>
              </w:rPr>
              <w:fldChar w:fldCharType="end"/>
            </w:r>
          </w:p>
          <w:p w14:paraId="450D101A" w14:textId="77777777" w:rsidR="005F055D" w:rsidRPr="00ED60C6" w:rsidRDefault="005F055D" w:rsidP="005F055D">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Kim&lt;/Author&gt;&lt;Year&gt;2018&lt;/Year&gt;&lt;RecNum&gt;228&lt;/RecNum&gt;&lt;DisplayText&gt;Kim and McGill (2018)&lt;/DisplayText&gt;&lt;record&gt;&lt;rec-number&gt;228&lt;/rec-number&gt;&lt;foreign-keys&gt;&lt;key app="EN" db-id="559fzaf0osetwre0zdnp9ppmtsvxsrapvw9f" timestamp="1687016697"&gt;228&lt;/key&gt;&lt;/foreign-keys&gt;&lt;ref-type name="Journal Article"&gt;17&lt;/ref-type&gt;&lt;contributors&gt;&lt;authors&gt;&lt;author&gt;Kim, H. Y.&lt;/author&gt;&lt;author&gt;McGill, A. L.&lt;/author&gt;&lt;/authors&gt;&lt;/contributors&gt;&lt;auth-address&gt;Univ Chicago, Booth Sch Business, 5807 S Woodlawn Ave, Chicago, IL 60637 USA&amp;#xD;Univ Chicago, Booth Sch Business, Mkt &amp;amp; Behav Sci, 5807 S Woodlawn Ave, Chicago, IL 60637 USA&lt;/auth-address&gt;&lt;titles&gt;&lt;title&gt;Minions for the Rich? Financial Status Changes How Consumers See Products with Anthropomorphic Features&lt;/title&gt;&lt;secondary-title&gt;JOURNAL OF CONSUMER RESEARCH&lt;/secondary-title&gt;&lt;/titles&gt;&lt;periodical&gt;&lt;full-title&gt;Journal of Consumer Research&lt;/full-title&gt;&lt;/periodical&gt;&lt;pages&gt;429-450&lt;/pages&gt;&lt;volume&gt;45&lt;/volume&gt;&lt;number&gt;2&lt;/number&gt;&lt;keywords&gt;&lt;keyword&gt;anthropomorphism&lt;/keyword&gt;&lt;keyword&gt;financial status&lt;/keyword&gt;&lt;keyword&gt;agency perception&lt;/keyword&gt;&lt;keyword&gt;product liking&lt;/keyword&gt;&lt;keyword&gt;BRAND&lt;/keyword&gt;&lt;keyword&gt;LOYALTY&lt;/keyword&gt;&lt;keyword&gt;BELONG&lt;/keyword&gt;&lt;keyword&gt;DESIRE&lt;/keyword&gt;&lt;keyword&gt;MONEY&lt;/keyword&gt;&lt;keyword&gt;POWER&lt;/keyword&gt;&lt;keyword&gt;NEED&lt;/keyword&gt;&lt;keyword&gt;ME&lt;/keyword&gt;&lt;/keywords&gt;&lt;dates&gt;&lt;year&gt;2018&lt;/year&gt;&lt;pub-dates&gt;&lt;date&gt;AUG&lt;/date&gt;&lt;/pub-dates&gt;&lt;/dates&gt;&lt;isbn&gt;0093-5301&amp;#xD;1537-5277 J9 - J CONSUM RES&lt;/isbn&gt;&lt;accession-num&gt;WOS:000449045300010&lt;/accession-num&gt;&lt;urls&gt;&lt;/urls&gt;&lt;custom3&gt;University of Chicago&lt;/custom3&gt;&lt;electronic-resource-num&gt;10.1093/jcr/ucy006&lt;/electronic-resource-num&gt;&lt;language&gt;English&lt;/language&gt;&lt;/record&gt;&lt;/Cite&gt;&lt;/EndNote&gt;</w:instrText>
            </w:r>
            <w:r w:rsidRPr="00ED60C6">
              <w:rPr>
                <w:sz w:val="22"/>
                <w:szCs w:val="22"/>
              </w:rPr>
              <w:fldChar w:fldCharType="separate"/>
            </w:r>
            <w:r w:rsidRPr="00ED60C6">
              <w:rPr>
                <w:noProof/>
                <w:sz w:val="22"/>
                <w:szCs w:val="22"/>
              </w:rPr>
              <w:t>Kim and McGill (2018)</w:t>
            </w:r>
            <w:r w:rsidRPr="00ED60C6">
              <w:rPr>
                <w:sz w:val="22"/>
                <w:szCs w:val="22"/>
              </w:rPr>
              <w:fldChar w:fldCharType="end"/>
            </w:r>
          </w:p>
          <w:p w14:paraId="212F8565" w14:textId="77777777" w:rsidR="005F055D" w:rsidRPr="00ED60C6" w:rsidRDefault="005F055D" w:rsidP="005F055D">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Cooremans&lt;/Author&gt;&lt;Year&gt;2019&lt;/Year&gt;&lt;RecNum&gt;227&lt;/RecNum&gt;&lt;DisplayText&gt;Cooremans and Geuens (2019)&lt;/DisplayText&gt;&lt;record&gt;&lt;rec-number&gt;227&lt;/rec-number&gt;&lt;foreign-keys&gt;&lt;key app="EN" db-id="559fzaf0osetwre0zdnp9ppmtsvxsrapvw9f" timestamp="1687016697"&gt;227&lt;/key&gt;&lt;/foreign-keys&gt;&lt;ref-type name="Journal Article"&gt;17&lt;/ref-type&gt;&lt;contributors&gt;&lt;authors&gt;&lt;author&gt;Cooremans, K.&lt;/author&gt;&lt;author&gt;Geuens, M.&lt;/author&gt;&lt;/authors&gt;&lt;/contributors&gt;&lt;auth-address&gt;Univ Ghent, Dept Mkt, Ghent, Belgium&amp;#xD;Univ Ghent, Dept Mkt, Mkt, Ghent, Belgium&lt;/auth-address&gt;&lt;titles&gt;&lt;title&gt;Same but Different: Using Anthropomorphism in the Battle Against Food Waste&lt;/title&gt;&lt;secondary-title&gt;JOURNAL OF PUBLIC POLICY &amp;amp; MARKETING&lt;/secondary-title&gt;&lt;/titles&gt;&lt;pages&gt;232-245&lt;/pages&gt;&lt;volume&gt;38&lt;/volume&gt;&lt;number&gt;2&lt;/number&gt;&lt;keywords&gt;&lt;keyword&gt;anthropomorphism&lt;/keyword&gt;&lt;keyword&gt;environmental concern&lt;/keyword&gt;&lt;keyword&gt;food waste&lt;/keyword&gt;&lt;keyword&gt;misshapen produce&lt;/keyword&gt;&lt;keyword&gt;purchase intentions&lt;/keyword&gt;&lt;keyword&gt;CONSUMER DECISION-MAKING&lt;/keyword&gt;&lt;keyword&gt;SHAPE ABNORMALITY&lt;/keyword&gt;&lt;keyword&gt;BRAND-NAME&lt;/keyword&gt;&lt;keyword&gt;BEAUTIFUL&lt;/keyword&gt;&lt;keyword&gt;QUALITY&lt;/keyword&gt;&lt;keyword&gt;SUSTAINABILITY&lt;/keyword&gt;&lt;keyword&gt;DETERMINANTS&lt;/keyword&gt;&lt;keyword&gt;DIMENSIONS&lt;/keyword&gt;&lt;keyword&gt;CONGRUITY&lt;/keyword&gt;&lt;keyword&gt;GOODNESS&lt;/keyword&gt;&lt;/keywords&gt;&lt;dates&gt;&lt;year&gt;2019&lt;/year&gt;&lt;pub-dates&gt;&lt;date&gt;APR&lt;/date&gt;&lt;/pub-dates&gt;&lt;/dates&gt;&lt;isbn&gt;0743-9156&amp;#xD;1547-7207 J9 - J PUBLIC POLICY MARK&lt;/isbn&gt;&lt;accession-num&gt;WOS:000461716800007&lt;/accession-num&gt;&lt;urls&gt;&lt;/urls&gt;&lt;custom3&gt;Ghent University&lt;/custom3&gt;&lt;electronic-resource-num&gt;10.1177/0743915619827941&lt;/electronic-resource-num&gt;&lt;language&gt;English&lt;/language&gt;&lt;/record&gt;&lt;/Cite&gt;&lt;/EndNote&gt;</w:instrText>
            </w:r>
            <w:r w:rsidRPr="00ED60C6">
              <w:rPr>
                <w:sz w:val="22"/>
                <w:szCs w:val="22"/>
              </w:rPr>
              <w:fldChar w:fldCharType="separate"/>
            </w:r>
            <w:r w:rsidRPr="00ED60C6">
              <w:rPr>
                <w:noProof/>
                <w:sz w:val="22"/>
                <w:szCs w:val="22"/>
              </w:rPr>
              <w:t>Cooremans and Geuens (2019)</w:t>
            </w:r>
            <w:r w:rsidRPr="00ED60C6">
              <w:rPr>
                <w:sz w:val="22"/>
                <w:szCs w:val="22"/>
              </w:rPr>
              <w:fldChar w:fldCharType="end"/>
            </w:r>
          </w:p>
          <w:p w14:paraId="371D4643" w14:textId="4A838443" w:rsidR="005F055D" w:rsidRPr="00ED60C6" w:rsidRDefault="005F055D" w:rsidP="005F055D">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Letheren&lt;/Author&gt;&lt;Year&gt;2017&lt;/Year&gt;&lt;RecNum&gt;182&lt;/RecNum&gt;&lt;DisplayText&gt;Letheren et al. (2017)&lt;/DisplayText&gt;&lt;record&gt;&lt;rec-number&gt;182&lt;/rec-number&gt;&lt;foreign-keys&gt;&lt;key app="EN" db-id="559fzaf0osetwre0zdnp9ppmtsvxsrapvw9f" timestamp="1687016697"&gt;182&lt;/key&gt;&lt;/foreign-keys&gt;&lt;ref-type name="Journal Article"&gt;17&lt;/ref-type&gt;&lt;contributors&gt;&lt;authors&gt;&lt;author&gt;Letheren, K.&lt;/author&gt;&lt;author&gt;Martin, B. A. S.&lt;/author&gt;&lt;author&gt;Jin, H. S.&lt;/author&gt;&lt;/authors&gt;&lt;/contributors&gt;&lt;auth-address&gt;Queensland Univ Technol, QUT Business Sch, Sch Advertising Mkt &amp;amp; Publ Relat, 2 George St, Brisbane, Qld 4001, Australia&amp;#xD;Kyung Hee Univ, Coll Polit &amp;amp; Econ, 26 Kyungheedae Ro, Seoul 02447, South Korea&lt;/auth-address&gt;&lt;titles&gt;&lt;title&gt;Effects of personification and anthropomorphic tendency on destination attitude and travel intentions&lt;/title&gt;&lt;secondary-title&gt;TOURISM MANAGEMENT&lt;/secondary-title&gt;&lt;/titles&gt;&lt;periodical&gt;&lt;full-title&gt;Tourism Management&lt;/full-title&gt;&lt;/periodical&gt;&lt;pages&gt;65-75&lt;/pages&gt;&lt;volume&gt;62&lt;/volume&gt;&lt;keywords&gt;&lt;keyword&gt;Tourism branding&lt;/keyword&gt;&lt;keyword&gt;Destination marketing&lt;/keyword&gt;&lt;keyword&gt;Tourism communications&lt;/keyword&gt;&lt;keyword&gt;Personification&lt;/keyword&gt;&lt;keyword&gt;Anthropomorphic tendency&lt;/keyword&gt;&lt;keyword&gt;CIRCUMPLEX MODEL&lt;/keyword&gt;&lt;keyword&gt;PERSONALITY&lt;/keyword&gt;&lt;keyword&gt;SIMILARITY&lt;/keyword&gt;&lt;keyword&gt;VALIDATION&lt;/keyword&gt;&lt;keyword&gt;MOTIVATION&lt;/keyword&gt;&lt;keyword&gt;COMPONENTS&lt;/keyword&gt;&lt;keyword&gt;COGNITION&lt;/keyword&gt;&lt;keyword&gt;TOURISM&lt;/keyword&gt;&lt;keyword&gt;HUMANS&lt;/keyword&gt;&lt;keyword&gt;IMAGE&lt;/keyword&gt;&lt;/keywords&gt;&lt;dates&gt;&lt;year&gt;2017&lt;/year&gt;&lt;pub-dates&gt;&lt;date&gt;OCT&lt;/date&gt;&lt;/pub-dates&gt;&lt;/dates&gt;&lt;isbn&gt;0261-5177&amp;#xD;1879-3193 J9 - TOURISM MANAGE&lt;/isbn&gt;&lt;accession-num&gt;WOS:000403984600007&lt;/accession-num&gt;&lt;urls&gt;&lt;/urls&gt;&lt;custom3&gt;Queensland University of Technology (QUT)&amp;#xD;Kyung Hee University&lt;/custom3&gt;&lt;electronic-resource-num&gt;10.1016/j.tourman.2017.03.020&lt;/electronic-resource-num&gt;&lt;language&gt;English&lt;/language&gt;&lt;/record&gt;&lt;/Cite&gt;&lt;/EndNote&gt;</w:instrText>
            </w:r>
            <w:r w:rsidRPr="00ED60C6">
              <w:rPr>
                <w:sz w:val="22"/>
                <w:szCs w:val="22"/>
              </w:rPr>
              <w:fldChar w:fldCharType="separate"/>
            </w:r>
            <w:r w:rsidRPr="00ED60C6">
              <w:rPr>
                <w:noProof/>
                <w:sz w:val="22"/>
                <w:szCs w:val="22"/>
              </w:rPr>
              <w:t>Letheren et al. (2017)</w:t>
            </w:r>
            <w:r w:rsidRPr="00ED60C6">
              <w:rPr>
                <w:sz w:val="22"/>
                <w:szCs w:val="22"/>
              </w:rPr>
              <w:fldChar w:fldCharType="end"/>
            </w:r>
          </w:p>
          <w:p w14:paraId="791D589F" w14:textId="5169169E" w:rsidR="005F055D" w:rsidRPr="00ED60C6" w:rsidRDefault="005F055D" w:rsidP="005F055D">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Golossenko&lt;/Author&gt;&lt;Year&gt;2020&lt;/Year&gt;&lt;RecNum&gt;114&lt;/RecNum&gt;&lt;DisplayText&gt;Golossenko et al. (2020)&lt;/DisplayText&gt;&lt;record&gt;&lt;rec-number&gt;114&lt;/rec-number&gt;&lt;foreign-keys&gt;&lt;key app="EN" db-id="559fzaf0osetwre0zdnp9ppmtsvxsrapvw9f" timestamp="1687016697"&gt;114&lt;/key&gt;&lt;/foreign-keys&gt;&lt;ref-type name="Journal Article"&gt;17&lt;/ref-type&gt;&lt;contributors&gt;&lt;authors&gt;&lt;author&gt;Golossenko, A.&lt;/author&gt;&lt;author&gt;Pillai, K. G.&lt;/author&gt;&lt;author&gt;Aroean, L.&lt;/author&gt;&lt;/authors&gt;&lt;/contributors&gt;&lt;auth-address&gt;Univ East Anglia, Norwich Business Sch, Norwich Res Pk, Norwich NR4 7TJ, Norfolk, England&amp;#xD;Amrita Vishwa Vidyapeetham, Amrita Sch Business, Coimbatore, Tamil Nadu, India&lt;/auth-address&gt;&lt;titles&gt;&lt;title&gt;Seeing brands as humans: Development and validation of a brand anthropomorphism scale&lt;/title&gt;&lt;secondary-title&gt;INTERNATIONAL JOURNAL OF RESEARCH IN MARKETING&lt;/secondary-title&gt;&lt;/titles&gt;&lt;periodical&gt;&lt;full-title&gt;International Journal of Research in Marketing&lt;/full-title&gt;&lt;/periodical&gt;&lt;pages&gt;737-755&lt;/pages&gt;&lt;volume&gt;37&lt;/volume&gt;&lt;number&gt;4&lt;/number&gt;&lt;keywords&gt;&lt;keyword&gt;Brand anthropomorphism&lt;/keyword&gt;&lt;keyword&gt;Brand perception&lt;/keyword&gt;&lt;keyword&gt;Consumer-brand relationships&lt;/keyword&gt;&lt;keyword&gt;Scale development&lt;/keyword&gt;&lt;keyword&gt;Scale validation&lt;/keyword&gt;&lt;keyword&gt;FIT INDEXES&lt;/keyword&gt;&lt;keyword&gt;MEASUREMENT INVARIANCE&lt;/keyword&gt;&lt;keyword&gt;SELF&lt;/keyword&gt;&lt;keyword&gt;COMMITMENT&lt;/keyword&gt;&lt;keyword&gt;DIMENSIONS&lt;/keyword&gt;&lt;keyword&gt;MIND&lt;/keyword&gt;&lt;keyword&gt;RECOMMENDATIONS&lt;/keyword&gt;&lt;keyword&gt;DEHUMANIZATION&lt;/keyword&gt;&lt;keyword&gt;CONNECTEDNESS&lt;/keyword&gt;&lt;keyword&gt;ANTECEDENTS&lt;/keyword&gt;&lt;/keywords&gt;&lt;dates&gt;&lt;year&gt;2020&lt;/year&gt;&lt;pub-dates&gt;&lt;date&gt;DEC&lt;/date&gt;&lt;/pub-dates&gt;&lt;/dates&gt;&lt;isbn&gt;0167-8116&amp;#xD;1873-8001 J9 - INT J RES MARK&lt;/isbn&gt;&lt;accession-num&gt;WOS:000600706800005&lt;/accession-num&gt;&lt;urls&gt;&lt;/urls&gt;&lt;custom3&gt;University of East Anglia&amp;#xD;Amrita Vishwa Vidyapeetham&amp;#xD;Amrita Vishwa Vidyapeetham Coimbatore&lt;/custom3&gt;&lt;electronic-resource-num&gt;10.1016/j.ijresmar.2020.02.007&lt;/electronic-resource-num&gt;&lt;language&gt;English&lt;/language&gt;&lt;/record&gt;&lt;/Cite&gt;&lt;/EndNote&gt;</w:instrText>
            </w:r>
            <w:r w:rsidRPr="00ED60C6">
              <w:rPr>
                <w:sz w:val="22"/>
                <w:szCs w:val="22"/>
              </w:rPr>
              <w:fldChar w:fldCharType="separate"/>
            </w:r>
            <w:r w:rsidRPr="00ED60C6">
              <w:rPr>
                <w:noProof/>
                <w:sz w:val="22"/>
                <w:szCs w:val="22"/>
              </w:rPr>
              <w:t>Golossenko et al. (2020)</w:t>
            </w:r>
            <w:r w:rsidRPr="00ED60C6">
              <w:rPr>
                <w:sz w:val="22"/>
                <w:szCs w:val="22"/>
              </w:rPr>
              <w:fldChar w:fldCharType="end"/>
            </w:r>
          </w:p>
          <w:p w14:paraId="75DDB542" w14:textId="1FFD1C11" w:rsidR="005F055D" w:rsidRPr="00ED60C6" w:rsidRDefault="005F055D" w:rsidP="005F055D">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Letheren&lt;/Author&gt;&lt;Year&gt;2016&lt;/Year&gt;&lt;RecNum&gt;79&lt;/RecNum&gt;&lt;DisplayText&gt;Letheren et al. (2016)&lt;/DisplayText&gt;&lt;record&gt;&lt;rec-number&gt;79&lt;/rec-number&gt;&lt;foreign-keys&gt;&lt;key app="EN" db-id="559fzaf0osetwre0zdnp9ppmtsvxsrapvw9f" timestamp="1687016697"&gt;79&lt;/key&gt;&lt;/foreign-keys&gt;&lt;ref-type name="Journal Article"&gt;17&lt;/ref-type&gt;&lt;contributors&gt;&lt;authors&gt;&lt;author&gt;Letheren, K.&lt;/author&gt;&lt;author&gt;Kuhn, K. A. L.&lt;/author&gt;&lt;author&gt;Lings, I.&lt;/author&gt;&lt;author&gt;Pope, N. K. L.&lt;/author&gt;&lt;/authors&gt;&lt;/contributors&gt;&lt;auth-address&gt;Queensland Univ Technol, QUT Business Sch, Brisbane, Qld, Australia&amp;#xD;Cent Queensland Univ, Brisbane, Qld, Australia&lt;/auth-address&gt;&lt;titles&gt;&lt;title&gt;Individual difference factors related to anthropomorphic tendency&lt;/title&gt;&lt;secondary-title&gt;EUROPEAN JOURNAL OF MARKETING&lt;/secondary-title&gt;&lt;/titles&gt;&lt;periodical&gt;&lt;full-title&gt;European Journal of Marketing&lt;/full-title&gt;&lt;/periodical&gt;&lt;pages&gt;973-1002&lt;/pages&gt;&lt;volume&gt;50&lt;/volume&gt;&lt;number&gt;5-6&lt;/number&gt;&lt;keywords&gt;&lt;keyword&gt;Personality&lt;/keyword&gt;&lt;keyword&gt;Anthropomorphism&lt;/keyword&gt;&lt;keyword&gt;Anthropomorphic tendency&lt;/keyword&gt;&lt;keyword&gt;Experiential thinking&lt;/keyword&gt;&lt;keyword&gt;Individual differences&lt;/keyword&gt;&lt;keyword&gt;Rational thinking&lt;/keyword&gt;&lt;keyword&gt;BRAND PERSONIFICATION&lt;/keyword&gt;&lt;keyword&gt;SOCIAL COGNITION&lt;/keyword&gt;&lt;keyword&gt;AGE-DIFFERENCES&lt;/keyword&gt;&lt;keyword&gt;MIND&lt;/keyword&gt;&lt;keyword&gt;CONSCIENTIOUSNESS&lt;/keyword&gt;&lt;keyword&gt;THINKING&lt;/keyword&gt;&lt;keyword&gt;AGREEABLENESS&lt;/keyword&gt;&lt;keyword&gt;ATTRIBUTIONS&lt;/keyword&gt;&lt;keyword&gt;RESPONSES&lt;/keyword&gt;&lt;/keywords&gt;&lt;dates&gt;&lt;year&gt;2016&lt;/year&gt;&lt;/dates&gt;&lt;isbn&gt;0309-0566&amp;#xD;1758-7123 J9 - EUR J MARKETING&lt;/isbn&gt;&lt;accession-num&gt;WOS:000381214200013&lt;/accession-num&gt;&lt;urls&gt;&lt;/urls&gt;&lt;custom3&gt;Queensland University of Technology (QUT)&amp;#xD;Central Queensland University&lt;/custom3&gt;&lt;electronic-resource-num&gt;10.1108/EJM-05-2014-0291&lt;/electronic-resource-num&gt;&lt;language&gt;English&lt;/language&gt;&lt;/record&gt;&lt;/Cite&gt;&lt;/EndNote&gt;</w:instrText>
            </w:r>
            <w:r w:rsidRPr="00ED60C6">
              <w:rPr>
                <w:sz w:val="22"/>
                <w:szCs w:val="22"/>
              </w:rPr>
              <w:fldChar w:fldCharType="separate"/>
            </w:r>
            <w:r w:rsidRPr="00ED60C6">
              <w:rPr>
                <w:noProof/>
                <w:sz w:val="22"/>
                <w:szCs w:val="22"/>
              </w:rPr>
              <w:t>Letheren et al. (2016)</w:t>
            </w:r>
            <w:r w:rsidRPr="00ED60C6">
              <w:rPr>
                <w:sz w:val="22"/>
                <w:szCs w:val="22"/>
              </w:rPr>
              <w:fldChar w:fldCharType="end"/>
            </w:r>
          </w:p>
          <w:p w14:paraId="557F9B96" w14:textId="700973DC" w:rsidR="005F055D" w:rsidRPr="00ED60C6" w:rsidRDefault="005F055D" w:rsidP="005F055D">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fldData xml:space="preserve">PEVuZE5vdGU+PENpdGUgQXV0aG9yWWVhcj0iMSI+PEF1dGhvcj5Ld2FrPC9BdXRob3I+PFllYXI+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</w:fldData>
              </w:fldChar>
            </w:r>
            <w:r w:rsidRPr="00ED60C6">
              <w:rPr>
                <w:sz w:val="22"/>
                <w:szCs w:val="22"/>
              </w:rPr>
              <w:instrText xml:space="preserve"> ADDIN EN.CITE </w:instrText>
            </w:r>
            <w:r w:rsidRPr="00ED60C6">
              <w:rPr>
                <w:sz w:val="22"/>
                <w:szCs w:val="22"/>
              </w:rPr>
              <w:fldChar w:fldCharType="begin">
                <w:fldData xml:space="preserve">PEVuZE5vdGU+PENpdGUgQXV0aG9yWWVhcj0iMSI+PEF1dGhvcj5Ld2FrPC9BdXRob3I+PFllYXI+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</w:fldData>
              </w:fldChar>
            </w:r>
            <w:r w:rsidRPr="00ED60C6">
              <w:rPr>
                <w:sz w:val="22"/>
                <w:szCs w:val="22"/>
              </w:rPr>
              <w:instrText xml:space="preserve"> ADDIN EN.CITE.DATA </w:instrText>
            </w:r>
            <w:r w:rsidRPr="00ED60C6">
              <w:rPr>
                <w:sz w:val="22"/>
                <w:szCs w:val="22"/>
              </w:rPr>
            </w:r>
            <w:r w:rsidRPr="00ED60C6">
              <w:rPr>
                <w:sz w:val="22"/>
                <w:szCs w:val="22"/>
              </w:rPr>
              <w:fldChar w:fldCharType="end"/>
            </w:r>
            <w:r w:rsidRPr="00ED60C6">
              <w:rPr>
                <w:sz w:val="22"/>
                <w:szCs w:val="22"/>
              </w:rPr>
            </w:r>
            <w:r w:rsidRPr="00ED60C6">
              <w:rPr>
                <w:sz w:val="22"/>
                <w:szCs w:val="22"/>
              </w:rPr>
              <w:fldChar w:fldCharType="separate"/>
            </w:r>
            <w:r w:rsidRPr="00ED60C6">
              <w:rPr>
                <w:noProof/>
                <w:sz w:val="22"/>
                <w:szCs w:val="22"/>
              </w:rPr>
              <w:t>Kwak et al. (2017)</w:t>
            </w:r>
            <w:r w:rsidRPr="00ED60C6">
              <w:rPr>
                <w:sz w:val="22"/>
                <w:szCs w:val="22"/>
              </w:rPr>
              <w:fldChar w:fldCharType="end"/>
            </w:r>
          </w:p>
          <w:p w14:paraId="1B80B804" w14:textId="7CC0E15B" w:rsidR="005F055D" w:rsidRPr="00ED60C6" w:rsidRDefault="005F055D" w:rsidP="005F055D">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Chan&lt;/Author&gt;&lt;Year&gt;2020&lt;/Year&gt;&lt;RecNum&gt;223&lt;/RecNum&gt;&lt;DisplayText&gt;Chan (2020)&lt;/DisplayText&gt;&lt;record&gt;&lt;rec-number&gt;223&lt;/rec-number&gt;&lt;foreign-keys&gt;&lt;key app="EN" db-id="559fzaf0osetwre0zdnp9ppmtsvxsrapvw9f" timestamp="1687016697"&gt;223&lt;/key&gt;&lt;/foreign-keys&gt;&lt;ref-type name="Journal Article"&gt;17&lt;/ref-type&gt;&lt;contributors&gt;&lt;authors&gt;&lt;author&gt;Chan, E. Y.&lt;/author&gt;&lt;/authors&gt;&lt;/contributors&gt;&lt;auth-address&gt;Monash Univ, Caulfield, Vic, Australia&lt;/auth-address&gt;&lt;titles&gt;&lt;title&gt;Political Conservatism and Anthropomorphism: An Investigation&lt;/title&gt;&lt;secondary-title&gt;JOURNAL OF CONSUMER PSYCHOLOGY&lt;/secondary-title&gt;&lt;/titles&gt;&lt;periodical&gt;&lt;full-title&gt;Journal of Consumer Psychology&lt;/full-title&gt;&lt;/periodical&gt;&lt;pages&gt;515-524&lt;/pages&gt;&lt;volume&gt;30&lt;/volume&gt;&lt;number&gt;3&lt;/number&gt;&lt;keywords&gt;&lt;keyword&gt;Anthropomorphism&lt;/keyword&gt;&lt;keyword&gt;Political ideology&lt;/keyword&gt;&lt;keyword&gt;Uncertainty management&lt;/keyword&gt;&lt;keyword&gt;NEED&lt;/keyword&gt;&lt;keyword&gt;IDEOLOGY&lt;/keyword&gt;&lt;keyword&gt;UNCERTAINTY&lt;/keyword&gt;&lt;keyword&gt;BRANDS&lt;/keyword&gt;&lt;keyword&gt;MODEL&lt;/keyword&gt;&lt;keyword&gt;RISK&lt;/keyword&gt;&lt;keyword&gt;MIND&lt;/keyword&gt;&lt;/keywords&gt;&lt;dates&gt;&lt;year&gt;2020&lt;/year&gt;&lt;pub-dates&gt;&lt;date&gt;JUL&lt;/date&gt;&lt;/pub-dates&gt;&lt;/dates&gt;&lt;isbn&gt;1057-7408&amp;#xD;1532-7663 J9 - J CONSUM PSYCHOL&lt;/isbn&gt;&lt;accession-num&gt;WOS:000500519100001&lt;/accession-num&gt;&lt;urls&gt;&lt;/urls&gt;&lt;custom3&gt;Monash University&lt;/custom3&gt;&lt;custom6&gt;DEC 2019&lt;/custom6&gt;&lt;electronic-resource-num&gt;10.1002/jcpy.1147&lt;/electronic-resource-num&gt;&lt;language&gt;English&lt;/language&gt;&lt;/record&gt;&lt;/Cite&gt;&lt;/EndNote&gt;</w:instrText>
            </w:r>
            <w:r w:rsidRPr="00ED60C6">
              <w:rPr>
                <w:sz w:val="22"/>
                <w:szCs w:val="22"/>
              </w:rPr>
              <w:fldChar w:fldCharType="separate"/>
            </w:r>
            <w:r w:rsidRPr="00ED60C6">
              <w:rPr>
                <w:noProof/>
                <w:sz w:val="22"/>
                <w:szCs w:val="22"/>
              </w:rPr>
              <w:t>Chan (2020)</w:t>
            </w:r>
            <w:r w:rsidRPr="00ED60C6">
              <w:rPr>
                <w:sz w:val="22"/>
                <w:szCs w:val="22"/>
              </w:rPr>
              <w:fldChar w:fldCharType="end"/>
            </w:r>
          </w:p>
          <w:p w14:paraId="342021DC" w14:textId="77777777" w:rsidR="005F055D" w:rsidRPr="00ED60C6" w:rsidRDefault="005F055D" w:rsidP="005F055D">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Lee&lt;/Author&gt;&lt;Year&gt;2021&lt;/Year&gt;&lt;RecNum&gt;129&lt;/RecNum&gt;&lt;DisplayText&gt;Lee and Oh (2021)&lt;/DisplayText&gt;&lt;record&gt;&lt;rec-number&gt;129&lt;/rec-number&gt;&lt;foreign-keys&gt;&lt;key app="EN" db-id="559fzaf0osetwre0zdnp9ppmtsvxsrapvw9f" timestamp="1687016697"&gt;129&lt;/key&gt;&lt;/foreign-keys&gt;&lt;ref-type name="Journal Article"&gt;17&lt;/ref-type&gt;&lt;contributors&gt;&lt;authors&gt;&lt;author&gt;Lee, S.&lt;/author&gt;&lt;author&gt;Oh, H.&lt;/author&gt;&lt;/authors&gt;&lt;/contributors&gt;&lt;auth-address&gt;Kent State Univ, Hospitality Management, Coll Educ Hlth &amp;amp; Human Serv, White Hall 300A, Kent, OH 44242 USA&amp;#xD;Univ South Carolina, Coll Hospitality Retail &amp;amp; Sport Management, Carolina Coliseum, Suite 1000,701 Assembly St, Columbia, SC 29208 USA&lt;/auth-address&gt;&lt;titles&gt;&lt;title&gt;Anthropomorphism and its implications for advertising hotel brands&lt;/title&gt;&lt;secondary-title&gt;JOURNAL OF BUSINESS RESEARCH&lt;/secondary-title&gt;&lt;/titles&gt;&lt;periodical&gt;&lt;full-title&gt;Journal of Business Research&lt;/full-title&gt;&lt;/periodical&gt;&lt;pages&gt;455-464&lt;/pages&gt;&lt;volume&gt;129&lt;/volume&gt;&lt;keywords&gt;&lt;keyword&gt;Anthropomorphism&lt;/keyword&gt;&lt;keyword&gt;Hotel advertising&lt;/keyword&gt;&lt;keyword&gt;Warmth&lt;/keyword&gt;&lt;keyword&gt;Visit intentions&lt;/keyword&gt;&lt;keyword&gt;Advertising strategies&lt;/keyword&gt;&lt;keyword&gt;STEREOTYPE CONTENT&lt;/keyword&gt;&lt;keyword&gt;COMPETENCE&lt;/keyword&gt;&lt;keyword&gt;MODEL&lt;/keyword&gt;&lt;keyword&gt;POWER&lt;/keyword&gt;&lt;keyword&gt;PERSONIFICATION&lt;/keyword&gt;&lt;keyword&gt;DIMENSIONS&lt;/keyword&gt;&lt;keyword&gt;NONPROFITS&lt;/keyword&gt;&lt;keyword&gt;CONSUMERS&lt;/keyword&gt;&lt;keyword&gt;ROLES&lt;/keyword&gt;&lt;/keywords&gt;&lt;dates&gt;&lt;year&gt;2021&lt;/year&gt;&lt;pub-dates&gt;&lt;date&gt;MAY&lt;/date&gt;&lt;/pub-dates&gt;&lt;/dates&gt;&lt;isbn&gt;0148-2963&amp;#xD;1873-7978 J9 - J BUS RES&lt;/isbn&gt;&lt;accession-num&gt;WOS:000639120000041&lt;/accession-num&gt;&lt;urls&gt;&lt;/urls&gt;&lt;custom3&gt;University System of Ohio&amp;#xD;Kent State University&amp;#xD;Kent State University Kent&amp;#xD;Kent State University Salem&amp;#xD;University of South Carolina System&amp;#xD;University of South Carolina Columbia&lt;/custom3&gt;&lt;custom6&gt;APR 2021&lt;/custom6&gt;&lt;electronic-resource-num&gt;10.1016/j.jbusres.2019.09.053&lt;/electronic-resource-num&gt;&lt;language&gt;English&lt;/language&gt;&lt;/record&gt;&lt;/Cite&gt;&lt;/EndNote&gt;</w:instrText>
            </w:r>
            <w:r w:rsidRPr="00ED60C6">
              <w:rPr>
                <w:sz w:val="22"/>
                <w:szCs w:val="22"/>
              </w:rPr>
              <w:fldChar w:fldCharType="separate"/>
            </w:r>
            <w:r w:rsidRPr="00ED60C6">
              <w:rPr>
                <w:noProof/>
                <w:sz w:val="22"/>
                <w:szCs w:val="22"/>
              </w:rPr>
              <w:t>Lee and Oh (2021)</w:t>
            </w:r>
            <w:r w:rsidRPr="00ED60C6">
              <w:rPr>
                <w:sz w:val="22"/>
                <w:szCs w:val="22"/>
              </w:rPr>
              <w:fldChar w:fldCharType="end"/>
            </w:r>
          </w:p>
          <w:p w14:paraId="4FBFB56F" w14:textId="77777777" w:rsidR="005F055D" w:rsidRPr="00ED60C6" w:rsidRDefault="005F055D" w:rsidP="005F055D">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Srinivasan&lt;/Author&gt;&lt;Year&gt;2021&lt;/Year&gt;&lt;RecNum&gt;24&lt;/RecNum&gt;&lt;DisplayText&gt;Srinivasan and Sarial-Abi (2021)&lt;/DisplayText&gt;&lt;record&gt;&lt;rec-number&gt;24&lt;/rec-number&gt;&lt;foreign-keys&gt;&lt;key app="EN" db-id="559fzaf0osetwre0zdnp9ppmtsvxsrapvw9f" timestamp="1687016697"&gt;24&lt;/key&gt;&lt;/foreign-keys&gt;&lt;ref-type name="Journal Article"&gt;17&lt;/ref-type&gt;&lt;contributors&gt;&lt;authors&gt;&lt;author&gt;Srinivasan, R.&lt;/author&gt;&lt;author&gt;Sarial-Abi, G.&lt;/author&gt;&lt;/authors&gt;&lt;/contributors&gt;&lt;auth-address&gt;Univ Texas Austin, Mkt Adm, Austin, TX 78712 USA&amp;#xD;Copenhagen Business Sch, Mkt, Copenhagen, Denmark&lt;/auth-address&gt;&lt;titles&gt;&lt;title&gt;When Algorithms Fail: Consumers&amp;apos; Responses to Brand Harm Crises Caused by Algorithm Errors&lt;/title&gt;&lt;secondary-title&gt;JOURNAL OF MARKETING&lt;/secondary-title&gt;&lt;/titles&gt;&lt;periodical&gt;&lt;full-title&gt;Journal of Marketing&lt;/full-title&gt;&lt;/periodical&gt;&lt;pages&gt;74-91&lt;/pages&gt;&lt;volume&gt;85&lt;/volume&gt;&lt;number&gt;5&lt;/number&gt;&lt;keywords&gt;&lt;keyword&gt;algorithm errors&lt;/keyword&gt;&lt;keyword&gt;algorithmic marketing&lt;/keyword&gt;&lt;keyword&gt;brand harm crises&lt;/keyword&gt;&lt;keyword&gt;theory of mind perception&lt;/keyword&gt;&lt;keyword&gt;SELF-DISCLOSURE&lt;/keyword&gt;&lt;keyword&gt;MIND PERCEPTION&lt;/keyword&gt;&lt;keyword&gt;ANTHROPOMORPHISM&lt;/keyword&gt;&lt;keyword&gt;DIMENSIONS&lt;/keyword&gt;&lt;keyword&gt;INCREASES&lt;/keyword&gt;&lt;keyword&gt;AVERSION&lt;/keyword&gt;&lt;/keywords&gt;&lt;dates&gt;&lt;year&gt;2021&lt;/year&gt;&lt;pub-dates&gt;&lt;date&gt;SEP&lt;/date&gt;&lt;/pub-dates&gt;&lt;/dates&gt;&lt;isbn&gt;0022-2429&amp;#xD;1547-7185 J9 - J MARKETING&lt;/isbn&gt;&lt;accession-num&gt;WOS:000680549200001&lt;/accession-num&gt;&lt;urls&gt;&lt;/urls&gt;&lt;custom3&gt;University of Texas System&amp;#xD;University of Texas Austin&amp;#xD;Copenhagen Business School&lt;/custom3&gt;&lt;custom6&gt;JUN 2021&lt;/custom6&gt;&lt;custom7&gt;0022242921997082&lt;/custom7&gt;&lt;electronic-resource-num&gt;10.1177/0022242921997082&lt;/electronic-resource-num&gt;&lt;language&gt;English&lt;/language&gt;&lt;/record&gt;&lt;/Cite&gt;&lt;/EndNote&gt;</w:instrText>
            </w:r>
            <w:r w:rsidRPr="00ED60C6">
              <w:rPr>
                <w:sz w:val="22"/>
                <w:szCs w:val="22"/>
              </w:rPr>
              <w:fldChar w:fldCharType="separate"/>
            </w:r>
            <w:r w:rsidRPr="00ED60C6">
              <w:rPr>
                <w:noProof/>
                <w:sz w:val="22"/>
                <w:szCs w:val="22"/>
              </w:rPr>
              <w:t>Srinivasan and Sarial-Abi (2021)</w:t>
            </w:r>
            <w:r w:rsidRPr="00ED60C6">
              <w:rPr>
                <w:sz w:val="22"/>
                <w:szCs w:val="22"/>
              </w:rPr>
              <w:fldChar w:fldCharType="end"/>
            </w:r>
          </w:p>
          <w:p w14:paraId="08A04C3A" w14:textId="40A9C80E" w:rsidR="005F055D" w:rsidRPr="00ED60C6" w:rsidRDefault="005F055D" w:rsidP="005F055D">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Zhang&lt;/Author&gt;&lt;Year&gt;2020&lt;/Year&gt;&lt;RecNum&gt;166&lt;/RecNum&gt;&lt;DisplayText&gt;Zhang et al. (2020)&lt;/DisplayText&gt;&lt;record&gt;&lt;rec-number&gt;166&lt;/rec-number&gt;&lt;foreign-keys&gt;&lt;key app="EN" db-id="559fzaf0osetwre0zdnp9ppmtsvxsrapvw9f" timestamp="1687016697"&gt;166&lt;/key&gt;&lt;/foreign-keys&gt;&lt;ref-type name="Journal Article"&gt;17&lt;/ref-type&gt;&lt;contributors&gt;&lt;authors&gt;&lt;author&gt;Zhang, M. W.&lt;/author&gt;&lt;author&gt;Li, L.&lt;/author&gt;&lt;author&gt;Ye, Y. J.&lt;/author&gt;&lt;author&gt;Qin, K.&lt;/author&gt;&lt;author&gt;Zhong, J. N.&lt;/author&gt;&lt;/authors&gt;&lt;/contributors&gt;&lt;auth-address&gt;Zhejiang Univ Finance &amp;amp; Econ, Law &amp;amp; Polit Sch, Dongfang Coll, Hangzhou, Zhejiang, Peoples R China&amp;#xD;Zhejiang Univ, Dept Psychol &amp;amp; Behav Sci, 148 Tianmushan Rd, Hangzhou 310028, Peoples R China&amp;#xD;Shaoxing Univ, Coll Educ, Shaoxing, Peoples R China&amp;#xD;Hangzhou Dianzi Univ, Management Sch, Hangzhou, Peoples R China&lt;/auth-address&gt;&lt;titles&gt;&lt;title&gt;The effect of brand anthropomorphism, brand distinctiveness, and warmth on brand attitude: A mediated moderation model&lt;/title&gt;&lt;secondary-title&gt;JOURNAL OF CONSUMER BEHAVIOUR&lt;/secondary-title&gt;&lt;/titles&gt;&lt;periodical&gt;&lt;full-title&gt;Journal of Consumer Behaviour&lt;/full-title&gt;&lt;/periodical&gt;&lt;pages&gt;523-536&lt;/pages&gt;&lt;volume&gt;19&lt;/volume&gt;&lt;number&gt;5&lt;/number&gt;&lt;keywords&gt;&lt;keyword&gt;STEREOTYPE CONTENT&lt;/keyword&gt;&lt;keyword&gt;SEEING HUMAN&lt;/keyword&gt;&lt;keyword&gt;PERSONALITY&lt;/keyword&gt;&lt;keyword&gt;DIMENSIONS&lt;/keyword&gt;&lt;keyword&gt;CONSUMERS&lt;/keyword&gt;&lt;keyword&gt;TRUST&lt;/keyword&gt;&lt;keyword&gt;COMPETENCE&lt;/keyword&gt;&lt;keyword&gt;STRATEGIES&lt;/keyword&gt;&lt;keyword&gt;RESPONSES&lt;/keyword&gt;&lt;keyword&gt;INSIGHTS&lt;/keyword&gt;&lt;/keywords&gt;&lt;dates&gt;&lt;year&gt;2020&lt;/year&gt;&lt;pub-dates&gt;&lt;date&gt;SEP&lt;/date&gt;&lt;/pub-dates&gt;&lt;/dates&gt;&lt;isbn&gt;1472-0817&amp;#xD;1479-1838 J9 - J CONSUM BEHAV&lt;/isbn&gt;&lt;accession-num&gt;WOS:000538634500001&lt;/accession-num&gt;&lt;urls&gt;&lt;/urls&gt;&lt;custom3&gt;Zhejiang University of Finance &amp;amp; Economics&amp;#xD;Zhejiang University&amp;#xD;Shaoxing University&amp;#xD;Hangzhou Dianzi University&lt;/custom3&gt;&lt;custom6&gt;JUN 2020&lt;/custom6&gt;&lt;electronic-resource-num&gt;10.1002/cb.1835&lt;/electronic-resource-num&gt;&lt;language&gt;English&lt;/language&gt;&lt;/record&gt;&lt;/Cite&gt;&lt;/EndNote&gt;</w:instrText>
            </w:r>
            <w:r w:rsidRPr="00ED60C6">
              <w:rPr>
                <w:sz w:val="22"/>
                <w:szCs w:val="22"/>
              </w:rPr>
              <w:fldChar w:fldCharType="separate"/>
            </w:r>
            <w:r w:rsidRPr="00ED60C6">
              <w:rPr>
                <w:noProof/>
                <w:sz w:val="22"/>
                <w:szCs w:val="22"/>
              </w:rPr>
              <w:t>Zhang et al. (2020)</w:t>
            </w:r>
            <w:r w:rsidRPr="00ED60C6">
              <w:rPr>
                <w:sz w:val="22"/>
                <w:szCs w:val="22"/>
              </w:rPr>
              <w:fldChar w:fldCharType="end"/>
            </w:r>
          </w:p>
          <w:p w14:paraId="08990BF0" w14:textId="77777777" w:rsidR="005F055D" w:rsidRPr="00ED60C6" w:rsidRDefault="005F055D" w:rsidP="005F055D">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Wan&lt;/Author&gt;&lt;Year&gt;2021&lt;/Year&gt;&lt;RecNum&gt;264&lt;/RecNum&gt;&lt;DisplayText&gt;Wan and Chen (2021)&lt;/DisplayText&gt;&lt;record&gt;&lt;rec-number&gt;264&lt;/rec-number&gt;&lt;foreign-keys&gt;&lt;key app="EN" db-id="559fzaf0osetwre0zdnp9ppmtsvxsrapvw9f" timestamp="1687016697"&gt;264&lt;/key&gt;&lt;/foreign-keys&gt;&lt;ref-type name="Journal Article"&gt;17&lt;/ref-type&gt;&lt;contributors&gt;&lt;authors&gt;&lt;author&gt;Wan, E. W.&lt;/author&gt;&lt;author&gt;Chen, R. P.&lt;/author&gt;&lt;/authors&gt;&lt;/contributors&gt;&lt;auth-address&gt;Univ Hong Kong, Hong Kong, Peoples R China&amp;#xD;Hong Kong Baptist Univ, Hong Kong, Peoples R China&lt;/auth-address&gt;&lt;titles&gt;&lt;title&gt;Anthropomorphism and object attachment&lt;/title&gt;&lt;secondary-title&gt;CURRENT OPINION IN PSYCHOLOGY&lt;/secondary-title&gt;&lt;/titles&gt;&lt;pages&gt;88-93&lt;/pages&gt;&lt;volume&gt;39&lt;/volume&gt;&lt;keywords&gt;&lt;keyword&gt;BRANDS&lt;/keyword&gt;&lt;keyword&gt;PRODUCTS&lt;/keyword&gt;&lt;keyword&gt;EFFICACY&lt;/keyword&gt;&lt;keyword&gt;SLOT&lt;/keyword&gt;&lt;keyword&gt;ME&lt;/keyword&gt;&lt;/keywords&gt;&lt;dates&gt;&lt;year&gt;2021&lt;/year&gt;&lt;pub-dates&gt;&lt;date&gt;JUN&lt;/date&gt;&lt;/pub-dates&gt;&lt;/dates&gt;&lt;isbn&gt;2352-250X&amp;#xD;2352-2518 J9 - CURR OPIN PSYCHOL&lt;/isbn&gt;&lt;accession-num&gt;WOS:000656716000018&lt;/accession-num&gt;&lt;urls&gt;&lt;/urls&gt;&lt;custom3&gt;University of Hong Kong&amp;#xD;Hong Kong Baptist University&lt;/custom3&gt;&lt;electronic-resource-num&gt;10.1016/j.copsyc.2020.08.009&lt;/electronic-resource-num&gt;&lt;language&gt;English&lt;/language&gt;&lt;/record&gt;&lt;/Cite&gt;&lt;/EndNote&gt;</w:instrText>
            </w:r>
            <w:r w:rsidRPr="00ED60C6">
              <w:rPr>
                <w:sz w:val="22"/>
                <w:szCs w:val="22"/>
              </w:rPr>
              <w:fldChar w:fldCharType="separate"/>
            </w:r>
            <w:r w:rsidRPr="00ED60C6">
              <w:rPr>
                <w:noProof/>
                <w:sz w:val="22"/>
                <w:szCs w:val="22"/>
              </w:rPr>
              <w:t>Wan and Chen (2021)</w:t>
            </w:r>
            <w:r w:rsidRPr="00ED60C6">
              <w:rPr>
                <w:sz w:val="22"/>
                <w:szCs w:val="22"/>
              </w:rPr>
              <w:fldChar w:fldCharType="end"/>
            </w:r>
          </w:p>
          <w:p w14:paraId="726BB8DF" w14:textId="12C50D40" w:rsidR="005F055D" w:rsidRPr="00ED60C6" w:rsidRDefault="005F055D" w:rsidP="005F055D">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Han&lt;/Author&gt;&lt;Year&gt;2020&lt;/Year&gt;&lt;RecNum&gt;119&lt;/RecNum&gt;&lt;DisplayText&gt;Han et al. (2020)&lt;/DisplayText&gt;&lt;record&gt;&lt;rec-number&gt;119&lt;/rec-number&gt;&lt;foreign-keys&gt;&lt;key app="EN" db-id="559fzaf0osetwre0zdnp9ppmtsvxsrapvw9f" timestamp="1687016697"&gt;119&lt;/key&gt;&lt;/foreign-keys&gt;&lt;ref-type name="Journal Article"&gt;17&lt;/ref-type&gt;&lt;contributors&gt;&lt;authors&gt;&lt;author&gt;Han, B.&lt;/author&gt;&lt;author&gt;Wang, L. Y.&lt;/author&gt;&lt;author&gt;Li, X.&lt;/author&gt;&lt;/authors&gt;&lt;/contributors&gt;&lt;auth-address&gt;Shanghai Jiao Tong Univ, Antai Coll Econ &amp;amp; Management, Huashan Rd 1954, Shanghai 200030, Peoples R China&amp;#xD;Temple Univ, Dept Tourism &amp;amp; Hospitality Management, Philadelphia, PA 19122 USA&lt;/auth-address&gt;&lt;titles&gt;&lt;title&gt;To Collaborate or Serve? Effects of Anthropomorphized Brand Roles and Implicit Theories on Consumer Responses&lt;/title&gt;&lt;secondary-title&gt;CORNELL HOSPITALITY QUARTERLY&lt;/secondary-title&gt;&lt;/titles&gt;&lt;periodical&gt;&lt;full-title&gt;Cornell Hospitality Quarterly&lt;/full-title&gt;&lt;/periodical&gt;&lt;pages&gt;53-67&lt;/pages&gt;&lt;volume&gt;61&lt;/volume&gt;&lt;number&gt;1&lt;/number&gt;&lt;keywords&gt;&lt;keyword&gt;branding&lt;/keyword&gt;&lt;keyword&gt;anthropomorphism&lt;/keyword&gt;&lt;keyword&gt;personification&lt;/keyword&gt;&lt;keyword&gt;implicit theory&lt;/keyword&gt;&lt;keyword&gt;CO-CREATION&lt;/keyword&gt;&lt;keyword&gt;DESTINATION PERSONALITY&lt;/keyword&gt;&lt;keyword&gt;MINDSETS MATTER&lt;/keyword&gt;&lt;keyword&gt;SELF-EFFICACY&lt;/keyword&gt;&lt;keyword&gt;ATTRIBUTIONS&lt;/keyword&gt;&lt;keyword&gt;SATISFACTION&lt;/keyword&gt;&lt;keyword&gt;ACHIEVEMENT&lt;/keyword&gt;&lt;keyword&gt;MOTIVATION&lt;/keyword&gt;&lt;keyword&gt;ABILITY&lt;/keyword&gt;&lt;keyword&gt;GOALS&lt;/keyword&gt;&lt;/keywords&gt;&lt;dates&gt;&lt;year&gt;2020&lt;/year&gt;&lt;pub-dates&gt;&lt;date&gt;FEB&lt;/date&gt;&lt;/pub-dates&gt;&lt;/dates&gt;&lt;isbn&gt;1938-9655&amp;#xD;1938-9663 J9 - CORNELL HOSP Q&lt;/isbn&gt;&lt;accession-num&gt;WOS:000491190100001&lt;/accession-num&gt;&lt;urls&gt;&lt;/urls&gt;&lt;custom3&gt;Shanghai Jiao Tong University&amp;#xD;Pennsylvania Commonwealth System of Higher Education (PCSHE)&amp;#xD;Temple University&lt;/custom3&gt;&lt;custom6&gt;SEP 2019&lt;/custom6&gt;&lt;custom7&gt;1938965519874879&lt;/custom7&gt;&lt;electronic-resource-num&gt;10.1177/1938965519874879&lt;/electronic-resource-num&gt;&lt;language&gt;English&lt;/language&gt;&lt;/record&gt;&lt;/Cite&gt;&lt;/EndNote&gt;</w:instrText>
            </w:r>
            <w:r w:rsidRPr="00ED60C6">
              <w:rPr>
                <w:sz w:val="22"/>
                <w:szCs w:val="22"/>
              </w:rPr>
              <w:fldChar w:fldCharType="separate"/>
            </w:r>
            <w:r w:rsidRPr="00ED60C6">
              <w:rPr>
                <w:noProof/>
                <w:sz w:val="22"/>
                <w:szCs w:val="22"/>
              </w:rPr>
              <w:t>Han et al. (2020)</w:t>
            </w:r>
            <w:r w:rsidRPr="00ED60C6">
              <w:rPr>
                <w:sz w:val="22"/>
                <w:szCs w:val="22"/>
              </w:rPr>
              <w:fldChar w:fldCharType="end"/>
            </w:r>
          </w:p>
          <w:p w14:paraId="29A0362E" w14:textId="47364F58" w:rsidR="005F055D" w:rsidRPr="00ED60C6" w:rsidRDefault="005F055D" w:rsidP="005F055D">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Chen&lt;/Author&gt;&lt;Year&gt;2020&lt;/Year&gt;&lt;RecNum&gt;225&lt;/RecNum&gt;&lt;DisplayText&gt;Chen et al. (2020)&lt;/DisplayText&gt;&lt;record&gt;&lt;rec-number&gt;225&lt;/rec-number&gt;&lt;foreign-keys&gt;&lt;key app="EN" db-id="559fzaf0osetwre0zdnp9ppmtsvxsrapvw9f" timestamp="1687016697"&gt;225&lt;/key&gt;&lt;/foreign-keys&gt;&lt;ref-type name="Journal Article"&gt;17&lt;/ref-type&gt;&lt;contributors&gt;&lt;authors&gt;&lt;author&gt;Chen, F. Y.&lt;/author&gt;&lt;author&gt;Chen, R. P.&lt;/author&gt;&lt;author&gt;Yang, L.&lt;/author&gt;&lt;/authors&gt;&lt;/contributors&gt;&lt;auth-address&gt;Hong Kong Polytech Univ, Hong Kong, Peoples R China&amp;#xD;Hong Kong Baptist Univ, Hong Kong, Peoples R China&amp;#xD;Univ Texas Austin, Austin, TX 78712 USA&lt;/auth-address&gt;&lt;titles&gt;&lt;title&gt;When Sadness Comes Alive, Will It Be Less Painful? The Effects of Anthropomorphic Thinking on Sadness Regulation and Consumption&lt;/title&gt;&lt;secondary-title&gt;JOURNAL OF CONSUMER PSYCHOLOGY&lt;/secondary-title&gt;&lt;/titles&gt;&lt;periodical&gt;&lt;full-title&gt;Journal of Consumer Psychology&lt;/full-title&gt;&lt;/periodical&gt;&lt;pages&gt;277-295&lt;/pages&gt;&lt;volume&gt;30&lt;/volume&gt;&lt;number&gt;2&lt;/number&gt;&lt;keywords&gt;&lt;keyword&gt;Anthropomorphic thinking&lt;/keyword&gt;&lt;keyword&gt;Emotion regulation&lt;/keyword&gt;&lt;keyword&gt;Detachment&lt;/keyword&gt;&lt;keyword&gt;Self-control in consumption&lt;/keyword&gt;&lt;keyword&gt;CONSUMER&lt;/keyword&gt;&lt;keyword&gt;RESPONSES&lt;/keyword&gt;&lt;keyword&gt;AUTONOMY&lt;/keyword&gt;&lt;keyword&gt;EMOTION&lt;/keyword&gt;&lt;keyword&gt;IMPACT&lt;/keyword&gt;&lt;keyword&gt;BRANDS&lt;/keyword&gt;&lt;keyword&gt;HEART&lt;/keyword&gt;&lt;keyword&gt;WAIT&lt;/keyword&gt;&lt;/keywords&gt;&lt;dates&gt;&lt;year&gt;2020&lt;/year&gt;&lt;pub-dates&gt;&lt;date&gt;APR&lt;/date&gt;&lt;/pub-dates&gt;&lt;/dates&gt;&lt;isbn&gt;1057-7408&amp;#xD;1532-7663 J9 - J CONSUM PSYCHOL&lt;/isbn&gt;&lt;accession-num&gt;WOS:000490959200001&lt;/accession-num&gt;&lt;urls&gt;&lt;/urls&gt;&lt;custom3&gt;Hong Kong Polytechnic University&amp;#xD;Hong Kong Baptist University&amp;#xD;University of Texas System&amp;#xD;University of Texas Austin&lt;/custom3&gt;&lt;custom6&gt;OCT 2019&lt;/custom6&gt;&lt;electronic-resource-num&gt;10.1002/jcpy.1137&lt;/electronic-resource-num&gt;&lt;language&gt;English&lt;/language&gt;&lt;/record&gt;&lt;/Cite&gt;&lt;/EndNote&gt;</w:instrText>
            </w:r>
            <w:r w:rsidRPr="00ED60C6">
              <w:rPr>
                <w:sz w:val="22"/>
                <w:szCs w:val="22"/>
              </w:rPr>
              <w:fldChar w:fldCharType="separate"/>
            </w:r>
            <w:r w:rsidRPr="00ED60C6">
              <w:rPr>
                <w:noProof/>
                <w:sz w:val="22"/>
                <w:szCs w:val="22"/>
              </w:rPr>
              <w:t>Chen et al. (2020)</w:t>
            </w:r>
            <w:r w:rsidRPr="00ED60C6">
              <w:rPr>
                <w:sz w:val="22"/>
                <w:szCs w:val="22"/>
              </w:rPr>
              <w:fldChar w:fldCharType="end"/>
            </w:r>
          </w:p>
        </w:tc>
        <w:tc>
          <w:tcPr>
            <w:tcW w:w="2096" w:type="dxa"/>
          </w:tcPr>
          <w:p w14:paraId="024B3D3C" w14:textId="77777777" w:rsidR="005F055D" w:rsidRPr="00ED60C6" w:rsidRDefault="005F055D" w:rsidP="005F055D">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194</w:t>
            </w:r>
          </w:p>
          <w:p w14:paraId="1B78D4F5" w14:textId="77777777" w:rsidR="005F055D" w:rsidRPr="00ED60C6" w:rsidRDefault="005F055D" w:rsidP="005F055D">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138</w:t>
            </w:r>
          </w:p>
          <w:p w14:paraId="058E6A4A" w14:textId="77777777" w:rsidR="005F055D" w:rsidRPr="00ED60C6" w:rsidRDefault="005F055D" w:rsidP="005F055D">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83</w:t>
            </w:r>
          </w:p>
          <w:p w14:paraId="4390549A" w14:textId="77777777" w:rsidR="005F055D" w:rsidRPr="00ED60C6" w:rsidRDefault="005F055D" w:rsidP="005F055D">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76</w:t>
            </w:r>
          </w:p>
          <w:p w14:paraId="130A68DF" w14:textId="77777777" w:rsidR="005F055D" w:rsidRPr="00ED60C6" w:rsidRDefault="005F055D" w:rsidP="005F055D">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76</w:t>
            </w:r>
          </w:p>
          <w:p w14:paraId="1165ED16" w14:textId="77777777" w:rsidR="005F055D" w:rsidRPr="00ED60C6" w:rsidRDefault="005F055D" w:rsidP="005F055D">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68</w:t>
            </w:r>
          </w:p>
          <w:p w14:paraId="0E450FB4" w14:textId="77777777" w:rsidR="005F055D" w:rsidRPr="00ED60C6" w:rsidRDefault="005F055D" w:rsidP="005F055D">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52</w:t>
            </w:r>
          </w:p>
          <w:p w14:paraId="0A783466" w14:textId="77777777" w:rsidR="005F055D" w:rsidRPr="00ED60C6" w:rsidRDefault="005F055D" w:rsidP="005F055D">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51</w:t>
            </w:r>
          </w:p>
          <w:p w14:paraId="407EF5E3" w14:textId="77777777" w:rsidR="005F055D" w:rsidRPr="00ED60C6" w:rsidRDefault="005F055D" w:rsidP="005F055D">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44</w:t>
            </w:r>
          </w:p>
          <w:p w14:paraId="61ABCE38" w14:textId="77777777" w:rsidR="005F055D" w:rsidRPr="00ED60C6" w:rsidRDefault="005F055D" w:rsidP="005F055D">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41</w:t>
            </w:r>
          </w:p>
          <w:p w14:paraId="1713227F" w14:textId="77777777" w:rsidR="005F055D" w:rsidRPr="00ED60C6" w:rsidRDefault="005F055D" w:rsidP="005F055D">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40</w:t>
            </w:r>
          </w:p>
          <w:p w14:paraId="541F280B" w14:textId="77777777" w:rsidR="005F055D" w:rsidRPr="00ED60C6" w:rsidRDefault="005F055D" w:rsidP="005F055D">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34</w:t>
            </w:r>
          </w:p>
          <w:p w14:paraId="4A5019E4" w14:textId="77777777" w:rsidR="005F055D" w:rsidRPr="00ED60C6" w:rsidRDefault="005F055D" w:rsidP="005F055D">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27</w:t>
            </w:r>
          </w:p>
          <w:p w14:paraId="7DFE2F3E" w14:textId="77777777" w:rsidR="005F055D" w:rsidRPr="00ED60C6" w:rsidRDefault="005F055D" w:rsidP="005F055D">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25</w:t>
            </w:r>
          </w:p>
          <w:p w14:paraId="1B67618D" w14:textId="77777777" w:rsidR="005F055D" w:rsidRPr="00ED60C6" w:rsidRDefault="005F055D" w:rsidP="005F055D">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25</w:t>
            </w:r>
          </w:p>
          <w:p w14:paraId="681613CB" w14:textId="77777777" w:rsidR="005F055D" w:rsidRPr="00ED60C6" w:rsidRDefault="005F055D" w:rsidP="005F055D">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22</w:t>
            </w:r>
          </w:p>
          <w:p w14:paraId="32024E14" w14:textId="77777777" w:rsidR="005F055D" w:rsidRPr="00ED60C6" w:rsidRDefault="005F055D" w:rsidP="005F055D">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21</w:t>
            </w:r>
          </w:p>
          <w:p w14:paraId="1D7A2E5C" w14:textId="77777777" w:rsidR="005F055D" w:rsidRPr="00ED60C6" w:rsidRDefault="005F055D" w:rsidP="005F055D">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16</w:t>
            </w:r>
          </w:p>
          <w:p w14:paraId="735131C5" w14:textId="77777777" w:rsidR="005F055D" w:rsidRPr="00ED60C6" w:rsidRDefault="005F055D" w:rsidP="005F055D">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14</w:t>
            </w:r>
          </w:p>
          <w:p w14:paraId="0CEF552B" w14:textId="77777777" w:rsidR="005F055D" w:rsidRPr="00ED60C6" w:rsidRDefault="005F055D" w:rsidP="005F055D">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13</w:t>
            </w:r>
          </w:p>
          <w:p w14:paraId="54A31D2C" w14:textId="77777777" w:rsidR="005F055D" w:rsidRPr="00ED60C6" w:rsidRDefault="005F055D" w:rsidP="005F055D">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12</w:t>
            </w:r>
          </w:p>
        </w:tc>
      </w:tr>
      <w:tr w:rsidR="00A50C2F" w:rsidRPr="00ED60C6" w14:paraId="37745902" w14:textId="77777777" w:rsidTr="00017144">
        <w:tc>
          <w:tcPr>
            <w:cnfStyle w:val="001000000000" w:firstRow="0" w:lastRow="0" w:firstColumn="1" w:lastColumn="0" w:oddVBand="0" w:evenVBand="0" w:oddHBand="0" w:evenHBand="0" w:firstRowFirstColumn="0" w:firstRowLastColumn="0" w:lastRowFirstColumn="0" w:lastRowLastColumn="0"/>
            <w:tcW w:w="3069" w:type="dxa"/>
            <w:vAlign w:val="center"/>
          </w:tcPr>
          <w:p w14:paraId="5BB331D3" w14:textId="77777777" w:rsidR="006B7047" w:rsidRPr="00ED60C6" w:rsidRDefault="006B7047" w:rsidP="00ED60C6">
            <w:pPr>
              <w:snapToGrid w:val="0"/>
              <w:spacing w:line="320" w:lineRule="exact"/>
              <w:rPr>
                <w:sz w:val="22"/>
                <w:szCs w:val="22"/>
              </w:rPr>
            </w:pPr>
            <w:r w:rsidRPr="00ED60C6">
              <w:rPr>
                <w:sz w:val="22"/>
                <w:szCs w:val="22"/>
              </w:rPr>
              <w:t>Adopting brand anthropomorphism in the digital context</w:t>
            </w:r>
          </w:p>
        </w:tc>
        <w:tc>
          <w:tcPr>
            <w:tcW w:w="3861" w:type="dxa"/>
          </w:tcPr>
          <w:p w14:paraId="048B608B" w14:textId="4460CC5A" w:rsidR="006B7047" w:rsidRPr="00ED60C6" w:rsidRDefault="006B7047" w:rsidP="00ED60C6">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fldChar w:fldCharType="begin"/>
            </w:r>
            <w:r w:rsidR="0077656E" w:rsidRPr="00ED60C6">
              <w:rPr>
                <w:sz w:val="22"/>
                <w:szCs w:val="22"/>
              </w:rPr>
              <w:instrText xml:space="preserve"> ADDIN EN.CITE &lt;EndNote&gt;&lt;Cite AuthorYear="1"&gt;&lt;Author&gt;Xiao&lt;/Author&gt;&lt;Year&gt;2021&lt;/Year&gt;&lt;RecNum&gt;348&lt;/RecNum&gt;&lt;DisplayText&gt;Xiao and Kumar (2021)&lt;/DisplayText&gt;&lt;record&gt;&lt;rec-number&gt;348&lt;/rec-number&gt;&lt;foreign-keys&gt;&lt;key app="EN" db-id="559fzaf0osetwre0zdnp9ppmtsvxsrapvw9f" timestamp="1687016697"&gt;348&lt;/key&gt;&lt;/foreign-keys&gt;&lt;ref-type name="Journal Article"&gt;17&lt;/ref-type&gt;&lt;contributors&gt;&lt;authors&gt;&lt;author&gt;Xiao, L.&lt;/author&gt;&lt;author&gt;Kumar, V.&lt;/author&gt;&lt;/authors&gt;&lt;/contributors&gt;&lt;auth-address&gt;Fudan Univ, Sch Management, Shanghai, Peoples R China&amp;#xD;Georgia State Univ, J Mack Robinson Coll Business, 3348 Peachtree Rd,NE Tower Pl 200,Suite 204, Atlanta, GA 30303 USA&lt;/auth-address&gt;&lt;titles&gt;&lt;title&gt;Robotics for Customer Service: A Useful Complement or an Ultimate Substitute?&lt;/title&gt;&lt;secondary-title&gt;JOURNAL OF SERVICE RESEARCH&lt;/secondary-title&gt;&lt;/titles&gt;&lt;periodical&gt;&lt;full-title&gt;Journal of Service Research&lt;/full-title&gt;&lt;/periodical&gt;&lt;pages&gt;9-29&lt;/pages&gt;&lt;volume&gt;24&lt;/volume&gt;&lt;number&gt;1&lt;/number&gt;&lt;keywords&gt;&lt;keyword&gt;robotics&lt;/keyword&gt;&lt;keyword&gt;customer service&lt;/keyword&gt;&lt;keyword&gt;degree of robotics adoption&lt;/keyword&gt;&lt;keyword&gt;COMPUTER SELF-EFFICACY&lt;/keyword&gt;&lt;keyword&gt;INFORMATION-TECHNOLOGY&lt;/keyword&gt;&lt;keyword&gt;USER ACCEPTANCE&lt;/keyword&gt;&lt;keyword&gt;CONSUMER&lt;/keyword&gt;&lt;keyword&gt;AUTOMATION&lt;/keyword&gt;&lt;keyword&gt;INVOLVEMENT&lt;/keyword&gt;&lt;keyword&gt;ADOPTION&lt;/keyword&gt;&lt;keyword&gt;IMPACT&lt;/keyword&gt;&lt;keyword&gt;MODEL&lt;/keyword&gt;&lt;keyword&gt;ANTHROPOMORPHISM&lt;/keyword&gt;&lt;/keywords&gt;&lt;dates&gt;&lt;year&gt;2021&lt;/year&gt;&lt;pub-dates&gt;&lt;date&gt;FEB&lt;/date&gt;&lt;/pub-dates&gt;&lt;/dates&gt;&lt;isbn&gt;1094-6705&amp;#xD;1552-7379 J9 - J SERV RES-US&lt;/isbn&gt;&lt;accession-num&gt;WOS:000490584700001&lt;/accession-num&gt;&lt;urls&gt;&lt;/urls&gt;&lt;custom3&gt;Fudan University&amp;#xD;University System of Georgia&amp;#xD;Georgia State University&lt;/custom3&gt;&lt;custom6&gt;SEP 2019&lt;/custom6&gt;&lt;custom7&gt;1094670519878881&lt;/custom7&gt;&lt;electronic-resource-num&gt;10.1177/1094670519878881&lt;/electronic-resource-num&gt;&lt;language&gt;English&lt;/language&gt;&lt;/record&gt;&lt;/Cite&gt;&lt;/EndNote&gt;</w:instrText>
            </w:r>
            <w:r w:rsidRPr="00ED60C6">
              <w:rPr>
                <w:sz w:val="22"/>
                <w:szCs w:val="22"/>
              </w:rPr>
              <w:fldChar w:fldCharType="separate"/>
            </w:r>
            <w:r w:rsidRPr="00ED60C6">
              <w:rPr>
                <w:noProof/>
                <w:sz w:val="22"/>
                <w:szCs w:val="22"/>
              </w:rPr>
              <w:t>Xiao and Kumar (2021)</w:t>
            </w:r>
            <w:r w:rsidRPr="00ED60C6">
              <w:rPr>
                <w:sz w:val="22"/>
                <w:szCs w:val="22"/>
              </w:rPr>
              <w:fldChar w:fldCharType="end"/>
            </w:r>
          </w:p>
          <w:p w14:paraId="720375C2" w14:textId="77777777" w:rsidR="006B7047" w:rsidRPr="00ED60C6" w:rsidRDefault="006B7047" w:rsidP="00ED60C6">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fldChar w:fldCharType="begin">
                <w:fldData xml:space="preserve">PEVuZE5vdGU+PENpdGUgQXV0aG9yWWVhcj0iMSI+PEF1dGhvcj5QZWxhdTwvQXV0aG9yPjxZZWFy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</w:fldData>
              </w:fldChar>
            </w:r>
            <w:r w:rsidRPr="00ED60C6">
              <w:rPr>
                <w:sz w:val="22"/>
                <w:szCs w:val="22"/>
              </w:rPr>
              <w:instrText xml:space="preserve"> ADDIN EN.CITE </w:instrText>
            </w:r>
            <w:r w:rsidRPr="00ED60C6">
              <w:rPr>
                <w:sz w:val="22"/>
                <w:szCs w:val="22"/>
              </w:rPr>
              <w:fldChar w:fldCharType="begin">
                <w:fldData xml:space="preserve">PEVuZE5vdGU+PENpdGUgQXV0aG9yWWVhcj0iMSI+PEF1dGhvcj5QZWxhdTwvQXV0aG9yPjxZZWFy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</w:fldData>
              </w:fldChar>
            </w:r>
            <w:r w:rsidRPr="00ED60C6">
              <w:rPr>
                <w:sz w:val="22"/>
                <w:szCs w:val="22"/>
              </w:rPr>
              <w:instrText xml:space="preserve"> ADDIN EN.CITE.DATA </w:instrText>
            </w:r>
            <w:r w:rsidRPr="00ED60C6">
              <w:rPr>
                <w:sz w:val="22"/>
                <w:szCs w:val="22"/>
              </w:rPr>
            </w:r>
            <w:r w:rsidRPr="00ED60C6">
              <w:rPr>
                <w:sz w:val="22"/>
                <w:szCs w:val="22"/>
              </w:rPr>
              <w:fldChar w:fldCharType="end"/>
            </w:r>
            <w:r w:rsidRPr="00ED60C6">
              <w:rPr>
                <w:sz w:val="22"/>
                <w:szCs w:val="22"/>
              </w:rPr>
            </w:r>
            <w:r w:rsidRPr="00ED60C6">
              <w:rPr>
                <w:sz w:val="22"/>
                <w:szCs w:val="22"/>
              </w:rPr>
              <w:fldChar w:fldCharType="separate"/>
            </w:r>
            <w:r w:rsidRPr="00ED60C6">
              <w:rPr>
                <w:noProof/>
                <w:sz w:val="22"/>
                <w:szCs w:val="22"/>
              </w:rPr>
              <w:t>Pelau et al. (2021)</w:t>
            </w:r>
            <w:r w:rsidRPr="00ED60C6">
              <w:rPr>
                <w:sz w:val="22"/>
                <w:szCs w:val="22"/>
              </w:rPr>
              <w:fldChar w:fldCharType="end"/>
            </w:r>
          </w:p>
          <w:p w14:paraId="09C97556" w14:textId="362B8D19" w:rsidR="006B7047" w:rsidRPr="00ED60C6" w:rsidRDefault="006B7047" w:rsidP="00ED60C6">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fldChar w:fldCharType="begin"/>
            </w:r>
            <w:r w:rsidR="0077656E" w:rsidRPr="00ED60C6">
              <w:rPr>
                <w:sz w:val="22"/>
                <w:szCs w:val="22"/>
              </w:rPr>
              <w:instrText xml:space="preserve"> ADDIN EN.CITE &lt;EndNote&gt;&lt;Cite AuthorYear="1"&gt;&lt;Author&gt;Perez-Vega&lt;/Author&gt;&lt;Year&gt;2018&lt;/Year&gt;&lt;RecNum&gt;167&lt;/RecNum&gt;&lt;DisplayText&gt;Perez-Vega et al. (2018)&lt;/DisplayText&gt;&lt;record&gt;&lt;rec-number&gt;167&lt;/rec-number&gt;&lt;foreign-keys&gt;&lt;key app="EN" db-id="559fzaf0osetwre0zdnp9ppmtsvxsrapvw9f" timestamp="1687016697"&gt;167&lt;/key&gt;&lt;/foreign-keys&gt;&lt;ref-type name="Journal Article"&gt;17&lt;/ref-type&gt;&lt;contributors&gt;&lt;authors&gt;&lt;author&gt;Perez-Vega, R.&lt;/author&gt;&lt;author&gt;Taheri, B.&lt;/author&gt;&lt;author&gt;Farrington, T.&lt;/author&gt;&lt;author&gt;O&amp;apos;Gorman, K.&lt;/author&gt;&lt;/authors&gt;&lt;/contributors&gt;&lt;auth-address&gt;Univ Reading, Henley Business Sch, Reading, Berks, England&amp;#xD;Heriot Watt Univ, Sch Social Sci, Edinburgh EH14 4AS, Midlothian, Scotland&lt;/auth-address&gt;&lt;titles&gt;&lt;title&gt;On being attractive, social and visually appealing in social media: The effects of anthropomorphic tourism brands on Facebook fan pages&lt;/title&gt;&lt;secondary-title&gt;TOURISM MANAGEMENT&lt;/secondary-title&gt;&lt;/titles&gt;&lt;periodical&gt;&lt;full-title&gt;Tourism Management&lt;/full-title&gt;&lt;/periodical&gt;&lt;pages&gt;339-347&lt;/pages&gt;&lt;volume&gt;66&lt;/volume&gt;&lt;keywords&gt;&lt;keyword&gt;Social interactive value&lt;/keyword&gt;&lt;keyword&gt;Visual appearance&lt;/keyword&gt;&lt;keyword&gt;Identity attractiveness&lt;/keyword&gt;&lt;keyword&gt;Fan page engagement&lt;/keyword&gt;&lt;keyword&gt;Social response theory&lt;/keyword&gt;&lt;keyword&gt;CUSTOMER ENGAGEMENT&lt;/keyword&gt;&lt;keyword&gt;WEB SITE&lt;/keyword&gt;&lt;keyword&gt;FLOW EXPERIENCE&lt;/keyword&gt;&lt;keyword&gt;BEHAVIOR&lt;/keyword&gt;&lt;keyword&gt;MODELS&lt;/keyword&gt;&lt;keyword&gt;ENVIRONMENTS&lt;/keyword&gt;&lt;keyword&gt;GUIDELINES&lt;/keyword&gt;&lt;keyword&gt;CONSUMERS&lt;/keyword&gt;&lt;keyword&gt;VISITORS&lt;/keyword&gt;&lt;keyword&gt;QUALITY&lt;/keyword&gt;&lt;/keywords&gt;&lt;dates&gt;&lt;year&gt;2018&lt;/year&gt;&lt;pub-dates&gt;&lt;date&gt;JUN&lt;/date&gt;&lt;/pub-dates&gt;&lt;/dates&gt;&lt;isbn&gt;0261-5177&amp;#xD;1879-3193 J9 - TOURISM MANAGE&lt;/isbn&gt;&lt;accession-num&gt;WOS:000426231600029&lt;/accession-num&gt;&lt;urls&gt;&lt;/urls&gt;&lt;custom3&gt;University of Reading&amp;#xD;Heriot Watt University&lt;/custom3&gt;&lt;electronic-resource-num&gt;10.1016/j.tourman.2017.11.013&lt;/electronic-resource-num&gt;&lt;language&gt;English&lt;/language&gt;&lt;/record&gt;&lt;/Cite&gt;&lt;/EndNote&gt;</w:instrText>
            </w:r>
            <w:r w:rsidRPr="00ED60C6">
              <w:rPr>
                <w:sz w:val="22"/>
                <w:szCs w:val="22"/>
              </w:rPr>
              <w:fldChar w:fldCharType="separate"/>
            </w:r>
            <w:r w:rsidRPr="00ED60C6">
              <w:rPr>
                <w:noProof/>
                <w:sz w:val="22"/>
                <w:szCs w:val="22"/>
              </w:rPr>
              <w:t>Perez-Vega et al. (2018)</w:t>
            </w:r>
            <w:r w:rsidRPr="00ED60C6">
              <w:rPr>
                <w:sz w:val="22"/>
                <w:szCs w:val="22"/>
              </w:rPr>
              <w:fldChar w:fldCharType="end"/>
            </w:r>
          </w:p>
          <w:p w14:paraId="10A7206A" w14:textId="5F41904D" w:rsidR="006B7047" w:rsidRPr="00ED60C6" w:rsidRDefault="006B7047" w:rsidP="00ED60C6">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fldChar w:fldCharType="begin">
                <w:fldData xml:space="preserve">PEVuZE5vdGU+PENpdGUgQXV0aG9yWWVhcj0iMSI+PEF1dGhvcj5TcmVlamVzaDwvQXV0aG9yPjxZ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</w:fldData>
              </w:fldChar>
            </w:r>
            <w:r w:rsidR="0077656E" w:rsidRPr="00ED60C6">
              <w:rPr>
                <w:sz w:val="22"/>
                <w:szCs w:val="22"/>
              </w:rPr>
              <w:instrText xml:space="preserve"> ADDIN EN.CITE </w:instrText>
            </w:r>
            <w:r w:rsidR="0077656E" w:rsidRPr="00ED60C6">
              <w:rPr>
                <w:sz w:val="22"/>
                <w:szCs w:val="22"/>
              </w:rPr>
              <w:fldChar w:fldCharType="begin">
                <w:fldData xml:space="preserve">PEVuZE5vdGU+PENpdGUgQXV0aG9yWWVhcj0iMSI+PEF1dGhvcj5TcmVlamVzaDwvQXV0aG9yPjxZ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</w:fldData>
              </w:fldChar>
            </w:r>
            <w:r w:rsidR="0077656E" w:rsidRPr="00ED60C6">
              <w:rPr>
                <w:sz w:val="22"/>
                <w:szCs w:val="22"/>
              </w:rPr>
              <w:instrText xml:space="preserve"> ADDIN EN.CITE.DATA </w:instrText>
            </w:r>
            <w:r w:rsidR="0077656E" w:rsidRPr="00ED60C6">
              <w:rPr>
                <w:sz w:val="22"/>
                <w:szCs w:val="22"/>
              </w:rPr>
            </w:r>
            <w:r w:rsidR="0077656E" w:rsidRPr="00ED60C6">
              <w:rPr>
                <w:sz w:val="22"/>
                <w:szCs w:val="22"/>
              </w:rPr>
              <w:fldChar w:fldCharType="end"/>
            </w:r>
            <w:r w:rsidRPr="00ED60C6">
              <w:rPr>
                <w:sz w:val="22"/>
                <w:szCs w:val="22"/>
              </w:rPr>
            </w:r>
            <w:r w:rsidRPr="00ED60C6">
              <w:rPr>
                <w:sz w:val="22"/>
                <w:szCs w:val="22"/>
              </w:rPr>
              <w:fldChar w:fldCharType="separate"/>
            </w:r>
            <w:r w:rsidRPr="00ED60C6">
              <w:rPr>
                <w:noProof/>
                <w:sz w:val="22"/>
                <w:szCs w:val="22"/>
              </w:rPr>
              <w:t>Sreejesh et al. (2020)</w:t>
            </w:r>
            <w:r w:rsidRPr="00ED60C6">
              <w:rPr>
                <w:sz w:val="22"/>
                <w:szCs w:val="22"/>
              </w:rPr>
              <w:fldChar w:fldCharType="end"/>
            </w:r>
          </w:p>
          <w:p w14:paraId="76933083" w14:textId="77777777" w:rsidR="006B7047" w:rsidRPr="00ED60C6" w:rsidRDefault="006B7047" w:rsidP="00ED60C6">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Foehr&lt;/Author&gt;&lt;Year&gt;2020&lt;/Year&gt;&lt;RecNum&gt;326&lt;/RecNum&gt;&lt;DisplayText&gt;Foehr and Germelmann (2020)&lt;/DisplayText&gt;&lt;record&gt;&lt;rec-number&gt;326&lt;/rec-number&gt;&lt;foreign-keys&gt;&lt;key app="EN" db-id="559fzaf0osetwre0zdnp9ppmtsvxsrapvw9f" timestamp="1687016697"&gt;326&lt;/key&gt;&lt;/foreign-keys&gt;&lt;ref-type name="Journal Article"&gt;17&lt;/ref-type&gt;&lt;contributors&gt;&lt;authors&gt;&lt;author&gt;Foehr, J.&lt;/author&gt;&lt;author&gt;Germelmann, C. C.&lt;/author&gt;&lt;/authors&gt;&lt;/contributors&gt;&lt;auth-address&gt;Univ Bayreuth, Dept Mkt &amp;amp; Serv, Univ Str 30, D-95447 Bayreuth, Germany&amp;#xD;Univ Bayreuth, Dept Mkt &amp;amp; Serv, Mkt &amp;amp; Consumer Behav, Univ Str 30, D-95447 Bayreuth, Germany&lt;/auth-address&gt;&lt;titles&gt;&lt;title&gt;Alexa, Can I Trust You? Exploring Consumer Paths to Trust in Smart Voice-Interaction Technologies&lt;/title&gt;&lt;secondary-title&gt;JOURNAL OF THE ASSOCIATION FOR CONSUMER RESEARCH&lt;/secondary-title&gt;&lt;/titles&gt;&lt;periodical&gt;&lt;full-title&gt;Journal of the Association for Consumer Research&lt;/full-title&gt;&lt;/periodical&gt;&lt;pages&gt;181-205&lt;/pages&gt;&lt;volume&gt;5&lt;/volume&gt;&lt;number&gt;2&lt;/number&gt;&lt;keywords&gt;&lt;keyword&gt;ANTHROPOMORPHISM INCREASES TRUST&lt;/keyword&gt;&lt;keyword&gt;SOCIAL RESPONSES&lt;/keyword&gt;&lt;keyword&gt;INTERNET&lt;/keyword&gt;&lt;keyword&gt;USERS&lt;/keyword&gt;&lt;keyword&gt;HOME&lt;/keyword&gt;&lt;keyword&gt;MINDLESSNESS&lt;/keyword&gt;&lt;keyword&gt;EMOTION&lt;/keyword&gt;&lt;keyword&gt;CULTURE&lt;/keyword&gt;&lt;keyword&gt;PRIVACY&lt;/keyword&gt;&lt;keyword&gt;BRANDS&lt;/keyword&gt;&lt;/keywords&gt;&lt;dates&gt;&lt;year&gt;2020&lt;/year&gt;&lt;pub-dates&gt;&lt;date&gt;APR 1&lt;/date&gt;&lt;/pub-dates&gt;&lt;/dates&gt;&lt;isbn&gt;2378-1815&amp;#xD;2378-1823 J9 - J ASSOC CONSUM RES&lt;/isbn&gt;&lt;accession-num&gt;WOS:000882416000005&lt;/accession-num&gt;&lt;urls&gt;&lt;/urls&gt;&lt;custom3&gt;University of Bayreuth&lt;/custom3&gt;&lt;electronic-resource-num&gt;10.1086/707731&lt;/electronic-resource-num&gt;&lt;language&gt;English&lt;/language&gt;&lt;/record&gt;&lt;/Cite&gt;&lt;/EndNote&gt;</w:instrText>
            </w:r>
            <w:r w:rsidRPr="00ED60C6">
              <w:rPr>
                <w:sz w:val="22"/>
                <w:szCs w:val="22"/>
              </w:rPr>
              <w:fldChar w:fldCharType="separate"/>
            </w:r>
            <w:r w:rsidRPr="00ED60C6">
              <w:rPr>
                <w:noProof/>
                <w:sz w:val="22"/>
                <w:szCs w:val="22"/>
              </w:rPr>
              <w:t>Foehr and Germelmann (2020)</w:t>
            </w:r>
            <w:r w:rsidRPr="00ED60C6">
              <w:rPr>
                <w:sz w:val="22"/>
                <w:szCs w:val="22"/>
              </w:rPr>
              <w:fldChar w:fldCharType="end"/>
            </w:r>
          </w:p>
          <w:p w14:paraId="07B8FFAA" w14:textId="77777777" w:rsidR="006B7047" w:rsidRPr="00ED60C6" w:rsidRDefault="006B7047" w:rsidP="00ED60C6">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Tsai&lt;/Author&gt;&lt;Year&gt;2021&lt;/Year&gt;&lt;RecNum&gt;201&lt;/RecNum&gt;&lt;DisplayText&gt;Tsai et al. (2021)&lt;/DisplayText&gt;&lt;record&gt;&lt;rec-number&gt;201&lt;/rec-number&gt;&lt;foreign-keys&gt;&lt;key app="EN" db-id="559fzaf0osetwre0zdnp9ppmtsvxsrapvw9f" timestamp="1687016697"&gt;201&lt;/key&gt;&lt;/foreign-keys&gt;&lt;ref-type name="Journal Article"&gt;17&lt;/ref-type&gt;&lt;contributors&gt;&lt;authors&gt;&lt;author&gt;Tsai, W. H. S.&lt;/author&gt;&lt;author&gt;Liu, Y.&lt;/author&gt;&lt;author&gt;Chuan, C. H.&lt;/author&gt;&lt;/authors&gt;&lt;/contributors&gt;&lt;auth-address&gt;Univ Miami, Strateg Commun, Coral Gables, FL 33146 USA&amp;#xD;Florida Int Univ, Commun, Miami, FL USA&amp;#xD;Univ Miami, Interact Media, Coral Gables, FL USA&lt;/auth-address&gt;&lt;titles&gt;&lt;title&gt;How chatbots&amp;apos; social presence communication enhances consumer engagement: the mediating role of parasocial interaction and dialogue&lt;/title&gt;&lt;secondary-title&gt;JOURNAL OF RESEARCH IN INTERACTIVE MARKETING&lt;/secondary-title&gt;&lt;/titles&gt;&lt;pages&gt;460-482&lt;/pages&gt;&lt;volume&gt;15&lt;/volume&gt;&lt;number&gt;3&lt;/number&gt;&lt;keywords&gt;&lt;keyword&gt;Chatbot&lt;/keyword&gt;&lt;keyword&gt;Social presence communication&lt;/keyword&gt;&lt;keyword&gt;Anthropomorphism&lt;/keyword&gt;&lt;keyword&gt;User engagement&lt;/keyword&gt;&lt;keyword&gt;Parasocial interaction&lt;/keyword&gt;&lt;keyword&gt;Dialogue&lt;/keyword&gt;&lt;keyword&gt;Brand likeability&lt;/keyword&gt;&lt;keyword&gt;SELF-DISCLOSURE&lt;/keyword&gt;&lt;keyword&gt;MODEL&lt;/keyword&gt;&lt;keyword&gt;CONVERSATIONS&lt;/keyword&gt;&lt;keyword&gt;COMMUNITIES&lt;/keyword&gt;&lt;keyword&gt;RESPONSES&lt;/keyword&gt;&lt;keyword&gt;FACEBOOK&lt;/keyword&gt;&lt;keyword&gt;OUTCOMES&lt;/keyword&gt;&lt;keyword&gt;AVATARS&lt;/keyword&gt;&lt;keyword&gt;STYLES&lt;/keyword&gt;&lt;/keywords&gt;&lt;dates&gt;&lt;year&gt;2021&lt;/year&gt;&lt;pub-dates&gt;&lt;date&gt;JUL 15&lt;/date&gt;&lt;/pub-dates&gt;&lt;/dates&gt;&lt;isbn&gt;2040-7122&amp;#xD;2040-7130 J9 - J RES INTERACT MARK&lt;/isbn&gt;&lt;accession-num&gt;WOS:000663146700001&lt;/accession-num&gt;&lt;urls&gt;&lt;/urls&gt;&lt;custom3&gt;University of Miami&amp;#xD;State University System of Florida&amp;#xD;Florida International University&lt;/custom3&gt;&lt;custom6&gt;JUN 2021&lt;/custom6&gt;&lt;electronic-resource-num&gt;10.1108/JRIM-12-2019-0200&lt;/electronic-resource-num&gt;&lt;language&gt;English&lt;/language&gt;&lt;/record&gt;&lt;/Cite&gt;&lt;/EndNote&gt;</w:instrText>
            </w:r>
            <w:r w:rsidRPr="00ED60C6">
              <w:rPr>
                <w:sz w:val="22"/>
                <w:szCs w:val="22"/>
              </w:rPr>
              <w:fldChar w:fldCharType="separate"/>
            </w:r>
            <w:r w:rsidRPr="00ED60C6">
              <w:rPr>
                <w:noProof/>
                <w:sz w:val="22"/>
                <w:szCs w:val="22"/>
              </w:rPr>
              <w:t>Tsai et al. (2021)</w:t>
            </w:r>
            <w:r w:rsidRPr="00ED60C6">
              <w:rPr>
                <w:sz w:val="22"/>
                <w:szCs w:val="22"/>
              </w:rPr>
              <w:fldChar w:fldCharType="end"/>
            </w:r>
          </w:p>
          <w:p w14:paraId="5F34C9CA" w14:textId="77777777" w:rsidR="006B7047" w:rsidRPr="00ED60C6" w:rsidRDefault="006B7047" w:rsidP="00ED60C6">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Kim&lt;/Author&gt;&lt;Year&gt;2019&lt;/Year&gt;&lt;RecNum&gt;328&lt;/RecNum&gt;&lt;DisplayText&gt;Kim et al. (2019)&lt;/DisplayText&gt;&lt;record&gt;&lt;rec-number&gt;328&lt;/rec-number&gt;&lt;foreign-keys&gt;&lt;key app="EN" db-id="559fzaf0osetwre0zdnp9ppmtsvxsrapvw9f" timestamp="1687016697"&gt;328&lt;/key&gt;&lt;/foreign-keys&gt;&lt;ref-type name="Journal Article"&gt;17&lt;/ref-type&gt;&lt;contributors&gt;&lt;authors&gt;&lt;author&gt;Kim, A.&lt;/author&gt;&lt;author&gt;Cho, M.&lt;/author&gt;&lt;author&gt;Ahn, J.&lt;/author&gt;&lt;author&gt;Sung, Y.&lt;/author&gt;&lt;/authors&gt;&lt;/contributors&gt;&lt;auth-address&gt;Korea Univ, Dept Psychol, Seoul, South Korea&lt;/auth-address&gt;&lt;titles&gt;&lt;title&gt;Effects of Gender and Relationship Type on the Response to Artificial Intelligence&lt;/title&gt;&lt;secondary-title&gt;CYBERPSYCHOLOGY BEHAVIOR AND SOCIAL NETWORKING&lt;/secondary-title&gt;&lt;/titles&gt;&lt;pages&gt;249-253&lt;/pages&gt;&lt;volume&gt;22&lt;/volume&gt;&lt;number&gt;4&lt;/number&gt;&lt;keywords&gt;&lt;keyword&gt;artificial intelligence&lt;/keyword&gt;&lt;keyword&gt;AI speaker&lt;/keyword&gt;&lt;keyword&gt;smart speaker&lt;/keyword&gt;&lt;keyword&gt;relationship&lt;/keyword&gt;&lt;keyword&gt;SOCIAL PRESENCE&lt;/keyword&gt;&lt;keyword&gt;ANTHROPOMORPHISM&lt;/keyword&gt;&lt;keyword&gt;COMPUTERS&lt;/keyword&gt;&lt;keyword&gt;BRANDS&lt;/keyword&gt;&lt;/keywords&gt;&lt;dates&gt;&lt;year&gt;2019&lt;/year&gt;&lt;pub-dates&gt;&lt;date&gt;APR 1&lt;/date&gt;&lt;/pub-dates&gt;&lt;/dates&gt;&lt;isbn&gt;2152-2715&amp;#xD;2152-2723 J9 - CYBERPSYCH BEH SOC N&lt;/isbn&gt;&lt;accession-num&gt;WOS:000463810500004&lt;/accession-num&gt;&lt;urls&gt;&lt;/urls&gt;&lt;custom3&gt;Korea University&lt;/custom3&gt;&lt;electronic-resource-num&gt;10.1089/cyber.2018.0581&lt;/electronic-resource-num&gt;&lt;language&gt;English&lt;/language&gt;&lt;/record&gt;&lt;/Cite&gt;&lt;/EndNote&gt;</w:instrText>
            </w:r>
            <w:r w:rsidRPr="00ED60C6">
              <w:rPr>
                <w:sz w:val="22"/>
                <w:szCs w:val="22"/>
              </w:rPr>
              <w:fldChar w:fldCharType="separate"/>
            </w:r>
            <w:r w:rsidRPr="00ED60C6">
              <w:rPr>
                <w:noProof/>
                <w:sz w:val="22"/>
                <w:szCs w:val="22"/>
              </w:rPr>
              <w:t>Kim et al. (2019)</w:t>
            </w:r>
            <w:r w:rsidRPr="00ED60C6">
              <w:rPr>
                <w:sz w:val="22"/>
                <w:szCs w:val="22"/>
              </w:rPr>
              <w:fldChar w:fldCharType="end"/>
            </w:r>
          </w:p>
          <w:p w14:paraId="072E2A98" w14:textId="77777777" w:rsidR="006B7047" w:rsidRPr="00ED60C6" w:rsidRDefault="006B7047" w:rsidP="00ED60C6">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Amelia&lt;/Author&gt;&lt;Year&gt;2022&lt;/Year&gt;&lt;RecNum&gt;341&lt;/RecNum&gt;&lt;DisplayText&gt;Amelia et al. (2022)&lt;/DisplayText&gt;&lt;record&gt;&lt;rec-number&gt;341&lt;/rec-number&gt;&lt;foreign-keys&gt;&lt;key app="EN" db-id="559fzaf0osetwre0zdnp9ppmtsvxsrapvw9f" timestamp="1687016697"&gt;341&lt;/key&gt;&lt;/foreign-keys&gt;&lt;ref-type name="Journal Article"&gt;17&lt;/ref-type&gt;&lt;contributors&gt;&lt;authors&gt;&lt;author&gt;Amelia, A.&lt;/author&gt;&lt;author&gt;Mathies, C.&lt;/author&gt;&lt;author&gt;Patterson, P. G.&lt;/author&gt;&lt;/authors&gt;&lt;/contributors&gt;&lt;auth-address&gt;UNSW Sydney, Sch Mkt, Sydney, NSW, Australia&amp;#xD;Muhammadiyah Univ Aceh, Fac Econ, Banda Aceh, Indonesia&amp;#xD;Chiang Mai Univ, Fac Business Adm, Chiang Mai, Thailand&lt;/auth-address&gt;&lt;titles&gt;&lt;title&gt;Customer acceptance of frontline service robots in retail banking: A qualitative approach&lt;/title&gt;&lt;secondary-title&gt;JOURNAL OF SERVICE MANAGEMENT&lt;/secondary-title&gt;&lt;/titles&gt;&lt;pages&gt;321-341&lt;/pages&gt;&lt;volume&gt;33&lt;/volume&gt;&lt;number&gt;2&lt;/number&gt;&lt;keywords&gt;&lt;keyword&gt;Frontline service robot&lt;/keyword&gt;&lt;keyword&gt;Human-robot interaction&lt;/keyword&gt;&lt;keyword&gt;UTAUT&lt;/keyword&gt;&lt;keyword&gt;sRAM&lt;/keyword&gt;&lt;keyword&gt;Thematic analysis&lt;/keyword&gt;&lt;keyword&gt;Retail banking&lt;/keyword&gt;&lt;keyword&gt;SOCIAL ROBOTS&lt;/keyword&gt;&lt;keyword&gt;USER ACCEPTANCE&lt;/keyword&gt;&lt;keyword&gt;TECHNOLOGY&lt;/keyword&gt;&lt;keyword&gt;INTELLIGENCE&lt;/keyword&gt;&lt;keyword&gt;ANIMACY&lt;/keyword&gt;&lt;keyword&gt;ANTHROPOMORPHISM&lt;/keyword&gt;&lt;keyword&gt;LIKABILITY&lt;/keyword&gt;&lt;keyword&gt;ENCOUNTER&lt;/keyword&gt;&lt;keyword&gt;ROLES&lt;/keyword&gt;&lt;/keywords&gt;&lt;dates&gt;&lt;year&gt;2022&lt;/year&gt;&lt;pub-dates&gt;&lt;date&gt;FEB 28&lt;/date&gt;&lt;/pub-dates&gt;&lt;/dates&gt;&lt;isbn&gt;1757-5818&amp;#xD;1757-5826 J9 - J SERV MANAGE&lt;/isbn&gt;&lt;accession-num&gt;WOS:000691613500001&lt;/accession-num&gt;&lt;urls&gt;&lt;/urls&gt;&lt;custom3&gt;University of New South Wales Sydney&amp;#xD;Chiang Mai University&lt;/custom3&gt;&lt;custom6&gt;AUG 2021&lt;/custom6&gt;&lt;electronic-resource-num&gt;10.1108/JOSM-10-2020-0374&lt;/electronic-resource-num&gt;&lt;language&gt;English&lt;/language&gt;&lt;/record&gt;&lt;/Cite&gt;&lt;/EndNote&gt;</w:instrText>
            </w:r>
            <w:r w:rsidRPr="00ED60C6">
              <w:rPr>
                <w:sz w:val="22"/>
                <w:szCs w:val="22"/>
              </w:rPr>
              <w:fldChar w:fldCharType="separate"/>
            </w:r>
            <w:r w:rsidRPr="00ED60C6">
              <w:rPr>
                <w:noProof/>
                <w:sz w:val="22"/>
                <w:szCs w:val="22"/>
              </w:rPr>
              <w:t>Amelia et al. (2022)</w:t>
            </w:r>
            <w:r w:rsidRPr="00ED60C6">
              <w:rPr>
                <w:sz w:val="22"/>
                <w:szCs w:val="22"/>
              </w:rPr>
              <w:fldChar w:fldCharType="end"/>
            </w:r>
          </w:p>
          <w:p w14:paraId="1124C564" w14:textId="77777777" w:rsidR="006B7047" w:rsidRPr="00ED60C6" w:rsidRDefault="006B7047" w:rsidP="00ED60C6">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Huang&lt;/Author&gt;&lt;Year&gt;2021&lt;/Year&gt;&lt;RecNum&gt;172&lt;/RecNum&gt;&lt;DisplayText&gt;Huang and Liu (2021)&lt;/DisplayText&gt;&lt;record&gt;&lt;rec-number&gt;172&lt;/rec-number&gt;&lt;foreign-keys&gt;&lt;key app="EN" db-id="559fzaf0osetwre0zdnp9ppmtsvxsrapvw9f" timestamp="1687016697"&gt;172&lt;/key&gt;&lt;/foreign-keys&gt;&lt;ref-type name="Journal Article"&gt;17&lt;/ref-type&gt;&lt;contributors&gt;&lt;authors&gt;&lt;author&gt;Huang, T. L.&lt;/author&gt;&lt;author&gt;Liu, B. S. C.&lt;/author&gt;&lt;/authors&gt;&lt;/contributors&gt;&lt;auth-address&gt;Yuan Ze Univ, Coll Management, Mkt, 135 Yuan Tung Rd, Taoyuan 32003, Taiwan&amp;#xD;Quinnipiac Univ, Lender Sch Business Ctr, Mkt, Hamden, CT 06518 USA&lt;/auth-address&gt;&lt;titles&gt;&lt;title&gt;Augmented reality is human-like: How the humanizing experience inspires destination brand love&lt;/title&gt;&lt;secondary-title&gt;TECHNOLOGICAL FORECASTING AND SOCIAL CHANGE&lt;/secondary-title&gt;&lt;/titles&gt;&lt;periodical&gt;&lt;full-title&gt;Technological Forecasting and Social Change&lt;/full-title&gt;&lt;/periodical&gt;&lt;volume&gt;170&lt;/volume&gt;&lt;keywords&gt;&lt;keyword&gt;Disruptive technology&lt;/keyword&gt;&lt;keyword&gt;Humanizing digital experience&lt;/keyword&gt;&lt;keyword&gt;Augmented reality&lt;/keyword&gt;&lt;keyword&gt;Green destination brand love&lt;/keyword&gt;&lt;keyword&gt;Technology readiness&lt;/keyword&gt;&lt;keyword&gt;COVID-19&lt;/keyword&gt;&lt;keyword&gt;PLACE ATTACHMENT&lt;/keyword&gt;&lt;keyword&gt;ANTHROPOMORPHISM&lt;/keyword&gt;&lt;keyword&gt;SATISFACTION&lt;/keyword&gt;&lt;keyword&gt;INTELLIGENCE&lt;/keyword&gt;&lt;keyword&gt;ANALYTICS&lt;/keyword&gt;&lt;keyword&gt;TOURISTS&lt;/keyword&gt;&lt;keyword&gt;IDENTITY&lt;/keyword&gt;&lt;/keywords&gt;&lt;dates&gt;&lt;year&gt;2021&lt;/year&gt;&lt;pub-dates&gt;&lt;date&gt;SEP&lt;/date&gt;&lt;/pub-dates&gt;&lt;/dates&gt;&lt;isbn&gt;0040-1625&amp;#xD;1873-5509 J9 - TECHNOL FORECAST SOC&lt;/isbn&gt;&lt;accession-num&gt;WOS:000672564200008&lt;/accession-num&gt;&lt;urls&gt;&lt;/urls&gt;&lt;custom3&gt;Yuan Ze University&amp;#xD;Quinnipiac University&lt;/custom3&gt;&lt;custom6&gt;JUN 2021&lt;/custom6&gt;&lt;custom7&gt;120853&lt;/custom7&gt;&lt;electronic-resource-num&gt;10.1016/j.techfore.2021.120853&lt;/electronic-resource-num&gt;&lt;language&gt;English&lt;/language&gt;&lt;/record&gt;&lt;/Cite&gt;&lt;/EndNote&gt;</w:instrText>
            </w:r>
            <w:r w:rsidRPr="00ED60C6">
              <w:rPr>
                <w:sz w:val="22"/>
                <w:szCs w:val="22"/>
              </w:rPr>
              <w:fldChar w:fldCharType="separate"/>
            </w:r>
            <w:r w:rsidRPr="00ED60C6">
              <w:rPr>
                <w:noProof/>
                <w:sz w:val="22"/>
                <w:szCs w:val="22"/>
              </w:rPr>
              <w:t>Huang and Liu (2021)</w:t>
            </w:r>
            <w:r w:rsidRPr="00ED60C6">
              <w:rPr>
                <w:sz w:val="22"/>
                <w:szCs w:val="22"/>
              </w:rPr>
              <w:fldChar w:fldCharType="end"/>
            </w:r>
          </w:p>
          <w:p w14:paraId="4AB53B55" w14:textId="77777777" w:rsidR="006B7047" w:rsidRPr="00ED60C6" w:rsidRDefault="006B7047" w:rsidP="00ED60C6">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De Keyser&lt;/Author&gt;&lt;Year&gt;2022&lt;/Year&gt;&lt;RecNum&gt;324&lt;/RecNum&gt;&lt;DisplayText&gt;De Keyser and Kunz (2022)&lt;/DisplayText&gt;&lt;record&gt;&lt;rec-number&gt;324&lt;/rec-number&gt;&lt;foreign-keys&gt;&lt;key app="EN" db-id="559fzaf0osetwre0zdnp9ppmtsvxsrapvw9f" timestamp="1687016697"&gt;324&lt;/key&gt;&lt;/foreign-keys&gt;&lt;ref-type name="Journal Article"&gt;17&lt;/ref-type&gt;&lt;contributors&gt;&lt;authors&gt;&lt;author&gt;De Keyser, A.&lt;/author&gt;&lt;author&gt;Kunz, W. H.&lt;/author&gt;&lt;/authors&gt;&lt;/contributors&gt;&lt;auth-address&gt;EDHEC Business Sch, Dept Mkt, Roubaix, France&amp;#xD;Univ Massachusetts, Dept Mkt, Boston, MA 02125 USA&lt;/auth-address&gt;&lt;titles&gt;&lt;title&gt;Living and working with service robots: a TCCM analysis and considerations for future research&lt;/title&gt;&lt;secondary-title&gt;JOURNAL OF SERVICE MANAGEMENT&lt;/secondary-title&gt;&lt;/titles&gt;&lt;pages&gt;165-196&lt;/pages&gt;&lt;volume&gt;33&lt;/volume&gt;&lt;number&gt;2&lt;/number&gt;&lt;keywords&gt;&lt;keyword&gt;Service robots&lt;/keyword&gt;&lt;keyword&gt;Robotics&lt;/keyword&gt;&lt;keyword&gt;AI&lt;/keyword&gt;&lt;keyword&gt;Artificial intelligence&lt;/keyword&gt;&lt;keyword&gt;Service encounter&lt;/keyword&gt;&lt;keyword&gt;Chatbot&lt;/keyword&gt;&lt;keyword&gt;Conversational agent&lt;/keyword&gt;&lt;keyword&gt;AUTOMATED SOCIAL PRESENCE&lt;/keyword&gt;&lt;keyword&gt;ARTIFICIAL-INTELLIGENCE&lt;/keyword&gt;&lt;keyword&gt;INFORMATION-TECHNOLOGY&lt;/keyword&gt;&lt;keyword&gt;BRAND ENGAGEMENT&lt;/keyword&gt;&lt;keyword&gt;VOICE ASSISTANTS&lt;/keyword&gt;&lt;keyword&gt;USER ACCEPTANCE&lt;/keyword&gt;&lt;keyword&gt;COGNITION&lt;/keyword&gt;&lt;keyword&gt;WARMTH&lt;/keyword&gt;&lt;keyword&gt;ANTHROPOMORPHISM&lt;/keyword&gt;&lt;keyword&gt;ENCOUNTER&lt;/keyword&gt;&lt;/keywords&gt;&lt;dates&gt;&lt;year&gt;2022&lt;/year&gt;&lt;pub-dates&gt;&lt;date&gt;FEB 28&lt;/date&gt;&lt;/pub-dates&gt;&lt;/dates&gt;&lt;isbn&gt;1757-5818&amp;#xD;1757-5826 J9 - J SERV MANAGE&lt;/isbn&gt;&lt;accession-num&gt;WOS:000760130100001&lt;/accession-num&gt;&lt;urls&gt;&lt;/urls&gt;&lt;custom3&gt;Universite Catholique de Lille&amp;#xD;EDHEC Business School&amp;#xD;University of Massachusetts System&amp;#xD;University of Massachusetts Boston&lt;/custom3&gt;&lt;custom6&gt;FEB 2022&lt;/custom6&gt;&lt;electronic-resource-num&gt;10.1108/JOSM-12-2021-0488&lt;/electronic-resource-num&gt;&lt;language&gt;English&lt;/language&gt;&lt;/record&gt;&lt;/Cite&gt;&lt;/EndNote&gt;</w:instrText>
            </w:r>
            <w:r w:rsidRPr="00ED60C6">
              <w:rPr>
                <w:sz w:val="22"/>
                <w:szCs w:val="22"/>
              </w:rPr>
              <w:fldChar w:fldCharType="separate"/>
            </w:r>
            <w:r w:rsidRPr="00ED60C6">
              <w:rPr>
                <w:noProof/>
                <w:sz w:val="22"/>
                <w:szCs w:val="22"/>
              </w:rPr>
              <w:t>De Keyser and Kunz (2022)</w:t>
            </w:r>
            <w:r w:rsidRPr="00ED60C6">
              <w:rPr>
                <w:sz w:val="22"/>
                <w:szCs w:val="22"/>
              </w:rPr>
              <w:fldChar w:fldCharType="end"/>
            </w:r>
          </w:p>
          <w:p w14:paraId="25B219F3" w14:textId="77777777" w:rsidR="006B7047" w:rsidRPr="00ED60C6" w:rsidRDefault="006B7047" w:rsidP="00ED60C6">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Jin&lt;/Author&gt;&lt;Year&gt;2021&lt;/Year&gt;&lt;RecNum&gt;216&lt;/RecNum&gt;&lt;DisplayText&gt;Jin and Youn (2021)&lt;/DisplayText&gt;&lt;record&gt;&lt;rec-number&gt;216&lt;/rec-number&gt;&lt;foreign-keys&gt;&lt;key app="EN" db-id="559fzaf0osetwre0zdnp9ppmtsvxsrapvw9f" timestamp="1687016697"&gt;216&lt;/key&gt;&lt;/foreign-keys&gt;&lt;ref-type name="Journal Article"&gt;17&lt;/ref-type&gt;&lt;contributors&gt;&lt;authors&gt;&lt;author&gt;Jin, S. V.&lt;/author&gt;&lt;author&gt;Youn, S.&lt;/author&gt;&lt;/authors&gt;&lt;/contributors&gt;&lt;auth-address&gt;Northwestern Univ Qatar, NU Q Commun Dept, Doha, Qatar&amp;#xD;Emerson Coll, Sch Commun, Dept Mkt Commun, 120 Boylston, Boston, MA 02116 USA&lt;/auth-address&gt;&lt;titles&gt;&lt;title&gt;Why do consumers with social phobia prefer anthropomorphic customer service chatbots? Evolutionary explanations of the moderating roles of social phobia&lt;/title&gt;&lt;secondary-title&gt;TELEMATICS AND INFORMATICS&lt;/secondary-title&gt;&lt;/titles&gt;&lt;volume&gt;62&lt;/volume&gt;&lt;keywords&gt;&lt;keyword&gt;Evolutionary psychology of social phobia&lt;/keyword&gt;&lt;keyword&gt;Stereotype Content Model (SCM) of warmth-competence&lt;/keyword&gt;&lt;keyword&gt;Sociality, ffectance, &amp;amp; elicited agent knowledge (SEEK) model of anthropomorphism Similarity vs. complementarity attraction&lt;/keyword&gt;&lt;keyword&gt;Chatbots&lt;/keyword&gt;&lt;keyword&gt;EMPIRICAL-EXAMINATION&lt;/keyword&gt;&lt;keyword&gt;UNIVERSAL DIMENSIONS&lt;/keyword&gt;&lt;keyword&gt;BRAND STEREOTYPES&lt;/keyword&gt;&lt;keyword&gt;PERSONALITY&lt;/keyword&gt;&lt;keyword&gt;ANXIETY&lt;/keyword&gt;&lt;keyword&gt;WARMTH&lt;/keyword&gt;&lt;keyword&gt;RESPONSES&lt;/keyword&gt;&lt;keyword&gt;COMPLEMENTARITY&lt;/keyword&gt;&lt;keyword&gt;ATTRACTION&lt;/keyword&gt;&lt;keyword&gt;DEPRESSION&lt;/keyword&gt;&lt;/keywords&gt;&lt;dates&gt;&lt;year&gt;2021&lt;/year&gt;&lt;pub-dates&gt;&lt;date&gt;SEP&lt;/date&gt;&lt;/pub-dates&gt;&lt;/dates&gt;&lt;isbn&gt;0736-5853 J9 - TELEMAT INFORM&lt;/isbn&gt;&lt;accession-num&gt;WOS:000690490800019&lt;/accession-num&gt;&lt;urls&gt;&lt;/urls&gt;&lt;custom3&gt;Qatar Foundation (QF)&amp;#xD;Northwestern University in Qatar&lt;/custom3&gt;&lt;custom6&gt;MAY 2021&lt;/custom6&gt;&lt;custom7&gt;101644&lt;/custom7&gt;&lt;electronic-resource-num&gt;10.1016/j.tele.2021.101644&lt;/electronic-resource-num&gt;&lt;language&gt;English&lt;/language&gt;&lt;/record&gt;&lt;/Cite&gt;&lt;/EndNote&gt;</w:instrText>
            </w:r>
            <w:r w:rsidRPr="00ED60C6">
              <w:rPr>
                <w:sz w:val="22"/>
                <w:szCs w:val="22"/>
              </w:rPr>
              <w:fldChar w:fldCharType="separate"/>
            </w:r>
            <w:r w:rsidRPr="00ED60C6">
              <w:rPr>
                <w:noProof/>
                <w:sz w:val="22"/>
                <w:szCs w:val="22"/>
              </w:rPr>
              <w:t>Jin and Youn (2021)</w:t>
            </w:r>
            <w:r w:rsidRPr="00ED60C6">
              <w:rPr>
                <w:sz w:val="22"/>
                <w:szCs w:val="22"/>
              </w:rPr>
              <w:fldChar w:fldCharType="end"/>
            </w:r>
          </w:p>
        </w:tc>
        <w:tc>
          <w:tcPr>
            <w:tcW w:w="2096" w:type="dxa"/>
          </w:tcPr>
          <w:p w14:paraId="3C9A5299" w14:textId="77777777" w:rsidR="006B7047" w:rsidRPr="00ED60C6" w:rsidRDefault="006B7047" w:rsidP="00ED60C6">
            <w:pPr>
              <w:snapToGrid w:val="0"/>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t>103</w:t>
            </w:r>
          </w:p>
          <w:p w14:paraId="075F90D3" w14:textId="77777777" w:rsidR="006B7047" w:rsidRPr="00ED60C6" w:rsidRDefault="006B7047" w:rsidP="00ED60C6">
            <w:pPr>
              <w:snapToGrid w:val="0"/>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t>97</w:t>
            </w:r>
          </w:p>
          <w:p w14:paraId="7843AEF0" w14:textId="77777777" w:rsidR="006B7047" w:rsidRPr="00ED60C6" w:rsidRDefault="006B7047" w:rsidP="00ED60C6">
            <w:pPr>
              <w:snapToGrid w:val="0"/>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t>53</w:t>
            </w:r>
          </w:p>
          <w:p w14:paraId="579B278B" w14:textId="77777777" w:rsidR="006B7047" w:rsidRPr="00ED60C6" w:rsidRDefault="006B7047" w:rsidP="00ED60C6">
            <w:pPr>
              <w:snapToGrid w:val="0"/>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t>44</w:t>
            </w:r>
          </w:p>
          <w:p w14:paraId="7648F129" w14:textId="77777777" w:rsidR="006B7047" w:rsidRPr="00ED60C6" w:rsidRDefault="006B7047" w:rsidP="00ED60C6">
            <w:pPr>
              <w:snapToGrid w:val="0"/>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t>42</w:t>
            </w:r>
          </w:p>
          <w:p w14:paraId="6758A0C9" w14:textId="77777777" w:rsidR="006B7047" w:rsidRPr="00ED60C6" w:rsidRDefault="006B7047" w:rsidP="00ED60C6">
            <w:pPr>
              <w:snapToGrid w:val="0"/>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t>35</w:t>
            </w:r>
          </w:p>
          <w:p w14:paraId="4E1D38A1" w14:textId="77777777" w:rsidR="006B7047" w:rsidRPr="00ED60C6" w:rsidRDefault="006B7047" w:rsidP="00ED60C6">
            <w:pPr>
              <w:snapToGrid w:val="0"/>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t>22</w:t>
            </w:r>
          </w:p>
          <w:p w14:paraId="52124AC2" w14:textId="77777777" w:rsidR="006B7047" w:rsidRPr="00ED60C6" w:rsidRDefault="006B7047" w:rsidP="00ED60C6">
            <w:pPr>
              <w:snapToGrid w:val="0"/>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t>16</w:t>
            </w:r>
          </w:p>
          <w:p w14:paraId="22CADF40" w14:textId="77777777" w:rsidR="006B7047" w:rsidRPr="00ED60C6" w:rsidRDefault="006B7047" w:rsidP="00ED60C6">
            <w:pPr>
              <w:snapToGrid w:val="0"/>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t>16</w:t>
            </w:r>
          </w:p>
          <w:p w14:paraId="5BE36DDE" w14:textId="77777777" w:rsidR="006B7047" w:rsidRPr="00ED60C6" w:rsidRDefault="006B7047" w:rsidP="00ED60C6">
            <w:pPr>
              <w:snapToGrid w:val="0"/>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t>13</w:t>
            </w:r>
          </w:p>
          <w:p w14:paraId="3EFAD2C3" w14:textId="77777777" w:rsidR="006B7047" w:rsidRPr="00ED60C6" w:rsidRDefault="006B7047" w:rsidP="00ED60C6">
            <w:pPr>
              <w:snapToGrid w:val="0"/>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t>12</w:t>
            </w:r>
          </w:p>
        </w:tc>
      </w:tr>
    </w:tbl>
    <w:p w14:paraId="1C441663" w14:textId="7F2EFA31" w:rsidR="005F055D" w:rsidRDefault="005F055D"/>
    <w:p w14:paraId="6E9FAA15" w14:textId="77777777" w:rsidR="005F055D" w:rsidRDefault="005F055D">
      <w:pPr>
        <w:rPr>
          <w:b/>
          <w:bCs/>
          <w:sz w:val="26"/>
          <w:szCs w:val="26"/>
        </w:rPr>
      </w:pPr>
      <w:r>
        <w:rPr>
          <w:b/>
          <w:bCs/>
          <w:sz w:val="26"/>
          <w:szCs w:val="26"/>
        </w:rPr>
        <w:br w:type="page"/>
      </w:r>
    </w:p>
    <w:p w14:paraId="48411B78" w14:textId="6A4EDDCB" w:rsidR="005F055D" w:rsidRPr="005F055D" w:rsidRDefault="005F055D">
      <w:r w:rsidRPr="00A50C2F">
        <w:rPr>
          <w:b/>
          <w:bCs/>
          <w:sz w:val="26"/>
          <w:szCs w:val="26"/>
        </w:rPr>
        <w:t xml:space="preserve">Table </w:t>
      </w:r>
      <w:proofErr w:type="gramStart"/>
      <w:r w:rsidRPr="00A50C2F">
        <w:rPr>
          <w:b/>
          <w:bCs/>
          <w:sz w:val="26"/>
          <w:szCs w:val="26"/>
        </w:rPr>
        <w:t>5</w:t>
      </w:r>
      <w:r>
        <w:rPr>
          <w:rFonts w:hint="eastAsia"/>
          <w:b/>
          <w:bCs/>
          <w:sz w:val="26"/>
          <w:szCs w:val="26"/>
        </w:rPr>
        <w:t xml:space="preserve"> </w:t>
      </w:r>
      <w:r w:rsidRPr="00A50C2F">
        <w:rPr>
          <w:sz w:val="26"/>
          <w:szCs w:val="26"/>
          <w:lang w:val="vi-VN"/>
        </w:rPr>
        <w:t xml:space="preserve"> </w:t>
      </w:r>
      <w:r w:rsidRPr="00017144">
        <w:rPr>
          <w:i/>
          <w:iCs/>
          <w:sz w:val="26"/>
          <w:szCs w:val="26"/>
          <w:lang w:val="vi-VN"/>
        </w:rPr>
        <w:t>Most</w:t>
      </w:r>
      <w:proofErr w:type="gramEnd"/>
      <w:r w:rsidRPr="00017144">
        <w:rPr>
          <w:i/>
          <w:iCs/>
          <w:sz w:val="26"/>
          <w:szCs w:val="26"/>
        </w:rPr>
        <w:t xml:space="preserve"> Influential Articles of Bibliographic Coupling Analysis</w:t>
      </w:r>
      <w:r>
        <w:rPr>
          <w:rFonts w:hint="eastAsia"/>
          <w:i/>
          <w:iCs/>
          <w:sz w:val="26"/>
          <w:szCs w:val="26"/>
        </w:rPr>
        <w:t xml:space="preserve"> (c</w:t>
      </w:r>
      <w:r>
        <w:rPr>
          <w:i/>
          <w:iCs/>
          <w:sz w:val="26"/>
          <w:szCs w:val="26"/>
        </w:rPr>
        <w:t>ont.)</w:t>
      </w:r>
    </w:p>
    <w:tbl>
      <w:tblPr>
        <w:tblStyle w:val="21"/>
        <w:tblW w:w="0" w:type="auto"/>
        <w:tblLook w:val="04A0" w:firstRow="1" w:lastRow="0" w:firstColumn="1" w:lastColumn="0" w:noHBand="0" w:noVBand="1"/>
      </w:tblPr>
      <w:tblGrid>
        <w:gridCol w:w="3069"/>
        <w:gridCol w:w="3861"/>
        <w:gridCol w:w="2096"/>
      </w:tblGrid>
      <w:tr w:rsidR="005F055D" w:rsidRPr="00ED60C6" w14:paraId="5B3B8AA6" w14:textId="77777777" w:rsidTr="00040A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9" w:type="dxa"/>
          </w:tcPr>
          <w:p w14:paraId="09779868" w14:textId="08012A5E" w:rsidR="005F055D" w:rsidRPr="00ED60C6" w:rsidRDefault="005F055D" w:rsidP="005F055D">
            <w:pPr>
              <w:snapToGrid w:val="0"/>
              <w:spacing w:line="320" w:lineRule="exact"/>
              <w:jc w:val="center"/>
              <w:rPr>
                <w:sz w:val="22"/>
                <w:szCs w:val="22"/>
              </w:rPr>
            </w:pPr>
            <w:r w:rsidRPr="00ED60C6">
              <w:rPr>
                <w:sz w:val="22"/>
                <w:szCs w:val="22"/>
              </w:rPr>
              <w:t>Cluster</w:t>
            </w:r>
          </w:p>
        </w:tc>
        <w:tc>
          <w:tcPr>
            <w:tcW w:w="3861" w:type="dxa"/>
          </w:tcPr>
          <w:p w14:paraId="4C1E88D3" w14:textId="2FC3112C" w:rsidR="005F055D" w:rsidRPr="00ED60C6" w:rsidRDefault="005F055D" w:rsidP="005F055D">
            <w:pPr>
              <w:snapToGrid w:val="0"/>
              <w:spacing w:line="320" w:lineRule="exact"/>
              <w:jc w:val="center"/>
              <w:cnfStyle w:val="100000000000" w:firstRow="1" w:lastRow="0" w:firstColumn="0" w:lastColumn="0" w:oddVBand="0" w:evenVBand="0" w:oddHBand="0" w:evenHBand="0" w:firstRowFirstColumn="0" w:firstRowLastColumn="0" w:lastRowFirstColumn="0" w:lastRowLastColumn="0"/>
              <w:rPr>
                <w:sz w:val="22"/>
                <w:szCs w:val="22"/>
              </w:rPr>
            </w:pPr>
            <w:r w:rsidRPr="00ED60C6">
              <w:rPr>
                <w:sz w:val="22"/>
                <w:szCs w:val="22"/>
              </w:rPr>
              <w:t>Most cited articles</w:t>
            </w:r>
          </w:p>
        </w:tc>
        <w:tc>
          <w:tcPr>
            <w:tcW w:w="2096" w:type="dxa"/>
          </w:tcPr>
          <w:p w14:paraId="4A73E596" w14:textId="69768139" w:rsidR="005F055D" w:rsidRPr="00ED60C6" w:rsidRDefault="005F055D" w:rsidP="005F055D">
            <w:pPr>
              <w:snapToGrid w:val="0"/>
              <w:spacing w:line="320" w:lineRule="exact"/>
              <w:jc w:val="center"/>
              <w:cnfStyle w:val="100000000000" w:firstRow="1" w:lastRow="0" w:firstColumn="0" w:lastColumn="0" w:oddVBand="0" w:evenVBand="0" w:oddHBand="0" w:evenHBand="0" w:firstRowFirstColumn="0" w:firstRowLastColumn="0" w:lastRowFirstColumn="0" w:lastRowLastColumn="0"/>
              <w:rPr>
                <w:sz w:val="22"/>
                <w:szCs w:val="22"/>
              </w:rPr>
            </w:pPr>
            <w:r w:rsidRPr="00ED60C6">
              <w:rPr>
                <w:sz w:val="22"/>
                <w:szCs w:val="22"/>
              </w:rPr>
              <w:t>No. of citation</w:t>
            </w:r>
          </w:p>
        </w:tc>
      </w:tr>
      <w:tr w:rsidR="00A50C2F" w:rsidRPr="00ED60C6" w14:paraId="2DCC24B4" w14:textId="77777777" w:rsidTr="000171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9" w:type="dxa"/>
            <w:vAlign w:val="center"/>
          </w:tcPr>
          <w:p w14:paraId="05877739" w14:textId="77777777" w:rsidR="006B7047" w:rsidRPr="00ED60C6" w:rsidRDefault="006B7047" w:rsidP="00ED60C6">
            <w:pPr>
              <w:snapToGrid w:val="0"/>
              <w:spacing w:line="320" w:lineRule="exact"/>
              <w:rPr>
                <w:sz w:val="22"/>
                <w:szCs w:val="22"/>
              </w:rPr>
            </w:pPr>
            <w:r w:rsidRPr="00ED60C6">
              <w:rPr>
                <w:sz w:val="22"/>
                <w:szCs w:val="22"/>
              </w:rPr>
              <w:t>Anthropomorphized brands as relationship partners</w:t>
            </w:r>
          </w:p>
        </w:tc>
        <w:tc>
          <w:tcPr>
            <w:tcW w:w="3861" w:type="dxa"/>
          </w:tcPr>
          <w:p w14:paraId="38F582D9" w14:textId="0BFF6AED"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0077656E" w:rsidRPr="00ED60C6">
              <w:rPr>
                <w:sz w:val="22"/>
                <w:szCs w:val="22"/>
              </w:rPr>
              <w:instrText xml:space="preserve"> ADDIN EN.CITE &lt;EndNote&gt;&lt;Cite AuthorYear="1"&gt;&lt;Author&gt;Kervyn&lt;/Author&gt;&lt;Year&gt;2012&lt;/Year&gt;&lt;RecNum&gt;20&lt;/RecNum&gt;&lt;DisplayText&gt;Kervyn et al. (2012)&lt;/DisplayText&gt;&lt;record&gt;&lt;rec-number&gt;20&lt;/rec-number&gt;&lt;foreign-keys&gt;&lt;key app="EN" db-id="559fzaf0osetwre0zdnp9ppmtsvxsrapvw9f" timestamp="1687016697"&gt;20&lt;/key&gt;&lt;/foreign-keys&gt;&lt;ref-type name="Journal Article"&gt;17&lt;/ref-type&gt;&lt;contributors&gt;&lt;authors&gt;&lt;author&gt;Kervyn, N.&lt;/author&gt;&lt;author&gt;Fiske, S. T.&lt;/author&gt;&lt;author&gt;Malone, C.&lt;/author&gt;&lt;/authors&gt;&lt;/contributors&gt;&lt;auth-address&gt;Princeton Univ, Princeton, NJ 08544 USA&amp;#xD;Univ Louvain, Fund Sci Res FNRS, Louvain, Belgium&lt;/auth-address&gt;&lt;titles&gt;&lt;title&gt;Brands as intentional agents framework: How perceived intentions and ability can map brand perception&lt;/title&gt;&lt;secondary-title&gt;JOURNAL OF CONSUMER PSYCHOLOGY&lt;/secondary-title&gt;&lt;/titles&gt;&lt;periodical&gt;&lt;full-title&gt;Journal of Consumer Psychology&lt;/full-title&gt;&lt;/periodical&gt;&lt;pages&gt;166-176&lt;/pages&gt;&lt;volume&gt;22&lt;/volume&gt;&lt;number&gt;2&lt;/number&gt;&lt;keywords&gt;&lt;keyword&gt;Brands&lt;/keyword&gt;&lt;keyword&gt;Intent&lt;/keyword&gt;&lt;keyword&gt;Agents&lt;/keyword&gt;&lt;keyword&gt;Stereotypes&lt;/keyword&gt;&lt;keyword&gt;Ability&lt;/keyword&gt;&lt;keyword&gt;Consumers&lt;/keyword&gt;&lt;keyword&gt;STEREOTYPE CONTENT&lt;/keyword&gt;&lt;keyword&gt;GENDER STEREOTYPES&lt;/keyword&gt;&lt;keyword&gt;NEURAL RESPONSES&lt;/keyword&gt;&lt;keyword&gt;SOCIAL-GROUPS&lt;/keyword&gt;&lt;keyword&gt;DIMENSIONS&lt;/keyword&gt;&lt;keyword&gt;COMPETENCE&lt;/keyword&gt;&lt;keyword&gt;WARMTH&lt;/keyword&gt;&lt;keyword&gt;COMPETITION&lt;/keyword&gt;&lt;keyword&gt;COMMUNION&lt;/keyword&gt;&lt;/keywords&gt;&lt;dates&gt;&lt;year&gt;2012&lt;/year&gt;&lt;pub-dates&gt;&lt;date&gt;APR&lt;/date&gt;&lt;/pub-dates&gt;&lt;/dates&gt;&lt;isbn&gt;1057-7408&amp;#xD;1532-7663 J9 - J CONSUM PSYCHOL&lt;/isbn&gt;&lt;accession-num&gt;WOS:000304383000002&lt;/accession-num&gt;&lt;urls&gt;&lt;/urls&gt;&lt;custom3&gt;Princeton University&lt;/custom3&gt;&lt;electronic-resource-num&gt;10.1016/j.jcps.2011.09.006&lt;/electronic-resource-num&gt;&lt;language&gt;English&lt;/language&gt;&lt;/record&gt;&lt;/Cite&gt;&lt;/EndNote&gt;</w:instrText>
            </w:r>
            <w:r w:rsidRPr="00ED60C6">
              <w:rPr>
                <w:sz w:val="22"/>
                <w:szCs w:val="22"/>
              </w:rPr>
              <w:fldChar w:fldCharType="separate"/>
            </w:r>
            <w:r w:rsidRPr="00ED60C6">
              <w:rPr>
                <w:noProof/>
                <w:sz w:val="22"/>
                <w:szCs w:val="22"/>
              </w:rPr>
              <w:t>Kervyn et al. (2012)</w:t>
            </w:r>
            <w:r w:rsidRPr="00ED60C6">
              <w:rPr>
                <w:sz w:val="22"/>
                <w:szCs w:val="22"/>
              </w:rPr>
              <w:fldChar w:fldCharType="end"/>
            </w:r>
          </w:p>
          <w:p w14:paraId="3DA9A110" w14:textId="77777777"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Hoffman&lt;/Author&gt;&lt;Year&gt;2018&lt;/Year&gt;&lt;RecNum&gt;301&lt;/RecNum&gt;&lt;DisplayText&gt;Hoffman and Novak (2018)&lt;/DisplayText&gt;&lt;record&gt;&lt;rec-number&gt;301&lt;/rec-number&gt;&lt;foreign-keys&gt;&lt;key app="EN" db-id="559fzaf0osetwre0zdnp9ppmtsvxsrapvw9f" timestamp="1687016697"&gt;301&lt;/key&gt;&lt;/foreign-keys&gt;&lt;ref-type name="Journal Article"&gt;17&lt;/ref-type&gt;&lt;contributors&gt;&lt;authors&gt;&lt;author&gt;Hoffman, D. L.&lt;/author&gt;&lt;author&gt;Novak, T. P.&lt;/author&gt;&lt;/authors&gt;&lt;/contributors&gt;&lt;auth-address&gt;George Washington Univ, Sch Business, Mkt, Washington, DC 20005 USA&lt;/auth-address&gt;&lt;titles&gt;&lt;title&gt;Consumer and Object Experience in the Internet of Things: An Assemblage Theory Approach&lt;/title&gt;&lt;secondary-title&gt;JOURNAL OF CONSUMER RESEARCH&lt;/secondary-title&gt;&lt;/titles&gt;&lt;periodical&gt;&lt;full-title&gt;Journal of Consumer Research&lt;/full-title&gt;&lt;/periodical&gt;&lt;pages&gt;1178-1204&lt;/pages&gt;&lt;volume&gt;44&lt;/volume&gt;&lt;number&gt;6&lt;/number&gt;&lt;keywords&gt;&lt;keyword&gt;assemblage theory&lt;/keyword&gt;&lt;keyword&gt;consumer experience&lt;/keyword&gt;&lt;keyword&gt;Internet of Things&lt;/keyword&gt;&lt;keyword&gt;object-oriented ontology&lt;/keyword&gt;&lt;keyword&gt;self-expansion&lt;/keyword&gt;&lt;keyword&gt;self-extension&lt;/keyword&gt;&lt;keyword&gt;SELF&lt;/keyword&gt;&lt;keyword&gt;PERSPECTIVE&lt;/keyword&gt;&lt;keyword&gt;BRANDS&lt;/keyword&gt;&lt;keyword&gt;PLACE&lt;/keyword&gt;&lt;keyword&gt;CONSCIOUSNESS&lt;/keyword&gt;&lt;keyword&gt;CONSUMPTION&lt;/keyword&gt;&lt;keyword&gt;INSIGHTS&lt;/keyword&gt;&lt;keyword&gt;SENSE&lt;/keyword&gt;&lt;keyword&gt;DEHUMANIZATION&lt;/keyword&gt;&lt;keyword&gt;ATTACHMENT&lt;/keyword&gt;&lt;/keywords&gt;&lt;dates&gt;&lt;year&gt;2018&lt;/year&gt;&lt;pub-dates&gt;&lt;date&gt;APR&lt;/date&gt;&lt;/pub-dates&gt;&lt;/dates&gt;&lt;isbn&gt;0093-5301&amp;#xD;1537-5277 J9 - J CONSUM RES&lt;/isbn&gt;&lt;accession-num&gt;WOS:000432334000001&lt;/accession-num&gt;&lt;urls&gt;&lt;/urls&gt;&lt;custom3&gt;George Washington University&lt;/custom3&gt;&lt;electronic-resource-num&gt;10.1093/jcr/ucx105&lt;/electronic-resource-num&gt;&lt;language&gt;English&lt;/language&gt;&lt;/record&gt;&lt;/Cite&gt;&lt;/EndNote&gt;</w:instrText>
            </w:r>
            <w:r w:rsidRPr="00ED60C6">
              <w:rPr>
                <w:sz w:val="22"/>
                <w:szCs w:val="22"/>
              </w:rPr>
              <w:fldChar w:fldCharType="separate"/>
            </w:r>
            <w:r w:rsidRPr="00ED60C6">
              <w:rPr>
                <w:noProof/>
                <w:sz w:val="22"/>
                <w:szCs w:val="22"/>
              </w:rPr>
              <w:t>Hoffman and Novak (2018)</w:t>
            </w:r>
            <w:r w:rsidRPr="00ED60C6">
              <w:rPr>
                <w:sz w:val="22"/>
                <w:szCs w:val="22"/>
              </w:rPr>
              <w:fldChar w:fldCharType="end"/>
            </w:r>
          </w:p>
          <w:p w14:paraId="2F94C1AC" w14:textId="4BB174A8"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0077656E" w:rsidRPr="00ED60C6">
              <w:rPr>
                <w:sz w:val="22"/>
                <w:szCs w:val="22"/>
              </w:rPr>
              <w:instrText xml:space="preserve"> ADDIN EN.CITE &lt;EndNote&gt;&lt;Cite AuthorYear="1"&gt;&lt;Author&gt;MacInnis&lt;/Author&gt;&lt;Year&gt;2017&lt;/Year&gt;&lt;RecNum&gt;15&lt;/RecNum&gt;&lt;DisplayText&gt;MacInnis and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ED60C6">
              <w:rPr>
                <w:sz w:val="22"/>
                <w:szCs w:val="22"/>
              </w:rPr>
              <w:fldChar w:fldCharType="separate"/>
            </w:r>
            <w:r w:rsidRPr="00ED60C6">
              <w:rPr>
                <w:noProof/>
                <w:sz w:val="22"/>
                <w:szCs w:val="22"/>
              </w:rPr>
              <w:t>MacInnis and Folkes (2017)</w:t>
            </w:r>
            <w:r w:rsidRPr="00ED60C6">
              <w:rPr>
                <w:sz w:val="22"/>
                <w:szCs w:val="22"/>
              </w:rPr>
              <w:fldChar w:fldCharType="end"/>
            </w:r>
          </w:p>
          <w:p w14:paraId="78D6BBAC" w14:textId="77777777"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Novak&lt;/Author&gt;&lt;Year&gt;2019&lt;/Year&gt;&lt;RecNum&gt;367&lt;/RecNum&gt;&lt;DisplayText&gt;Novak and Hoffman (2019)&lt;/DisplayText&gt;&lt;record&gt;&lt;rec-number&gt;367&lt;/rec-number&gt;&lt;foreign-keys&gt;&lt;key app="EN" db-id="559fzaf0osetwre0zdnp9ppmtsvxsrapvw9f" timestamp="1687016697"&gt;367&lt;/key&gt;&lt;/foreign-keys&gt;&lt;ref-type name="Journal Article"&gt;17&lt;/ref-type&gt;&lt;contributors&gt;&lt;authors&gt;&lt;author&gt;Novak, T. P.&lt;/author&gt;&lt;author&gt;Hoffman, D. L.&lt;/author&gt;&lt;/authors&gt;&lt;/contributors&gt;&lt;auth-address&gt;George Washington Univ, Sch Business, Ctr Connected Consumer, Washington, DC 20052 USA&lt;/auth-address&gt;&lt;titles&gt;&lt;title&gt;Relationship journeys in the internet of things: a new framework for understanding interactions between consumers and smart objects&lt;/title&gt;&lt;secondary-title&gt;JOURNAL OF THE ACADEMY OF MARKETING SCIENCE&lt;/secondary-title&gt;&lt;/titles&gt;&lt;periodical&gt;&lt;full-title&gt;Journal of the Academy of Marketing Science&lt;/full-title&gt;&lt;/periodical&gt;&lt;pages&gt;216-237&lt;/pages&gt;&lt;volume&gt;47&lt;/volume&gt;&lt;number&gt;2&lt;/number&gt;&lt;keywords&gt;&lt;keyword&gt;Assemblage theory&lt;/keyword&gt;&lt;keyword&gt;Consumer journeys&lt;/keyword&gt;&lt;keyword&gt;Consumer experience&lt;/keyword&gt;&lt;keyword&gt;Object experience&lt;/keyword&gt;&lt;keyword&gt;Internet of things&lt;/keyword&gt;&lt;keyword&gt;Intelligent devices&lt;/keyword&gt;&lt;keyword&gt;INTERPERSONAL CIRCLE&lt;/keyword&gt;&lt;keyword&gt;BRAND PERSONALITY&lt;/keyword&gt;&lt;keyword&gt;SELF&lt;/keyword&gt;&lt;keyword&gt;MODEL&lt;/keyword&gt;&lt;keyword&gt;ANTHROPOMORPHISM&lt;/keyword&gt;&lt;keyword&gt;PERSPECTIVE&lt;/keyword&gt;&lt;keyword&gt;VALUES&lt;/keyword&gt;&lt;keyword&gt;COMPLEMENTARITY&lt;/keyword&gt;&lt;keyword&gt;CONSUMPTION&lt;/keyword&gt;&lt;keyword&gt;COMPETENCE&lt;/keyword&gt;&lt;/keywords&gt;&lt;dates&gt;&lt;year&gt;2019&lt;/year&gt;&lt;pub-dates&gt;&lt;date&gt;MAR&lt;/date&gt;&lt;/pub-dates&gt;&lt;/dates&gt;&lt;isbn&gt;0092-0703&amp;#xD;1552-7824 J9 - J ACAD MARKET SCI&lt;/isbn&gt;&lt;accession-num&gt;WOS:000462402000003&lt;/accession-num&gt;&lt;urls&gt;&lt;/urls&gt;&lt;custom3&gt;George Washington University&lt;/custom3&gt;&lt;electronic-resource-num&gt;10.1007/s11747-018-0608-3&lt;/electronic-resource-num&gt;&lt;language&gt;English&lt;/language&gt;&lt;/record&gt;&lt;/Cite&gt;&lt;/EndNote&gt;</w:instrText>
            </w:r>
            <w:r w:rsidRPr="00ED60C6">
              <w:rPr>
                <w:sz w:val="22"/>
                <w:szCs w:val="22"/>
              </w:rPr>
              <w:fldChar w:fldCharType="separate"/>
            </w:r>
            <w:r w:rsidRPr="00ED60C6">
              <w:rPr>
                <w:noProof/>
                <w:sz w:val="22"/>
                <w:szCs w:val="22"/>
              </w:rPr>
              <w:t>Novak and Hoffman (2019)</w:t>
            </w:r>
            <w:r w:rsidRPr="00ED60C6">
              <w:rPr>
                <w:sz w:val="22"/>
                <w:szCs w:val="22"/>
              </w:rPr>
              <w:fldChar w:fldCharType="end"/>
            </w:r>
          </w:p>
          <w:p w14:paraId="60EAADAB" w14:textId="54AB2F94"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0077656E" w:rsidRPr="00ED60C6">
              <w:rPr>
                <w:sz w:val="22"/>
                <w:szCs w:val="22"/>
              </w:rPr>
              <w:instrText xml:space="preserve"> ADDIN EN.CITE &lt;EndNote&gt;&lt;Cite AuthorYear="1"&gt;&lt;Author&gt;Bernritter&lt;/Author&gt;&lt;Year&gt;2016&lt;/Year&gt;&lt;RecNum&gt;65&lt;/RecNum&gt;&lt;DisplayText&gt;Bernritter et al. (2016)&lt;/DisplayText&gt;&lt;record&gt;&lt;rec-number&gt;65&lt;/rec-number&gt;&lt;foreign-keys&gt;&lt;key app="EN" db-id="559fzaf0osetwre0zdnp9ppmtsvxsrapvw9f" timestamp="1687016697"&gt;65&lt;/key&gt;&lt;/foreign-keys&gt;&lt;ref-type name="Journal Article"&gt;17&lt;/ref-type&gt;&lt;contributors&gt;&lt;authors&gt;&lt;author&gt;Bernritter, S. F.&lt;/author&gt;&lt;author&gt;Verlegh, P. W. J.&lt;/author&gt;&lt;author&gt;Smit, E. G.&lt;/author&gt;&lt;/authors&gt;&lt;/contributors&gt;&lt;auth-address&gt;Univ Amsterdam, ASCoR, Nieuwe Achtergracht 166, NL-1018 WV Amsterdam, Netherlands&amp;#xD;Vrije Univ Amsterdam, Dept Mkt, NL-1081 HV Amsterdam, Netherlands&lt;/auth-address&gt;&lt;titles&gt;&lt;title&gt;Why Nonprofits Are Easier to Endorse on Social Media: The Roles of Warmth and Brand Symbolism&lt;/title&gt;&lt;secondary-title&gt;JOURNAL OF INTERACTIVE MARKETING&lt;/secondary-title&gt;&lt;/titles&gt;&lt;periodical&gt;&lt;full-title&gt;Journal of Interactive Marketing&lt;/full-title&gt;&lt;/periodical&gt;&lt;pages&gt;27-42&lt;/pages&gt;&lt;volume&gt;33&lt;/volume&gt;&lt;keywords&gt;&lt;keyword&gt;Online brand endorsements&lt;/keyword&gt;&lt;keyword&gt;Social media&lt;/keyword&gt;&lt;keyword&gt;Consumer behavior&lt;/keyword&gt;&lt;keyword&gt;Self-identity&lt;/keyword&gt;&lt;keyword&gt;Warmth and competence&lt;/keyword&gt;&lt;keyword&gt;Brand symbolism&lt;/keyword&gt;&lt;keyword&gt;UNIVERSAL DIMENSIONS&lt;/keyword&gt;&lt;keyword&gt;STEREOTYPE CONTENT&lt;/keyword&gt;&lt;keyword&gt;CONSUMER IDENTITY&lt;/keyword&gt;&lt;keyword&gt;SELF-EXPRESSION&lt;/keyword&gt;&lt;keyword&gt;COMPETENCE&lt;/keyword&gt;&lt;keyword&gt;ENGAGEMENT&lt;/keyword&gt;&lt;keyword&gt;COMMUNICATION&lt;/keyword&gt;&lt;keyword&gt;DETERMINANTS&lt;/keyword&gt;&lt;keyword&gt;ENVIRONMENTS&lt;/keyword&gt;&lt;keyword&gt;MOTIVATIONS&lt;/keyword&gt;&lt;/keywords&gt;&lt;dates&gt;&lt;year&gt;2016&lt;/year&gt;&lt;pub-dates&gt;&lt;date&gt;FEB&lt;/date&gt;&lt;/pub-dates&gt;&lt;/dates&gt;&lt;isbn&gt;1094-9968&amp;#xD;1520-6653 J9 - J INTERACT MARK&lt;/isbn&gt;&lt;accession-num&gt;WOS:000371751100004&lt;/accession-num&gt;&lt;urls&gt;&lt;/urls&gt;&lt;custom3&gt;University of Amsterdam&amp;#xD;Vrije Universiteit Amsterdam&lt;/custom3&gt;&lt;electronic-resource-num&gt;10.1016/j.intmar.2015.10.002&lt;/electronic-resource-num&gt;&lt;language&gt;English&lt;/language&gt;&lt;/record&gt;&lt;/Cite&gt;&lt;/EndNote&gt;</w:instrText>
            </w:r>
            <w:r w:rsidRPr="00ED60C6">
              <w:rPr>
                <w:sz w:val="22"/>
                <w:szCs w:val="22"/>
              </w:rPr>
              <w:fldChar w:fldCharType="separate"/>
            </w:r>
            <w:r w:rsidRPr="00ED60C6">
              <w:rPr>
                <w:noProof/>
                <w:sz w:val="22"/>
                <w:szCs w:val="22"/>
              </w:rPr>
              <w:t>Bernritter et al. (2016)</w:t>
            </w:r>
            <w:r w:rsidRPr="00ED60C6">
              <w:rPr>
                <w:sz w:val="22"/>
                <w:szCs w:val="22"/>
              </w:rPr>
              <w:fldChar w:fldCharType="end"/>
            </w:r>
          </w:p>
          <w:p w14:paraId="26156073" w14:textId="77777777"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Alvarez&lt;/Author&gt;&lt;Year&gt;2016&lt;/Year&gt;&lt;RecNum&gt;247&lt;/RecNum&gt;&lt;DisplayText&gt;Alvarez and Fournier (2016)&lt;/DisplayText&gt;&lt;record&gt;&lt;rec-number&gt;247&lt;/rec-number&gt;&lt;foreign-keys&gt;&lt;key app="EN" db-id="559fzaf0osetwre0zdnp9ppmtsvxsrapvw9f" timestamp="1687016697"&gt;247&lt;/key&gt;&lt;/foreign-keys&gt;&lt;ref-type name="Journal Article"&gt;17&lt;/ref-type&gt;&lt;contributors&gt;&lt;authors&gt;&lt;author&gt;Alvarez, C.&lt;/author&gt;&lt;author&gt;Fournier, S.&lt;/author&gt;&lt;/authors&gt;&lt;/contributors&gt;&lt;auth-address&gt;Baylor Univ, Hankamer Sch Business, One Bear Pl 98007, Waco, TX 76798 USA&amp;#xD;Boston Univ, Questrom Sch Business, 595 Commonwealth Ave, Boston, MA 02215 USA&lt;/auth-address&gt;&lt;titles&gt;&lt;title&gt;Consumers&amp;apos; relationships with brands&lt;/title&gt;&lt;secondary-title&gt;CURRENT OPINION IN PSYCHOLOGY&lt;/secondary-title&gt;&lt;/titles&gt;&lt;pages&gt;129-135&lt;/pages&gt;&lt;volume&gt;10&lt;/volume&gt;&lt;keywords&gt;&lt;keyword&gt;ATTACHMENT STYLES&lt;/keyword&gt;&lt;keyword&gt;STRENGTH&lt;/keyword&gt;&lt;keyword&gt;CONNECTIONS&lt;/keyword&gt;&lt;keyword&gt;INTENTIONS&lt;/keyword&gt;&lt;keyword&gt;PERCEPTION&lt;/keyword&gt;&lt;keyword&gt;CUSTOMERS&lt;/keyword&gt;&lt;keyword&gt;IMPACT&lt;/keyword&gt;&lt;keyword&gt;TRUST&lt;/keyword&gt;&lt;keyword&gt;LOVE&lt;/keyword&gt;&lt;keyword&gt;FEAR&lt;/keyword&gt;&lt;/keywords&gt;&lt;dates&gt;&lt;year&gt;2016&lt;/year&gt;&lt;pub-dates&gt;&lt;date&gt;AUG&lt;/date&gt;&lt;/pub-dates&gt;&lt;/dates&gt;&lt;isbn&gt;2352-250X&amp;#xD;2352-2518 J9 - CURR OPIN PSYCHOL&lt;/isbn&gt;&lt;accession-num&gt;WOS:000386878800025&lt;/accession-num&gt;&lt;urls&gt;&lt;/urls&gt;&lt;custom3&gt;Baylor University&amp;#xD;Boston University&lt;/custom3&gt;&lt;electronic-resource-num&gt;10.1016/j.copsyc.2015.12.017&lt;/electronic-resource-num&gt;&lt;language&gt;English&lt;/language&gt;&lt;/record&gt;&lt;/Cite&gt;&lt;/EndNote&gt;</w:instrText>
            </w:r>
            <w:r w:rsidRPr="00ED60C6">
              <w:rPr>
                <w:sz w:val="22"/>
                <w:szCs w:val="22"/>
              </w:rPr>
              <w:fldChar w:fldCharType="separate"/>
            </w:r>
            <w:r w:rsidRPr="00ED60C6">
              <w:rPr>
                <w:noProof/>
                <w:sz w:val="22"/>
                <w:szCs w:val="22"/>
              </w:rPr>
              <w:t>Alvarez and Fournier (2016)</w:t>
            </w:r>
            <w:r w:rsidRPr="00ED60C6">
              <w:rPr>
                <w:sz w:val="22"/>
                <w:szCs w:val="22"/>
              </w:rPr>
              <w:fldChar w:fldCharType="end"/>
            </w:r>
          </w:p>
          <w:p w14:paraId="1D21E1C3" w14:textId="77777777"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fldData xml:space="preserve">PEVuZE5vdGU+PENpdGUgQXV0aG9yWWVhcj0iMSI+PEF1dGhvcj5XdTwvQXV0aG9yPjxZZWFyPjIw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</w:fldData>
              </w:fldChar>
            </w:r>
            <w:r w:rsidRPr="00ED60C6">
              <w:rPr>
                <w:sz w:val="22"/>
                <w:szCs w:val="22"/>
              </w:rPr>
              <w:instrText xml:space="preserve"> ADDIN EN.CITE </w:instrText>
            </w:r>
            <w:r w:rsidRPr="00ED60C6">
              <w:rPr>
                <w:sz w:val="22"/>
                <w:szCs w:val="22"/>
              </w:rPr>
              <w:fldChar w:fldCharType="begin">
                <w:fldData xml:space="preserve">PEVuZE5vdGU+PENpdGUgQXV0aG9yWWVhcj0iMSI+PEF1dGhvcj5XdTwvQXV0aG9yPjxZZWFyPjIw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</w:fldData>
              </w:fldChar>
            </w:r>
            <w:r w:rsidRPr="00ED60C6">
              <w:rPr>
                <w:sz w:val="22"/>
                <w:szCs w:val="22"/>
              </w:rPr>
              <w:instrText xml:space="preserve"> ADDIN EN.CITE.DATA </w:instrText>
            </w:r>
            <w:r w:rsidRPr="00ED60C6">
              <w:rPr>
                <w:sz w:val="22"/>
                <w:szCs w:val="22"/>
              </w:rPr>
            </w:r>
            <w:r w:rsidRPr="00ED60C6">
              <w:rPr>
                <w:sz w:val="22"/>
                <w:szCs w:val="22"/>
              </w:rPr>
              <w:fldChar w:fldCharType="end"/>
            </w:r>
            <w:r w:rsidRPr="00ED60C6">
              <w:rPr>
                <w:sz w:val="22"/>
                <w:szCs w:val="22"/>
              </w:rPr>
            </w:r>
            <w:r w:rsidRPr="00ED60C6">
              <w:rPr>
                <w:sz w:val="22"/>
                <w:szCs w:val="22"/>
              </w:rPr>
              <w:fldChar w:fldCharType="separate"/>
            </w:r>
            <w:r w:rsidRPr="00ED60C6">
              <w:rPr>
                <w:noProof/>
                <w:sz w:val="22"/>
                <w:szCs w:val="22"/>
              </w:rPr>
              <w:t>Wu et al. (2017)</w:t>
            </w:r>
            <w:r w:rsidRPr="00ED60C6">
              <w:rPr>
                <w:sz w:val="22"/>
                <w:szCs w:val="22"/>
              </w:rPr>
              <w:fldChar w:fldCharType="end"/>
            </w:r>
          </w:p>
          <w:p w14:paraId="37DEC258" w14:textId="77777777"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Portal&lt;/Author&gt;&lt;Year&gt;2018&lt;/Year&gt;&lt;RecNum&gt;56&lt;/RecNum&gt;&lt;DisplayText&gt;Portal et al. (2018)&lt;/DisplayText&gt;&lt;record&gt;&lt;rec-number&gt;56&lt;/rec-number&gt;&lt;foreign-keys&gt;&lt;key app="EN" db-id="559fzaf0osetwre0zdnp9ppmtsvxsrapvw9f" timestamp="1687016697"&gt;56&lt;/key&gt;&lt;/foreign-keys&gt;&lt;ref-type name="Journal Article"&gt;17&lt;/ref-type&gt;&lt;contributors&gt;&lt;authors&gt;&lt;author&gt;Portal, S.&lt;/author&gt;&lt;author&gt;Abratt, R.&lt;/author&gt;&lt;author&gt;Bendixen, M.&lt;/author&gt;&lt;/authors&gt;&lt;/contributors&gt;&lt;auth-address&gt;Univ Witwatersrand, Wits Business Sch, Johannesburg, South Africa&amp;#xD;Nova Southeastern Univ, 3100 Coll Ave, Ft Lauderdale, FL 33314 USA&lt;/auth-address&gt;&lt;titles&gt;&lt;title&gt;Building a human brand: Brand anthropomorphism unravelled&lt;/title&gt;&lt;secondary-title&gt;BUSINESS HORIZONS&lt;/secondary-title&gt;&lt;/titles&gt;&lt;pages&gt;367-374&lt;/pages&gt;&lt;volume&gt;61&lt;/volume&gt;&lt;number&gt;3&lt;/number&gt;&lt;keywords&gt;&lt;keyword&gt;Brand anthropomorphism&lt;/keyword&gt;&lt;keyword&gt;The human brand&lt;/keyword&gt;&lt;keyword&gt;Brand authenticity&lt;/keyword&gt;&lt;keyword&gt;Theory of warmth and competence&lt;/keyword&gt;&lt;keyword&gt;Human brand model&lt;/keyword&gt;&lt;keyword&gt;INTENTIONAL AGENTS&lt;/keyword&gt;&lt;keyword&gt;STEREOTYPE CONTENT&lt;/keyword&gt;&lt;keyword&gt;GOLDEN QUADRANT&lt;/keyword&gt;&lt;keyword&gt;BIAS MAP&lt;/keyword&gt;&lt;keyword&gt;COMPETENCE&lt;/keyword&gt;&lt;keyword&gt;WARMTH&lt;/keyword&gt;&lt;keyword&gt;PERCEPTION&lt;/keyword&gt;&lt;keyword&gt;TRUST&lt;/keyword&gt;&lt;keyword&gt;MODEL&lt;/keyword&gt;&lt;keyword&gt;PERSONALITY&lt;/keyword&gt;&lt;/keywords&gt;&lt;dates&gt;&lt;year&gt;2018&lt;/year&gt;&lt;pub-dates&gt;&lt;date&gt;MAY-JUN&lt;/date&gt;&lt;/pub-dates&gt;&lt;/dates&gt;&lt;isbn&gt;0007-6813&amp;#xD;1873-6068 J9 - BUS HORIZONS&lt;/isbn&gt;&lt;accession-num&gt;WOS:000431161800003&lt;/accession-num&gt;&lt;urls&gt;&lt;/urls&gt;&lt;custom3&gt;University of Witwatersrand&amp;#xD;Nova Southeastern University&lt;/custom3&gt;&lt;electronic-resource-num&gt;10.1016/j.bushor.2018.01.003&lt;/electronic-resource-num&gt;&lt;language&gt;English&lt;/language&gt;&lt;/record&gt;&lt;/Cite&gt;&lt;/EndNote&gt;</w:instrText>
            </w:r>
            <w:r w:rsidRPr="00ED60C6">
              <w:rPr>
                <w:sz w:val="22"/>
                <w:szCs w:val="22"/>
              </w:rPr>
              <w:fldChar w:fldCharType="separate"/>
            </w:r>
            <w:r w:rsidRPr="00ED60C6">
              <w:rPr>
                <w:noProof/>
                <w:sz w:val="22"/>
                <w:szCs w:val="22"/>
              </w:rPr>
              <w:t>Portal et al. (2018)</w:t>
            </w:r>
            <w:r w:rsidRPr="00ED60C6">
              <w:rPr>
                <w:sz w:val="22"/>
                <w:szCs w:val="22"/>
              </w:rPr>
              <w:fldChar w:fldCharType="end"/>
            </w:r>
          </w:p>
          <w:p w14:paraId="77D26EE6" w14:textId="77777777"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fldData xml:space="preserve">PEVuZE5vdGU+PENpdGUgQXV0aG9yWWVhcj0iMSI+PEF1dGhvcj5CYWdvenppPC9BdXRob3I+PFll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==
</w:fldData>
              </w:fldChar>
            </w:r>
            <w:r w:rsidRPr="00ED60C6">
              <w:rPr>
                <w:sz w:val="22"/>
                <w:szCs w:val="22"/>
              </w:rPr>
              <w:instrText xml:space="preserve"> ADDIN EN.CITE </w:instrText>
            </w:r>
            <w:r w:rsidRPr="00ED60C6">
              <w:rPr>
                <w:sz w:val="22"/>
                <w:szCs w:val="22"/>
              </w:rPr>
              <w:fldChar w:fldCharType="begin">
                <w:fldData xml:space="preserve">PEVuZE5vdGU+PENpdGUgQXV0aG9yWWVhcj0iMSI+PEF1dGhvcj5CYWdvenppPC9BdXRob3I+PFll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==
</w:fldData>
              </w:fldChar>
            </w:r>
            <w:r w:rsidRPr="00ED60C6">
              <w:rPr>
                <w:sz w:val="22"/>
                <w:szCs w:val="22"/>
              </w:rPr>
              <w:instrText xml:space="preserve"> ADDIN EN.CITE.DATA </w:instrText>
            </w:r>
            <w:r w:rsidRPr="00ED60C6">
              <w:rPr>
                <w:sz w:val="22"/>
                <w:szCs w:val="22"/>
              </w:rPr>
            </w:r>
            <w:r w:rsidRPr="00ED60C6">
              <w:rPr>
                <w:sz w:val="22"/>
                <w:szCs w:val="22"/>
              </w:rPr>
              <w:fldChar w:fldCharType="end"/>
            </w:r>
            <w:r w:rsidRPr="00ED60C6">
              <w:rPr>
                <w:sz w:val="22"/>
                <w:szCs w:val="22"/>
              </w:rPr>
            </w:r>
            <w:r w:rsidRPr="00ED60C6">
              <w:rPr>
                <w:sz w:val="22"/>
                <w:szCs w:val="22"/>
              </w:rPr>
              <w:fldChar w:fldCharType="separate"/>
            </w:r>
            <w:r w:rsidRPr="00ED60C6">
              <w:rPr>
                <w:noProof/>
                <w:sz w:val="22"/>
                <w:szCs w:val="22"/>
              </w:rPr>
              <w:t>Bagozzi et al. (2021)</w:t>
            </w:r>
            <w:r w:rsidRPr="00ED60C6">
              <w:rPr>
                <w:sz w:val="22"/>
                <w:szCs w:val="22"/>
              </w:rPr>
              <w:fldChar w:fldCharType="end"/>
            </w:r>
          </w:p>
          <w:p w14:paraId="5EF571F4" w14:textId="77777777"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Huang&lt;/Author&gt;&lt;Year&gt;2020&lt;/Year&gt;&lt;RecNum&gt;95&lt;/RecNum&gt;&lt;DisplayText&gt;Huang et al. (2020)&lt;/DisplayText&gt;&lt;record&gt;&lt;rec-number&gt;95&lt;/rec-number&gt;&lt;foreign-keys&gt;&lt;key app="EN" db-id="559fzaf0osetwre0zdnp9ppmtsvxsrapvw9f" timestamp="1687016697"&gt;95&lt;/key&gt;&lt;/foreign-keys&gt;&lt;ref-type name="Journal Article"&gt;17&lt;/ref-type&gt;&lt;contributors&gt;&lt;authors&gt;&lt;author&gt;Huang, R.&lt;/author&gt;&lt;author&gt;Zhou, X. Y.&lt;/author&gt;&lt;author&gt;Ye, W. L.&lt;/author&gt;&lt;author&gt;Guo, S. Y.&lt;/author&gt;&lt;/authors&gt;&lt;/contributors&gt;&lt;auth-address&gt;St Anselm Coll, Dept Econ &amp;amp; Business, Manchester, NH USA&amp;#xD;Zhejiang Univ, Dept Mkt, Hangzhou, Peoples R China&amp;#xD;Shanghai Univ Finance &amp;amp; Econ, Coll Business, Shanghai, Peoples R China&amp;#xD;Sun Yat Sen Univ, Dept Psychol, Guangzhou, Peoples R China&lt;/auth-address&gt;&lt;titles&gt;&lt;title&gt;Think versus feel: two dimensions of brand anthropomorphism&lt;/title&gt;&lt;secondary-title&gt;JOURNAL OF PRODUCT AND BRAND MANAGEMENT&lt;/secondary-title&gt;&lt;/titles&gt;&lt;pages&gt;955-969&lt;/pages&gt;&lt;volume&gt;29&lt;/volume&gt;&lt;number&gt;7&lt;/number&gt;&lt;keywords&gt;&lt;keyword&gt;Corporate social responsibility&lt;/keyword&gt;&lt;keyword&gt;Measurement&lt;/keyword&gt;&lt;keyword&gt;Brand transgression&lt;/keyword&gt;&lt;keyword&gt;Moral judgement&lt;/keyword&gt;&lt;keyword&gt;Brand anthropomorphism&lt;/keyword&gt;&lt;keyword&gt;Crisis management&lt;/keyword&gt;&lt;keyword&gt;ADVERTISING WORKS&lt;/keyword&gt;&lt;keyword&gt;MODEL&lt;/keyword&gt;&lt;keyword&gt;IDENTIFICATION&lt;/keyword&gt;&lt;keyword&gt;COMPETENCE&lt;/keyword&gt;&lt;keyword&gt;WARMTH&lt;/keyword&gt;&lt;keyword&gt;INTENTIONALITY&lt;/keyword&gt;&lt;keyword&gt;CONSEQUENCES&lt;/keyword&gt;&lt;keyword&gt;PERSONALITY&lt;/keyword&gt;&lt;keyword&gt;JUDGMENTS&lt;/keyword&gt;&lt;keyword&gt;AGENTS&lt;/keyword&gt;&lt;/keywords&gt;&lt;dates&gt;&lt;year&gt;2020&lt;/year&gt;&lt;pub-dates&gt;&lt;date&gt;OCT 21&lt;/date&gt;&lt;/pub-dates&gt;&lt;/dates&gt;&lt;isbn&gt;1061-0421&amp;#xD;2054-1643 J9 - J PROD BRAND MANAG&lt;/isbn&gt;&lt;accession-num&gt;WOS:000585749100008&lt;/accession-num&gt;&lt;urls&gt;&lt;/urls&gt;&lt;custom3&gt;Zhejiang University&amp;#xD;Shanghai University of Finance &amp;amp; Economics&amp;#xD;Sun Yat Sen University&lt;/custom3&gt;&lt;electronic-resource-num&gt;10.1108/JPBM-11-2018-2125&lt;/electronic-resource-num&gt;&lt;language&gt;English&lt;/language&gt;&lt;/record&gt;&lt;/Cite&gt;&lt;/EndNote&gt;</w:instrText>
            </w:r>
            <w:r w:rsidRPr="00ED60C6">
              <w:rPr>
                <w:sz w:val="22"/>
                <w:szCs w:val="22"/>
              </w:rPr>
              <w:fldChar w:fldCharType="separate"/>
            </w:r>
            <w:r w:rsidRPr="00ED60C6">
              <w:rPr>
                <w:noProof/>
                <w:sz w:val="22"/>
                <w:szCs w:val="22"/>
              </w:rPr>
              <w:t>Huang et al. (2020)</w:t>
            </w:r>
            <w:r w:rsidRPr="00ED60C6">
              <w:rPr>
                <w:sz w:val="22"/>
                <w:szCs w:val="22"/>
              </w:rPr>
              <w:fldChar w:fldCharType="end"/>
            </w:r>
          </w:p>
        </w:tc>
        <w:tc>
          <w:tcPr>
            <w:tcW w:w="2096" w:type="dxa"/>
          </w:tcPr>
          <w:p w14:paraId="092175FC"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314</w:t>
            </w:r>
          </w:p>
          <w:p w14:paraId="63B7FDF1"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264</w:t>
            </w:r>
          </w:p>
          <w:p w14:paraId="2495E5A3"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171</w:t>
            </w:r>
          </w:p>
          <w:p w14:paraId="259764F3"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107</w:t>
            </w:r>
          </w:p>
          <w:p w14:paraId="3C0883BD"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78</w:t>
            </w:r>
          </w:p>
          <w:p w14:paraId="2DB2ABC0"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74</w:t>
            </w:r>
          </w:p>
          <w:p w14:paraId="3A73A02B"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49</w:t>
            </w:r>
          </w:p>
          <w:p w14:paraId="00D46D0A"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39</w:t>
            </w:r>
          </w:p>
          <w:p w14:paraId="7067BCD2"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11</w:t>
            </w:r>
          </w:p>
          <w:p w14:paraId="56C3BA3A"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11</w:t>
            </w:r>
          </w:p>
        </w:tc>
      </w:tr>
      <w:tr w:rsidR="00A50C2F" w:rsidRPr="00ED60C6" w14:paraId="44FAAF1F" w14:textId="77777777" w:rsidTr="00017144">
        <w:tc>
          <w:tcPr>
            <w:cnfStyle w:val="001000000000" w:firstRow="0" w:lastRow="0" w:firstColumn="1" w:lastColumn="0" w:oddVBand="0" w:evenVBand="0" w:oddHBand="0" w:evenHBand="0" w:firstRowFirstColumn="0" w:firstRowLastColumn="0" w:lastRowFirstColumn="0" w:lastRowLastColumn="0"/>
            <w:tcW w:w="3069" w:type="dxa"/>
            <w:vAlign w:val="center"/>
          </w:tcPr>
          <w:p w14:paraId="0BA8DADF" w14:textId="77777777" w:rsidR="006B7047" w:rsidRPr="00ED60C6" w:rsidRDefault="006B7047" w:rsidP="00ED60C6">
            <w:pPr>
              <w:snapToGrid w:val="0"/>
              <w:spacing w:line="320" w:lineRule="exact"/>
              <w:rPr>
                <w:sz w:val="22"/>
                <w:szCs w:val="22"/>
              </w:rPr>
            </w:pPr>
            <w:r w:rsidRPr="00ED60C6">
              <w:rPr>
                <w:sz w:val="22"/>
                <w:szCs w:val="22"/>
              </w:rPr>
              <w:t>Investigating potential mediators and moderators of brand anthropomorphism</w:t>
            </w:r>
          </w:p>
        </w:tc>
        <w:tc>
          <w:tcPr>
            <w:tcW w:w="3861" w:type="dxa"/>
          </w:tcPr>
          <w:p w14:paraId="67E14971" w14:textId="77777777" w:rsidR="006B7047" w:rsidRPr="00ED60C6" w:rsidRDefault="006B7047" w:rsidP="00ED60C6">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Kim&lt;/Author&gt;&lt;Year&gt;2011&lt;/Year&gt;&lt;RecNum&gt;270&lt;/RecNum&gt;&lt;DisplayText&gt;Kim and McGill (2011)&lt;/DisplayText&gt;&lt;record&gt;&lt;rec-number&gt;270&lt;/rec-number&gt;&lt;foreign-keys&gt;&lt;key app="EN" db-id="559fzaf0osetwre0zdnp9ppmtsvxsrapvw9f" timestamp="1687016697"&gt;270&lt;/key&gt;&lt;/foreign-keys&gt;&lt;ref-type name="Journal Article"&gt;17&lt;/ref-type&gt;&lt;contributors&gt;&lt;authors&gt;&lt;author&gt;Kim, S.&lt;/author&gt;&lt;author&gt;McGill, A. L.&lt;/author&gt;&lt;/authors&gt;&lt;/contributors&gt;&lt;auth-address&gt;Univ Chicago, Booth Sch Business, Chicago, IL 60637 USA&lt;/auth-address&gt;&lt;titles&gt;&lt;title&gt;Gaming with Mr. Slot or Gaming the Slot Machine? Power, Anthropomorphism, and Risk Perception&lt;/title&gt;&lt;secondary-title&gt;JOURNAL OF CONSUMER RESEARCH&lt;/secondary-title&gt;&lt;/titles&gt;&lt;periodical&gt;&lt;full-title&gt;Journal of Consumer Research&lt;/full-title&gt;&lt;/periodical&gt;&lt;pages&gt;94-107&lt;/pages&gt;&lt;volume&gt;38&lt;/volume&gt;&lt;number&gt;1&lt;/number&gt;&lt;keywords&gt;&lt;keyword&gt;ILLUSORY CONTROL&lt;/keyword&gt;&lt;keyword&gt;BRAND&lt;/keyword&gt;&lt;keyword&gt;DETERMINANTS&lt;/keyword&gt;&lt;keyword&gt;ORIENTATION&lt;/keyword&gt;&lt;keyword&gt;BEHAVIOR&lt;/keyword&gt;&lt;/keywords&gt;&lt;dates&gt;&lt;year&gt;2011&lt;/year&gt;&lt;pub-dates&gt;&lt;date&gt;JUN&lt;/date&gt;&lt;/pub-dates&gt;&lt;/dates&gt;&lt;isbn&gt;0093-5301 J9 - J CONSUM RES&lt;/isbn&gt;&lt;accession-num&gt;WOS:000297841700008&lt;/accession-num&gt;&lt;urls&gt;&lt;/urls&gt;&lt;custom3&gt;University of Chicago&lt;/custom3&gt;&lt;electronic-resource-num&gt;10.1086/658148&lt;/electronic-resource-num&gt;&lt;language&gt;English&lt;/language&gt;&lt;/record&gt;&lt;/Cite&gt;&lt;/EndNote&gt;</w:instrText>
            </w:r>
            <w:r w:rsidRPr="00ED60C6">
              <w:rPr>
                <w:sz w:val="22"/>
                <w:szCs w:val="22"/>
              </w:rPr>
              <w:fldChar w:fldCharType="separate"/>
            </w:r>
            <w:r w:rsidRPr="00ED60C6">
              <w:rPr>
                <w:noProof/>
                <w:sz w:val="22"/>
                <w:szCs w:val="22"/>
              </w:rPr>
              <w:t>Kim and McGill (2011)</w:t>
            </w:r>
            <w:r w:rsidRPr="00ED60C6">
              <w:rPr>
                <w:sz w:val="22"/>
                <w:szCs w:val="22"/>
              </w:rPr>
              <w:fldChar w:fldCharType="end"/>
            </w:r>
          </w:p>
          <w:p w14:paraId="48CB693D" w14:textId="3BE3F272" w:rsidR="006B7047" w:rsidRPr="00ED60C6" w:rsidRDefault="006B7047" w:rsidP="00ED60C6">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fldChar w:fldCharType="begin"/>
            </w:r>
            <w:r w:rsidR="0077656E" w:rsidRPr="00ED60C6">
              <w:rPr>
                <w:sz w:val="22"/>
                <w:szCs w:val="22"/>
              </w:rPr>
              <w:instrText xml:space="preserve"> ADDIN EN.CITE &lt;EndNote&gt;&lt;Cite AuthorYear="1"&gt;&lt;Author&gt;Chandler&lt;/Author&gt;&lt;Year&gt;2010&lt;/Year&gt;&lt;RecNum&gt;304&lt;/RecNum&gt;&lt;DisplayText&gt;Chandler and Schwarz (2010)&lt;/DisplayText&gt;&lt;record&gt;&lt;rec-number&gt;304&lt;/rec-number&gt;&lt;foreign-keys&gt;&lt;key app="EN" db-id="559fzaf0osetwre0zdnp9ppmtsvxsrapvw9f" timestamp="1687016697"&gt;304&lt;/key&gt;&lt;/foreign-keys&gt;&lt;ref-type name="Journal Article"&gt;17&lt;/ref-type&gt;&lt;contributors&gt;&lt;authors&gt;&lt;author&gt;Chandler, J.&lt;/author&gt;&lt;author&gt;Schwarz, N.&lt;/author&gt;&lt;/authors&gt;&lt;/contributors&gt;&lt;auth-address&gt;Univ Michigan, Dept Psychol, Ann Arbor, MI 48109 USA&lt;/auth-address&gt;&lt;titles&gt;&lt;title&gt;Use does not wear ragged the fabric of friendship: Thinking of objects as alive makes people less willing to replace them&lt;/title&gt;&lt;secondary-title&gt;JOURNAL OF CONSUMER PSYCHOLOGY&lt;/secondary-title&gt;&lt;/titles&gt;&lt;periodical&gt;&lt;full-title&gt;Journal of Consumer Psychology&lt;/full-title&gt;&lt;/periodical&gt;&lt;pages&gt;138-145&lt;/pages&gt;&lt;volume&gt;20&lt;/volume&gt;&lt;number&gt;2&lt;/number&gt;&lt;keywords&gt;&lt;keyword&gt;BRAND&lt;/keyword&gt;&lt;keyword&gt;AGENCY&lt;/keyword&gt;&lt;/keywords&gt;&lt;dates&gt;&lt;year&gt;2010&lt;/year&gt;&lt;pub-dates&gt;&lt;date&gt;APR&lt;/date&gt;&lt;/pub-dates&gt;&lt;/dates&gt;&lt;isbn&gt;1057-7408&amp;#xD;1532-7663 J9 - J CONSUM PSYCHOL&lt;/isbn&gt;&lt;accession-num&gt;WOS:000277673000004&lt;/accession-num&gt;&lt;urls&gt;&lt;/urls&gt;&lt;custom3&gt;University of Michigan System&amp;#xD;University of Michigan&lt;/custom3&gt;&lt;electronic-resource-num&gt;10.1016/j.jcps.2009.12.008&lt;/electronic-resource-num&gt;&lt;language&gt;English&lt;/language&gt;&lt;/record&gt;&lt;/Cite&gt;&lt;/EndNote&gt;</w:instrText>
            </w:r>
            <w:r w:rsidRPr="00ED60C6">
              <w:rPr>
                <w:sz w:val="22"/>
                <w:szCs w:val="22"/>
              </w:rPr>
              <w:fldChar w:fldCharType="separate"/>
            </w:r>
            <w:r w:rsidRPr="00ED60C6">
              <w:rPr>
                <w:noProof/>
                <w:sz w:val="22"/>
                <w:szCs w:val="22"/>
              </w:rPr>
              <w:t>Chandler and Schwarz (2010)</w:t>
            </w:r>
            <w:r w:rsidRPr="00ED60C6">
              <w:rPr>
                <w:sz w:val="22"/>
                <w:szCs w:val="22"/>
              </w:rPr>
              <w:fldChar w:fldCharType="end"/>
            </w:r>
          </w:p>
          <w:p w14:paraId="3E91264C" w14:textId="171E0BB1" w:rsidR="006B7047" w:rsidRPr="00ED60C6" w:rsidRDefault="006B7047" w:rsidP="00ED60C6">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fldChar w:fldCharType="begin"/>
            </w:r>
            <w:r w:rsidR="0077656E" w:rsidRPr="00ED60C6">
              <w:rPr>
                <w:sz w:val="22"/>
                <w:szCs w:val="22"/>
              </w:rPr>
              <w:instrText xml:space="preserve"> ADDIN EN.CITE &lt;EndNote&gt;&lt;Cite AuthorYear="1"&gt;&lt;Author&gt;Chen&lt;/Author&gt;&lt;Year&gt;2017&lt;/Year&gt;&lt;RecNum&gt;133&lt;/RecNum&gt;&lt;DisplayText&gt;Chen et al. (2017)&lt;/DisplayText&gt;&lt;record&gt;&lt;rec-number&gt;133&lt;/rec-number&gt;&lt;foreign-keys&gt;&lt;key app="EN" db-id="559fzaf0osetwre0zdnp9ppmtsvxsrapvw9f" timestamp="1687016697"&gt;133&lt;/key&gt;&lt;/foreign-keys&gt;&lt;ref-type name="Journal Article"&gt;17&lt;/ref-type&gt;&lt;contributors&gt;&lt;authors&gt;&lt;author&gt;Chen, R. P.&lt;/author&gt;&lt;author&gt;Wan, E. W.&lt;/author&gt;&lt;author&gt;Levy, E.&lt;/author&gt;&lt;/authors&gt;&lt;/contributors&gt;&lt;auth-address&gt;Hong Kong Baptist Univ, Sch Business, Hong Kong, Hong Kong, Peoples R China&amp;#xD;Univ Hong Kong, Fac Business &amp;amp; Econ, Hong Kong, Hong Kong, Peoples R China&amp;#xD;Univ Cambridge, Judge Business Sch, Cambridge CB2 1TN, England&lt;/auth-address&gt;&lt;titles&gt;&lt;title&gt;The effect of social exclusion on consumer preference for anthropomorphized brands&lt;/title&gt;&lt;secondary-title&gt;JOURNAL OF CONSUMER PSYCHOLOGY&lt;/secondary-title&gt;&lt;/titles&gt;&lt;periodical&gt;&lt;full-title&gt;Journal of Consumer Psychology&lt;/full-title&gt;&lt;/periodical&gt;&lt;pages&gt;23-34&lt;/pages&gt;&lt;volume&gt;27&lt;/volume&gt;&lt;number&gt;1&lt;/number&gt;&lt;keywords&gt;&lt;keyword&gt;Social exclusion&lt;/keyword&gt;&lt;keyword&gt;Anthropomorphism&lt;/keyword&gt;&lt;keyword&gt;Consumer preference&lt;/keyword&gt;&lt;keyword&gt;Social affiliation&lt;/keyword&gt;&lt;keyword&gt;ATTACHMENT STYLES&lt;/keyword&gt;&lt;keyword&gt;MODERATING ROLE&lt;/keyword&gt;&lt;keyword&gt;ME&lt;/keyword&gt;&lt;keyword&gt;LONELINESS&lt;/keyword&gt;&lt;keyword&gt;CONNECTION&lt;/keyword&gt;&lt;keyword&gt;ACCEPTANCE&lt;/keyword&gt;&lt;keyword&gt;PERCEPTION&lt;/keyword&gt;&lt;keyword&gt;OSTRACISM&lt;/keyword&gt;&lt;keyword&gt;BEHAVIOR&lt;/keyword&gt;&lt;/keywords&gt;&lt;dates&gt;&lt;year&gt;2017&lt;/year&gt;&lt;pub-dates&gt;&lt;date&gt;JAN&lt;/date&gt;&lt;/pub-dates&gt;&lt;/dates&gt;&lt;isbn&gt;1057-7408&amp;#xD;1532-7663 J9 - J CONSUM PSYCHOL&lt;/isbn&gt;&lt;accession-num&gt;WOS:000392041100003&lt;/accession-num&gt;&lt;urls&gt;&lt;/urls&gt;&lt;custom3&gt;Hong Kong Baptist University&amp;#xD;University of Hong Kong&amp;#xD;University of Cambridge&lt;/custom3&gt;&lt;electronic-resource-num&gt;10.1016/j.jcps.2016.05.004&lt;/electronic-resource-num&gt;&lt;language&gt;English&lt;/language&gt;&lt;/record&gt;&lt;/Cite&gt;&lt;/EndNote&gt;</w:instrText>
            </w:r>
            <w:r w:rsidRPr="00ED60C6">
              <w:rPr>
                <w:sz w:val="22"/>
                <w:szCs w:val="22"/>
              </w:rPr>
              <w:fldChar w:fldCharType="separate"/>
            </w:r>
            <w:r w:rsidRPr="00ED60C6">
              <w:rPr>
                <w:noProof/>
                <w:sz w:val="22"/>
                <w:szCs w:val="22"/>
              </w:rPr>
              <w:t>Chen et al. (2017)</w:t>
            </w:r>
            <w:r w:rsidRPr="00ED60C6">
              <w:rPr>
                <w:sz w:val="22"/>
                <w:szCs w:val="22"/>
              </w:rPr>
              <w:fldChar w:fldCharType="end"/>
            </w:r>
          </w:p>
          <w:p w14:paraId="617702FB" w14:textId="77777777" w:rsidR="006B7047" w:rsidRPr="00ED60C6" w:rsidRDefault="006B7047" w:rsidP="00ED60C6">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Schweitzer&lt;/Author&gt;&lt;Year&gt;2019&lt;/Year&gt;&lt;RecNum&gt;291&lt;/RecNum&gt;&lt;DisplayText&gt;Schweitzer et al. (2019)&lt;/DisplayText&gt;&lt;record&gt;&lt;rec-number&gt;291&lt;/rec-number&gt;&lt;foreign-keys&gt;&lt;key app="EN" db-id="559fzaf0osetwre0zdnp9ppmtsvxsrapvw9f" timestamp="1687016697"&gt;291&lt;/key&gt;&lt;/foreign-keys&gt;&lt;ref-type name="Journal Article"&gt;17&lt;/ref-type&gt;&lt;contributors&gt;&lt;authors&gt;&lt;author&gt;Schweitzer, F.&lt;/author&gt;&lt;author&gt;Belk, R.&lt;/author&gt;&lt;author&gt;Jordan, W.&lt;/author&gt;&lt;author&gt;Ortner, M.&lt;/author&gt;&lt;/authors&gt;&lt;/contributors&gt;&lt;auth-address&gt;Univ Grenoble Alpes ComUE, Grenoble Ecole Management, 12,Rue Pierre Semard, F-38000 Grenoble, France&amp;#xD;York Univ, Toronto, ON, Canada&amp;#xD;Usecon, Vienna, Austria&amp;#xD;Univ Upper Austria, Wels, Austria&lt;/auth-address&gt;&lt;titles&gt;&lt;title&gt;Servant, friend or master? The relationships users build with voice-controlled smart devices&lt;/title&gt;&lt;secondary-title&gt;JOURNAL OF MARKETING MANAGEMENT&lt;/secondary-title&gt;&lt;/titles&gt;&lt;periodical&gt;&lt;full-title&gt;Journal of Marketing Management&lt;/full-title&gt;&lt;/periodical&gt;&lt;pages&gt;693-715&lt;/pages&gt;&lt;volume&gt;35&lt;/volume&gt;&lt;number&gt;7-8&lt;/number&gt;&lt;keywords&gt;&lt;keyword&gt;Anthropomorphism&lt;/keyword&gt;&lt;keyword&gt;consumer object relationship&lt;/keyword&gt;&lt;keyword&gt;self-extension theory&lt;/keyword&gt;&lt;keyword&gt;smart products&lt;/keyword&gt;&lt;keyword&gt;artificial intelligence&lt;/keyword&gt;&lt;keyword&gt;SCHEMA CONGRUITY&lt;/keyword&gt;&lt;keyword&gt;CONSUMER&lt;/keyword&gt;&lt;keyword&gt;TECHNOLOGY&lt;/keyword&gt;&lt;keyword&gt;CONCURRENT&lt;/keyword&gt;&lt;keyword&gt;EXPERIENCE&lt;/keyword&gt;&lt;keyword&gt;BRANDS&lt;/keyword&gt;&lt;keyword&gt;ROBOTS&lt;/keyword&gt;&lt;keyword&gt;MODEL&lt;/keyword&gt;&lt;/keywords&gt;&lt;dates&gt;&lt;year&gt;2019&lt;/year&gt;&lt;pub-dates&gt;&lt;date&gt;MAY 4&lt;/date&gt;&lt;/pub-dates&gt;&lt;/dates&gt;&lt;isbn&gt;0267-257X&amp;#xD;1472-1376 J9 - J MARKET MANAG-UK&lt;/isbn&gt;&lt;accession-num&gt;WOS:000466214800001&lt;/accession-num&gt;&lt;urls&gt;&lt;/urls&gt;&lt;custom3&gt;Grenoble Ecole Management&amp;#xD;York University - Canada&lt;/custom3&gt;&lt;custom6&gt;APR 2019&lt;/custom6&gt;&lt;electronic-resource-num&gt;10.1080/0267257X.2019.1596970&lt;/electronic-resource-num&gt;&lt;language&gt;English&lt;/language&gt;&lt;/record&gt;&lt;/Cite&gt;&lt;/EndNote&gt;</w:instrText>
            </w:r>
            <w:r w:rsidRPr="00ED60C6">
              <w:rPr>
                <w:sz w:val="22"/>
                <w:szCs w:val="22"/>
              </w:rPr>
              <w:fldChar w:fldCharType="separate"/>
            </w:r>
            <w:r w:rsidRPr="00ED60C6">
              <w:rPr>
                <w:noProof/>
                <w:sz w:val="22"/>
                <w:szCs w:val="22"/>
              </w:rPr>
              <w:t>Schweitzer et al. (2019)</w:t>
            </w:r>
            <w:r w:rsidRPr="00ED60C6">
              <w:rPr>
                <w:sz w:val="22"/>
                <w:szCs w:val="22"/>
              </w:rPr>
              <w:fldChar w:fldCharType="end"/>
            </w:r>
          </w:p>
          <w:p w14:paraId="2DBA3B10" w14:textId="6278A242" w:rsidR="006B7047" w:rsidRPr="00ED60C6" w:rsidRDefault="006B7047" w:rsidP="00ED60C6">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fldChar w:fldCharType="begin"/>
            </w:r>
            <w:r w:rsidR="0077656E" w:rsidRPr="00ED60C6">
              <w:rPr>
                <w:sz w:val="22"/>
                <w:szCs w:val="22"/>
              </w:rPr>
              <w:instrText xml:space="preserve"> ADDIN EN.CITE &lt;EndNote&gt;&lt;Cite AuthorYear="1"&gt;&lt;Author&gt;Guido&lt;/Author&gt;&lt;Year&gt;2015&lt;/Year&gt;&lt;RecNum&gt;97&lt;/RecNum&gt;&lt;DisplayText&gt;Guido and Peluso (2015)&lt;/DisplayText&gt;&lt;record&gt;&lt;rec-number&gt;97&lt;/rec-number&gt;&lt;foreign-keys&gt;&lt;key app="EN" db-id="559fzaf0osetwre0zdnp9ppmtsvxsrapvw9f" timestamp="1687016697"&gt;97&lt;/key&gt;&lt;/foreign-keys&gt;&lt;ref-type name="Journal Article"&gt;17&lt;/ref-type&gt;&lt;contributors&gt;&lt;authors&gt;&lt;author&gt;Guido, G.&lt;/author&gt;&lt;author&gt;Peluso, A. M.&lt;/author&gt;&lt;/authors&gt;&lt;/contributors&gt;&lt;auth-address&gt;Univ Salento, Mkt, I-73100 Lecce, Italy&amp;#xD;Univ Salento, Dept Social Sci, ISUFI, I-73100 Lecce, Italy&amp;#xD;Univ Salento, Business Management, I-73100 Lecce, Italy&amp;#xD;Univ Salento, Pl Mkt, I-73100 Lecce, Italy&amp;#xD;LUISS Univ Rome, Mkt, Rome, Italy&lt;/auth-address&gt;&lt;titles&gt;&lt;title&gt;Brand anthropomorphism: Conceptualization, measurement, and impact on brand personality and loyalty&lt;/title&gt;&lt;secondary-title&gt;JOURNAL OF BRAND MANAGEMENT&lt;/secondary-title&gt;&lt;/titles&gt;&lt;periodical&gt;&lt;full-title&gt;Journal of Brand Management&lt;/full-title&gt;&lt;/periodical&gt;&lt;pages&gt;1-19&lt;/pages&gt;&lt;volume&gt;22&lt;/volume&gt;&lt;number&gt;1&lt;/number&gt;&lt;keywords&gt;&lt;keyword&gt;brand anthropomorphism&lt;/keyword&gt;&lt;keyword&gt;brand personality&lt;/keyword&gt;&lt;keyword&gt;brand loyalty&lt;/keyword&gt;&lt;keyword&gt;scale development&lt;/keyword&gt;&lt;keyword&gt;SELF&lt;/keyword&gt;&lt;keyword&gt;ANTECEDENTS&lt;/keyword&gt;&lt;keyword&gt;EXPRESSION&lt;/keyword&gt;&lt;keyword&gt;CONSUMERS&lt;/keyword&gt;&lt;keyword&gt;METAPHOR&lt;/keyword&gt;&lt;keyword&gt;MODELS&lt;/keyword&gt;&lt;/keywords&gt;&lt;dates&gt;&lt;year&gt;2015&lt;/year&gt;&lt;pub-dates&gt;&lt;date&gt;JAN&lt;/date&gt;&lt;/pub-dates&gt;&lt;/dates&gt;&lt;isbn&gt;1350-231X&amp;#xD;1479-1803 J9 - J BRAND MANAG&lt;/isbn&gt;&lt;accession-num&gt;WOS:000365353700001&lt;/accession-num&gt;&lt;urls&gt;&lt;/urls&gt;&lt;custom3&gt;University of Salento&amp;#xD;Luiss Guido Carli University&lt;/custom3&gt;&lt;electronic-resource-num&gt;10.1057/bm.2014.40&lt;/electronic-resource-num&gt;&lt;language&gt;English&lt;/language&gt;&lt;/record&gt;&lt;/Cite&gt;&lt;/EndNote&gt;</w:instrText>
            </w:r>
            <w:r w:rsidRPr="00ED60C6">
              <w:rPr>
                <w:sz w:val="22"/>
                <w:szCs w:val="22"/>
              </w:rPr>
              <w:fldChar w:fldCharType="separate"/>
            </w:r>
            <w:r w:rsidRPr="00ED60C6">
              <w:rPr>
                <w:noProof/>
                <w:sz w:val="22"/>
                <w:szCs w:val="22"/>
              </w:rPr>
              <w:t>Guido and Peluso (2015)</w:t>
            </w:r>
            <w:r w:rsidRPr="00ED60C6">
              <w:rPr>
                <w:sz w:val="22"/>
                <w:szCs w:val="22"/>
              </w:rPr>
              <w:fldChar w:fldCharType="end"/>
            </w:r>
          </w:p>
          <w:p w14:paraId="5C78B385" w14:textId="77777777" w:rsidR="006B7047" w:rsidRPr="00ED60C6" w:rsidRDefault="006B7047" w:rsidP="00ED60C6">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Kim&lt;/Author&gt;&lt;Year&gt;2020&lt;/Year&gt;&lt;RecNum&gt;245&lt;/RecNum&gt;&lt;DisplayText&gt;Kim (2020)&lt;/DisplayText&gt;&lt;record&gt;&lt;rec-number&gt;245&lt;/rec-number&gt;&lt;foreign-keys&gt;&lt;key app="EN" db-id="559fzaf0osetwre0zdnp9ppmtsvxsrapvw9f" timestamp="1687016697"&gt;245&lt;/key&gt;&lt;/foreign-keys&gt;&lt;ref-type name="Journal Article"&gt;17&lt;/ref-type&gt;&lt;contributors&gt;&lt;authors&gt;&lt;author&gt;Kim, D. D. E.&lt;/author&gt;&lt;/authors&gt;&lt;/contributors&gt;&lt;auth-address&gt;Univ Southern Calif, Annenberg Sch Commun &amp;amp; Journalism, Los Angeles, CA 90007 USA&amp;#xD;Univ Penn, Annenberg Sch Commun, Philadelphia, PA 19104 USA&lt;/auth-address&gt;&lt;titles&gt;&lt;title&gt;Drawn to the Screen by Who We Are and Who We Aspire to Be: Brand-Self Congruence Differences in Movie Preferences&lt;/title&gt;&lt;secondary-title&gt;JMM-INTERNATIONAL JOURNAL ON MEDIA MANAGEMENT&lt;/secondary-title&gt;&lt;/titles&gt;&lt;pages&gt;144-167&lt;/pages&gt;&lt;volume&gt;22&lt;/volume&gt;&lt;number&gt;3-4&lt;/number&gt;&lt;dates&gt;&lt;year&gt;2020&lt;/year&gt;&lt;pub-dates&gt;&lt;date&gt;OCT 1&lt;/date&gt;&lt;/pub-dates&gt;&lt;/dates&gt;&lt;isbn&gt;1424-1277&amp;#xD;1424-1250 J9 - JMM-INT J MEDIA MANA&lt;/isbn&gt;&lt;accession-num&gt;WOS:000643847400001&lt;/accession-num&gt;&lt;urls&gt;&lt;/urls&gt;&lt;custom3&gt;University of Southern California&amp;#xD;University of Pennsylvania&lt;/custom3&gt;&lt;custom6&gt;APR 2021&lt;/custom6&gt;&lt;electronic-resource-num&gt;10.1080/14241277.2021.1920022&lt;/electronic-resource-num&gt;&lt;language&gt;English&lt;/language&gt;&lt;/record&gt;&lt;/Cite&gt;&lt;/EndNote&gt;</w:instrText>
            </w:r>
            <w:r w:rsidRPr="00ED60C6">
              <w:rPr>
                <w:sz w:val="22"/>
                <w:szCs w:val="22"/>
              </w:rPr>
              <w:fldChar w:fldCharType="separate"/>
            </w:r>
            <w:r w:rsidRPr="00ED60C6">
              <w:rPr>
                <w:noProof/>
                <w:sz w:val="22"/>
                <w:szCs w:val="22"/>
              </w:rPr>
              <w:t>Kim (2020)</w:t>
            </w:r>
            <w:r w:rsidRPr="00ED60C6">
              <w:rPr>
                <w:sz w:val="22"/>
                <w:szCs w:val="22"/>
              </w:rPr>
              <w:fldChar w:fldCharType="end"/>
            </w:r>
          </w:p>
          <w:p w14:paraId="1D8BE5F0" w14:textId="77777777" w:rsidR="006B7047" w:rsidRPr="00ED60C6" w:rsidRDefault="006B7047" w:rsidP="00ED60C6">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Khenfer&lt;/Author&gt;&lt;Year&gt;2020&lt;/Year&gt;&lt;RecNum&gt;116&lt;/RecNum&gt;&lt;DisplayText&gt;Khenfer et al. (2020)&lt;/DisplayText&gt;&lt;record&gt;&lt;rec-number&gt;116&lt;/rec-number&gt;&lt;foreign-keys&gt;&lt;key app="EN" db-id="559fzaf0osetwre0zdnp9ppmtsvxsrapvw9f" timestamp="1687016697"&gt;116&lt;/key&gt;&lt;/foreign-keys&gt;&lt;ref-type name="Journal Article"&gt;17&lt;/ref-type&gt;&lt;contributors&gt;&lt;authors&gt;&lt;author&gt;Khenfer, J.&lt;/author&gt;&lt;author&gt;Shepherd, S.&lt;/author&gt;&lt;author&gt;Trendel, O.&lt;/author&gt;&lt;/authors&gt;&lt;/contributors&gt;&lt;auth-address&gt;Zayed Univ, Coll Business, POB 144534, Abu Dhabi, U Arab Emirates&amp;#xD;Oklahoma State Univ, Spears Sch Business, Stillwater, OK 74078 USA&amp;#xD;Grenoble Ecole Management, 12 Rue Pierre Semard, F-38000 Grenoble, France&lt;/auth-address&gt;&lt;titles&gt;&lt;title&gt;Customer empowerment in the face of perceived Incompetence: Effect on preference for anthropomorphized brands&lt;/title&gt;&lt;secondary-title&gt;JOURNAL OF BUSINESS RESEARCH&lt;/secondary-title&gt;&lt;/titles&gt;&lt;periodical&gt;&lt;full-title&gt;Journal of Business Research&lt;/full-title&gt;&lt;/periodical&gt;&lt;pages&gt;1-11&lt;/pages&gt;&lt;volume&gt;118&lt;/volume&gt;&lt;keywords&gt;&lt;keyword&gt;Brand anthropomorphism&lt;/keyword&gt;&lt;keyword&gt;Brand preference&lt;/keyword&gt;&lt;keyword&gt;Power&lt;/keyword&gt;&lt;keyword&gt;Customer empowerment&lt;/keyword&gt;&lt;keyword&gt;Perceived competence&lt;/keyword&gt;&lt;keyword&gt;SELF-EFFICACY&lt;/keyword&gt;&lt;keyword&gt;CONSUMERS&lt;/keyword&gt;&lt;keyword&gt;COMPETENCE&lt;/keyword&gt;&lt;/keywords&gt;&lt;dates&gt;&lt;year&gt;2020&lt;/year&gt;&lt;pub-dates&gt;&lt;date&gt;SEP&lt;/date&gt;&lt;/pub-dates&gt;&lt;/dates&gt;&lt;isbn&gt;0148-2963&amp;#xD;1873-7978 J9 - J BUS RES&lt;/isbn&gt;&lt;accession-num&gt;WOS:000566752500001&lt;/accession-num&gt;&lt;urls&gt;&lt;/urls&gt;&lt;custom3&gt;Zayed University&amp;#xD;Oklahoma State University System&amp;#xD;Oklahoma State University - Stillwater&amp;#xD;Grenoble Ecole Management&lt;/custom3&gt;&lt;electronic-resource-num&gt;10.1016/j.jbusres.2020.06.010&lt;/electronic-resource-num&gt;&lt;language&gt;English&lt;/language&gt;&lt;/record&gt;&lt;/Cite&gt;&lt;/EndNote&gt;</w:instrText>
            </w:r>
            <w:r w:rsidRPr="00ED60C6">
              <w:rPr>
                <w:sz w:val="22"/>
                <w:szCs w:val="22"/>
              </w:rPr>
              <w:fldChar w:fldCharType="separate"/>
            </w:r>
            <w:r w:rsidRPr="00ED60C6">
              <w:rPr>
                <w:noProof/>
                <w:sz w:val="22"/>
                <w:szCs w:val="22"/>
              </w:rPr>
              <w:t>Khenfer et al. (2020)</w:t>
            </w:r>
            <w:r w:rsidRPr="00ED60C6">
              <w:rPr>
                <w:sz w:val="22"/>
                <w:szCs w:val="22"/>
              </w:rPr>
              <w:fldChar w:fldCharType="end"/>
            </w:r>
          </w:p>
        </w:tc>
        <w:tc>
          <w:tcPr>
            <w:tcW w:w="2096" w:type="dxa"/>
          </w:tcPr>
          <w:p w14:paraId="1B00DBE4" w14:textId="77777777" w:rsidR="006B7047" w:rsidRPr="00ED60C6" w:rsidRDefault="006B7047" w:rsidP="00ED60C6">
            <w:pPr>
              <w:snapToGrid w:val="0"/>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t>218</w:t>
            </w:r>
          </w:p>
          <w:p w14:paraId="0B007A0C" w14:textId="77777777" w:rsidR="006B7047" w:rsidRPr="00ED60C6" w:rsidRDefault="006B7047" w:rsidP="00ED60C6">
            <w:pPr>
              <w:snapToGrid w:val="0"/>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t>144</w:t>
            </w:r>
          </w:p>
          <w:p w14:paraId="2C56C506" w14:textId="77777777" w:rsidR="006B7047" w:rsidRPr="00ED60C6" w:rsidRDefault="006B7047" w:rsidP="00ED60C6">
            <w:pPr>
              <w:snapToGrid w:val="0"/>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t>107</w:t>
            </w:r>
          </w:p>
          <w:p w14:paraId="17D14688" w14:textId="77777777" w:rsidR="006B7047" w:rsidRPr="00ED60C6" w:rsidRDefault="006B7047" w:rsidP="00ED60C6">
            <w:pPr>
              <w:snapToGrid w:val="0"/>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t>66</w:t>
            </w:r>
          </w:p>
          <w:p w14:paraId="528B9098" w14:textId="77777777" w:rsidR="006B7047" w:rsidRPr="00ED60C6" w:rsidRDefault="006B7047" w:rsidP="00ED60C6">
            <w:pPr>
              <w:snapToGrid w:val="0"/>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t>62</w:t>
            </w:r>
          </w:p>
          <w:p w14:paraId="4F36F21B" w14:textId="77777777" w:rsidR="006B7047" w:rsidRPr="00ED60C6" w:rsidRDefault="006B7047" w:rsidP="00ED60C6">
            <w:pPr>
              <w:snapToGrid w:val="0"/>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t>31</w:t>
            </w:r>
          </w:p>
          <w:p w14:paraId="09F2DC50" w14:textId="77777777" w:rsidR="006B7047" w:rsidRPr="00ED60C6" w:rsidRDefault="006B7047" w:rsidP="00ED60C6">
            <w:pPr>
              <w:snapToGrid w:val="0"/>
              <w:spacing w:line="320" w:lineRule="exact"/>
              <w:jc w:val="center"/>
              <w:cnfStyle w:val="000000000000" w:firstRow="0" w:lastRow="0" w:firstColumn="0" w:lastColumn="0" w:oddVBand="0" w:evenVBand="0" w:oddHBand="0" w:evenHBand="0" w:firstRowFirstColumn="0" w:firstRowLastColumn="0" w:lastRowFirstColumn="0" w:lastRowLastColumn="0"/>
              <w:rPr>
                <w:sz w:val="22"/>
                <w:szCs w:val="22"/>
              </w:rPr>
            </w:pPr>
            <w:r w:rsidRPr="00ED60C6">
              <w:rPr>
                <w:sz w:val="22"/>
                <w:szCs w:val="22"/>
              </w:rPr>
              <w:t>11</w:t>
            </w:r>
          </w:p>
        </w:tc>
      </w:tr>
      <w:tr w:rsidR="00A50C2F" w:rsidRPr="00ED60C6" w14:paraId="28F74592" w14:textId="77777777" w:rsidTr="000171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69" w:type="dxa"/>
            <w:vAlign w:val="center"/>
          </w:tcPr>
          <w:p w14:paraId="601D0BBB" w14:textId="77777777" w:rsidR="006B7047" w:rsidRPr="00ED60C6" w:rsidRDefault="006B7047" w:rsidP="00ED60C6">
            <w:pPr>
              <w:snapToGrid w:val="0"/>
              <w:spacing w:line="320" w:lineRule="exact"/>
              <w:rPr>
                <w:sz w:val="22"/>
                <w:szCs w:val="22"/>
              </w:rPr>
            </w:pPr>
            <w:r w:rsidRPr="00ED60C6">
              <w:rPr>
                <w:sz w:val="22"/>
                <w:szCs w:val="22"/>
              </w:rPr>
              <w:t xml:space="preserve">Consumer Emotions Toward Anthropomorphized Brands </w:t>
            </w:r>
          </w:p>
        </w:tc>
        <w:tc>
          <w:tcPr>
            <w:tcW w:w="3861" w:type="dxa"/>
          </w:tcPr>
          <w:p w14:paraId="5557EC1C" w14:textId="77777777"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Hegner&lt;/Author&gt;&lt;Year&gt;2017&lt;/Year&gt;&lt;RecNum&gt;146&lt;/RecNum&gt;&lt;DisplayText&gt;Hegner et al. (2017)&lt;/DisplayText&gt;&lt;record&gt;&lt;rec-number&gt;146&lt;/rec-number&gt;&lt;foreign-keys&gt;&lt;key app="EN" db-id="559fzaf0osetwre0zdnp9ppmtsvxsrapvw9f" timestamp="1687016697"&gt;146&lt;/key&gt;&lt;/foreign-keys&gt;&lt;ref-type name="Journal Article"&gt;17&lt;/ref-type&gt;&lt;contributors&gt;&lt;authors&gt;&lt;author&gt;Hegner, S. M.&lt;/author&gt;&lt;author&gt;Fenko, A.&lt;/author&gt;&lt;author&gt;Teravest, A.&lt;/author&gt;&lt;/authors&gt;&lt;/contributors&gt;&lt;auth-address&gt;Fachhsch Bielefeld, Bielefeld, Germany&amp;#xD;Univ Twente, Mkt Commun &amp;amp; Consumer Behav, Enschede, Netherlands&amp;#xD;Univ Twente, Fac Behav Management &amp;amp; Social Sci, Enschede, Netherlands&lt;/auth-address&gt;&lt;titles&gt;&lt;title&gt;Using the theory of planned behaviour to understand brand love&lt;/title&gt;&lt;secondary-title&gt;JOURNAL OF PRODUCT AND BRAND MANAGEMENT&lt;/secondary-title&gt;&lt;/titles&gt;&lt;pages&gt;26-41&lt;/pages&gt;&lt;volume&gt;26&lt;/volume&gt;&lt;number&gt;1&lt;/number&gt;&lt;keywords&gt;&lt;keyword&gt;Involvement&lt;/keyword&gt;&lt;keyword&gt;Theory of planned behaviour&lt;/keyword&gt;&lt;keyword&gt;Anthropomorphism&lt;/keyword&gt;&lt;keyword&gt;Brand love&lt;/keyword&gt;&lt;keyword&gt;Forgiveness&lt;/keyword&gt;&lt;keyword&gt;GOAL-DIRECTED BEHAVIORS&lt;/keyword&gt;&lt;keyword&gt;ANTECEDENTS&lt;/keyword&gt;&lt;keyword&gt;PRODUCT&lt;/keyword&gt;&lt;keyword&gt;EMOTION&lt;/keyword&gt;&lt;keyword&gt;CONSUMERS&lt;/keyword&gt;&lt;keyword&gt;INTERVENTION&lt;/keyword&gt;&lt;keyword&gt;ATTACHMENT&lt;/keyword&gt;&lt;keyword&gt;ATTITUDE&lt;/keyword&gt;&lt;keyword&gt;LOYALTY&lt;/keyword&gt;&lt;/keywords&gt;&lt;dates&gt;&lt;year&gt;2017&lt;/year&gt;&lt;/dates&gt;&lt;isbn&gt;1061-0421&amp;#xD;2054-1643 J9 - J PROD BRAND MANAG&lt;/isbn&gt;&lt;accession-num&gt;WOS:000401069600004&lt;/accession-num&gt;&lt;urls&gt;&lt;/urls&gt;&lt;custom3&gt;Bielefeld University of Applied Sciences&amp;#xD;University of Twente&lt;/custom3&gt;&lt;electronic-resource-num&gt;10.1108/JPBM-06-2016-1215&lt;/electronic-resource-num&gt;&lt;language&gt;English&lt;/language&gt;&lt;/record&gt;&lt;/Cite&gt;&lt;/EndNote&gt;</w:instrText>
            </w:r>
            <w:r w:rsidRPr="00ED60C6">
              <w:rPr>
                <w:sz w:val="22"/>
                <w:szCs w:val="22"/>
              </w:rPr>
              <w:fldChar w:fldCharType="separate"/>
            </w:r>
            <w:r w:rsidRPr="00ED60C6">
              <w:rPr>
                <w:noProof/>
                <w:sz w:val="22"/>
                <w:szCs w:val="22"/>
              </w:rPr>
              <w:t>Hegner et al. (2017)</w:t>
            </w:r>
            <w:r w:rsidRPr="00ED60C6">
              <w:rPr>
                <w:sz w:val="22"/>
                <w:szCs w:val="22"/>
              </w:rPr>
              <w:fldChar w:fldCharType="end"/>
            </w:r>
          </w:p>
          <w:p w14:paraId="2909CC95" w14:textId="77777777"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Ali&lt;/Author&gt;&lt;Year&gt;2021&lt;/Year&gt;&lt;RecNum&gt;112&lt;/RecNum&gt;&lt;DisplayText&gt;Ali et al. (2021)&lt;/DisplayText&gt;&lt;record&gt;&lt;rec-number&gt;112&lt;/rec-number&gt;&lt;foreign-keys&gt;&lt;key app="EN" db-id="559fzaf0osetwre0zdnp9ppmtsvxsrapvw9f" timestamp="1687016697"&gt;112&lt;/key&gt;&lt;/foreign-keys&gt;&lt;ref-type name="Journal Article"&gt;17&lt;/ref-type&gt;&lt;contributors&gt;&lt;authors&gt;&lt;author&gt;Ali, F.&lt;/author&gt;&lt;author&gt;Dogan, S.&lt;/author&gt;&lt;author&gt;Amin, M.&lt;/author&gt;&lt;author&gt;Hussain, K.&lt;/author&gt;&lt;author&gt;Ryu, K.&lt;/author&gt;&lt;/authors&gt;&lt;/contributors&gt;&lt;auth-address&gt;Univ S Florida, Muma Coll Business, Sarasota, FL USA&amp;#xD;Ondokuz Mayis Univ, Fac Tourism, Samsun, Turkey&amp;#xD;Taylors Univ, Fac Business &amp;amp; Law, Sch Management &amp;amp; Mkt, Subang Jaya, Malaysia&amp;#xD;Taylors Univ, Fac Social Sci &amp;amp; Leisure Management, Subang Jaya, Malaysia&amp;#xD;Sejong Univ, Coll Hospitality &amp;amp; Tourism Management, Seoul, South Korea&lt;/auth-address&gt;&lt;titles&gt;&lt;title&gt;Brand anthropomorphism, love and defense: does attitude towards social distancing matter?&lt;/title&gt;&lt;secondary-title&gt;SERVICE INDUSTRIES JOURNAL&lt;/secondary-title&gt;&lt;/titles&gt;&lt;pages&gt;58-83&lt;/pages&gt;&lt;volume&gt;41&lt;/volume&gt;&lt;number&gt;1-2&lt;/number&gt;&lt;keywords&gt;&lt;keyword&gt;Brand anthropomorphism&lt;/keyword&gt;&lt;keyword&gt;brand love&lt;/keyword&gt;&lt;keyword&gt;brand defense&lt;/keyword&gt;&lt;keyword&gt;social distancing&lt;/keyword&gt;&lt;keyword&gt;COVID-19&lt;/keyword&gt;&lt;/keywords&gt;&lt;dates&gt;&lt;year&gt;2021&lt;/year&gt;&lt;pub-dates&gt;&lt;date&gt;JAN 25&lt;/date&gt;&lt;/pub-dates&gt;&lt;/dates&gt;&lt;isbn&gt;0264-2069&amp;#xD;1743-9507 J9 - SERV IND J&lt;/isbn&gt;&lt;accession-num&gt;WOS:000605700800001&lt;/accession-num&gt;&lt;urls&gt;&lt;/urls&gt;&lt;custom3&gt;State University System of Florida&amp;#xD;University of South Florida&amp;#xD;Ondokuz Mayis University&amp;#xD;Taylor&amp;apos;s University&amp;#xD;Sejong University&lt;/custom3&gt;&lt;custom6&gt;JAN 2021&lt;/custom6&gt;&lt;electronic-resource-num&gt;10.1080/02642069.2020.1867542&lt;/electronic-resource-num&gt;&lt;language&gt;English&lt;/language&gt;&lt;/record&gt;&lt;/Cite&gt;&lt;/EndNote&gt;</w:instrText>
            </w:r>
            <w:r w:rsidRPr="00ED60C6">
              <w:rPr>
                <w:sz w:val="22"/>
                <w:szCs w:val="22"/>
              </w:rPr>
              <w:fldChar w:fldCharType="separate"/>
            </w:r>
            <w:r w:rsidRPr="00ED60C6">
              <w:rPr>
                <w:noProof/>
                <w:sz w:val="22"/>
                <w:szCs w:val="22"/>
              </w:rPr>
              <w:t>Ali et al. (2021)</w:t>
            </w:r>
            <w:r w:rsidRPr="00ED60C6">
              <w:rPr>
                <w:sz w:val="22"/>
                <w:szCs w:val="22"/>
              </w:rPr>
              <w:fldChar w:fldCharType="end"/>
            </w:r>
          </w:p>
          <w:p w14:paraId="77FA44DF" w14:textId="77777777"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Pr="00ED60C6">
              <w:rPr>
                <w:sz w:val="22"/>
                <w:szCs w:val="22"/>
              </w:rPr>
              <w:instrText xml:space="preserve"> ADDIN EN.CITE &lt;EndNote&gt;&lt;Cite AuthorYear="1"&gt;&lt;Author&gt;Sarkar&lt;/Author&gt;&lt;Year&gt;2019&lt;/Year&gt;&lt;RecNum&gt;155&lt;/RecNum&gt;&lt;DisplayText&gt;Sarkar et al. (2019)&lt;/DisplayText&gt;&lt;record&gt;&lt;rec-number&gt;155&lt;/rec-number&gt;&lt;foreign-keys&gt;&lt;key app="EN" db-id="559fzaf0osetwre0zdnp9ppmtsvxsrapvw9f" timestamp="1687016697"&gt;155&lt;/key&gt;&lt;/foreign-keys&gt;&lt;ref-type name="Journal Article"&gt;17&lt;/ref-type&gt;&lt;contributors&gt;&lt;authors&gt;&lt;author&gt;Sarkar, A.&lt;/author&gt;&lt;author&gt;Sarkar, J. G.&lt;/author&gt;&lt;author&gt;Bhatt, G.&lt;/author&gt;&lt;/authors&gt;&lt;/contributors&gt;&lt;auth-address&gt;Inst Management Technol, Mkt, Ghaziabad, India&amp;#xD;IBS Hyderabad, Mkt Area, Hyderbad, India&lt;/auth-address&gt;&lt;titles&gt;&lt;title&gt;Store love in single brand retailing: the roles of relevant moderators&lt;/title&gt;&lt;secondary-title&gt;MARKETING INTELLIGENCE &amp;amp; PLANNING&lt;/secondary-title&gt;&lt;/titles&gt;&lt;pages&gt;168-181&lt;/pages&gt;&lt;volume&gt;37&lt;/volume&gt;&lt;number&gt;2&lt;/number&gt;&lt;keywords&gt;&lt;keyword&gt;Store brand love&lt;/keyword&gt;&lt;keyword&gt;Store brand loyalty&lt;/keyword&gt;&lt;keyword&gt;Brand anthropomorphization&lt;/keyword&gt;&lt;keyword&gt;ENVIRONMENTAL CUES&lt;/keyword&gt;&lt;keyword&gt;CONSUMERS&lt;/keyword&gt;&lt;keyword&gt;ANTECEDENTS&lt;/keyword&gt;&lt;keyword&gt;PERSONALITY&lt;/keyword&gt;&lt;keyword&gt;EXPERIENCE&lt;/keyword&gt;&lt;keyword&gt;CONSEQUENCES&lt;/keyword&gt;&lt;keyword&gt;ATTACHMENT&lt;/keyword&gt;&lt;keyword&gt;STRENGTH&lt;/keyword&gt;&lt;/keywords&gt;&lt;dates&gt;&lt;year&gt;2019&lt;/year&gt;&lt;pub-dates&gt;&lt;date&gt;APR 1&lt;/date&gt;&lt;/pub-dates&gt;&lt;/dates&gt;&lt;isbn&gt;0263-4503&amp;#xD;1758-8049 J9 - MARK INTELL PLAN&lt;/isbn&gt;&lt;accession-num&gt;WOS:000461645400004&lt;/accession-num&gt;&lt;urls&gt;&lt;/urls&gt;&lt;custom3&gt;Institute of Management Technology, Ghaziabad&amp;#xD;The ICFAI Foundation for Higher Education (IFHE)&amp;#xD;ICFAI Business School (IBS)&lt;/custom3&gt;&lt;electronic-resource-num&gt;10.1108/MIP-05-2018-0148&lt;/electronic-resource-num&gt;&lt;language&gt;English&lt;/language&gt;&lt;/record&gt;&lt;/Cite&gt;&lt;/EndNote&gt;</w:instrText>
            </w:r>
            <w:r w:rsidRPr="00ED60C6">
              <w:rPr>
                <w:sz w:val="22"/>
                <w:szCs w:val="22"/>
              </w:rPr>
              <w:fldChar w:fldCharType="separate"/>
            </w:r>
            <w:r w:rsidRPr="00ED60C6">
              <w:rPr>
                <w:noProof/>
                <w:sz w:val="22"/>
                <w:szCs w:val="22"/>
              </w:rPr>
              <w:t>Sarkar et al. (2019)</w:t>
            </w:r>
            <w:r w:rsidRPr="00ED60C6">
              <w:rPr>
                <w:sz w:val="22"/>
                <w:szCs w:val="22"/>
              </w:rPr>
              <w:fldChar w:fldCharType="end"/>
            </w:r>
          </w:p>
          <w:p w14:paraId="5731098F" w14:textId="62A8EA72" w:rsidR="006B7047" w:rsidRPr="00ED60C6" w:rsidRDefault="006B7047" w:rsidP="00ED60C6">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fldChar w:fldCharType="begin"/>
            </w:r>
            <w:r w:rsidR="0077656E" w:rsidRPr="00ED60C6">
              <w:rPr>
                <w:sz w:val="22"/>
                <w:szCs w:val="22"/>
              </w:rPr>
              <w:instrText xml:space="preserve"> ADDIN EN.CITE &lt;EndNote&gt;&lt;Cite AuthorYear="1"&gt;&lt;Author&gt;Brandao&lt;/Author&gt;&lt;Year&gt;2022&lt;/Year&gt;&lt;RecNum&gt;136&lt;/RecNum&gt;&lt;DisplayText&gt;Brandao and Popoli (2022)&lt;/DisplayText&gt;&lt;record&gt;&lt;rec-number&gt;136&lt;/rec-number&gt;&lt;foreign-keys&gt;&lt;key app="EN" db-id="559fzaf0osetwre0zdnp9ppmtsvxsrapvw9f" timestamp="1687016697"&gt;136&lt;/key&gt;&lt;/foreign-keys&gt;&lt;ref-type name="Journal Article"&gt;17&lt;/ref-type&gt;&lt;contributors&gt;&lt;authors&gt;&lt;author&gt;Brandao, A.&lt;/author&gt;&lt;author&gt;Popoli, P.&lt;/author&gt;&lt;/authors&gt;&lt;/contributors&gt;&lt;auth-address&gt;Univ Porto, Fac Econ, Porto, Portugal&amp;#xD;Univ Porto, CEF UP, FEP, Porto, Portugal&amp;#xD;Parthenope Univ Naples ITALY, Dept Business Studies &amp;amp; Quantitat Methods, Naples, Italy&lt;/auth-address&gt;&lt;titles&gt;&lt;title&gt;&amp;quot;I&amp;apos;m hatin&amp;apos; it&amp;quot;! Negative consumer-brand relationships in online anti-brand communities&lt;/title&gt;&lt;secondary-title&gt;EUROPEAN JOURNAL OF MARKETING&lt;/secondary-title&gt;&lt;/titles&gt;&lt;periodical&gt;&lt;full-title&gt;European Journal of Marketing&lt;/full-title&gt;&lt;/periodical&gt;&lt;pages&gt;622-650&lt;/pages&gt;&lt;volume&gt;56&lt;/volume&gt;&lt;number&gt;2&lt;/number&gt;&lt;keywords&gt;&lt;keyword&gt;Negative consumer-brand relationships&lt;/keyword&gt;&lt;keyword&gt;Brand hate&lt;/keyword&gt;&lt;keyword&gt;Anti-brand communities&lt;/keyword&gt;&lt;keyword&gt;Consumer behavior&lt;/keyword&gt;&lt;keyword&gt;Brand anthropomorphism&lt;/keyword&gt;&lt;keyword&gt;Social media&lt;/keyword&gt;&lt;keyword&gt;Consumer culture theory&lt;/keyword&gt;&lt;keyword&gt;DOUBLE JEOPARDY&lt;/keyword&gt;&lt;keyword&gt;CO-CREATION&lt;/keyword&gt;&lt;keyword&gt;CONSUMPTION&lt;/keyword&gt;&lt;keyword&gt;ENGAGEMENT&lt;/keyword&gt;&lt;keyword&gt;DETERMINANTS&lt;/keyword&gt;&lt;keyword&gt;CULTURE&lt;/keyword&gt;&lt;keyword&gt;ANTHROPOMORPHISM&lt;/keyword&gt;&lt;keyword&gt;CONCEPTUALIZATION&lt;/keyword&gt;&lt;keyword&gt;IDENTIFICATION&lt;/keyword&gt;&lt;/keywords&gt;&lt;dates&gt;&lt;year&gt;2022&lt;/year&gt;&lt;pub-dates&gt;&lt;date&gt;FEB 2&lt;/date&gt;&lt;/pub-dates&gt;&lt;/dates&gt;&lt;isbn&gt;0309-0566&amp;#xD;1758-7123 J9 - EUR J MARKETING&lt;/isbn&gt;&lt;accession-num&gt;WOS:000749321000001&lt;/accession-num&gt;&lt;urls&gt;&lt;/urls&gt;&lt;custom3&gt;Universidade do Porto&lt;/custom3&gt;&lt;custom6&gt;JAN 2022&lt;/custom6&gt;&lt;electronic-resource-num&gt;10.1108/EJM-03-2020-0214&lt;/electronic-resource-num&gt;&lt;language&gt;English&lt;/language&gt;&lt;/record&gt;&lt;/Cite&gt;&lt;/EndNote&gt;</w:instrText>
            </w:r>
            <w:r w:rsidRPr="00ED60C6">
              <w:rPr>
                <w:sz w:val="22"/>
                <w:szCs w:val="22"/>
              </w:rPr>
              <w:fldChar w:fldCharType="separate"/>
            </w:r>
            <w:r w:rsidRPr="00ED60C6">
              <w:rPr>
                <w:noProof/>
                <w:sz w:val="22"/>
                <w:szCs w:val="22"/>
              </w:rPr>
              <w:t>Brandao and Popoli (2022)</w:t>
            </w:r>
            <w:r w:rsidRPr="00ED60C6">
              <w:rPr>
                <w:sz w:val="22"/>
                <w:szCs w:val="22"/>
              </w:rPr>
              <w:fldChar w:fldCharType="end"/>
            </w:r>
          </w:p>
        </w:tc>
        <w:tc>
          <w:tcPr>
            <w:tcW w:w="2096" w:type="dxa"/>
          </w:tcPr>
          <w:p w14:paraId="0F48982E"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73</w:t>
            </w:r>
          </w:p>
          <w:p w14:paraId="6F02DF65"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37</w:t>
            </w:r>
          </w:p>
          <w:p w14:paraId="5C4118DB"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13</w:t>
            </w:r>
          </w:p>
          <w:p w14:paraId="48636A71" w14:textId="77777777" w:rsidR="006B7047" w:rsidRPr="00ED60C6" w:rsidRDefault="006B7047" w:rsidP="00ED60C6">
            <w:pPr>
              <w:snapToGrid w:val="0"/>
              <w:spacing w:line="320" w:lineRule="exact"/>
              <w:jc w:val="center"/>
              <w:cnfStyle w:val="000000100000" w:firstRow="0" w:lastRow="0" w:firstColumn="0" w:lastColumn="0" w:oddVBand="0" w:evenVBand="0" w:oddHBand="1" w:evenHBand="0" w:firstRowFirstColumn="0" w:firstRowLastColumn="0" w:lastRowFirstColumn="0" w:lastRowLastColumn="0"/>
              <w:rPr>
                <w:sz w:val="22"/>
                <w:szCs w:val="22"/>
              </w:rPr>
            </w:pPr>
            <w:r w:rsidRPr="00ED60C6">
              <w:rPr>
                <w:sz w:val="22"/>
                <w:szCs w:val="22"/>
              </w:rPr>
              <w:t>11</w:t>
            </w:r>
          </w:p>
        </w:tc>
      </w:tr>
    </w:tbl>
    <w:p w14:paraId="2C7593A4" w14:textId="5B6DF159" w:rsidR="000F0B6E" w:rsidRDefault="000F0B6E" w:rsidP="006B7047">
      <w:pPr>
        <w:spacing w:line="360" w:lineRule="exact"/>
        <w:rPr>
          <w:b/>
          <w:bCs/>
          <w:sz w:val="26"/>
          <w:szCs w:val="26"/>
        </w:rPr>
      </w:pPr>
    </w:p>
    <w:p w14:paraId="50DD4FA7" w14:textId="3FA1C415" w:rsidR="006B7047" w:rsidRPr="00A50C2F" w:rsidRDefault="006B7047" w:rsidP="006B7047">
      <w:pPr>
        <w:spacing w:line="360" w:lineRule="exact"/>
        <w:rPr>
          <w:b/>
          <w:bCs/>
          <w:sz w:val="26"/>
          <w:szCs w:val="26"/>
        </w:rPr>
      </w:pPr>
      <w:r w:rsidRPr="00A50C2F">
        <w:rPr>
          <w:b/>
          <w:bCs/>
          <w:sz w:val="26"/>
          <w:szCs w:val="26"/>
        </w:rPr>
        <w:t>Comparison of co-citation themes and bibliographic coupling themes</w:t>
      </w:r>
    </w:p>
    <w:p w14:paraId="328E5BAC" w14:textId="6C99A9BA" w:rsidR="00C22B4C" w:rsidRPr="00A50C2F" w:rsidRDefault="00C22B4C" w:rsidP="00412359">
      <w:pPr>
        <w:widowControl w:val="0"/>
        <w:snapToGrid w:val="0"/>
        <w:spacing w:line="360" w:lineRule="exact"/>
        <w:ind w:firstLineChars="200" w:firstLine="520"/>
        <w:jc w:val="both"/>
        <w:rPr>
          <w:bCs/>
          <w:iCs/>
          <w:sz w:val="26"/>
          <w:szCs w:val="26"/>
        </w:rPr>
      </w:pPr>
      <w:r w:rsidRPr="00A50C2F">
        <w:rPr>
          <w:sz w:val="26"/>
          <w:szCs w:val="26"/>
        </w:rPr>
        <w:t xml:space="preserve">In this part, we aim to compare the co-citation and bibliographic coupling findings (shown in Table 6). There is a certain similarity between the first, second, and third themes in the co-citation analysis and the first, second, fourth, and fifth themes in the bibliographic coupling analysis. The mixed effects of brand </w:t>
      </w:r>
      <w:r w:rsidRPr="00A50C2F">
        <w:rPr>
          <w:bCs/>
          <w:sz w:val="26"/>
          <w:szCs w:val="26"/>
        </w:rPr>
        <w:t xml:space="preserve">anthropomorphism </w:t>
      </w:r>
      <w:r w:rsidR="007E5754">
        <w:rPr>
          <w:bCs/>
          <w:sz w:val="26"/>
          <w:szCs w:val="26"/>
        </w:rPr>
        <w:t>continue to receive considerable</w:t>
      </w:r>
      <w:r w:rsidRPr="00A50C2F">
        <w:rPr>
          <w:bCs/>
          <w:sz w:val="26"/>
          <w:szCs w:val="26"/>
        </w:rPr>
        <w:t xml:space="preserve"> attention from </w:t>
      </w:r>
      <w:r w:rsidRPr="00412359">
        <w:rPr>
          <w:rStyle w:val="shorttext"/>
        </w:rPr>
        <w:t>scholars</w:t>
      </w:r>
      <w:r w:rsidRPr="00A50C2F">
        <w:rPr>
          <w:bCs/>
          <w:sz w:val="26"/>
          <w:szCs w:val="26"/>
        </w:rPr>
        <w:t>. The upcoming research should focus on the influence</w:t>
      </w:r>
      <w:r w:rsidR="007E5754">
        <w:rPr>
          <w:bCs/>
          <w:sz w:val="26"/>
          <w:szCs w:val="26"/>
        </w:rPr>
        <w:t xml:space="preserve"> of brand anthropomorphism on consumers' subjective experiences (e.g., feelings</w:t>
      </w:r>
      <w:r w:rsidRPr="00A50C2F">
        <w:rPr>
          <w:bCs/>
          <w:sz w:val="26"/>
          <w:szCs w:val="26"/>
        </w:rPr>
        <w:t xml:space="preserve"> of happiness and sadness) and its negative impacts. </w:t>
      </w:r>
      <w:r w:rsidR="007E5754">
        <w:rPr>
          <w:bCs/>
          <w:sz w:val="26"/>
          <w:szCs w:val="26"/>
        </w:rPr>
        <w:t>Furthermore, developing conceptual frameworks to explain the implicit mechanisms</w:t>
      </w:r>
      <w:r w:rsidRPr="00A50C2F">
        <w:rPr>
          <w:bCs/>
          <w:sz w:val="26"/>
          <w:szCs w:val="26"/>
        </w:rPr>
        <w:t xml:space="preserve"> of </w:t>
      </w:r>
      <w:r w:rsidRPr="00A50C2F">
        <w:rPr>
          <w:sz w:val="26"/>
          <w:szCs w:val="26"/>
        </w:rPr>
        <w:t xml:space="preserve">brand </w:t>
      </w:r>
      <w:r w:rsidRPr="00A50C2F">
        <w:rPr>
          <w:bCs/>
          <w:sz w:val="26"/>
          <w:szCs w:val="26"/>
        </w:rPr>
        <w:t>anthropomorphism should merit further investigation. Hence, future studies m</w:t>
      </w:r>
      <w:r w:rsidR="007E5754">
        <w:rPr>
          <w:bCs/>
          <w:sz w:val="26"/>
          <w:szCs w:val="26"/>
        </w:rPr>
        <w:t>ay uncover valuable antecedents of brand anthropomorphism and investigat</w:t>
      </w:r>
      <w:r w:rsidRPr="00A50C2F">
        <w:rPr>
          <w:bCs/>
          <w:sz w:val="26"/>
          <w:szCs w:val="26"/>
        </w:rPr>
        <w:t xml:space="preserve">e its potential mediators and moderators. </w:t>
      </w:r>
    </w:p>
    <w:p w14:paraId="4A9ADB27" w14:textId="77777777" w:rsidR="00C22B4C" w:rsidRPr="00A50C2F" w:rsidRDefault="00C22B4C" w:rsidP="00C22B4C">
      <w:pPr>
        <w:spacing w:line="360" w:lineRule="exact"/>
        <w:rPr>
          <w:sz w:val="26"/>
          <w:szCs w:val="26"/>
        </w:rPr>
      </w:pPr>
    </w:p>
    <w:p w14:paraId="6AF923B4" w14:textId="77777777" w:rsidR="005F055D" w:rsidRDefault="005F055D">
      <w:pPr>
        <w:rPr>
          <w:b/>
          <w:bCs/>
          <w:sz w:val="26"/>
          <w:szCs w:val="26"/>
        </w:rPr>
      </w:pPr>
      <w:r>
        <w:rPr>
          <w:b/>
          <w:bCs/>
          <w:sz w:val="26"/>
          <w:szCs w:val="26"/>
        </w:rPr>
        <w:br w:type="page"/>
      </w:r>
    </w:p>
    <w:p w14:paraId="6678A22A" w14:textId="22D1F037" w:rsidR="000F0B6E" w:rsidRPr="00A50C2F" w:rsidRDefault="000F0B6E" w:rsidP="006B7047">
      <w:pPr>
        <w:spacing w:line="360" w:lineRule="exact"/>
        <w:rPr>
          <w:sz w:val="26"/>
          <w:szCs w:val="26"/>
        </w:rPr>
      </w:pPr>
      <w:r w:rsidRPr="00A50C2F">
        <w:rPr>
          <w:b/>
          <w:bCs/>
          <w:sz w:val="26"/>
          <w:szCs w:val="26"/>
        </w:rPr>
        <w:t xml:space="preserve">Table </w:t>
      </w:r>
      <w:proofErr w:type="gramStart"/>
      <w:r w:rsidR="00C22B4C" w:rsidRPr="00A50C2F">
        <w:rPr>
          <w:b/>
          <w:bCs/>
          <w:sz w:val="26"/>
          <w:szCs w:val="26"/>
        </w:rPr>
        <w:t>6</w:t>
      </w:r>
      <w:r w:rsidR="00017144">
        <w:rPr>
          <w:rFonts w:hint="eastAsia"/>
          <w:b/>
          <w:bCs/>
          <w:sz w:val="26"/>
          <w:szCs w:val="26"/>
        </w:rPr>
        <w:t xml:space="preserve"> </w:t>
      </w:r>
      <w:r w:rsidRPr="00A50C2F">
        <w:rPr>
          <w:sz w:val="26"/>
          <w:szCs w:val="26"/>
          <w:lang w:val="vi-VN"/>
        </w:rPr>
        <w:t xml:space="preserve"> </w:t>
      </w:r>
      <w:r w:rsidRPr="00017144">
        <w:rPr>
          <w:i/>
          <w:iCs/>
          <w:sz w:val="26"/>
          <w:szCs w:val="26"/>
        </w:rPr>
        <w:t>The</w:t>
      </w:r>
      <w:proofErr w:type="gramEnd"/>
      <w:r w:rsidRPr="00017144">
        <w:rPr>
          <w:i/>
          <w:iCs/>
          <w:sz w:val="26"/>
          <w:szCs w:val="26"/>
        </w:rPr>
        <w:t xml:space="preserve"> </w:t>
      </w:r>
      <w:r w:rsidR="00017144" w:rsidRPr="00017144">
        <w:rPr>
          <w:i/>
          <w:iCs/>
          <w:sz w:val="26"/>
          <w:szCs w:val="26"/>
        </w:rPr>
        <w:t>Comparison of Co-Citation and Bibliographic Coupling Themes</w:t>
      </w:r>
    </w:p>
    <w:tbl>
      <w:tblPr>
        <w:tblStyle w:val="21"/>
        <w:tblW w:w="0" w:type="auto"/>
        <w:tblLook w:val="04A0" w:firstRow="1" w:lastRow="0" w:firstColumn="1" w:lastColumn="0" w:noHBand="0" w:noVBand="1"/>
      </w:tblPr>
      <w:tblGrid>
        <w:gridCol w:w="1995"/>
        <w:gridCol w:w="3513"/>
        <w:gridCol w:w="3518"/>
      </w:tblGrid>
      <w:tr w:rsidR="00A50C2F" w:rsidRPr="00017144" w14:paraId="0E854D8C" w14:textId="77777777" w:rsidTr="000171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vAlign w:val="center"/>
          </w:tcPr>
          <w:p w14:paraId="554593A8" w14:textId="77777777" w:rsidR="006B7047" w:rsidRPr="00017144" w:rsidRDefault="006B7047" w:rsidP="00017144">
            <w:pPr>
              <w:spacing w:line="360" w:lineRule="exact"/>
              <w:jc w:val="center"/>
              <w:rPr>
                <w:b w:val="0"/>
                <w:bCs w:val="0"/>
                <w:sz w:val="22"/>
                <w:szCs w:val="22"/>
              </w:rPr>
            </w:pPr>
            <w:r w:rsidRPr="00017144">
              <w:rPr>
                <w:sz w:val="22"/>
                <w:szCs w:val="22"/>
              </w:rPr>
              <w:t>Themes</w:t>
            </w:r>
          </w:p>
        </w:tc>
        <w:tc>
          <w:tcPr>
            <w:tcW w:w="3642" w:type="dxa"/>
            <w:vAlign w:val="center"/>
          </w:tcPr>
          <w:p w14:paraId="693E73A3" w14:textId="77777777" w:rsidR="006B7047" w:rsidRPr="00017144" w:rsidRDefault="006B7047" w:rsidP="00017144">
            <w:pPr>
              <w:spacing w:line="360" w:lineRule="exact"/>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017144">
              <w:rPr>
                <w:sz w:val="22"/>
                <w:szCs w:val="22"/>
              </w:rPr>
              <w:t>Co-citation themes</w:t>
            </w:r>
          </w:p>
        </w:tc>
        <w:tc>
          <w:tcPr>
            <w:tcW w:w="3643" w:type="dxa"/>
            <w:vAlign w:val="center"/>
          </w:tcPr>
          <w:p w14:paraId="1BE72BBA" w14:textId="77777777" w:rsidR="006B7047" w:rsidRPr="00017144" w:rsidRDefault="006B7047" w:rsidP="00017144">
            <w:pPr>
              <w:spacing w:line="360" w:lineRule="exact"/>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017144">
              <w:rPr>
                <w:sz w:val="22"/>
                <w:szCs w:val="22"/>
              </w:rPr>
              <w:t>Bibliographic coupling themes</w:t>
            </w:r>
          </w:p>
        </w:tc>
      </w:tr>
      <w:tr w:rsidR="00A50C2F" w:rsidRPr="00017144" w14:paraId="7A49BEEA" w14:textId="77777777" w:rsidTr="000171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vAlign w:val="center"/>
          </w:tcPr>
          <w:p w14:paraId="2AFCB892" w14:textId="77777777" w:rsidR="006B7047" w:rsidRPr="00017144" w:rsidRDefault="006B7047" w:rsidP="00017144">
            <w:pPr>
              <w:spacing w:line="360" w:lineRule="exact"/>
              <w:jc w:val="both"/>
              <w:rPr>
                <w:sz w:val="22"/>
                <w:szCs w:val="22"/>
              </w:rPr>
            </w:pPr>
            <w:r w:rsidRPr="00017144">
              <w:rPr>
                <w:sz w:val="22"/>
                <w:szCs w:val="22"/>
              </w:rPr>
              <w:t>Theme 1</w:t>
            </w:r>
          </w:p>
        </w:tc>
        <w:tc>
          <w:tcPr>
            <w:tcW w:w="3642" w:type="dxa"/>
          </w:tcPr>
          <w:p w14:paraId="3C41822B" w14:textId="77777777" w:rsidR="006B7047" w:rsidRPr="00017144" w:rsidRDefault="006B7047" w:rsidP="00C5506E">
            <w:pPr>
              <w:spacing w:line="36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Cluster 1 (Red) - The mixed effects of brand anthropomorphism on consumer responses</w:t>
            </w:r>
          </w:p>
        </w:tc>
        <w:tc>
          <w:tcPr>
            <w:tcW w:w="3643" w:type="dxa"/>
          </w:tcPr>
          <w:p w14:paraId="382B9040" w14:textId="77777777" w:rsidR="006B7047" w:rsidRPr="00017144" w:rsidRDefault="006B7047" w:rsidP="00C5506E">
            <w:pPr>
              <w:spacing w:line="36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Cluster 2 (Green) - The diverse effects of brand anthropomorphism on consumer behaviors</w:t>
            </w:r>
          </w:p>
        </w:tc>
      </w:tr>
      <w:tr w:rsidR="00A50C2F" w:rsidRPr="00017144" w14:paraId="27AC178A" w14:textId="77777777" w:rsidTr="00017144">
        <w:tc>
          <w:tcPr>
            <w:cnfStyle w:val="001000000000" w:firstRow="0" w:lastRow="0" w:firstColumn="1" w:lastColumn="0" w:oddVBand="0" w:evenVBand="0" w:oddHBand="0" w:evenHBand="0" w:firstRowFirstColumn="0" w:firstRowLastColumn="0" w:lastRowFirstColumn="0" w:lastRowLastColumn="0"/>
            <w:tcW w:w="2065" w:type="dxa"/>
            <w:vMerge w:val="restart"/>
            <w:vAlign w:val="center"/>
          </w:tcPr>
          <w:p w14:paraId="7A2E04C6" w14:textId="77777777" w:rsidR="006B7047" w:rsidRPr="00017144" w:rsidRDefault="006B7047" w:rsidP="00017144">
            <w:pPr>
              <w:spacing w:line="360" w:lineRule="exact"/>
              <w:jc w:val="both"/>
              <w:rPr>
                <w:sz w:val="22"/>
                <w:szCs w:val="22"/>
              </w:rPr>
            </w:pPr>
            <w:r w:rsidRPr="00017144">
              <w:rPr>
                <w:sz w:val="22"/>
                <w:szCs w:val="22"/>
              </w:rPr>
              <w:t>Theme 2</w:t>
            </w:r>
          </w:p>
        </w:tc>
        <w:tc>
          <w:tcPr>
            <w:tcW w:w="3642" w:type="dxa"/>
            <w:vMerge w:val="restart"/>
          </w:tcPr>
          <w:p w14:paraId="527A242D" w14:textId="77777777" w:rsidR="006B7047" w:rsidRPr="00017144" w:rsidRDefault="006B7047" w:rsidP="00C5506E">
            <w:pPr>
              <w:spacing w:line="360" w:lineRule="exact"/>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t xml:space="preserve">Cluster 2 (Green) - Multidimensional relationships between consumers and anthropomorphized brands </w:t>
            </w:r>
          </w:p>
        </w:tc>
        <w:tc>
          <w:tcPr>
            <w:tcW w:w="3643" w:type="dxa"/>
          </w:tcPr>
          <w:p w14:paraId="32CAC31E" w14:textId="77777777" w:rsidR="006B7047" w:rsidRPr="00017144" w:rsidRDefault="006B7047" w:rsidP="00C5506E">
            <w:pPr>
              <w:spacing w:line="360" w:lineRule="exact"/>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t>Cluster 1 (Red) - The impact of brand anthropomorphism and brand personality on self-brand connections</w:t>
            </w:r>
          </w:p>
        </w:tc>
      </w:tr>
      <w:tr w:rsidR="00A50C2F" w:rsidRPr="00017144" w14:paraId="7C4C96CF" w14:textId="77777777" w:rsidTr="000171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vMerge/>
            <w:vAlign w:val="center"/>
          </w:tcPr>
          <w:p w14:paraId="100FC11C" w14:textId="77777777" w:rsidR="006B7047" w:rsidRPr="00017144" w:rsidRDefault="006B7047" w:rsidP="00017144">
            <w:pPr>
              <w:spacing w:line="360" w:lineRule="exact"/>
              <w:jc w:val="both"/>
              <w:rPr>
                <w:sz w:val="22"/>
                <w:szCs w:val="22"/>
              </w:rPr>
            </w:pPr>
          </w:p>
        </w:tc>
        <w:tc>
          <w:tcPr>
            <w:tcW w:w="3642" w:type="dxa"/>
            <w:vMerge/>
          </w:tcPr>
          <w:p w14:paraId="476FF696" w14:textId="77777777" w:rsidR="006B7047" w:rsidRPr="00017144" w:rsidRDefault="006B7047" w:rsidP="00C5506E">
            <w:pPr>
              <w:spacing w:line="360" w:lineRule="exact"/>
              <w:cnfStyle w:val="000000100000" w:firstRow="0" w:lastRow="0" w:firstColumn="0" w:lastColumn="0" w:oddVBand="0" w:evenVBand="0" w:oddHBand="1" w:evenHBand="0" w:firstRowFirstColumn="0" w:firstRowLastColumn="0" w:lastRowFirstColumn="0" w:lastRowLastColumn="0"/>
              <w:rPr>
                <w:sz w:val="22"/>
                <w:szCs w:val="22"/>
              </w:rPr>
            </w:pPr>
          </w:p>
        </w:tc>
        <w:tc>
          <w:tcPr>
            <w:tcW w:w="3643" w:type="dxa"/>
          </w:tcPr>
          <w:p w14:paraId="2D53A0CD" w14:textId="77777777" w:rsidR="006B7047" w:rsidRPr="00017144" w:rsidRDefault="006B7047" w:rsidP="00C5506E">
            <w:pPr>
              <w:spacing w:line="36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Cluster 4 (Yellow) - Anthropomorphized brands as relationship partners</w:t>
            </w:r>
          </w:p>
        </w:tc>
      </w:tr>
      <w:tr w:rsidR="00A50C2F" w:rsidRPr="00017144" w14:paraId="5661BB7B" w14:textId="77777777" w:rsidTr="00017144">
        <w:tc>
          <w:tcPr>
            <w:cnfStyle w:val="001000000000" w:firstRow="0" w:lastRow="0" w:firstColumn="1" w:lastColumn="0" w:oddVBand="0" w:evenVBand="0" w:oddHBand="0" w:evenHBand="0" w:firstRowFirstColumn="0" w:firstRowLastColumn="0" w:lastRowFirstColumn="0" w:lastRowLastColumn="0"/>
            <w:tcW w:w="2065" w:type="dxa"/>
            <w:vAlign w:val="center"/>
          </w:tcPr>
          <w:p w14:paraId="21428833" w14:textId="77777777" w:rsidR="006B7047" w:rsidRPr="00017144" w:rsidRDefault="006B7047" w:rsidP="00017144">
            <w:pPr>
              <w:spacing w:line="360" w:lineRule="exact"/>
              <w:jc w:val="both"/>
              <w:rPr>
                <w:sz w:val="22"/>
                <w:szCs w:val="22"/>
              </w:rPr>
            </w:pPr>
            <w:r w:rsidRPr="00017144">
              <w:rPr>
                <w:sz w:val="22"/>
                <w:szCs w:val="22"/>
              </w:rPr>
              <w:t>Theme 3</w:t>
            </w:r>
          </w:p>
        </w:tc>
        <w:tc>
          <w:tcPr>
            <w:tcW w:w="3642" w:type="dxa"/>
          </w:tcPr>
          <w:p w14:paraId="106FCFE4" w14:textId="77777777" w:rsidR="006B7047" w:rsidRPr="00017144" w:rsidRDefault="006B7047" w:rsidP="00C5506E">
            <w:pPr>
              <w:spacing w:line="360" w:lineRule="exact"/>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t>Cluster 3 (Blue) - Developing conceptual frameworks explaining the implicit mechanism of brand anthropomorphism</w:t>
            </w:r>
          </w:p>
        </w:tc>
        <w:tc>
          <w:tcPr>
            <w:tcW w:w="3643" w:type="dxa"/>
          </w:tcPr>
          <w:p w14:paraId="2C871C9F" w14:textId="77777777" w:rsidR="006B7047" w:rsidRPr="00017144" w:rsidRDefault="006B7047" w:rsidP="00C5506E">
            <w:pPr>
              <w:spacing w:line="360" w:lineRule="exact"/>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t>Cluster 5 (Purple) - Investigating potential mediators and moderators of brand anthropomorphism</w:t>
            </w:r>
          </w:p>
        </w:tc>
      </w:tr>
      <w:tr w:rsidR="00A50C2F" w:rsidRPr="00017144" w14:paraId="0C7498F6" w14:textId="77777777" w:rsidTr="000171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vMerge w:val="restart"/>
            <w:vAlign w:val="center"/>
          </w:tcPr>
          <w:p w14:paraId="7E622E9A" w14:textId="77777777" w:rsidR="006B7047" w:rsidRPr="00017144" w:rsidRDefault="006B7047" w:rsidP="00017144">
            <w:pPr>
              <w:spacing w:line="360" w:lineRule="exact"/>
              <w:jc w:val="both"/>
              <w:rPr>
                <w:sz w:val="22"/>
                <w:szCs w:val="22"/>
              </w:rPr>
            </w:pPr>
            <w:r w:rsidRPr="00017144">
              <w:rPr>
                <w:sz w:val="22"/>
                <w:szCs w:val="22"/>
              </w:rPr>
              <w:t>Emerging trends</w:t>
            </w:r>
          </w:p>
        </w:tc>
        <w:tc>
          <w:tcPr>
            <w:tcW w:w="3642" w:type="dxa"/>
            <w:vMerge w:val="restart"/>
          </w:tcPr>
          <w:p w14:paraId="17A2D0BE" w14:textId="77777777" w:rsidR="006B7047" w:rsidRPr="00017144" w:rsidRDefault="006B7047" w:rsidP="00C5506E">
            <w:pPr>
              <w:spacing w:line="360" w:lineRule="exact"/>
              <w:cnfStyle w:val="000000100000" w:firstRow="0" w:lastRow="0" w:firstColumn="0" w:lastColumn="0" w:oddVBand="0" w:evenVBand="0" w:oddHBand="1" w:evenHBand="0" w:firstRowFirstColumn="0" w:firstRowLastColumn="0" w:lastRowFirstColumn="0" w:lastRowLastColumn="0"/>
              <w:rPr>
                <w:sz w:val="22"/>
                <w:szCs w:val="22"/>
              </w:rPr>
            </w:pPr>
          </w:p>
        </w:tc>
        <w:tc>
          <w:tcPr>
            <w:tcW w:w="3643" w:type="dxa"/>
          </w:tcPr>
          <w:p w14:paraId="5C2EDA2B" w14:textId="77777777" w:rsidR="006B7047" w:rsidRPr="00017144" w:rsidRDefault="006B7047" w:rsidP="00C5506E">
            <w:pPr>
              <w:spacing w:line="360" w:lineRule="exact"/>
              <w:cnfStyle w:val="000000100000" w:firstRow="0" w:lastRow="0" w:firstColumn="0" w:lastColumn="0" w:oddVBand="0" w:evenVBand="0" w:oddHBand="1" w:evenHBand="0" w:firstRowFirstColumn="0" w:firstRowLastColumn="0" w:lastRowFirstColumn="0" w:lastRowLastColumn="0"/>
              <w:rPr>
                <w:sz w:val="22"/>
                <w:szCs w:val="22"/>
              </w:rPr>
            </w:pPr>
            <w:r w:rsidRPr="00017144">
              <w:rPr>
                <w:sz w:val="22"/>
                <w:szCs w:val="22"/>
              </w:rPr>
              <w:t>Cluster 3 (Blue) - Brand anthropomorphism adopted in the digital context</w:t>
            </w:r>
          </w:p>
        </w:tc>
      </w:tr>
      <w:tr w:rsidR="00A50C2F" w:rsidRPr="00017144" w14:paraId="243DF675" w14:textId="77777777" w:rsidTr="00C5506E">
        <w:tc>
          <w:tcPr>
            <w:cnfStyle w:val="001000000000" w:firstRow="0" w:lastRow="0" w:firstColumn="1" w:lastColumn="0" w:oddVBand="0" w:evenVBand="0" w:oddHBand="0" w:evenHBand="0" w:firstRowFirstColumn="0" w:firstRowLastColumn="0" w:lastRowFirstColumn="0" w:lastRowLastColumn="0"/>
            <w:tcW w:w="2065" w:type="dxa"/>
            <w:vMerge/>
          </w:tcPr>
          <w:p w14:paraId="701CDA13" w14:textId="77777777" w:rsidR="006B7047" w:rsidRPr="00017144" w:rsidRDefault="006B7047" w:rsidP="00C5506E">
            <w:pPr>
              <w:spacing w:line="360" w:lineRule="exact"/>
              <w:rPr>
                <w:sz w:val="22"/>
                <w:szCs w:val="22"/>
              </w:rPr>
            </w:pPr>
          </w:p>
        </w:tc>
        <w:tc>
          <w:tcPr>
            <w:tcW w:w="3642" w:type="dxa"/>
            <w:vMerge/>
          </w:tcPr>
          <w:p w14:paraId="1DE6FA66" w14:textId="77777777" w:rsidR="006B7047" w:rsidRPr="00017144" w:rsidRDefault="006B7047" w:rsidP="00C5506E">
            <w:pPr>
              <w:spacing w:line="360" w:lineRule="exact"/>
              <w:cnfStyle w:val="000000000000" w:firstRow="0" w:lastRow="0" w:firstColumn="0" w:lastColumn="0" w:oddVBand="0" w:evenVBand="0" w:oddHBand="0" w:evenHBand="0" w:firstRowFirstColumn="0" w:firstRowLastColumn="0" w:lastRowFirstColumn="0" w:lastRowLastColumn="0"/>
              <w:rPr>
                <w:sz w:val="22"/>
                <w:szCs w:val="22"/>
              </w:rPr>
            </w:pPr>
          </w:p>
        </w:tc>
        <w:tc>
          <w:tcPr>
            <w:tcW w:w="3643" w:type="dxa"/>
          </w:tcPr>
          <w:p w14:paraId="4120D952" w14:textId="77777777" w:rsidR="006B7047" w:rsidRPr="00017144" w:rsidRDefault="006B7047" w:rsidP="00C5506E">
            <w:pPr>
              <w:spacing w:line="360" w:lineRule="exact"/>
              <w:cnfStyle w:val="000000000000" w:firstRow="0" w:lastRow="0" w:firstColumn="0" w:lastColumn="0" w:oddVBand="0" w:evenVBand="0" w:oddHBand="0" w:evenHBand="0" w:firstRowFirstColumn="0" w:firstRowLastColumn="0" w:lastRowFirstColumn="0" w:lastRowLastColumn="0"/>
              <w:rPr>
                <w:sz w:val="22"/>
                <w:szCs w:val="22"/>
              </w:rPr>
            </w:pPr>
            <w:r w:rsidRPr="00017144">
              <w:rPr>
                <w:sz w:val="22"/>
                <w:szCs w:val="22"/>
              </w:rPr>
              <w:t>Cluster 6 (Sky blue) - Consumer Emotions Toward Anthropomorphized Brands</w:t>
            </w:r>
          </w:p>
        </w:tc>
      </w:tr>
    </w:tbl>
    <w:p w14:paraId="625CAB70" w14:textId="58DAC85B" w:rsidR="006B7047" w:rsidRDefault="006B7047" w:rsidP="006B7047">
      <w:pPr>
        <w:spacing w:line="360" w:lineRule="exact"/>
        <w:ind w:firstLine="720"/>
        <w:rPr>
          <w:sz w:val="26"/>
          <w:szCs w:val="26"/>
        </w:rPr>
      </w:pPr>
      <w:r w:rsidRPr="00A50C2F">
        <w:rPr>
          <w:sz w:val="26"/>
          <w:szCs w:val="26"/>
        </w:rPr>
        <w:t xml:space="preserve"> </w:t>
      </w:r>
    </w:p>
    <w:p w14:paraId="14C5DC0F" w14:textId="77777777" w:rsidR="00ED60C6" w:rsidRPr="00A50C2F" w:rsidRDefault="00ED60C6" w:rsidP="00412359">
      <w:pPr>
        <w:widowControl w:val="0"/>
        <w:snapToGrid w:val="0"/>
        <w:spacing w:line="360" w:lineRule="exact"/>
        <w:ind w:firstLineChars="200" w:firstLine="520"/>
        <w:jc w:val="both"/>
        <w:rPr>
          <w:iCs/>
          <w:sz w:val="26"/>
          <w:szCs w:val="26"/>
        </w:rPr>
      </w:pPr>
      <w:r w:rsidRPr="00A50C2F">
        <w:rPr>
          <w:bCs/>
          <w:sz w:val="26"/>
          <w:szCs w:val="26"/>
        </w:rPr>
        <w:t xml:space="preserve">It is worth noting that </w:t>
      </w:r>
      <w:r>
        <w:rPr>
          <w:bCs/>
          <w:sz w:val="26"/>
          <w:szCs w:val="26"/>
        </w:rPr>
        <w:t xml:space="preserve">consumer-brand </w:t>
      </w:r>
      <w:r w:rsidRPr="00412359">
        <w:rPr>
          <w:rStyle w:val="shorttext"/>
        </w:rPr>
        <w:t>relationships</w:t>
      </w:r>
      <w:r>
        <w:rPr>
          <w:bCs/>
          <w:sz w:val="26"/>
          <w:szCs w:val="26"/>
        </w:rPr>
        <w:t>, through which brands are imbued with human personalities, remain a research direction</w:t>
      </w:r>
      <w:r w:rsidRPr="00A50C2F">
        <w:rPr>
          <w:bCs/>
          <w:sz w:val="26"/>
          <w:szCs w:val="26"/>
        </w:rPr>
        <w:t xml:space="preserve">. Consumers are more likely to </w:t>
      </w:r>
      <w:r>
        <w:rPr>
          <w:bCs/>
          <w:sz w:val="26"/>
          <w:szCs w:val="26"/>
        </w:rPr>
        <w:t>form self-brand connections with humanized brands, resulting in</w:t>
      </w:r>
      <w:r w:rsidRPr="00A50C2F">
        <w:rPr>
          <w:bCs/>
          <w:sz w:val="26"/>
          <w:szCs w:val="26"/>
        </w:rPr>
        <w:t xml:space="preserve"> more favorable effects. Consumers embrace anthropomorphism because such brands link to human traits that match their values and personalities. While some authors </w:t>
      </w:r>
      <w:r>
        <w:rPr>
          <w:bCs/>
          <w:sz w:val="26"/>
          <w:szCs w:val="26"/>
        </w:rPr>
        <w:t>view the brand as a passive object with symbolic meanings, others argue that the brand i</w:t>
      </w:r>
      <w:r w:rsidRPr="00A50C2F">
        <w:rPr>
          <w:bCs/>
          <w:sz w:val="26"/>
          <w:szCs w:val="26"/>
        </w:rPr>
        <w:t xml:space="preserve">s an active partner in mutual interactions with the consumer. </w:t>
      </w:r>
      <w:r w:rsidRPr="00A50C2F">
        <w:rPr>
          <w:sz w:val="26"/>
          <w:szCs w:val="26"/>
        </w:rPr>
        <w:t xml:space="preserve">Future research should highlight </w:t>
      </w:r>
      <w:r w:rsidRPr="006C55A1">
        <w:rPr>
          <w:bCs/>
          <w:sz w:val="26"/>
          <w:szCs w:val="26"/>
        </w:rPr>
        <w:t>critiques</w:t>
      </w:r>
      <w:r w:rsidRPr="00A50C2F">
        <w:rPr>
          <w:sz w:val="26"/>
          <w:szCs w:val="26"/>
        </w:rPr>
        <w:t xml:space="preserve"> about brand relationships and their development dynamics. </w:t>
      </w:r>
    </w:p>
    <w:p w14:paraId="0597DA6F" w14:textId="77777777" w:rsidR="00ED60C6" w:rsidRPr="00A50C2F" w:rsidRDefault="00ED60C6" w:rsidP="00412359">
      <w:pPr>
        <w:widowControl w:val="0"/>
        <w:snapToGrid w:val="0"/>
        <w:spacing w:line="360" w:lineRule="exact"/>
        <w:ind w:firstLineChars="200" w:firstLine="520"/>
        <w:jc w:val="both"/>
        <w:rPr>
          <w:sz w:val="26"/>
          <w:szCs w:val="26"/>
        </w:rPr>
      </w:pPr>
      <w:r w:rsidRPr="00A50C2F">
        <w:rPr>
          <w:sz w:val="26"/>
          <w:szCs w:val="26"/>
        </w:rPr>
        <w:t xml:space="preserve">The bibliographic coupling analysis significantly considers two emerging topics: brand anthropomorphism adopted in the digital context and consumer emotions toward anthropomorphized brands. Various discussions should be held regarding </w:t>
      </w:r>
      <w:r>
        <w:rPr>
          <w:sz w:val="26"/>
          <w:szCs w:val="26"/>
        </w:rPr>
        <w:t>the integration of brand anthropomorphism an</w:t>
      </w:r>
      <w:r w:rsidRPr="00A50C2F">
        <w:rPr>
          <w:sz w:val="26"/>
          <w:szCs w:val="26"/>
        </w:rPr>
        <w:t xml:space="preserve">d technologies. </w:t>
      </w:r>
      <w:r w:rsidRPr="00412359">
        <w:rPr>
          <w:rStyle w:val="shorttext"/>
        </w:rPr>
        <w:t>Additionally</w:t>
      </w:r>
      <w:r w:rsidRPr="00A50C2F">
        <w:rPr>
          <w:sz w:val="26"/>
          <w:szCs w:val="26"/>
        </w:rPr>
        <w:t xml:space="preserve">, </w:t>
      </w:r>
      <w:r w:rsidRPr="00A50C2F">
        <w:rPr>
          <w:bCs/>
          <w:sz w:val="26"/>
          <w:szCs w:val="26"/>
        </w:rPr>
        <w:t xml:space="preserve">investigating diverse consumer emotions (e.g., brand love vs. brand hate) toward </w:t>
      </w:r>
      <w:r w:rsidRPr="00A50C2F">
        <w:rPr>
          <w:sz w:val="26"/>
          <w:szCs w:val="26"/>
        </w:rPr>
        <w:t>anthropomorphized brands might provide more opportunities for future researchers.</w:t>
      </w:r>
    </w:p>
    <w:p w14:paraId="5C45256C" w14:textId="77777777" w:rsidR="00ED60C6" w:rsidRPr="00ED60C6" w:rsidRDefault="00ED60C6" w:rsidP="006B7047">
      <w:pPr>
        <w:spacing w:line="360" w:lineRule="exact"/>
        <w:ind w:firstLine="720"/>
        <w:rPr>
          <w:sz w:val="26"/>
          <w:szCs w:val="26"/>
        </w:rPr>
      </w:pPr>
    </w:p>
    <w:p w14:paraId="1829C9C5" w14:textId="02D46C2E" w:rsidR="006B7047" w:rsidRPr="00A50C2F" w:rsidRDefault="006B7047" w:rsidP="000F0B6E">
      <w:pPr>
        <w:spacing w:line="360" w:lineRule="exact"/>
        <w:jc w:val="center"/>
        <w:rPr>
          <w:b/>
          <w:iCs/>
          <w:caps/>
          <w:sz w:val="26"/>
          <w:szCs w:val="26"/>
          <w:lang w:val="en-AU"/>
        </w:rPr>
      </w:pPr>
      <w:r w:rsidRPr="00A50C2F">
        <w:rPr>
          <w:b/>
          <w:caps/>
          <w:sz w:val="26"/>
          <w:szCs w:val="26"/>
          <w:lang w:val="vi-VN"/>
        </w:rPr>
        <w:t>Discussion</w:t>
      </w:r>
      <w:r w:rsidRPr="00A50C2F">
        <w:rPr>
          <w:b/>
          <w:caps/>
          <w:sz w:val="26"/>
          <w:szCs w:val="26"/>
          <w:lang w:val="en-AU"/>
        </w:rPr>
        <w:t xml:space="preserve"> and Future Research Agenda</w:t>
      </w:r>
    </w:p>
    <w:p w14:paraId="162E5B7E" w14:textId="4523FD4E" w:rsidR="006B7047" w:rsidRDefault="006B7047" w:rsidP="00412359">
      <w:pPr>
        <w:widowControl w:val="0"/>
        <w:snapToGrid w:val="0"/>
        <w:spacing w:line="360" w:lineRule="exact"/>
        <w:ind w:firstLineChars="200" w:firstLine="520"/>
        <w:jc w:val="both"/>
        <w:rPr>
          <w:bCs/>
          <w:sz w:val="26"/>
          <w:szCs w:val="26"/>
        </w:rPr>
      </w:pPr>
      <w:r w:rsidRPr="00A50C2F">
        <w:rPr>
          <w:bCs/>
          <w:sz w:val="26"/>
          <w:szCs w:val="26"/>
        </w:rPr>
        <w:t>We c</w:t>
      </w:r>
      <w:r w:rsidR="007E5754">
        <w:rPr>
          <w:bCs/>
          <w:sz w:val="26"/>
          <w:szCs w:val="26"/>
        </w:rPr>
        <w:t>onducted co-citation and bibliographic coupling analyses of the existing</w:t>
      </w:r>
      <w:r w:rsidRPr="00A50C2F">
        <w:rPr>
          <w:bCs/>
          <w:sz w:val="26"/>
          <w:szCs w:val="26"/>
        </w:rPr>
        <w:t xml:space="preserve"> literature to provide a comprehensive overview of </w:t>
      </w:r>
      <w:r w:rsidRPr="00A50C2F">
        <w:rPr>
          <w:sz w:val="26"/>
          <w:szCs w:val="26"/>
        </w:rPr>
        <w:t>brand anthropomorphism</w:t>
      </w:r>
      <w:r w:rsidRPr="00A50C2F">
        <w:rPr>
          <w:bCs/>
          <w:sz w:val="26"/>
          <w:szCs w:val="26"/>
        </w:rPr>
        <w:t xml:space="preserve">. The results of our study revealed that </w:t>
      </w:r>
      <w:r w:rsidR="007E5754">
        <w:rPr>
          <w:bCs/>
          <w:sz w:val="26"/>
          <w:szCs w:val="26"/>
        </w:rPr>
        <w:t>the adoption of anthropomorphism in branding has attracted considerable</w:t>
      </w:r>
      <w:r w:rsidRPr="00A50C2F">
        <w:rPr>
          <w:bCs/>
          <w:sz w:val="26"/>
          <w:szCs w:val="26"/>
        </w:rPr>
        <w:t xml:space="preserve"> attention from many scholars and practitioners in recent years. This domain is still in </w:t>
      </w:r>
      <w:r w:rsidR="007E5754">
        <w:rPr>
          <w:bCs/>
          <w:sz w:val="26"/>
          <w:szCs w:val="26"/>
        </w:rPr>
        <w:t xml:space="preserve">its early stages but is developing rapidly, with an </w:t>
      </w:r>
      <w:r w:rsidR="007E5754" w:rsidRPr="00412359">
        <w:rPr>
          <w:rStyle w:val="shorttext"/>
        </w:rPr>
        <w:t>increasing</w:t>
      </w:r>
      <w:r w:rsidRPr="00A50C2F">
        <w:rPr>
          <w:bCs/>
          <w:sz w:val="26"/>
          <w:szCs w:val="26"/>
        </w:rPr>
        <w:t xml:space="preserve"> number of articles and interdisciplinary topics. By conducting thematic reviews of influential papers related to </w:t>
      </w:r>
      <w:r w:rsidRPr="00A50C2F">
        <w:rPr>
          <w:sz w:val="26"/>
          <w:szCs w:val="26"/>
        </w:rPr>
        <w:t xml:space="preserve">brand anthropomorphism, </w:t>
      </w:r>
      <w:r w:rsidRPr="00A50C2F">
        <w:rPr>
          <w:bCs/>
          <w:sz w:val="26"/>
          <w:szCs w:val="26"/>
        </w:rPr>
        <w:t>we also attached a meaningful concept to each research cluster</w:t>
      </w:r>
      <w:r w:rsidRPr="00A50C2F">
        <w:rPr>
          <w:sz w:val="26"/>
          <w:szCs w:val="26"/>
        </w:rPr>
        <w:t xml:space="preserve">. </w:t>
      </w:r>
      <w:r w:rsidRPr="00A50C2F">
        <w:rPr>
          <w:bCs/>
          <w:sz w:val="26"/>
          <w:szCs w:val="26"/>
        </w:rPr>
        <w:t xml:space="preserve">In this section, we </w:t>
      </w:r>
      <w:r w:rsidR="007E5754">
        <w:rPr>
          <w:bCs/>
          <w:sz w:val="26"/>
          <w:szCs w:val="26"/>
        </w:rPr>
        <w:t>present the main results of co-citation analysis and focus</w:t>
      </w:r>
      <w:r w:rsidRPr="00A50C2F">
        <w:rPr>
          <w:bCs/>
          <w:sz w:val="26"/>
          <w:szCs w:val="26"/>
        </w:rPr>
        <w:t xml:space="preserve"> on the findings of bibliographic coupling analysis, then suggest possible directions for future researchers. Discussion details will be exhibited as </w:t>
      </w:r>
      <w:r w:rsidR="007E5754">
        <w:rPr>
          <w:bCs/>
          <w:sz w:val="26"/>
          <w:szCs w:val="26"/>
        </w:rPr>
        <w:t>follows</w:t>
      </w:r>
      <w:r w:rsidRPr="00A50C2F">
        <w:rPr>
          <w:bCs/>
          <w:sz w:val="26"/>
          <w:szCs w:val="26"/>
        </w:rPr>
        <w:t xml:space="preserve">. </w:t>
      </w:r>
    </w:p>
    <w:p w14:paraId="371A279A" w14:textId="77777777" w:rsidR="00AD2583" w:rsidRPr="00A50C2F" w:rsidRDefault="00AD2583" w:rsidP="006B7047">
      <w:pPr>
        <w:spacing w:line="360" w:lineRule="exact"/>
        <w:ind w:firstLine="720"/>
        <w:rPr>
          <w:bCs/>
          <w:iCs/>
          <w:sz w:val="26"/>
          <w:szCs w:val="26"/>
        </w:rPr>
      </w:pPr>
    </w:p>
    <w:p w14:paraId="0B78AAD9" w14:textId="0C26826B" w:rsidR="006B7047" w:rsidRPr="00A50C2F" w:rsidRDefault="006B7047" w:rsidP="006B7047">
      <w:pPr>
        <w:spacing w:line="360" w:lineRule="exact"/>
        <w:rPr>
          <w:b/>
          <w:iCs/>
          <w:sz w:val="26"/>
          <w:szCs w:val="26"/>
        </w:rPr>
      </w:pPr>
      <w:r w:rsidRPr="00A50C2F">
        <w:rPr>
          <w:b/>
          <w:sz w:val="26"/>
          <w:szCs w:val="26"/>
        </w:rPr>
        <w:t>Research Streams of Co-Citation Analysis</w:t>
      </w:r>
    </w:p>
    <w:p w14:paraId="2F3EF18B" w14:textId="77777777" w:rsidR="006B7047" w:rsidRPr="00A50C2F" w:rsidRDefault="006B7047" w:rsidP="006B7047">
      <w:pPr>
        <w:spacing w:line="360" w:lineRule="exact"/>
        <w:rPr>
          <w:b/>
          <w:bCs/>
          <w:iCs/>
          <w:sz w:val="26"/>
          <w:szCs w:val="26"/>
        </w:rPr>
      </w:pPr>
      <w:r w:rsidRPr="00A50C2F">
        <w:rPr>
          <w:b/>
          <w:bCs/>
          <w:sz w:val="26"/>
          <w:szCs w:val="26"/>
        </w:rPr>
        <w:t>Cluster 1- The mixed effects of brand anthropomorphism on consumer responses</w:t>
      </w:r>
    </w:p>
    <w:p w14:paraId="1CC52981" w14:textId="12A34656" w:rsidR="006B7047" w:rsidRDefault="006B7047" w:rsidP="00412359">
      <w:pPr>
        <w:widowControl w:val="0"/>
        <w:snapToGrid w:val="0"/>
        <w:spacing w:line="360" w:lineRule="exact"/>
        <w:ind w:firstLineChars="200" w:firstLine="520"/>
        <w:jc w:val="both"/>
        <w:rPr>
          <w:bCs/>
          <w:sz w:val="26"/>
          <w:szCs w:val="26"/>
        </w:rPr>
      </w:pPr>
      <w:r w:rsidRPr="00A50C2F">
        <w:rPr>
          <w:bCs/>
          <w:sz w:val="26"/>
          <w:szCs w:val="26"/>
        </w:rPr>
        <w:t xml:space="preserve">Our findings reported </w:t>
      </w:r>
      <w:r w:rsidR="007E5754">
        <w:rPr>
          <w:bCs/>
          <w:sz w:val="26"/>
          <w:szCs w:val="26"/>
        </w:rPr>
        <w:t xml:space="preserve">that </w:t>
      </w:r>
      <w:r w:rsidRPr="00A50C2F">
        <w:rPr>
          <w:bCs/>
          <w:sz w:val="26"/>
          <w:szCs w:val="26"/>
        </w:rPr>
        <w:t xml:space="preserve">the primary view of this cluster concentrates on the diverse impacts of brand anthropomorphism on consumer responses. The extant literature has exhibited a growing interest in understanding the effects of anthropomorphism in consumer research. Many scholars stated </w:t>
      </w:r>
      <w:r w:rsidR="007E5754">
        <w:rPr>
          <w:bCs/>
          <w:sz w:val="26"/>
          <w:szCs w:val="26"/>
        </w:rPr>
        <w:t xml:space="preserve">that </w:t>
      </w:r>
      <w:r w:rsidRPr="00A50C2F">
        <w:rPr>
          <w:bCs/>
          <w:sz w:val="26"/>
          <w:szCs w:val="26"/>
        </w:rPr>
        <w:t xml:space="preserve">anthropomorphic perception drives more favorable attitudes toward products, resulting in higher brand loyalty. On the other hand, applying anthropomorphism might lead to mixed effects on customers' evaluations and behavior </w:t>
      </w:r>
      <w:r w:rsidRPr="00A50C2F">
        <w:rPr>
          <w:bCs/>
          <w:iCs/>
          <w:sz w:val="26"/>
          <w:szCs w:val="26"/>
        </w:rPr>
        <w:fldChar w:fldCharType="begin"/>
      </w:r>
      <w:r w:rsidRPr="00A50C2F">
        <w:rPr>
          <w:bCs/>
          <w:sz w:val="26"/>
          <w:szCs w:val="26"/>
        </w:rPr>
        <w:instrText xml:space="preserve"> ADDIN EN.CITE &lt;EndNote&gt;&lt;Cite&gt;&lt;Author&gt;Chi&lt;/Author&gt;&lt;Year&gt;2020&lt;/Year&gt;&lt;RecNum&gt;393&lt;/RecNum&gt;&lt;DisplayText&gt;(Chi et al., 2020)&lt;/DisplayText&gt;&lt;record&gt;&lt;rec-number&gt;393&lt;/rec-number&gt;&lt;foreign-keys&gt;&lt;key app="EN" db-id="559fzaf0osetwre0zdnp9ppmtsvxsrapvw9f" timestamp="1696323469"&gt;393&lt;/key&gt;&lt;/foreign-keys&gt;&lt;ref-type name="Journal Article"&gt;17&lt;/ref-type&gt;&lt;contributors&gt;&lt;authors&gt;&lt;author&gt;Chi, Oscar Hengxuan&lt;/author&gt;&lt;author&gt;Denton, Gregory&lt;/author&gt;&lt;author&gt;Gursoy, Dogan&lt;/author&gt;&lt;/authors&gt;&lt;/contributors&gt;&lt;titles&gt;&lt;title&gt;Artificially intelligent device use in service delivery: a systematic review, synthesis, and research agenda&lt;/title&gt;&lt;secondary-title&gt;Journal of Hospitality Marketing &amp;amp; Management&lt;/secondary-title&gt;&lt;/titles&gt;&lt;periodical&gt;&lt;full-title&gt;Journal of Hospitality Marketing &amp;amp; Management&lt;/full-title&gt;&lt;/periodical&gt;&lt;pages&gt;757-786&lt;/pages&gt;&lt;volume&gt;29&lt;/volume&gt;&lt;number&gt;7&lt;/number&gt;&lt;dates&gt;&lt;year&gt;2020&lt;/year&gt;&lt;pub-dates&gt;&lt;date&gt;2020/10/02&lt;/date&gt;&lt;/pub-dates&gt;&lt;/dates&gt;&lt;publisher&gt;Routledge&lt;/publisher&gt;&lt;isbn&gt;1936-8623&lt;/isbn&gt;&lt;urls&gt;&lt;related-urls&gt;&lt;url&gt;https://doi.org/10.1080/19368623.2020.1721394&lt;/url&gt;&lt;/related-urls&gt;&lt;/urls&gt;&lt;electronic-resource-num&gt;10.1080/19368623.2020.1721394&lt;/electronic-resource-num&gt;&lt;/record&gt;&lt;/Cite&gt;&lt;/EndNote&gt;</w:instrText>
      </w:r>
      <w:r w:rsidRPr="00A50C2F">
        <w:rPr>
          <w:bCs/>
          <w:iCs/>
          <w:sz w:val="26"/>
          <w:szCs w:val="26"/>
        </w:rPr>
        <w:fldChar w:fldCharType="separate"/>
      </w:r>
      <w:r w:rsidRPr="00A50C2F">
        <w:rPr>
          <w:bCs/>
          <w:noProof/>
          <w:sz w:val="26"/>
          <w:szCs w:val="26"/>
        </w:rPr>
        <w:t>(</w:t>
      </w:r>
      <w:r w:rsidRPr="00412359">
        <w:rPr>
          <w:rStyle w:val="shorttext"/>
        </w:rPr>
        <w:t>Chi</w:t>
      </w:r>
      <w:r w:rsidRPr="00A50C2F">
        <w:rPr>
          <w:bCs/>
          <w:noProof/>
          <w:sz w:val="26"/>
          <w:szCs w:val="26"/>
        </w:rPr>
        <w:t xml:space="preserve"> et al., 2020)</w:t>
      </w:r>
      <w:r w:rsidRPr="00A50C2F">
        <w:rPr>
          <w:bCs/>
          <w:iCs/>
          <w:sz w:val="26"/>
          <w:szCs w:val="26"/>
        </w:rPr>
        <w:fldChar w:fldCharType="end"/>
      </w:r>
      <w:r w:rsidRPr="00A50C2F">
        <w:rPr>
          <w:bCs/>
          <w:sz w:val="26"/>
          <w:szCs w:val="26"/>
        </w:rPr>
        <w:t xml:space="preserve">. The Uncanny Valley Theory </w:t>
      </w:r>
      <w:r w:rsidR="00116E6F">
        <w:rPr>
          <w:bCs/>
          <w:sz w:val="26"/>
          <w:szCs w:val="26"/>
        </w:rPr>
        <w:t>posits that consumers may have varying emotional responses when encountering a product that exhibits human-like</w:t>
      </w:r>
      <w:r w:rsidRPr="00A50C2F">
        <w:rPr>
          <w:bCs/>
          <w:sz w:val="26"/>
          <w:szCs w:val="26"/>
        </w:rPr>
        <w:t xml:space="preserve"> qualities. In particular, the more inanimate objects appear to resemble human beings, the more people are likely to exhibit positive emotions toward them. This positive feeling r</w:t>
      </w:r>
      <w:r w:rsidR="007E5754">
        <w:rPr>
          <w:bCs/>
          <w:sz w:val="26"/>
          <w:szCs w:val="26"/>
        </w:rPr>
        <w:t>eaches a point beyond which people perceive anthropomorphic objects as</w:t>
      </w:r>
      <w:r w:rsidRPr="00A50C2F">
        <w:rPr>
          <w:bCs/>
          <w:sz w:val="26"/>
          <w:szCs w:val="26"/>
        </w:rPr>
        <w:t xml:space="preserve"> weird or creepy. Then, their sentiment toward such entities falls markedly. People's positive emotions grow again when anthropomorphic objects are almost lifelike </w:t>
      </w:r>
      <w:r w:rsidRPr="00A50C2F">
        <w:rPr>
          <w:bCs/>
          <w:iCs/>
          <w:sz w:val="26"/>
          <w:szCs w:val="26"/>
        </w:rPr>
        <w:fldChar w:fldCharType="begin"/>
      </w:r>
      <w:r w:rsidRPr="00A50C2F">
        <w:rPr>
          <w:bCs/>
          <w:sz w:val="26"/>
          <w:szCs w:val="26"/>
        </w:rPr>
        <w:instrText xml:space="preserve"> ADDIN EN.CITE &lt;EndNote&gt;&lt;Cite&gt;&lt;Author&gt;Murphy&lt;/Author&gt;&lt;Year&gt;2019&lt;/Year&gt;&lt;RecNum&gt;376&lt;/RecNum&gt;&lt;DisplayText&gt;(Murphy et al., 2019)&lt;/DisplayText&gt;&lt;record&gt;&lt;rec-number&gt;376&lt;/rec-number&gt;&lt;foreign-keys&gt;&lt;key app="EN" db-id="559fzaf0osetwre0zdnp9ppmtsvxsrapvw9f" timestamp="1696316745"&gt;376&lt;/key&gt;&lt;/foreign-keys&gt;&lt;ref-type name="Journal Article"&gt;17&lt;/ref-type&gt;&lt;contributors&gt;&lt;authors&gt;&lt;author&gt;Murphy, Jamie&lt;/author&gt;&lt;author&gt;Gretzel, Ulrike&lt;/author&gt;&lt;author&gt;Pesonen, Juho&lt;/author&gt;&lt;/authors&gt;&lt;/contributors&gt;&lt;titles&gt;&lt;title&gt;Marketing robot services in hospitality and tourism: the role of anthropomorphism&lt;/title&gt;&lt;secondary-title&gt;Journal of Travel &amp;amp; Tourism Marketing&lt;/secondary-title&gt;&lt;/titles&gt;&lt;periodical&gt;&lt;full-title&gt;Journal of Travel &amp;amp; Tourism Marketing&lt;/full-title&gt;&lt;/periodical&gt;&lt;pages&gt;784-795&lt;/pages&gt;&lt;volume&gt;36&lt;/volume&gt;&lt;number&gt;7&lt;/number&gt;&lt;dates&gt;&lt;year&gt;2019&lt;/year&gt;&lt;pub-dates&gt;&lt;date&gt;2019/09/02&lt;/date&gt;&lt;/pub-dates&gt;&lt;/dates&gt;&lt;publisher&gt;Routledge&lt;/publisher&gt;&lt;isbn&gt;1054-8408&lt;/isbn&gt;&lt;urls&gt;&lt;related-urls&gt;&lt;url&gt;https://doi.org/10.1080/10548408.2019.1571983&lt;/url&gt;&lt;/related-urls&gt;&lt;/urls&gt;&lt;electronic-resource-num&gt;10.1080/10548408.2019.1571983&lt;/electronic-resource-num&gt;&lt;/record&gt;&lt;/Cite&gt;&lt;/EndNote&gt;</w:instrText>
      </w:r>
      <w:r w:rsidRPr="00A50C2F">
        <w:rPr>
          <w:bCs/>
          <w:iCs/>
          <w:sz w:val="26"/>
          <w:szCs w:val="26"/>
        </w:rPr>
        <w:fldChar w:fldCharType="separate"/>
      </w:r>
      <w:r w:rsidRPr="00A50C2F">
        <w:rPr>
          <w:bCs/>
          <w:noProof/>
          <w:sz w:val="26"/>
          <w:szCs w:val="26"/>
        </w:rPr>
        <w:t>(Murphy et al., 2019)</w:t>
      </w:r>
      <w:r w:rsidRPr="00A50C2F">
        <w:rPr>
          <w:bCs/>
          <w:iCs/>
          <w:sz w:val="26"/>
          <w:szCs w:val="26"/>
        </w:rPr>
        <w:fldChar w:fldCharType="end"/>
      </w:r>
      <w:r w:rsidRPr="00A50C2F">
        <w:rPr>
          <w:bCs/>
          <w:sz w:val="26"/>
          <w:szCs w:val="26"/>
        </w:rPr>
        <w:t>.</w:t>
      </w:r>
    </w:p>
    <w:p w14:paraId="3322E31D" w14:textId="77777777" w:rsidR="00ED60C6" w:rsidRPr="00A50C2F" w:rsidRDefault="00ED60C6" w:rsidP="006C55A1">
      <w:pPr>
        <w:spacing w:line="360" w:lineRule="exact"/>
        <w:ind w:firstLine="720"/>
        <w:jc w:val="both"/>
        <w:rPr>
          <w:bCs/>
          <w:iCs/>
          <w:sz w:val="26"/>
          <w:szCs w:val="26"/>
        </w:rPr>
      </w:pPr>
    </w:p>
    <w:p w14:paraId="52D602B1" w14:textId="77777777" w:rsidR="006B7047" w:rsidRPr="00A50C2F" w:rsidRDefault="006B7047" w:rsidP="00ED60C6">
      <w:pPr>
        <w:spacing w:line="360" w:lineRule="exact"/>
        <w:ind w:left="1171" w:hangingChars="450" w:hanging="1171"/>
        <w:rPr>
          <w:b/>
          <w:iCs/>
          <w:sz w:val="26"/>
          <w:szCs w:val="26"/>
        </w:rPr>
      </w:pPr>
      <w:r w:rsidRPr="00A50C2F">
        <w:rPr>
          <w:b/>
          <w:sz w:val="26"/>
          <w:szCs w:val="26"/>
        </w:rPr>
        <w:t>Cluster 2 - Multidimensional relationships between consumers and anthropomorphized brands</w:t>
      </w:r>
    </w:p>
    <w:p w14:paraId="77322F6B" w14:textId="5E587269" w:rsidR="006B7047" w:rsidRDefault="006B7047" w:rsidP="00412359">
      <w:pPr>
        <w:widowControl w:val="0"/>
        <w:snapToGrid w:val="0"/>
        <w:spacing w:line="360" w:lineRule="exact"/>
        <w:ind w:firstLineChars="200" w:firstLine="520"/>
        <w:jc w:val="both"/>
        <w:rPr>
          <w:bCs/>
          <w:sz w:val="26"/>
          <w:szCs w:val="26"/>
        </w:rPr>
      </w:pPr>
      <w:r w:rsidRPr="00A50C2F">
        <w:rPr>
          <w:bCs/>
          <w:sz w:val="26"/>
          <w:szCs w:val="26"/>
        </w:rPr>
        <w:t xml:space="preserve">This cluster </w:t>
      </w:r>
      <w:r w:rsidR="007E5754">
        <w:rPr>
          <w:bCs/>
          <w:sz w:val="26"/>
          <w:szCs w:val="26"/>
        </w:rPr>
        <w:t>offers insightful research on critical dimensions of consumer-brand relationships,</w:t>
      </w:r>
      <w:r w:rsidRPr="00A50C2F">
        <w:rPr>
          <w:bCs/>
          <w:sz w:val="26"/>
          <w:szCs w:val="26"/>
        </w:rPr>
        <w:t xml:space="preserve"> through which brands are imbued with intentional agency. </w:t>
      </w:r>
      <w:r w:rsidR="00210E8C">
        <w:rPr>
          <w:bCs/>
          <w:sz w:val="26"/>
          <w:szCs w:val="26"/>
        </w:rPr>
        <w:fldChar w:fldCharType="begin"/>
      </w:r>
      <w:r w:rsidR="00210E8C">
        <w:rPr>
          <w:bCs/>
          <w:sz w:val="26"/>
          <w:szCs w:val="26"/>
        </w:rPr>
        <w:instrText xml:space="preserve"> ADDIN EN.CITE &lt;EndNote&gt;&lt;Cite AuthorYear="1"&gt;&lt;Author&gt;Fiske&lt;/Author&gt;&lt;Year&gt;2002&lt;/Year&gt;&lt;RecNum&gt;394&lt;/RecNum&gt;&lt;DisplayText&gt;Fiske et al. (2002)&lt;/DisplayText&gt;&lt;record&gt;&lt;rec-number&gt;394&lt;/rec-number&gt;&lt;foreign-keys&gt;&lt;key app="EN" db-id="559fzaf0osetwre0zdnp9ppmtsvxsrapvw9f" timestamp="1696323853"&gt;394&lt;/key&gt;&lt;/foreign-keys&gt;&lt;ref-type name="Journal Article"&gt;17&lt;/ref-type&gt;&lt;contributors&gt;&lt;authors&gt;&lt;author&gt;Fiske, Susan T.&lt;/author&gt;&lt;author&gt;Cuddy, Amy J. C.&lt;/author&gt;&lt;author&gt;Glick, Peter&lt;/author&gt;&lt;author&gt;Xu, Jun&lt;/author&gt;&lt;/authors&gt;&lt;/contributors&gt;&lt;auth-address&gt;Fiske, Susan T.: Princeton U, Dept of Psychology, Green Hall, Princeton, NJ, US, 08544-1010, sfiske@princeton.edu&lt;/auth-address&gt;&lt;titles&gt;&lt;title&gt;A model of (often mixed) stereotype content: Competence and warmth respectively follow from perceived status and competition&lt;/title&gt;&lt;secondary-title&gt;Journal of Personality and Social Psychology&lt;/secondary-title&gt;&lt;/titles&gt;&lt;periodical&gt;&lt;full-title&gt;Journal of Personality and Social Psychology&lt;/full-title&gt;&lt;/periodical&gt;&lt;pages&gt;878-902&lt;/pages&gt;&lt;volume&gt;82&lt;/volume&gt;&lt;number&gt;6&lt;/number&gt;&lt;keywords&gt;&lt;keyword&gt;*Interpersonal Interaction&lt;/keyword&gt;&lt;keyword&gt;*Social Perception&lt;/keyword&gt;&lt;keyword&gt;*Stereotyped Attitudes&lt;/keyword&gt;&lt;keyword&gt;Competence&lt;/keyword&gt;&lt;keyword&gt;Competition&lt;/keyword&gt;&lt;keyword&gt;Emotions&lt;/keyword&gt;&lt;keyword&gt;Empathy&lt;/keyword&gt;&lt;keyword&gt;Models&lt;/keyword&gt;&lt;keyword&gt;Prediction&lt;/keyword&gt;&lt;keyword&gt;Status&lt;/keyword&gt;&lt;/keywords&gt;&lt;dates&gt;&lt;year&gt;2002&lt;/year&gt;&lt;/dates&gt;&lt;pub-location&gt;US&lt;/pub-location&gt;&lt;publisher&gt;American Psychological Association&lt;/publisher&gt;&lt;isbn&gt;1939-1315(Electronic),0022-3514(Print)&lt;/isbn&gt;&lt;urls&gt;&lt;/urls&gt;&lt;electronic-resource-num&gt;10.1037/0022-3514.82.6.878&lt;/electronic-resource-num&gt;&lt;/record&gt;&lt;/Cite&gt;&lt;/EndNote&gt;</w:instrText>
      </w:r>
      <w:r w:rsidR="00210E8C">
        <w:rPr>
          <w:bCs/>
          <w:sz w:val="26"/>
          <w:szCs w:val="26"/>
        </w:rPr>
        <w:fldChar w:fldCharType="separate"/>
      </w:r>
      <w:r w:rsidR="00210E8C">
        <w:rPr>
          <w:bCs/>
          <w:noProof/>
          <w:sz w:val="26"/>
          <w:szCs w:val="26"/>
        </w:rPr>
        <w:t>Fiske et al. (2002)</w:t>
      </w:r>
      <w:r w:rsidR="00210E8C">
        <w:rPr>
          <w:bCs/>
          <w:sz w:val="26"/>
          <w:szCs w:val="26"/>
        </w:rPr>
        <w:fldChar w:fldCharType="end"/>
      </w:r>
      <w:r w:rsidR="00E111EF" w:rsidRPr="00A50C2F">
        <w:rPr>
          <w:bCs/>
          <w:sz w:val="26"/>
          <w:szCs w:val="26"/>
        </w:rPr>
        <w:t xml:space="preserve"> </w:t>
      </w:r>
      <w:r w:rsidR="007E5754">
        <w:rPr>
          <w:bCs/>
          <w:sz w:val="26"/>
          <w:szCs w:val="26"/>
        </w:rPr>
        <w:t>conducted one of the most noteworthy studies, which identifi</w:t>
      </w:r>
      <w:r w:rsidRPr="00A50C2F">
        <w:rPr>
          <w:bCs/>
          <w:sz w:val="26"/>
          <w:szCs w:val="26"/>
        </w:rPr>
        <w:t xml:space="preserve">ed the two crucial components of the Stereotype Content Model (SCM) </w:t>
      </w:r>
      <w:r w:rsidR="00116E6F">
        <w:rPr>
          <w:bCs/>
          <w:sz w:val="26"/>
          <w:szCs w:val="26"/>
        </w:rPr>
        <w:t>-</w:t>
      </w:r>
      <w:r w:rsidRPr="00A50C2F">
        <w:rPr>
          <w:bCs/>
          <w:sz w:val="26"/>
          <w:szCs w:val="26"/>
        </w:rPr>
        <w:t xml:space="preserve"> 'warmth' and 'competence</w:t>
      </w:r>
      <w:r w:rsidR="00E111EF" w:rsidRPr="00A50C2F">
        <w:rPr>
          <w:bCs/>
          <w:sz w:val="26"/>
          <w:szCs w:val="26"/>
        </w:rPr>
        <w:t>.</w:t>
      </w:r>
      <w:r w:rsidRPr="00A50C2F">
        <w:rPr>
          <w:bCs/>
          <w:sz w:val="26"/>
          <w:szCs w:val="26"/>
        </w:rPr>
        <w:t xml:space="preserve">' These factors are closely linked to Aaker's research, in which consumers </w:t>
      </w:r>
      <w:r w:rsidR="007E5754">
        <w:rPr>
          <w:bCs/>
          <w:sz w:val="26"/>
          <w:szCs w:val="26"/>
        </w:rPr>
        <w:t>attribute humanlike personality traits to brand</w:t>
      </w:r>
      <w:r w:rsidRPr="00A50C2F">
        <w:rPr>
          <w:bCs/>
          <w:sz w:val="26"/>
          <w:szCs w:val="26"/>
        </w:rPr>
        <w:t xml:space="preserve">s. The warmth dimension </w:t>
      </w:r>
      <w:r w:rsidR="007E5754">
        <w:rPr>
          <w:bCs/>
          <w:sz w:val="26"/>
          <w:szCs w:val="26"/>
        </w:rPr>
        <w:t xml:space="preserve">encompasses attributes such as "friendliness, tolerance, </w:t>
      </w:r>
      <w:r w:rsidR="007E5754" w:rsidRPr="00412359">
        <w:rPr>
          <w:rStyle w:val="shorttext"/>
        </w:rPr>
        <w:t>sincerity</w:t>
      </w:r>
      <w:r w:rsidR="007E5754">
        <w:rPr>
          <w:bCs/>
          <w:sz w:val="26"/>
          <w:szCs w:val="26"/>
        </w:rPr>
        <w:t xml:space="preserve">, and trustworthiness," while the competence dimension refers to features including "confidence, skill, intelligence, and creativity" (Zhang et al., 2020, p. </w:t>
      </w:r>
      <w:r w:rsidRPr="00A50C2F">
        <w:rPr>
          <w:bCs/>
          <w:sz w:val="26"/>
          <w:szCs w:val="26"/>
        </w:rPr>
        <w:t>5).</w:t>
      </w:r>
      <w:r w:rsidRPr="00A50C2F">
        <w:rPr>
          <w:sz w:val="28"/>
          <w:szCs w:val="28"/>
        </w:rPr>
        <w:t xml:space="preserve"> </w:t>
      </w:r>
      <w:r w:rsidRPr="00A50C2F">
        <w:rPr>
          <w:bCs/>
          <w:sz w:val="26"/>
          <w:szCs w:val="26"/>
        </w:rPr>
        <w:t xml:space="preserve">The combination of two factors differently drives consumer evaluations and behaviors. </w:t>
      </w:r>
      <w:r w:rsidR="007E5754">
        <w:rPr>
          <w:bCs/>
          <w:sz w:val="26"/>
          <w:szCs w:val="26"/>
        </w:rPr>
        <w:t xml:space="preserve">Building on the SCM, </w:t>
      </w:r>
      <w:proofErr w:type="spellStart"/>
      <w:r w:rsidR="007E5754">
        <w:rPr>
          <w:bCs/>
          <w:sz w:val="26"/>
          <w:szCs w:val="26"/>
        </w:rPr>
        <w:t>Kervyn</w:t>
      </w:r>
      <w:proofErr w:type="spellEnd"/>
      <w:r w:rsidR="007E5754">
        <w:rPr>
          <w:bCs/>
          <w:sz w:val="26"/>
          <w:szCs w:val="26"/>
        </w:rPr>
        <w:t xml:space="preserve"> et al. (2012) proposed the Brands as Intentional Agents Framework (BIAF), which enriches the</w:t>
      </w:r>
      <w:r w:rsidRPr="00A50C2F">
        <w:rPr>
          <w:bCs/>
          <w:sz w:val="26"/>
          <w:szCs w:val="26"/>
        </w:rPr>
        <w:t xml:space="preserve"> understanding of brand relationships by redefining two critical aspects in terms of 'intentions' and 'ability' </w:t>
      </w:r>
      <w:r w:rsidRPr="00A50C2F">
        <w:rPr>
          <w:bCs/>
          <w:iCs/>
          <w:sz w:val="26"/>
          <w:szCs w:val="26"/>
        </w:rPr>
        <w:fldChar w:fldCharType="begin"/>
      </w:r>
      <w:r w:rsidR="0077656E" w:rsidRPr="00A50C2F">
        <w:rPr>
          <w:bCs/>
          <w:iCs/>
          <w:sz w:val="26"/>
          <w:szCs w:val="26"/>
        </w:rPr>
        <w:instrText xml:space="preserve"> ADDIN EN.CITE &lt;EndNote&gt;&lt;Cite&gt;&lt;Author&gt;Zhang&lt;/Author&gt;&lt;Year&gt;2020&lt;/Year&gt;&lt;RecNum&gt;166&lt;/RecNum&gt;&lt;DisplayText&gt;(Zhang et al., 2020)&lt;/DisplayText&gt;&lt;record&gt;&lt;rec-number&gt;166&lt;/rec-number&gt;&lt;foreign-keys&gt;&lt;key app="EN" db-id="559fzaf0osetwre0zdnp9ppmtsvxsrapvw9f" timestamp="1687016697"&gt;166&lt;/key&gt;&lt;/foreign-keys&gt;&lt;ref-type name="Journal Article"&gt;17&lt;/ref-type&gt;&lt;contributors&gt;&lt;authors&gt;&lt;author&gt;Zhang, M. W.&lt;/author&gt;&lt;author&gt;Li, L.&lt;/author&gt;&lt;author&gt;Ye, Y. J.&lt;/author&gt;&lt;author&gt;Qin, K.&lt;/author&gt;&lt;author&gt;Zhong, J. N.&lt;/author&gt;&lt;/authors&gt;&lt;/contributors&gt;&lt;auth-address&gt;Zhejiang Univ Finance &amp;amp; Econ, Law &amp;amp; Polit Sch, Dongfang Coll, Hangzhou, Zhejiang, Peoples R China&amp;#xD;Zhejiang Univ, Dept Psychol &amp;amp; Behav Sci, 148 Tianmushan Rd, Hangzhou 310028, Peoples R China&amp;#xD;Shaoxing Univ, Coll Educ, Shaoxing, Peoples R China&amp;#xD;Hangzhou Dianzi Univ, Management Sch, Hangzhou, Peoples R China&lt;/auth-address&gt;&lt;titles&gt;&lt;title&gt;The effect of brand anthropomorphism, brand distinctiveness, and warmth on brand attitude: A mediated moderation model&lt;/title&gt;&lt;secondary-title&gt;JOURNAL OF CONSUMER BEHAVIOUR&lt;/secondary-title&gt;&lt;/titles&gt;&lt;periodical&gt;&lt;full-title&gt;Journal of Consumer Behaviour&lt;/full-title&gt;&lt;/periodical&gt;&lt;pages&gt;523-536&lt;/pages&gt;&lt;volume&gt;19&lt;/volume&gt;&lt;number&gt;5&lt;/number&gt;&lt;keywords&gt;&lt;keyword&gt;STEREOTYPE CONTENT&lt;/keyword&gt;&lt;keyword&gt;SEEING HUMAN&lt;/keyword&gt;&lt;keyword&gt;PERSONALITY&lt;/keyword&gt;&lt;keyword&gt;DIMENSIONS&lt;/keyword&gt;&lt;keyword&gt;CONSUMERS&lt;/keyword&gt;&lt;keyword&gt;TRUST&lt;/keyword&gt;&lt;keyword&gt;COMPETENCE&lt;/keyword&gt;&lt;keyword&gt;STRATEGIES&lt;/keyword&gt;&lt;keyword&gt;RESPONSES&lt;/keyword&gt;&lt;keyword&gt;INSIGHTS&lt;/keyword&gt;&lt;/keywords&gt;&lt;dates&gt;&lt;year&gt;2020&lt;/year&gt;&lt;pub-dates&gt;&lt;date&gt;SEP&lt;/date&gt;&lt;/pub-dates&gt;&lt;/dates&gt;&lt;isbn&gt;1472-0817&amp;#xD;1479-1838 J9 - J CONSUM BEHAV&lt;/isbn&gt;&lt;accession-num&gt;WOS:000538634500001&lt;/accession-num&gt;&lt;urls&gt;&lt;/urls&gt;&lt;custom3&gt;Zhejiang University of Finance &amp;amp; Economics&amp;#xD;Zhejiang University&amp;#xD;Shaoxing University&amp;#xD;Hangzhou Dianzi University&lt;/custom3&gt;&lt;custom6&gt;JUN 2020&lt;/custom6&gt;&lt;electronic-resource-num&gt;10.1002/cb.1835&lt;/electronic-resource-num&gt;&lt;language&gt;English&lt;/language&gt;&lt;/record&gt;&lt;/Cite&gt;&lt;/EndNote&gt;</w:instrText>
      </w:r>
      <w:r w:rsidRPr="00A50C2F">
        <w:rPr>
          <w:bCs/>
          <w:iCs/>
          <w:sz w:val="26"/>
          <w:szCs w:val="26"/>
        </w:rPr>
        <w:fldChar w:fldCharType="separate"/>
      </w:r>
      <w:r w:rsidRPr="00A50C2F">
        <w:rPr>
          <w:bCs/>
          <w:noProof/>
          <w:sz w:val="26"/>
          <w:szCs w:val="26"/>
        </w:rPr>
        <w:t>(Zhang et al., 2020)</w:t>
      </w:r>
      <w:r w:rsidRPr="00A50C2F">
        <w:rPr>
          <w:bCs/>
          <w:iCs/>
          <w:sz w:val="26"/>
          <w:szCs w:val="26"/>
        </w:rPr>
        <w:fldChar w:fldCharType="end"/>
      </w:r>
      <w:r w:rsidRPr="00A50C2F">
        <w:rPr>
          <w:bCs/>
          <w:sz w:val="26"/>
          <w:szCs w:val="26"/>
        </w:rPr>
        <w:t xml:space="preserve">. These scholars argue that consumers interact with brands </w:t>
      </w:r>
      <w:r w:rsidR="00D35943" w:rsidRPr="00A50C2F">
        <w:rPr>
          <w:bCs/>
          <w:sz w:val="26"/>
          <w:szCs w:val="26"/>
        </w:rPr>
        <w:t>using the same approach, which is to</w:t>
      </w:r>
      <w:r w:rsidRPr="00A50C2F">
        <w:rPr>
          <w:bCs/>
          <w:sz w:val="26"/>
          <w:szCs w:val="26"/>
        </w:rPr>
        <w:t xml:space="preserve"> connect with other people.</w:t>
      </w:r>
      <w:r w:rsidR="00E14C6A" w:rsidRPr="00A50C2F">
        <w:rPr>
          <w:bCs/>
          <w:sz w:val="26"/>
          <w:szCs w:val="26"/>
        </w:rPr>
        <w:t xml:space="preserve"> </w:t>
      </w:r>
      <w:r w:rsidR="00A46045">
        <w:rPr>
          <w:bCs/>
          <w:sz w:val="26"/>
          <w:szCs w:val="26"/>
        </w:rPr>
        <w:t xml:space="preserve">There is a consensus that </w:t>
      </w:r>
      <w:r w:rsidRPr="00A50C2F">
        <w:rPr>
          <w:bCs/>
          <w:sz w:val="26"/>
          <w:szCs w:val="26"/>
        </w:rPr>
        <w:t xml:space="preserve">anthropomorphism might enhance the perceived intention (i.e., the warmth) of the brand, which substantially explains consumer-brand relationships </w:t>
      </w:r>
      <w:r w:rsidRPr="00A50C2F">
        <w:rPr>
          <w:bCs/>
          <w:iCs/>
          <w:sz w:val="26"/>
          <w:szCs w:val="26"/>
        </w:rPr>
        <w:fldChar w:fldCharType="begin"/>
      </w:r>
      <w:r w:rsidR="0077656E" w:rsidRPr="00A50C2F">
        <w:rPr>
          <w:bCs/>
          <w:iCs/>
          <w:sz w:val="26"/>
          <w:szCs w:val="26"/>
        </w:rPr>
        <w:instrText xml:space="preserve"> ADDIN EN.CITE &lt;EndNote&gt;&lt;Cite&gt;&lt;Author&gt;Zhang&lt;/Author&gt;&lt;Year&gt;2020&lt;/Year&gt;&lt;RecNum&gt;166&lt;/RecNum&gt;&lt;DisplayText&gt;(Zhang et al., 2020)&lt;/DisplayText&gt;&lt;record&gt;&lt;rec-number&gt;166&lt;/rec-number&gt;&lt;foreign-keys&gt;&lt;key app="EN" db-id="559fzaf0osetwre0zdnp9ppmtsvxsrapvw9f" timestamp="1687016697"&gt;166&lt;/key&gt;&lt;/foreign-keys&gt;&lt;ref-type name="Journal Article"&gt;17&lt;/ref-type&gt;&lt;contributors&gt;&lt;authors&gt;&lt;author&gt;Zhang, M. W.&lt;/author&gt;&lt;author&gt;Li, L.&lt;/author&gt;&lt;author&gt;Ye, Y. J.&lt;/author&gt;&lt;author&gt;Qin, K.&lt;/author&gt;&lt;author&gt;Zhong, J. N.&lt;/author&gt;&lt;/authors&gt;&lt;/contributors&gt;&lt;auth-address&gt;Zhejiang Univ Finance &amp;amp; Econ, Law &amp;amp; Polit Sch, Dongfang Coll, Hangzhou, Zhejiang, Peoples R China&amp;#xD;Zhejiang Univ, Dept Psychol &amp;amp; Behav Sci, 148 Tianmushan Rd, Hangzhou 310028, Peoples R China&amp;#xD;Shaoxing Univ, Coll Educ, Shaoxing, Peoples R China&amp;#xD;Hangzhou Dianzi Univ, Management Sch, Hangzhou, Peoples R China&lt;/auth-address&gt;&lt;titles&gt;&lt;title&gt;The effect of brand anthropomorphism, brand distinctiveness, and warmth on brand attitude: A mediated moderation model&lt;/title&gt;&lt;secondary-title&gt;JOURNAL OF CONSUMER BEHAVIOUR&lt;/secondary-title&gt;&lt;/titles&gt;&lt;periodical&gt;&lt;full-title&gt;Journal of Consumer Behaviour&lt;/full-title&gt;&lt;/periodical&gt;&lt;pages&gt;523-536&lt;/pages&gt;&lt;volume&gt;19&lt;/volume&gt;&lt;number&gt;5&lt;/number&gt;&lt;keywords&gt;&lt;keyword&gt;STEREOTYPE CONTENT&lt;/keyword&gt;&lt;keyword&gt;SEEING HUMAN&lt;/keyword&gt;&lt;keyword&gt;PERSONALITY&lt;/keyword&gt;&lt;keyword&gt;DIMENSIONS&lt;/keyword&gt;&lt;keyword&gt;CONSUMERS&lt;/keyword&gt;&lt;keyword&gt;TRUST&lt;/keyword&gt;&lt;keyword&gt;COMPETENCE&lt;/keyword&gt;&lt;keyword&gt;STRATEGIES&lt;/keyword&gt;&lt;keyword&gt;RESPONSES&lt;/keyword&gt;&lt;keyword&gt;INSIGHTS&lt;/keyword&gt;&lt;/keywords&gt;&lt;dates&gt;&lt;year&gt;2020&lt;/year&gt;&lt;pub-dates&gt;&lt;date&gt;SEP&lt;/date&gt;&lt;/pub-dates&gt;&lt;/dates&gt;&lt;isbn&gt;1472-0817&amp;#xD;1479-1838 J9 - J CONSUM BEHAV&lt;/isbn&gt;&lt;accession-num&gt;WOS:000538634500001&lt;/accession-num&gt;&lt;urls&gt;&lt;/urls&gt;&lt;custom3&gt;Zhejiang University of Finance &amp;amp; Economics&amp;#xD;Zhejiang University&amp;#xD;Shaoxing University&amp;#xD;Hangzhou Dianzi University&lt;/custom3&gt;&lt;custom6&gt;JUN 2020&lt;/custom6&gt;&lt;electronic-resource-num&gt;10.1002/cb.1835&lt;/electronic-resource-num&gt;&lt;language&gt;English&lt;/language&gt;&lt;/record&gt;&lt;/Cite&gt;&lt;/EndNote&gt;</w:instrText>
      </w:r>
      <w:r w:rsidRPr="00A50C2F">
        <w:rPr>
          <w:bCs/>
          <w:iCs/>
          <w:sz w:val="26"/>
          <w:szCs w:val="26"/>
        </w:rPr>
        <w:fldChar w:fldCharType="separate"/>
      </w:r>
      <w:r w:rsidRPr="00A50C2F">
        <w:rPr>
          <w:bCs/>
          <w:noProof/>
          <w:sz w:val="26"/>
          <w:szCs w:val="26"/>
        </w:rPr>
        <w:t>(Zhang et al., 2020)</w:t>
      </w:r>
      <w:r w:rsidRPr="00A50C2F">
        <w:rPr>
          <w:bCs/>
          <w:iCs/>
          <w:sz w:val="26"/>
          <w:szCs w:val="26"/>
        </w:rPr>
        <w:fldChar w:fldCharType="end"/>
      </w:r>
      <w:r w:rsidRPr="00A50C2F">
        <w:rPr>
          <w:bCs/>
          <w:sz w:val="26"/>
          <w:szCs w:val="26"/>
        </w:rPr>
        <w:t>.</w:t>
      </w:r>
    </w:p>
    <w:p w14:paraId="7BDF87C0" w14:textId="77777777" w:rsidR="001C5397" w:rsidRPr="00A50C2F" w:rsidRDefault="001C5397" w:rsidP="006C55A1">
      <w:pPr>
        <w:spacing w:line="360" w:lineRule="exact"/>
        <w:ind w:firstLine="720"/>
        <w:jc w:val="both"/>
        <w:rPr>
          <w:sz w:val="28"/>
          <w:szCs w:val="28"/>
        </w:rPr>
      </w:pPr>
    </w:p>
    <w:p w14:paraId="5B520405" w14:textId="3A503984" w:rsidR="006B7047" w:rsidRPr="00A50C2F" w:rsidRDefault="006B7047" w:rsidP="001C5397">
      <w:pPr>
        <w:spacing w:line="360" w:lineRule="exact"/>
        <w:ind w:left="1171" w:hangingChars="450" w:hanging="1171"/>
        <w:rPr>
          <w:b/>
          <w:iCs/>
          <w:sz w:val="26"/>
          <w:szCs w:val="26"/>
        </w:rPr>
      </w:pPr>
      <w:r w:rsidRPr="00A50C2F">
        <w:rPr>
          <w:b/>
          <w:sz w:val="26"/>
          <w:szCs w:val="26"/>
        </w:rPr>
        <w:t xml:space="preserve">Cluster 3 </w:t>
      </w:r>
      <w:r w:rsidR="00116E6F">
        <w:rPr>
          <w:b/>
          <w:sz w:val="26"/>
          <w:szCs w:val="26"/>
        </w:rPr>
        <w:t>-</w:t>
      </w:r>
      <w:r w:rsidRPr="00A50C2F">
        <w:rPr>
          <w:b/>
          <w:sz w:val="26"/>
          <w:szCs w:val="26"/>
        </w:rPr>
        <w:t xml:space="preserve"> Developing conceptual frameworks explaining the implicit mechanism of brand anthropomorphism</w:t>
      </w:r>
    </w:p>
    <w:p w14:paraId="7471203C" w14:textId="441C3365" w:rsidR="006B7047" w:rsidRPr="00A50C2F" w:rsidRDefault="006B7047" w:rsidP="00412359">
      <w:pPr>
        <w:widowControl w:val="0"/>
        <w:snapToGrid w:val="0"/>
        <w:spacing w:line="360" w:lineRule="exact"/>
        <w:ind w:firstLineChars="200" w:firstLine="520"/>
        <w:jc w:val="both"/>
        <w:rPr>
          <w:bCs/>
          <w:iCs/>
          <w:sz w:val="26"/>
          <w:szCs w:val="26"/>
        </w:rPr>
      </w:pPr>
      <w:r w:rsidRPr="00A50C2F">
        <w:rPr>
          <w:bCs/>
          <w:sz w:val="26"/>
          <w:szCs w:val="26"/>
        </w:rPr>
        <w:t>Our results found th</w:t>
      </w:r>
      <w:r w:rsidR="007E5754">
        <w:rPr>
          <w:bCs/>
          <w:sz w:val="26"/>
          <w:szCs w:val="26"/>
        </w:rPr>
        <w:t>at the central concept of this cluster concentrates on conceptual frameworks that explain the tendency to anthropomorphize nonhuman agents</w:t>
      </w:r>
      <w:r w:rsidRPr="00A50C2F">
        <w:rPr>
          <w:bCs/>
          <w:sz w:val="26"/>
          <w:szCs w:val="26"/>
        </w:rPr>
        <w:t xml:space="preserve">. By facilitating social </w:t>
      </w:r>
      <w:r w:rsidR="007E5754">
        <w:rPr>
          <w:bCs/>
          <w:sz w:val="26"/>
          <w:szCs w:val="26"/>
        </w:rPr>
        <w:t>interactions between humans and nonhuma</w:t>
      </w:r>
      <w:r w:rsidRPr="00A50C2F">
        <w:rPr>
          <w:bCs/>
          <w:sz w:val="26"/>
          <w:szCs w:val="26"/>
        </w:rPr>
        <w:t xml:space="preserve">ns, anthropomorphism can meet two fundamental human motivations: the desire for social connection and the </w:t>
      </w:r>
      <w:r w:rsidRPr="00412359">
        <w:rPr>
          <w:rStyle w:val="shorttext"/>
        </w:rPr>
        <w:t>wish</w:t>
      </w:r>
      <w:r w:rsidRPr="00A50C2F">
        <w:rPr>
          <w:bCs/>
          <w:sz w:val="26"/>
          <w:szCs w:val="26"/>
        </w:rPr>
        <w:t xml:space="preserve"> to influence and interpret the surrounding environment </w:t>
      </w:r>
      <w:r w:rsidRPr="00A50C2F">
        <w:rPr>
          <w:bCs/>
          <w:iCs/>
          <w:sz w:val="26"/>
          <w:szCs w:val="26"/>
        </w:rPr>
        <w:fldChar w:fldCharType="begin"/>
      </w:r>
      <w:r w:rsidRPr="00A50C2F">
        <w:rPr>
          <w:bCs/>
          <w:sz w:val="26"/>
          <w:szCs w:val="26"/>
        </w:rPr>
        <w:instrText xml:space="preserve"> ADDIN EN.CITE &lt;EndNote&gt;&lt;Cite&gt;&lt;Author&gt;Blut&lt;/Author&gt;&lt;Year&gt;2021&lt;/Year&gt;&lt;RecNum&gt;395&lt;/RecNum&gt;&lt;DisplayText&gt;(Blut et al., 2021)&lt;/DisplayText&gt;&lt;record&gt;&lt;rec-number&gt;395&lt;/rec-number&gt;&lt;foreign-keys&gt;&lt;key app="EN" db-id="559fzaf0osetwre0zdnp9ppmtsvxsrapvw9f" timestamp="1696324670"&gt;395&lt;/key&gt;&lt;/foreign-keys&gt;&lt;ref-type name="Journal Article"&gt;17&lt;/ref-type&gt;&lt;contributors&gt;&lt;authors&gt;&lt;author&gt;Blut, Markus&lt;/author&gt;&lt;author&gt;Wang, Cheng&lt;/author&gt;&lt;author&gt;Wünderlich, Nancy V.&lt;/author&gt;&lt;author&gt;Brock, Christian&lt;/author&gt;&lt;/authors&gt;&lt;/contributors&gt;&lt;titles&gt;&lt;title&gt;Understanding anthropomorphism in service provision: a meta-analysis of physical robots, chatbots, and other AI&lt;/title&gt;&lt;secondary-title&gt;Journal of the Academy of Marketing Science&lt;/secondary-title&gt;&lt;/titles&gt;&lt;periodical&gt;&lt;full-title&gt;Journal of the Academy of Marketing Science&lt;/full-title&gt;&lt;/periodical&gt;&lt;pages&gt;632-658&lt;/pages&gt;&lt;volume&gt;49&lt;/volume&gt;&lt;number&gt;4&lt;/number&gt;&lt;dates&gt;&lt;year&gt;2021&lt;/year&gt;&lt;pub-dates&gt;&lt;date&gt;2021/07/01&lt;/date&gt;&lt;/pub-dates&gt;&lt;/dates&gt;&lt;isbn&gt;1552-7824&lt;/isbn&gt;&lt;urls&gt;&lt;related-urls&gt;&lt;url&gt;https://doi.org/10.1007/s11747-020-00762-y&lt;/url&gt;&lt;/related-urls&gt;&lt;/urls&gt;&lt;electronic-resource-num&gt;10.1007/s11747-020-00762-y&lt;/electronic-resource-num&gt;&lt;/record&gt;&lt;/Cite&gt;&lt;/EndNote&gt;</w:instrText>
      </w:r>
      <w:r w:rsidRPr="00A50C2F">
        <w:rPr>
          <w:bCs/>
          <w:iCs/>
          <w:sz w:val="26"/>
          <w:szCs w:val="26"/>
        </w:rPr>
        <w:fldChar w:fldCharType="separate"/>
      </w:r>
      <w:r w:rsidRPr="00A50C2F">
        <w:rPr>
          <w:bCs/>
          <w:noProof/>
          <w:sz w:val="26"/>
          <w:szCs w:val="26"/>
        </w:rPr>
        <w:t>(Blut et al., 2021)</w:t>
      </w:r>
      <w:r w:rsidRPr="00A50C2F">
        <w:rPr>
          <w:bCs/>
          <w:iCs/>
          <w:sz w:val="26"/>
          <w:szCs w:val="26"/>
        </w:rPr>
        <w:fldChar w:fldCharType="end"/>
      </w:r>
      <w:r w:rsidRPr="00A50C2F">
        <w:rPr>
          <w:bCs/>
          <w:sz w:val="26"/>
          <w:szCs w:val="26"/>
        </w:rPr>
        <w:t xml:space="preserve">. In the same direction, the Three-Factor Model Theory emphasizes the role of sociality motivation and </w:t>
      </w:r>
      <w:proofErr w:type="spellStart"/>
      <w:r w:rsidRPr="00A50C2F">
        <w:rPr>
          <w:bCs/>
          <w:sz w:val="26"/>
          <w:szCs w:val="26"/>
        </w:rPr>
        <w:t>effectance</w:t>
      </w:r>
      <w:proofErr w:type="spellEnd"/>
      <w:r w:rsidRPr="00A50C2F">
        <w:rPr>
          <w:bCs/>
          <w:sz w:val="26"/>
          <w:szCs w:val="26"/>
        </w:rPr>
        <w:t xml:space="preserve"> motivation as determinants of anthropomorphism. Sociality refers to the aspiration to build social relationships with other humans. The likelihood of anthropomorphism </w:t>
      </w:r>
      <w:r w:rsidR="007E5754">
        <w:rPr>
          <w:bCs/>
          <w:sz w:val="26"/>
          <w:szCs w:val="26"/>
        </w:rPr>
        <w:t>increases when people feel lonely, isolated, or lacking social connection, and decreases when people feel connected to other</w:t>
      </w:r>
      <w:r w:rsidRPr="00A50C2F">
        <w:rPr>
          <w:bCs/>
          <w:sz w:val="26"/>
          <w:szCs w:val="26"/>
        </w:rPr>
        <w:t xml:space="preserve">s </w:t>
      </w:r>
      <w:r w:rsidRPr="00A50C2F">
        <w:rPr>
          <w:bCs/>
          <w:iCs/>
          <w:sz w:val="26"/>
          <w:szCs w:val="26"/>
        </w:rPr>
        <w:fldChar w:fldCharType="begin"/>
      </w:r>
      <w:r w:rsidRPr="00A50C2F">
        <w:rPr>
          <w:bCs/>
          <w:sz w:val="26"/>
          <w:szCs w:val="26"/>
        </w:rPr>
        <w:instrText xml:space="preserve"> ADDIN EN.CITE &lt;EndNote&gt;&lt;Cite&gt;&lt;Author&gt;Epley&lt;/Author&gt;&lt;Year&gt;2007&lt;/Year&gt;&lt;RecNum&gt;369&lt;/RecNum&gt;&lt;DisplayText&gt;(Epley et al., 2007)&lt;/DisplayText&gt;&lt;record&gt;&lt;rec-number&gt;369&lt;/rec-number&gt;&lt;foreign-keys&gt;&lt;key app="EN" db-id="559fzaf0osetwre0zdnp9ppmtsvxsrapvw9f" timestamp="1696314478"&gt;369&lt;/key&gt;&lt;/foreign-keys&gt;&lt;ref-type name="Journal Article"&gt;17&lt;/ref-type&gt;&lt;contributors&gt;&lt;authors&gt;&lt;author&gt;Epley, Nicholas&lt;/author&gt;&lt;author&gt;Waytz, Adam&lt;/author&gt;&lt;author&gt;Cacioppo, John T.&lt;/author&gt;&lt;/authors&gt;&lt;/contributors&gt;&lt;auth-address&gt;Epley, Nicholas: University of Chicago, 5807 South Woodlawn Avenue, Chicago, IL, US, 60637, epley@chicagogsb.edu&lt;/auth-address&gt;&lt;titles&gt;&lt;title&gt;On seeing human: A three-factor theory of anthropomorphism&lt;/title&gt;&lt;secondary-title&gt;Psychological Review&lt;/secondary-title&gt;&lt;/titles&gt;&lt;periodical&gt;&lt;full-title&gt;Psychological Review&lt;/full-title&gt;&lt;/periodical&gt;&lt;pages&gt;864-886&lt;/pages&gt;&lt;volume&gt;114&lt;/volume&gt;&lt;number&gt;4&lt;/number&gt;&lt;keywords&gt;&lt;keyword&gt;*Human Nature&lt;/keyword&gt;&lt;keyword&gt;*Social Cognition&lt;/keyword&gt;&lt;keyword&gt;*Theory of Mind&lt;/keyword&gt;&lt;keyword&gt;*Anthropomorphism&lt;/keyword&gt;&lt;keyword&gt;Declarative Knowledge&lt;/keyword&gt;&lt;keyword&gt;Human Computer Interaction&lt;/keyword&gt;&lt;keyword&gt;Motivation&lt;/keyword&gt;&lt;/keywords&gt;&lt;dates&gt;&lt;year&gt;2007&lt;/year&gt;&lt;/dates&gt;&lt;pub-location&gt;US&lt;/pub-location&gt;&lt;publisher&gt;American Psychological Association&lt;/publisher&gt;&lt;isbn&gt;1939-1471(Electronic),0033-295X(Print)&lt;/isbn&gt;&lt;urls&gt;&lt;/urls&gt;&lt;electronic-resource-num&gt;10.1037/0033-295X.114.4.864&lt;/electronic-resource-num&gt;&lt;/record&gt;&lt;/Cite&gt;&lt;/EndNote&gt;</w:instrText>
      </w:r>
      <w:r w:rsidRPr="00A50C2F">
        <w:rPr>
          <w:bCs/>
          <w:iCs/>
          <w:sz w:val="26"/>
          <w:szCs w:val="26"/>
        </w:rPr>
        <w:fldChar w:fldCharType="separate"/>
      </w:r>
      <w:r w:rsidRPr="00A50C2F">
        <w:rPr>
          <w:bCs/>
          <w:noProof/>
          <w:sz w:val="26"/>
          <w:szCs w:val="26"/>
        </w:rPr>
        <w:t>(Epley et al., 2007)</w:t>
      </w:r>
      <w:r w:rsidRPr="00A50C2F">
        <w:rPr>
          <w:bCs/>
          <w:iCs/>
          <w:sz w:val="26"/>
          <w:szCs w:val="26"/>
        </w:rPr>
        <w:fldChar w:fldCharType="end"/>
      </w:r>
      <w:r w:rsidRPr="00A50C2F">
        <w:rPr>
          <w:bCs/>
          <w:sz w:val="26"/>
          <w:szCs w:val="26"/>
        </w:rPr>
        <w:t xml:space="preserve">. </w:t>
      </w:r>
      <w:proofErr w:type="spellStart"/>
      <w:r w:rsidRPr="00A50C2F">
        <w:rPr>
          <w:bCs/>
          <w:sz w:val="26"/>
          <w:szCs w:val="26"/>
        </w:rPr>
        <w:t>Effectance</w:t>
      </w:r>
      <w:proofErr w:type="spellEnd"/>
      <w:r w:rsidRPr="00A50C2F">
        <w:rPr>
          <w:bCs/>
          <w:sz w:val="26"/>
          <w:szCs w:val="26"/>
        </w:rPr>
        <w:t xml:space="preserve"> entails the ambition to </w:t>
      </w:r>
      <w:r w:rsidR="00D35943" w:rsidRPr="00A50C2F">
        <w:rPr>
          <w:bCs/>
          <w:sz w:val="26"/>
          <w:szCs w:val="26"/>
        </w:rPr>
        <w:t>interact with the outside world effectively</w:t>
      </w:r>
      <w:r w:rsidRPr="00A50C2F">
        <w:rPr>
          <w:bCs/>
          <w:sz w:val="26"/>
          <w:szCs w:val="26"/>
        </w:rPr>
        <w:t xml:space="preserve"> and the need to </w:t>
      </w:r>
      <w:r w:rsidR="007E5754">
        <w:rPr>
          <w:bCs/>
          <w:sz w:val="26"/>
          <w:szCs w:val="26"/>
        </w:rPr>
        <w:t xml:space="preserve">accurately comprehend and predict </w:t>
      </w:r>
      <w:r w:rsidR="00116E6F">
        <w:rPr>
          <w:bCs/>
          <w:sz w:val="26"/>
          <w:szCs w:val="26"/>
        </w:rPr>
        <w:t>the behavior of nonhuman agents</w:t>
      </w:r>
      <w:r w:rsidRPr="00A50C2F">
        <w:rPr>
          <w:bCs/>
          <w:sz w:val="26"/>
          <w:szCs w:val="26"/>
        </w:rPr>
        <w:t xml:space="preserve"> </w:t>
      </w:r>
      <w:r w:rsidRPr="00A50C2F">
        <w:rPr>
          <w:bCs/>
          <w:iCs/>
          <w:sz w:val="26"/>
          <w:szCs w:val="26"/>
        </w:rPr>
        <w:fldChar w:fldCharType="begin"/>
      </w:r>
      <w:r w:rsidR="0077656E" w:rsidRPr="00A50C2F">
        <w:rPr>
          <w:bCs/>
          <w:iCs/>
          <w:sz w:val="26"/>
          <w:szCs w:val="26"/>
        </w:rPr>
        <w:instrText xml:space="preserve"> ADDIN EN.CITE &lt;EndNote&gt;&lt;Cite&gt;&lt;Author&gt;Zhang&lt;/Author&gt;&lt;Year&gt;2020&lt;/Year&gt;&lt;RecNum&gt;166&lt;/RecNum&gt;&lt;DisplayText&gt;(Zhang et al., 2020)&lt;/DisplayText&gt;&lt;record&gt;&lt;rec-number&gt;166&lt;/rec-number&gt;&lt;foreign-keys&gt;&lt;key app="EN" db-id="559fzaf0osetwre0zdnp9ppmtsvxsrapvw9f" timestamp="1687016697"&gt;166&lt;/key&gt;&lt;/foreign-keys&gt;&lt;ref-type name="Journal Article"&gt;17&lt;/ref-type&gt;&lt;contributors&gt;&lt;authors&gt;&lt;author&gt;Zhang, M. W.&lt;/author&gt;&lt;author&gt;Li, L.&lt;/author&gt;&lt;author&gt;Ye, Y. J.&lt;/author&gt;&lt;author&gt;Qin, K.&lt;/author&gt;&lt;author&gt;Zhong, J. N.&lt;/author&gt;&lt;/authors&gt;&lt;/contributors&gt;&lt;auth-address&gt;Zhejiang Univ Finance &amp;amp; Econ, Law &amp;amp; Polit Sch, Dongfang Coll, Hangzhou, Zhejiang, Peoples R China&amp;#xD;Zhejiang Univ, Dept Psychol &amp;amp; Behav Sci, 148 Tianmushan Rd, Hangzhou 310028, Peoples R China&amp;#xD;Shaoxing Univ, Coll Educ, Shaoxing, Peoples R China&amp;#xD;Hangzhou Dianzi Univ, Management Sch, Hangzhou, Peoples R China&lt;/auth-address&gt;&lt;titles&gt;&lt;title&gt;The effect of brand anthropomorphism, brand distinctiveness, and warmth on brand attitude: A mediated moderation model&lt;/title&gt;&lt;secondary-title&gt;JOURNAL OF CONSUMER BEHAVIOUR&lt;/secondary-title&gt;&lt;/titles&gt;&lt;periodical&gt;&lt;full-title&gt;Journal of Consumer Behaviour&lt;/full-title&gt;&lt;/periodical&gt;&lt;pages&gt;523-536&lt;/pages&gt;&lt;volume&gt;19&lt;/volume&gt;&lt;number&gt;5&lt;/number&gt;&lt;keywords&gt;&lt;keyword&gt;STEREOTYPE CONTENT&lt;/keyword&gt;&lt;keyword&gt;SEEING HUMAN&lt;/keyword&gt;&lt;keyword&gt;PERSONALITY&lt;/keyword&gt;&lt;keyword&gt;DIMENSIONS&lt;/keyword&gt;&lt;keyword&gt;CONSUMERS&lt;/keyword&gt;&lt;keyword&gt;TRUST&lt;/keyword&gt;&lt;keyword&gt;COMPETENCE&lt;/keyword&gt;&lt;keyword&gt;STRATEGIES&lt;/keyword&gt;&lt;keyword&gt;RESPONSES&lt;/keyword&gt;&lt;keyword&gt;INSIGHTS&lt;/keyword&gt;&lt;/keywords&gt;&lt;dates&gt;&lt;year&gt;2020&lt;/year&gt;&lt;pub-dates&gt;&lt;date&gt;SEP&lt;/date&gt;&lt;/pub-dates&gt;&lt;/dates&gt;&lt;isbn&gt;1472-0817&amp;#xD;1479-1838 J9 - J CONSUM BEHAV&lt;/isbn&gt;&lt;accession-num&gt;WOS:000538634500001&lt;/accession-num&gt;&lt;urls&gt;&lt;/urls&gt;&lt;custom3&gt;Zhejiang University of Finance &amp;amp; Economics&amp;#xD;Zhejiang University&amp;#xD;Shaoxing University&amp;#xD;Hangzhou Dianzi University&lt;/custom3&gt;&lt;custom6&gt;JUN 2020&lt;/custom6&gt;&lt;electronic-resource-num&gt;10.1002/cb.1835&lt;/electronic-resource-num&gt;&lt;language&gt;English&lt;/language&gt;&lt;/record&gt;&lt;/Cite&gt;&lt;/EndNote&gt;</w:instrText>
      </w:r>
      <w:r w:rsidRPr="00A50C2F">
        <w:rPr>
          <w:bCs/>
          <w:iCs/>
          <w:sz w:val="26"/>
          <w:szCs w:val="26"/>
        </w:rPr>
        <w:fldChar w:fldCharType="separate"/>
      </w:r>
      <w:r w:rsidRPr="00A50C2F">
        <w:rPr>
          <w:bCs/>
          <w:noProof/>
          <w:sz w:val="26"/>
          <w:szCs w:val="26"/>
        </w:rPr>
        <w:t>(Zhang et al., 2020)</w:t>
      </w:r>
      <w:r w:rsidRPr="00A50C2F">
        <w:rPr>
          <w:bCs/>
          <w:iCs/>
          <w:sz w:val="26"/>
          <w:szCs w:val="26"/>
        </w:rPr>
        <w:fldChar w:fldCharType="end"/>
      </w:r>
      <w:r w:rsidRPr="00A50C2F">
        <w:rPr>
          <w:bCs/>
          <w:sz w:val="26"/>
          <w:szCs w:val="26"/>
        </w:rPr>
        <w:t xml:space="preserve">. The propensity to anthropomorphize should be heightened by human incentives to deal with uncertainty, seize control, and feel efficacious. In sum, anthropomorphism should be reinforced as </w:t>
      </w:r>
      <w:r w:rsidR="00116E6F">
        <w:rPr>
          <w:bCs/>
          <w:sz w:val="26"/>
          <w:szCs w:val="26"/>
        </w:rPr>
        <w:t>a means to</w:t>
      </w:r>
      <w:r w:rsidRPr="00A50C2F">
        <w:rPr>
          <w:bCs/>
          <w:sz w:val="26"/>
          <w:szCs w:val="26"/>
        </w:rPr>
        <w:t xml:space="preserve"> high sociality motivation and </w:t>
      </w:r>
      <w:proofErr w:type="spellStart"/>
      <w:r w:rsidRPr="00A50C2F">
        <w:rPr>
          <w:bCs/>
          <w:sz w:val="26"/>
          <w:szCs w:val="26"/>
        </w:rPr>
        <w:t>effectance</w:t>
      </w:r>
      <w:proofErr w:type="spellEnd"/>
      <w:r w:rsidRPr="00A50C2F">
        <w:rPr>
          <w:bCs/>
          <w:sz w:val="26"/>
          <w:szCs w:val="26"/>
        </w:rPr>
        <w:t xml:space="preserve"> motivation </w:t>
      </w:r>
      <w:r w:rsidRPr="00A50C2F">
        <w:rPr>
          <w:bCs/>
          <w:iCs/>
          <w:sz w:val="26"/>
          <w:szCs w:val="26"/>
        </w:rPr>
        <w:fldChar w:fldCharType="begin"/>
      </w:r>
      <w:r w:rsidRPr="00A50C2F">
        <w:rPr>
          <w:bCs/>
          <w:sz w:val="26"/>
          <w:szCs w:val="26"/>
        </w:rPr>
        <w:instrText xml:space="preserve"> ADDIN EN.CITE &lt;EndNote&gt;&lt;Cite&gt;&lt;Author&gt;Aggarwal&lt;/Author&gt;&lt;Year&gt;2007&lt;/Year&gt;&lt;RecNum&gt;271&lt;/RecNum&gt;&lt;DisplayText&gt;(Aggarwal &amp;amp; McGill, 2007)&lt;/DisplayText&gt;&lt;record&gt;&lt;rec-number&gt;271&lt;/rec-number&gt;&lt;foreign-keys&gt;&lt;key app="EN" db-id="559fzaf0osetwre0zdnp9ppmtsvxsrapvw9f" timestamp="1687016697"&gt;271&lt;/key&gt;&lt;/foreign-keys&gt;&lt;ref-type name="Journal Article"&gt;17&lt;/ref-type&gt;&lt;contributors&gt;&lt;authors&gt;&lt;author&gt;Aggarwal, P.&lt;/author&gt;&lt;author&gt;McGill, A. L.&lt;/author&gt;&lt;/authors&gt;&lt;/contributors&gt;&lt;auth-address&gt;Univ Toronto, Div Management, Scarborough, ON M1C 1A4, Canada&amp;#xD;Univ Chicago, Grad Sch Business, Chicago, IL 60637 USA&lt;/auth-address&gt;&lt;titles&gt;&lt;title&gt;Is that car smiling at me? Schema congruity as a basis for evaluating anthropomorphized products&lt;/title&gt;&lt;secondary-title&gt;JOURNAL OF CONSUMER RESEARCH&lt;/secondary-title&gt;&lt;/titles&gt;&lt;periodical&gt;&lt;full-title&gt;Journal of Consumer Research&lt;/full-title&gt;&lt;/periodical&gt;&lt;pages&gt;468-479&lt;/pages&gt;&lt;volume&gt;34&lt;/volume&gt;&lt;number&gt;4&lt;/number&gt;&lt;keywords&gt;&lt;keyword&gt;NATURAL CATEGORIES&lt;/keyword&gt;&lt;keyword&gt;PERCEPTION&lt;/keyword&gt;&lt;keyword&gt;BEHAVIOR&lt;/keyword&gt;&lt;keyword&gt;JUDGMENTS&lt;/keyword&gt;&lt;keyword&gt;COMPUTERS&lt;/keyword&gt;&lt;keyword&gt;CONSUMERS&lt;/keyword&gt;&lt;keyword&gt;OBJECTS&lt;/keyword&gt;&lt;keyword&gt;BRANDS&lt;/keyword&gt;&lt;/keywords&gt;&lt;dates&gt;&lt;year&gt;2007&lt;/year&gt;&lt;pub-dates&gt;&lt;date&gt;DEC&lt;/date&gt;&lt;/pub-dates&gt;&lt;/dates&gt;&lt;isbn&gt;0093-5301 J9 - J CONSUM RES&lt;/isbn&gt;&lt;accession-num&gt;WOS:000252244200004&lt;/accession-num&gt;&lt;urls&gt;&lt;/urls&gt;&lt;custom3&gt;University of Toronto&amp;#xD;University Toronto Scarborough&amp;#xD;University of Chicago&lt;/custom3&gt;&lt;electronic-resource-num&gt;10.1086/518544&lt;/electronic-resource-num&gt;&lt;language&gt;English&lt;/language&gt;&lt;/record&gt;&lt;/Cite&gt;&lt;/EndNote&gt;</w:instrText>
      </w:r>
      <w:r w:rsidRPr="00A50C2F">
        <w:rPr>
          <w:bCs/>
          <w:iCs/>
          <w:sz w:val="26"/>
          <w:szCs w:val="26"/>
        </w:rPr>
        <w:fldChar w:fldCharType="separate"/>
      </w:r>
      <w:r w:rsidRPr="00A50C2F">
        <w:rPr>
          <w:bCs/>
          <w:noProof/>
          <w:sz w:val="26"/>
          <w:szCs w:val="26"/>
        </w:rPr>
        <w:t>(Aggarwal &amp; McGill, 2007)</w:t>
      </w:r>
      <w:r w:rsidRPr="00A50C2F">
        <w:rPr>
          <w:bCs/>
          <w:iCs/>
          <w:sz w:val="26"/>
          <w:szCs w:val="26"/>
        </w:rPr>
        <w:fldChar w:fldCharType="end"/>
      </w:r>
      <w:r w:rsidRPr="00A50C2F">
        <w:rPr>
          <w:bCs/>
          <w:sz w:val="26"/>
          <w:szCs w:val="26"/>
        </w:rPr>
        <w:t>.</w:t>
      </w:r>
    </w:p>
    <w:p w14:paraId="32EE97A2" w14:textId="57748263" w:rsidR="006B7047" w:rsidRDefault="006B7047" w:rsidP="00412359">
      <w:pPr>
        <w:widowControl w:val="0"/>
        <w:snapToGrid w:val="0"/>
        <w:spacing w:line="360" w:lineRule="exact"/>
        <w:ind w:firstLineChars="200" w:firstLine="520"/>
        <w:jc w:val="both"/>
        <w:rPr>
          <w:bCs/>
          <w:sz w:val="26"/>
          <w:szCs w:val="26"/>
        </w:rPr>
      </w:pPr>
      <w:r w:rsidRPr="00A50C2F">
        <w:rPr>
          <w:bCs/>
          <w:sz w:val="26"/>
          <w:szCs w:val="26"/>
        </w:rPr>
        <w:t>Some prominent authors</w:t>
      </w:r>
      <w:r w:rsidR="007E5754">
        <w:rPr>
          <w:bCs/>
          <w:sz w:val="26"/>
          <w:szCs w:val="26"/>
        </w:rPr>
        <w:t xml:space="preserve">, such as Aggarwal and McGill (2007) and </w:t>
      </w:r>
      <w:proofErr w:type="spellStart"/>
      <w:r w:rsidR="007E5754">
        <w:rPr>
          <w:bCs/>
          <w:sz w:val="26"/>
          <w:szCs w:val="26"/>
        </w:rPr>
        <w:t>Puzakova</w:t>
      </w:r>
      <w:proofErr w:type="spellEnd"/>
      <w:r w:rsidR="007E5754">
        <w:rPr>
          <w:bCs/>
          <w:sz w:val="26"/>
          <w:szCs w:val="26"/>
        </w:rPr>
        <w:t xml:space="preserve"> et al. (2009), have also develop</w:t>
      </w:r>
      <w:r w:rsidRPr="00A50C2F">
        <w:rPr>
          <w:bCs/>
          <w:sz w:val="26"/>
          <w:szCs w:val="26"/>
        </w:rPr>
        <w:t xml:space="preserve">ed a conceptual framework that describes the underlying mechanism of brand anthropomorphism. They posited that the congruity between self-concept and brand image is robustly believed to be a predictive factor of anthropomorphized brands. </w:t>
      </w:r>
      <w:r w:rsidR="00116E6F">
        <w:rPr>
          <w:bCs/>
          <w:sz w:val="26"/>
          <w:szCs w:val="26"/>
        </w:rPr>
        <w:t>In</w:t>
      </w:r>
      <w:r w:rsidRPr="00A50C2F">
        <w:rPr>
          <w:bCs/>
          <w:sz w:val="26"/>
          <w:szCs w:val="26"/>
        </w:rPr>
        <w:t xml:space="preserve"> this sense, the likelihood of anthropomorphism and its subsequent evaluation of branded products is contingent on the degree to which such products are endowed with features that fit the aroused human schema </w:t>
      </w:r>
      <w:r w:rsidRPr="00A50C2F">
        <w:rPr>
          <w:bCs/>
          <w:iCs/>
          <w:sz w:val="26"/>
          <w:szCs w:val="26"/>
        </w:rPr>
        <w:fldChar w:fldCharType="begin"/>
      </w:r>
      <w:r w:rsidRPr="00A50C2F">
        <w:rPr>
          <w:bCs/>
          <w:sz w:val="26"/>
          <w:szCs w:val="26"/>
        </w:rPr>
        <w:instrText xml:space="preserve"> ADDIN EN.CITE &lt;EndNote&gt;&lt;Cite&gt;&lt;Author&gt;van den Hende&lt;/Author&gt;&lt;Year&gt;2014&lt;/Year&gt;&lt;RecNum&gt;409&lt;/RecNum&gt;&lt;DisplayText&gt;(van den Hende &amp;amp; Mugge, 2014)&lt;/DisplayText&gt;&lt;record&gt;&lt;rec-number&gt;409&lt;/rec-number&gt;&lt;foreign-keys&gt;&lt;key app="EN" db-id="559fzaf0osetwre0zdnp9ppmtsvxsrapvw9f" timestamp="1696940220"&gt;409&lt;/key&gt;&lt;/foreign-keys&gt;&lt;ref-type name="Journal Article"&gt;17&lt;/ref-type&gt;&lt;contributors&gt;&lt;authors&gt;&lt;author&gt;van den Hende, Ellis A.&lt;/author&gt;&lt;author&gt;Mugge, Ruth&lt;/author&gt;&lt;/authors&gt;&lt;/contributors&gt;&lt;titles&gt;&lt;title&gt;Investigating Gender-Schema Congruity Effects on Consumers’ Evaluation of Anthropomorphized Products&lt;/title&gt;&lt;secondary-title&gt;Psychology &amp;amp; Marketing&lt;/secondary-title&gt;&lt;/titles&gt;&lt;periodical&gt;&lt;full-title&gt;Psychology &amp;amp; Marketing&lt;/full-title&gt;&lt;/periodical&gt;&lt;pages&gt;264-277&lt;/pages&gt;&lt;volume&gt;31&lt;/volume&gt;&lt;number&gt;4&lt;/number&gt;&lt;dates&gt;&lt;year&gt;2014&lt;/year&gt;&lt;/dates&gt;&lt;isbn&gt;0742-6046&lt;/isbn&gt;&lt;urls&gt;&lt;related-urls&gt;&lt;url&gt;https://onlinelibrary.wiley.com/doi/abs/10.1002/mar.20693&lt;/url&gt;&lt;/related-urls&gt;&lt;/urls&gt;&lt;electronic-resource-num&gt;https://doi.org/10.1002/mar.20693&lt;/electronic-resource-num&gt;&lt;/record&gt;&lt;/Cite&gt;&lt;/EndNote&gt;</w:instrText>
      </w:r>
      <w:r w:rsidRPr="00A50C2F">
        <w:rPr>
          <w:bCs/>
          <w:iCs/>
          <w:sz w:val="26"/>
          <w:szCs w:val="26"/>
        </w:rPr>
        <w:fldChar w:fldCharType="separate"/>
      </w:r>
      <w:r w:rsidRPr="00A50C2F">
        <w:rPr>
          <w:bCs/>
          <w:noProof/>
          <w:sz w:val="26"/>
          <w:szCs w:val="26"/>
        </w:rPr>
        <w:t>(van den Hende &amp; Mugge, 2014)</w:t>
      </w:r>
      <w:r w:rsidRPr="00A50C2F">
        <w:rPr>
          <w:bCs/>
          <w:iCs/>
          <w:sz w:val="26"/>
          <w:szCs w:val="26"/>
        </w:rPr>
        <w:fldChar w:fldCharType="end"/>
      </w:r>
      <w:r w:rsidRPr="00A50C2F">
        <w:rPr>
          <w:bCs/>
          <w:sz w:val="26"/>
          <w:szCs w:val="26"/>
        </w:rPr>
        <w:t>.</w:t>
      </w:r>
    </w:p>
    <w:p w14:paraId="57546DBF" w14:textId="77777777" w:rsidR="00AD2583" w:rsidRPr="00A50C2F" w:rsidRDefault="00AD2583" w:rsidP="006B7047">
      <w:pPr>
        <w:spacing w:line="360" w:lineRule="exact"/>
        <w:ind w:firstLine="720"/>
        <w:rPr>
          <w:bCs/>
          <w:iCs/>
          <w:sz w:val="26"/>
          <w:szCs w:val="26"/>
        </w:rPr>
      </w:pPr>
    </w:p>
    <w:p w14:paraId="564D03FA" w14:textId="77777777" w:rsidR="005F055D" w:rsidRDefault="005F055D">
      <w:pPr>
        <w:rPr>
          <w:b/>
          <w:sz w:val="26"/>
          <w:szCs w:val="26"/>
        </w:rPr>
      </w:pPr>
      <w:r>
        <w:rPr>
          <w:b/>
          <w:sz w:val="26"/>
          <w:szCs w:val="26"/>
        </w:rPr>
        <w:br w:type="page"/>
      </w:r>
    </w:p>
    <w:p w14:paraId="063BE2D1" w14:textId="500E7937" w:rsidR="006B7047" w:rsidRPr="00A50C2F" w:rsidRDefault="006B7047" w:rsidP="006B7047">
      <w:pPr>
        <w:spacing w:line="360" w:lineRule="exact"/>
        <w:rPr>
          <w:b/>
          <w:iCs/>
          <w:sz w:val="26"/>
          <w:szCs w:val="26"/>
        </w:rPr>
      </w:pPr>
      <w:r w:rsidRPr="00A50C2F">
        <w:rPr>
          <w:b/>
          <w:sz w:val="26"/>
          <w:szCs w:val="26"/>
        </w:rPr>
        <w:t>Research Streams of Bibliographic Coupling Analysis</w:t>
      </w:r>
    </w:p>
    <w:p w14:paraId="427931E9" w14:textId="77777777" w:rsidR="006B7047" w:rsidRPr="00A50C2F" w:rsidRDefault="006B7047" w:rsidP="001C5397">
      <w:pPr>
        <w:spacing w:line="360" w:lineRule="exact"/>
        <w:ind w:left="1171" w:hangingChars="450" w:hanging="1171"/>
        <w:rPr>
          <w:b/>
          <w:bCs/>
          <w:sz w:val="26"/>
          <w:szCs w:val="26"/>
        </w:rPr>
      </w:pPr>
      <w:r w:rsidRPr="00A50C2F">
        <w:rPr>
          <w:b/>
          <w:bCs/>
          <w:sz w:val="26"/>
          <w:szCs w:val="26"/>
        </w:rPr>
        <w:t xml:space="preserve">Cluster 1 - The impact of brand </w:t>
      </w:r>
      <w:r w:rsidRPr="001C5397">
        <w:rPr>
          <w:b/>
          <w:sz w:val="26"/>
          <w:szCs w:val="26"/>
        </w:rPr>
        <w:t>anthropomorphism</w:t>
      </w:r>
      <w:r w:rsidRPr="00A50C2F">
        <w:rPr>
          <w:b/>
          <w:bCs/>
          <w:sz w:val="26"/>
          <w:szCs w:val="26"/>
        </w:rPr>
        <w:t xml:space="preserve"> and brand personality on self-brand connections</w:t>
      </w:r>
    </w:p>
    <w:p w14:paraId="3E7C8426" w14:textId="190099C1" w:rsidR="006B7047" w:rsidRPr="00A50C2F" w:rsidRDefault="006B7047" w:rsidP="00412359">
      <w:pPr>
        <w:widowControl w:val="0"/>
        <w:snapToGrid w:val="0"/>
        <w:spacing w:line="360" w:lineRule="exact"/>
        <w:ind w:firstLineChars="200" w:firstLine="520"/>
        <w:jc w:val="both"/>
        <w:rPr>
          <w:bCs/>
          <w:iCs/>
          <w:sz w:val="26"/>
          <w:szCs w:val="26"/>
        </w:rPr>
      </w:pPr>
      <w:r w:rsidRPr="00A50C2F">
        <w:rPr>
          <w:bCs/>
          <w:sz w:val="26"/>
          <w:szCs w:val="26"/>
        </w:rPr>
        <w:t xml:space="preserve">Based on the content analysis, our results </w:t>
      </w:r>
      <w:r w:rsidR="007E5754">
        <w:rPr>
          <w:bCs/>
          <w:sz w:val="26"/>
          <w:szCs w:val="26"/>
        </w:rPr>
        <w:t>indicate that the central concept of this cluster centers on brand anthropomorphism, brand personality, and their impact</w:t>
      </w:r>
      <w:r w:rsidRPr="00A50C2F">
        <w:rPr>
          <w:bCs/>
          <w:sz w:val="26"/>
          <w:szCs w:val="26"/>
        </w:rPr>
        <w:t xml:space="preserve"> on self-brand connections. </w:t>
      </w:r>
      <w:r w:rsidRPr="00A50C2F">
        <w:rPr>
          <w:bCs/>
          <w:iCs/>
          <w:sz w:val="26"/>
          <w:szCs w:val="26"/>
        </w:rPr>
        <w:fldChar w:fldCharType="begin"/>
      </w:r>
      <w:r w:rsidR="0077656E" w:rsidRPr="00A50C2F">
        <w:rPr>
          <w:bCs/>
          <w:iCs/>
          <w:sz w:val="26"/>
          <w:szCs w:val="26"/>
        </w:rPr>
        <w:instrText xml:space="preserve"> ADDIN EN.CITE &lt;EndNote&gt;&lt;Cite AuthorYear="1"&gt;&lt;Author&gt;Fournier&lt;/Author&gt;&lt;Year&gt;2012&lt;/Year&gt;&lt;RecNum&gt;43&lt;/RecNum&gt;&lt;DisplayText&gt;Fournier and Alvarez (2012)&lt;/DisplayText&gt;&lt;record&gt;&lt;rec-number&gt;43&lt;/rec-number&gt;&lt;foreign-keys&gt;&lt;key app="EN" db-id="559fzaf0osetwre0zdnp9ppmtsvxsrapvw9f" timestamp="1687016697"&gt;43&lt;/key&gt;&lt;/foreign-keys&gt;&lt;ref-type name="Journal Article"&gt;17&lt;/ref-type&gt;&lt;contributors&gt;&lt;authors&gt;&lt;author&gt;Fournier, S.&lt;/author&gt;&lt;author&gt;Alvarez, C.&lt;/author&gt;&lt;/authors&gt;&lt;/contributors&gt;&lt;auth-address&gt;Boston Univ, Sch Management, Boston, MA 02215 USA&lt;/auth-address&gt;&lt;titles&gt;&lt;title&gt;Brands as relationship partners: Warmth, competence, and in-between&lt;/title&gt;&lt;secondary-title&gt;JOURNAL OF CONSUMER PSYCHOLOGY&lt;/secondary-title&gt;&lt;/titles&gt;&lt;periodical&gt;&lt;full-title&gt;Journal of Consumer Psychology&lt;/full-title&gt;&lt;/periodical&gt;&lt;pages&gt;177-185&lt;/pages&gt;&lt;volume&gt;22&lt;/volume&gt;&lt;number&gt;2&lt;/number&gt;&lt;keywords&gt;&lt;keyword&gt;Brand relationships&lt;/keyword&gt;&lt;keyword&gt;Brands as intentional agents framework&lt;/keyword&gt;&lt;keyword&gt;Brands and Branding&lt;/keyword&gt;&lt;keyword&gt;Anthropomorphism&lt;/keyword&gt;&lt;keyword&gt;Brand personality&lt;/keyword&gt;&lt;keyword&gt;ATTACHMENT STYLE&lt;/keyword&gt;&lt;keyword&gt;RELATIONSHIP NORMS&lt;/keyword&gt;&lt;keyword&gt;EXTENDED SELF&lt;/keyword&gt;&lt;keyword&gt;CONSUMER&lt;/keyword&gt;&lt;keyword&gt;DIMENSIONS&lt;/keyword&gt;&lt;keyword&gt;LOYALTY&lt;/keyword&gt;&lt;keyword&gt;PERSONALITY&lt;/keyword&gt;&lt;keyword&gt;TRUST&lt;/keyword&gt;&lt;keyword&gt;BEHAVIOR&lt;/keyword&gt;&lt;keyword&gt;LOVE&lt;/keyword&gt;&lt;/keywords&gt;&lt;dates&gt;&lt;year&gt;2012&lt;/year&gt;&lt;pub-dates&gt;&lt;date&gt;APR&lt;/date&gt;&lt;/pub-dates&gt;&lt;/dates&gt;&lt;isbn&gt;1057-7408 J9 - J CONSUM PSYCHOL&lt;/isbn&gt;&lt;accession-num&gt;WOS:000304383000003&lt;/accession-num&gt;&lt;urls&gt;&lt;/urls&gt;&lt;custom3&gt;Boston University&lt;/custom3&gt;&lt;electronic-resource-num&gt;10.1016/j.jcps.2011.10.003&lt;/electronic-resource-num&gt;&lt;language&gt;English&lt;/language&gt;&lt;/record&gt;&lt;/Cite&gt;&lt;/EndNote&gt;</w:instrText>
      </w:r>
      <w:r w:rsidRPr="00A50C2F">
        <w:rPr>
          <w:bCs/>
          <w:iCs/>
          <w:sz w:val="26"/>
          <w:szCs w:val="26"/>
        </w:rPr>
        <w:fldChar w:fldCharType="separate"/>
      </w:r>
      <w:r w:rsidRPr="00A50C2F">
        <w:rPr>
          <w:bCs/>
          <w:noProof/>
          <w:sz w:val="26"/>
          <w:szCs w:val="26"/>
        </w:rPr>
        <w:t>Fournier and Alvarez (2012)</w:t>
      </w:r>
      <w:r w:rsidRPr="00A50C2F">
        <w:rPr>
          <w:bCs/>
          <w:iCs/>
          <w:sz w:val="26"/>
          <w:szCs w:val="26"/>
        </w:rPr>
        <w:fldChar w:fldCharType="end"/>
      </w:r>
      <w:r w:rsidRPr="00A50C2F">
        <w:rPr>
          <w:bCs/>
          <w:sz w:val="26"/>
          <w:szCs w:val="26"/>
        </w:rPr>
        <w:t xml:space="preserve"> highlighted three approaches enlivening the brand as an intentional agent: animated (e.g., M&amp;M </w:t>
      </w:r>
      <w:r w:rsidR="00D35943" w:rsidRPr="00A50C2F">
        <w:rPr>
          <w:bCs/>
          <w:sz w:val="26"/>
          <w:szCs w:val="26"/>
        </w:rPr>
        <w:t>G</w:t>
      </w:r>
      <w:r w:rsidRPr="00A50C2F">
        <w:rPr>
          <w:bCs/>
          <w:sz w:val="26"/>
          <w:szCs w:val="26"/>
        </w:rPr>
        <w:t xml:space="preserve">uys), personalized (e.g., </w:t>
      </w:r>
      <w:r w:rsidRPr="00A50C2F">
        <w:rPr>
          <w:sz w:val="26"/>
          <w:szCs w:val="26"/>
        </w:rPr>
        <w:t>the Fruit of the Loom Guys), and humanized (e.g.,</w:t>
      </w:r>
      <w:r w:rsidRPr="00A50C2F">
        <w:rPr>
          <w:b/>
          <w:bCs/>
          <w:sz w:val="26"/>
          <w:szCs w:val="26"/>
        </w:rPr>
        <w:t xml:space="preserve"> </w:t>
      </w:r>
      <w:r w:rsidRPr="00A50C2F">
        <w:rPr>
          <w:sz w:val="26"/>
          <w:szCs w:val="26"/>
        </w:rPr>
        <w:t xml:space="preserve">Tiger </w:t>
      </w:r>
      <w:r w:rsidRPr="00412359">
        <w:rPr>
          <w:rStyle w:val="shorttext"/>
        </w:rPr>
        <w:t>Woods</w:t>
      </w:r>
      <w:r w:rsidRPr="00A50C2F">
        <w:rPr>
          <w:sz w:val="26"/>
          <w:szCs w:val="26"/>
        </w:rPr>
        <w:t xml:space="preserve"> for Accenture). The effect of these </w:t>
      </w:r>
      <w:r w:rsidRPr="00A50C2F">
        <w:rPr>
          <w:bCs/>
          <w:sz w:val="26"/>
          <w:szCs w:val="26"/>
        </w:rPr>
        <w:t xml:space="preserve">strategies on brand relationships will vary depending on individual dispositions and anthropomorphic propensities </w:t>
      </w:r>
      <w:r w:rsidR="007E5754">
        <w:rPr>
          <w:bCs/>
          <w:sz w:val="26"/>
          <w:szCs w:val="26"/>
        </w:rPr>
        <w:t>that customers adopt</w:t>
      </w:r>
      <w:r w:rsidRPr="00A50C2F">
        <w:rPr>
          <w:bCs/>
          <w:sz w:val="26"/>
          <w:szCs w:val="26"/>
        </w:rPr>
        <w:t xml:space="preserve"> </w:t>
      </w:r>
      <w:r w:rsidRPr="00A50C2F">
        <w:rPr>
          <w:bCs/>
          <w:sz w:val="26"/>
          <w:szCs w:val="26"/>
        </w:rPr>
        <w:fldChar w:fldCharType="begin"/>
      </w:r>
      <w:r w:rsidR="0077656E" w:rsidRPr="00A50C2F">
        <w:rPr>
          <w:bCs/>
          <w:sz w:val="26"/>
          <w:szCs w:val="26"/>
        </w:rPr>
        <w:instrText xml:space="preserve"> ADDIN EN.CITE &lt;EndNote&gt;&lt;Cite&gt;&lt;Author&gt;Fournier&lt;/Author&gt;&lt;Year&gt;2012&lt;/Year&gt;&lt;RecNum&gt;43&lt;/RecNum&gt;&lt;DisplayText&gt;(Fournier &amp;amp; Alvarez, 2012)&lt;/DisplayText&gt;&lt;record&gt;&lt;rec-number&gt;43&lt;/rec-number&gt;&lt;foreign-keys&gt;&lt;key app="EN" db-id="559fzaf0osetwre0zdnp9ppmtsvxsrapvw9f" timestamp="1687016697"&gt;43&lt;/key&gt;&lt;/foreign-keys&gt;&lt;ref-type name="Journal Article"&gt;17&lt;/ref-type&gt;&lt;contributors&gt;&lt;authors&gt;&lt;author&gt;Fournier, S.&lt;/author&gt;&lt;author&gt;Alvarez, C.&lt;/author&gt;&lt;/authors&gt;&lt;/contributors&gt;&lt;auth-address&gt;Boston Univ, Sch Management, Boston, MA 02215 USA&lt;/auth-address&gt;&lt;titles&gt;&lt;title&gt;Brands as relationship partners: Warmth, competence, and in-between&lt;/title&gt;&lt;secondary-title&gt;JOURNAL OF CONSUMER PSYCHOLOGY&lt;/secondary-title&gt;&lt;/titles&gt;&lt;periodical&gt;&lt;full-title&gt;Journal of Consumer Psychology&lt;/full-title&gt;&lt;/periodical&gt;&lt;pages&gt;177-185&lt;/pages&gt;&lt;volume&gt;22&lt;/volume&gt;&lt;number&gt;2&lt;/number&gt;&lt;keywords&gt;&lt;keyword&gt;Brand relationships&lt;/keyword&gt;&lt;keyword&gt;Brands as intentional agents framework&lt;/keyword&gt;&lt;keyword&gt;Brands and Branding&lt;/keyword&gt;&lt;keyword&gt;Anthropomorphism&lt;/keyword&gt;&lt;keyword&gt;Brand personality&lt;/keyword&gt;&lt;keyword&gt;ATTACHMENT STYLE&lt;/keyword&gt;&lt;keyword&gt;RELATIONSHIP NORMS&lt;/keyword&gt;&lt;keyword&gt;EXTENDED SELF&lt;/keyword&gt;&lt;keyword&gt;CONSUMER&lt;/keyword&gt;&lt;keyword&gt;DIMENSIONS&lt;/keyword&gt;&lt;keyword&gt;LOYALTY&lt;/keyword&gt;&lt;keyword&gt;PERSONALITY&lt;/keyword&gt;&lt;keyword&gt;TRUST&lt;/keyword&gt;&lt;keyword&gt;BEHAVIOR&lt;/keyword&gt;&lt;keyword&gt;LOVE&lt;/keyword&gt;&lt;/keywords&gt;&lt;dates&gt;&lt;year&gt;2012&lt;/year&gt;&lt;pub-dates&gt;&lt;date&gt;APR&lt;/date&gt;&lt;/pub-dates&gt;&lt;/dates&gt;&lt;isbn&gt;1057-7408 J9 - J CONSUM PSYCHOL&lt;/isbn&gt;&lt;accession-num&gt;WOS:000304383000003&lt;/accession-num&gt;&lt;urls&gt;&lt;/urls&gt;&lt;custom3&gt;Boston University&lt;/custom3&gt;&lt;electronic-resource-num&gt;10.1016/j.jcps.2011.10.003&lt;/electronic-resource-num&gt;&lt;language&gt;English&lt;/language&gt;&lt;/record&gt;&lt;/Cite&gt;&lt;/EndNote&gt;</w:instrText>
      </w:r>
      <w:r w:rsidRPr="00A50C2F">
        <w:rPr>
          <w:bCs/>
          <w:sz w:val="26"/>
          <w:szCs w:val="26"/>
        </w:rPr>
        <w:fldChar w:fldCharType="separate"/>
      </w:r>
      <w:r w:rsidRPr="00A50C2F">
        <w:rPr>
          <w:bCs/>
          <w:noProof/>
          <w:sz w:val="26"/>
          <w:szCs w:val="26"/>
        </w:rPr>
        <w:t>(Fournier &amp; Alvarez, 2012)</w:t>
      </w:r>
      <w:r w:rsidRPr="00A50C2F">
        <w:rPr>
          <w:bCs/>
          <w:sz w:val="26"/>
          <w:szCs w:val="26"/>
        </w:rPr>
        <w:fldChar w:fldCharType="end"/>
      </w:r>
      <w:r w:rsidRPr="00A50C2F">
        <w:rPr>
          <w:bCs/>
          <w:sz w:val="26"/>
          <w:szCs w:val="26"/>
        </w:rPr>
        <w:t xml:space="preserve">. </w:t>
      </w:r>
    </w:p>
    <w:p w14:paraId="49E66ABD" w14:textId="31E7E08E" w:rsidR="006B7047" w:rsidRPr="00A50C2F" w:rsidRDefault="006B7047" w:rsidP="00412359">
      <w:pPr>
        <w:widowControl w:val="0"/>
        <w:snapToGrid w:val="0"/>
        <w:spacing w:line="360" w:lineRule="exact"/>
        <w:ind w:firstLineChars="200" w:firstLine="520"/>
        <w:jc w:val="both"/>
        <w:rPr>
          <w:bCs/>
          <w:iCs/>
          <w:sz w:val="26"/>
          <w:szCs w:val="26"/>
        </w:rPr>
      </w:pPr>
      <w:r w:rsidRPr="00A50C2F">
        <w:rPr>
          <w:bCs/>
          <w:sz w:val="26"/>
          <w:szCs w:val="26"/>
        </w:rPr>
        <w:t xml:space="preserve">The extant literature also reveals that humanlike branding is related to brand personality </w:t>
      </w:r>
      <w:r w:rsidRPr="00A50C2F">
        <w:rPr>
          <w:bCs/>
          <w:iCs/>
          <w:sz w:val="26"/>
          <w:szCs w:val="26"/>
        </w:rPr>
        <w:fldChar w:fldCharType="begin">
          <w:fldData xml:space="preserve">PEVuZE5vdGU+PENpdGU+PEF1dGhvcj5NYWNJbm5pczwvQXV0aG9yPjxZZWFyPjIwMTc8L1llYXI+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</w:fldData>
        </w:fldChar>
      </w:r>
      <w:r w:rsidR="0077656E" w:rsidRPr="00A50C2F">
        <w:rPr>
          <w:bCs/>
          <w:iCs/>
          <w:sz w:val="26"/>
          <w:szCs w:val="26"/>
        </w:rPr>
        <w:instrText xml:space="preserve"> ADDIN EN.CITE </w:instrText>
      </w:r>
      <w:r w:rsidR="0077656E" w:rsidRPr="00A50C2F">
        <w:rPr>
          <w:bCs/>
          <w:iCs/>
          <w:sz w:val="26"/>
          <w:szCs w:val="26"/>
        </w:rPr>
        <w:fldChar w:fldCharType="begin">
          <w:fldData xml:space="preserve">PEVuZE5vdGU+PENpdGU+PEF1dGhvcj5NYWNJbm5pczwvQXV0aG9yPjxZZWFyPjIwMTc8L1llYXI+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</w:fldData>
        </w:fldChar>
      </w:r>
      <w:r w:rsidR="0077656E" w:rsidRPr="00A50C2F">
        <w:rPr>
          <w:bCs/>
          <w:iCs/>
          <w:sz w:val="26"/>
          <w:szCs w:val="26"/>
        </w:rPr>
        <w:instrText xml:space="preserve"> ADDIN EN.CITE.DATA </w:instrText>
      </w:r>
      <w:r w:rsidR="0077656E" w:rsidRPr="00A50C2F">
        <w:rPr>
          <w:bCs/>
          <w:iCs/>
          <w:sz w:val="26"/>
          <w:szCs w:val="26"/>
        </w:rPr>
      </w:r>
      <w:r w:rsidR="0077656E" w:rsidRPr="00A50C2F">
        <w:rPr>
          <w:bCs/>
          <w:iCs/>
          <w:sz w:val="26"/>
          <w:szCs w:val="26"/>
        </w:rPr>
        <w:fldChar w:fldCharType="end"/>
      </w:r>
      <w:r w:rsidRPr="00A50C2F">
        <w:rPr>
          <w:bCs/>
          <w:iCs/>
          <w:sz w:val="26"/>
          <w:szCs w:val="26"/>
        </w:rPr>
      </w:r>
      <w:r w:rsidRPr="00A50C2F">
        <w:rPr>
          <w:bCs/>
          <w:iCs/>
          <w:sz w:val="26"/>
          <w:szCs w:val="26"/>
        </w:rPr>
        <w:fldChar w:fldCharType="separate"/>
      </w:r>
      <w:r w:rsidRPr="00A50C2F">
        <w:rPr>
          <w:bCs/>
          <w:noProof/>
          <w:sz w:val="26"/>
          <w:szCs w:val="26"/>
        </w:rPr>
        <w:t>(Lee, 2013; MacInnis &amp; Folkes, 2017)</w:t>
      </w:r>
      <w:r w:rsidRPr="00A50C2F">
        <w:rPr>
          <w:bCs/>
          <w:iCs/>
          <w:sz w:val="26"/>
          <w:szCs w:val="26"/>
        </w:rPr>
        <w:fldChar w:fldCharType="end"/>
      </w:r>
      <w:r w:rsidRPr="00A50C2F">
        <w:rPr>
          <w:bCs/>
          <w:sz w:val="26"/>
          <w:szCs w:val="26"/>
        </w:rPr>
        <w:t xml:space="preserve">. Brand personality conveys </w:t>
      </w:r>
      <w:r w:rsidR="007E5754">
        <w:rPr>
          <w:bCs/>
          <w:sz w:val="26"/>
          <w:szCs w:val="26"/>
        </w:rPr>
        <w:t xml:space="preserve">a " symbolic or self-expressive function" (Zhang et al., 2020, p. </w:t>
      </w:r>
      <w:r w:rsidRPr="00A50C2F">
        <w:rPr>
          <w:bCs/>
          <w:sz w:val="26"/>
          <w:szCs w:val="26"/>
        </w:rPr>
        <w:t>4). Marketers build their brands with s</w:t>
      </w:r>
      <w:r w:rsidR="00D35943" w:rsidRPr="00A50C2F">
        <w:rPr>
          <w:bCs/>
          <w:sz w:val="26"/>
          <w:szCs w:val="26"/>
        </w:rPr>
        <w:t>olid,</w:t>
      </w:r>
      <w:r w:rsidRPr="00A50C2F">
        <w:rPr>
          <w:bCs/>
          <w:sz w:val="26"/>
          <w:szCs w:val="26"/>
        </w:rPr>
        <w:t xml:space="preserve"> positive personalities </w:t>
      </w:r>
      <w:r w:rsidR="007E5754">
        <w:rPr>
          <w:bCs/>
          <w:sz w:val="26"/>
          <w:szCs w:val="26"/>
        </w:rPr>
        <w:t>that match</w:t>
      </w:r>
      <w:r w:rsidRPr="00A50C2F">
        <w:rPr>
          <w:bCs/>
          <w:sz w:val="26"/>
          <w:szCs w:val="26"/>
        </w:rPr>
        <w:t xml:space="preserve"> consumers' values and traits. Consumers </w:t>
      </w:r>
      <w:r w:rsidR="007E5754">
        <w:rPr>
          <w:bCs/>
          <w:sz w:val="26"/>
          <w:szCs w:val="26"/>
        </w:rPr>
        <w:t xml:space="preserve">develop meaningful connections with such brands and </w:t>
      </w:r>
      <w:r w:rsidR="00116E6F">
        <w:rPr>
          <w:bCs/>
          <w:sz w:val="26"/>
          <w:szCs w:val="26"/>
        </w:rPr>
        <w:t>become loyal to</w:t>
      </w:r>
      <w:r w:rsidRPr="00A50C2F">
        <w:rPr>
          <w:bCs/>
          <w:sz w:val="26"/>
          <w:szCs w:val="26"/>
        </w:rPr>
        <w:t xml:space="preserve"> them </w:t>
      </w:r>
      <w:r w:rsidRPr="00A50C2F">
        <w:rPr>
          <w:bCs/>
          <w:iCs/>
          <w:sz w:val="26"/>
          <w:szCs w:val="26"/>
        </w:rPr>
        <w:fldChar w:fldCharType="begin"/>
      </w:r>
      <w:r w:rsidR="0077656E" w:rsidRPr="00A50C2F">
        <w:rPr>
          <w:bCs/>
          <w:iCs/>
          <w:sz w:val="26"/>
          <w:szCs w:val="26"/>
        </w:rPr>
        <w:instrText xml:space="preserve"> ADDIN EN.CITE &lt;EndNote&gt;&lt;Cite&gt;&lt;Author&gt;Freling&lt;/Author&gt;&lt;Year&gt;2005&lt;/Year&gt;&lt;RecNum&gt;237&lt;/RecNum&gt;&lt;DisplayText&gt;(Freling &amp;amp; Forbes, 2005)&lt;/DisplayText&gt;&lt;record&gt;&lt;rec-number&gt;237&lt;/rec-number&gt;&lt;foreign-keys&gt;&lt;key app="EN" db-id="559fzaf0osetwre0zdnp9ppmtsvxsrapvw9f" timestamp="1687016697"&gt;237&lt;/key&gt;&lt;/foreign-keys&gt;&lt;ref-type name="Journal Article"&gt;17&lt;/ref-type&gt;&lt;contributors&gt;&lt;authors&gt;&lt;author&gt;Freling, T. H.&lt;/author&gt;&lt;author&gt;Forbes, L. P.&lt;/author&gt;&lt;/authors&gt;&lt;/contributors&gt;&lt;auth-address&gt;Univ Kentucky, Gatton Coll Business &amp;amp; Econ, Mkt, Lexington, KY 40506 USA&amp;#xD;Western Kentucky Univ, Ford Coll Business, Mkt, 1906 Coll Hts Blvd 21059, Bowling Green, KY 42101 USA&lt;/auth-address&gt;&lt;titles&gt;&lt;title&gt;An examination of brand personality through methodological triangulation&lt;/title&gt;&lt;secondary-title&gt;JOURNAL OF BRAND MANAGEMENT&lt;/secondary-title&gt;&lt;/titles&gt;&lt;periodical&gt;&lt;full-title&gt;Journal of Brand Management&lt;/full-title&gt;&lt;/periodical&gt;&lt;pages&gt;148-162&lt;/pages&gt;&lt;volume&gt;13&lt;/volume&gt;&lt;number&gt;2&lt;/number&gt;&lt;keywords&gt;&lt;keyword&gt;SELF&lt;/keyword&gt;&lt;/keywords&gt;&lt;dates&gt;&lt;year&gt;2005&lt;/year&gt;&lt;pub-dates&gt;&lt;date&gt;NOV&lt;/date&gt;&lt;/pub-dates&gt;&lt;/dates&gt;&lt;isbn&gt;1350-231X&amp;#xD;1479-1803 J9 - J BRAND MANAG&lt;/isbn&gt;&lt;accession-num&gt;WOS:000211307200005&lt;/accession-num&gt;&lt;urls&gt;&lt;/urls&gt;&lt;custom3&gt;University of Kentucky&amp;#xD;Western Kentucky University&lt;/custom3&gt;&lt;electronic-resource-num&gt;10.1057/palgrave.bm.2540254&lt;/electronic-resource-num&gt;&lt;language&gt;English&lt;/language&gt;&lt;/record&gt;&lt;/Cite&gt;&lt;/EndNote&gt;</w:instrText>
      </w:r>
      <w:r w:rsidRPr="00A50C2F">
        <w:rPr>
          <w:bCs/>
          <w:iCs/>
          <w:sz w:val="26"/>
          <w:szCs w:val="26"/>
        </w:rPr>
        <w:fldChar w:fldCharType="separate"/>
      </w:r>
      <w:r w:rsidRPr="00A50C2F">
        <w:rPr>
          <w:bCs/>
          <w:noProof/>
          <w:sz w:val="26"/>
          <w:szCs w:val="26"/>
        </w:rPr>
        <w:t>(Freling &amp; Forbes, 2005)</w:t>
      </w:r>
      <w:r w:rsidRPr="00A50C2F">
        <w:rPr>
          <w:bCs/>
          <w:iCs/>
          <w:sz w:val="26"/>
          <w:szCs w:val="26"/>
        </w:rPr>
        <w:fldChar w:fldCharType="end"/>
      </w:r>
      <w:r w:rsidRPr="00A50C2F">
        <w:rPr>
          <w:bCs/>
          <w:sz w:val="26"/>
          <w:szCs w:val="26"/>
        </w:rPr>
        <w:t xml:space="preserve">. Regarding this </w:t>
      </w:r>
      <w:r w:rsidRPr="00412359">
        <w:rPr>
          <w:rStyle w:val="shorttext"/>
        </w:rPr>
        <w:t>stream</w:t>
      </w:r>
      <w:r w:rsidRPr="00A50C2F">
        <w:rPr>
          <w:bCs/>
          <w:sz w:val="26"/>
          <w:szCs w:val="26"/>
        </w:rPr>
        <w:t xml:space="preserve"> of research, Aaker (1997, p.</w:t>
      </w:r>
      <w:r w:rsidR="007E5754">
        <w:rPr>
          <w:bCs/>
          <w:sz w:val="26"/>
          <w:szCs w:val="26"/>
        </w:rPr>
        <w:t xml:space="preserve"> 347) provided a valuable premise in which consumers imbue brands with human-like personality traits,</w:t>
      </w:r>
      <w:r w:rsidRPr="00A50C2F">
        <w:rPr>
          <w:bCs/>
          <w:sz w:val="26"/>
          <w:szCs w:val="26"/>
        </w:rPr>
        <w:t xml:space="preserve"> such as "sincerity, competence, excitement, sophistication, and ruggedness</w:t>
      </w:r>
      <w:r w:rsidR="00D35943" w:rsidRPr="00A50C2F">
        <w:rPr>
          <w:bCs/>
          <w:sz w:val="26"/>
          <w:szCs w:val="26"/>
        </w:rPr>
        <w:t>."</w:t>
      </w:r>
      <w:r w:rsidRPr="00A50C2F">
        <w:rPr>
          <w:bCs/>
          <w:sz w:val="26"/>
          <w:szCs w:val="26"/>
        </w:rPr>
        <w:t xml:space="preserve"> </w:t>
      </w:r>
      <w:bookmarkStart w:id="9" w:name="_Hlk92188106"/>
      <w:r w:rsidRPr="00A50C2F">
        <w:rPr>
          <w:bCs/>
          <w:sz w:val="26"/>
          <w:szCs w:val="26"/>
        </w:rPr>
        <w:t>Inspired b</w:t>
      </w:r>
      <w:bookmarkEnd w:id="9"/>
      <w:r w:rsidRPr="00A50C2F">
        <w:rPr>
          <w:bCs/>
          <w:sz w:val="26"/>
          <w:szCs w:val="26"/>
        </w:rPr>
        <w:t>y Aaker's study, several scholars</w:t>
      </w:r>
      <w:r w:rsidR="007E5754">
        <w:rPr>
          <w:bCs/>
          <w:sz w:val="26"/>
          <w:szCs w:val="26"/>
        </w:rPr>
        <w:t xml:space="preserve">, </w:t>
      </w:r>
      <w:r w:rsidR="00116E6F">
        <w:rPr>
          <w:bCs/>
          <w:sz w:val="26"/>
          <w:szCs w:val="26"/>
        </w:rPr>
        <w:t xml:space="preserve">including </w:t>
      </w:r>
      <w:proofErr w:type="spellStart"/>
      <w:r w:rsidR="00116E6F">
        <w:rPr>
          <w:bCs/>
          <w:sz w:val="26"/>
          <w:szCs w:val="26"/>
        </w:rPr>
        <w:t>Caprara</w:t>
      </w:r>
      <w:proofErr w:type="spellEnd"/>
      <w:r w:rsidR="00116E6F">
        <w:rPr>
          <w:bCs/>
          <w:sz w:val="26"/>
          <w:szCs w:val="26"/>
        </w:rPr>
        <w:t xml:space="preserve"> et al. (2001), </w:t>
      </w:r>
      <w:proofErr w:type="spellStart"/>
      <w:r w:rsidR="00116E6F">
        <w:rPr>
          <w:bCs/>
          <w:sz w:val="26"/>
          <w:szCs w:val="26"/>
        </w:rPr>
        <w:t>Grohmann</w:t>
      </w:r>
      <w:proofErr w:type="spellEnd"/>
      <w:r w:rsidR="00116E6F">
        <w:rPr>
          <w:bCs/>
          <w:sz w:val="26"/>
          <w:szCs w:val="26"/>
        </w:rPr>
        <w:t xml:space="preserve"> (2009), and Sweeney and Brandon (2006), have continued to explore other possible personality traits that consumers use</w:t>
      </w:r>
      <w:r w:rsidRPr="00A50C2F">
        <w:rPr>
          <w:bCs/>
          <w:sz w:val="26"/>
          <w:szCs w:val="26"/>
        </w:rPr>
        <w:t xml:space="preserve"> to characterize brands </w:t>
      </w:r>
      <w:r w:rsidRPr="00A50C2F">
        <w:rPr>
          <w:bCs/>
          <w:iCs/>
          <w:sz w:val="26"/>
          <w:szCs w:val="26"/>
        </w:rPr>
        <w:fldChar w:fldCharType="begin">
          <w:fldData xml:space="preserve">PEVuZE5vdGU+PENpdGU+PEF1dGhvcj5CYWdvenppPC9BdXRob3I+PFllYXI+MjAyMTwvWWVhcj48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</w:fldData>
        </w:fldChar>
      </w:r>
      <w:r w:rsidRPr="00A50C2F">
        <w:rPr>
          <w:bCs/>
          <w:sz w:val="26"/>
          <w:szCs w:val="26"/>
        </w:rPr>
        <w:instrText xml:space="preserve"> ADDIN EN.CITE </w:instrText>
      </w:r>
      <w:r w:rsidRPr="00A50C2F">
        <w:rPr>
          <w:bCs/>
          <w:iCs/>
          <w:sz w:val="26"/>
          <w:szCs w:val="26"/>
        </w:rPr>
        <w:fldChar w:fldCharType="begin">
          <w:fldData xml:space="preserve">PEVuZE5vdGU+PENpdGU+PEF1dGhvcj5CYWdvenppPC9BdXRob3I+PFllYXI+MjAyMTwvWWVhcj48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</w:fldData>
        </w:fldChar>
      </w:r>
      <w:r w:rsidRPr="00A50C2F">
        <w:rPr>
          <w:bCs/>
          <w:sz w:val="26"/>
          <w:szCs w:val="26"/>
        </w:rPr>
        <w:instrText xml:space="preserve"> ADDIN EN.CITE.DATA </w:instrText>
      </w:r>
      <w:r w:rsidRPr="00A50C2F">
        <w:rPr>
          <w:bCs/>
          <w:iCs/>
          <w:sz w:val="26"/>
          <w:szCs w:val="26"/>
        </w:rPr>
      </w:r>
      <w:r w:rsidRPr="00A50C2F">
        <w:rPr>
          <w:bCs/>
          <w:iCs/>
          <w:sz w:val="26"/>
          <w:szCs w:val="26"/>
        </w:rPr>
        <w:fldChar w:fldCharType="end"/>
      </w:r>
      <w:r w:rsidRPr="00A50C2F">
        <w:rPr>
          <w:bCs/>
          <w:iCs/>
          <w:sz w:val="26"/>
          <w:szCs w:val="26"/>
        </w:rPr>
      </w:r>
      <w:r w:rsidRPr="00A50C2F">
        <w:rPr>
          <w:bCs/>
          <w:iCs/>
          <w:sz w:val="26"/>
          <w:szCs w:val="26"/>
        </w:rPr>
        <w:fldChar w:fldCharType="separate"/>
      </w:r>
      <w:r w:rsidRPr="00A50C2F">
        <w:rPr>
          <w:bCs/>
          <w:noProof/>
          <w:sz w:val="26"/>
          <w:szCs w:val="26"/>
        </w:rPr>
        <w:t>(Bagozzi et al., 2021)</w:t>
      </w:r>
      <w:r w:rsidRPr="00A50C2F">
        <w:rPr>
          <w:bCs/>
          <w:iCs/>
          <w:sz w:val="26"/>
          <w:szCs w:val="26"/>
        </w:rPr>
        <w:fldChar w:fldCharType="end"/>
      </w:r>
      <w:r w:rsidRPr="00A50C2F">
        <w:rPr>
          <w:bCs/>
          <w:sz w:val="26"/>
          <w:szCs w:val="26"/>
        </w:rPr>
        <w:t xml:space="preserve">. Researchers additionally debated that brand personality and brand anthropomorphism are distinct constructs. The former represents how branded products are rendered as actual human beings. The latter refers to metaphoric reasoning embedded in brands and products </w:t>
      </w:r>
      <w:r w:rsidRPr="00A50C2F">
        <w:rPr>
          <w:bCs/>
          <w:iCs/>
          <w:sz w:val="26"/>
          <w:szCs w:val="26"/>
        </w:rPr>
        <w:fldChar w:fldCharType="begin"/>
      </w:r>
      <w:r w:rsidR="0077656E" w:rsidRPr="00A50C2F">
        <w:rPr>
          <w:bCs/>
          <w:iCs/>
          <w:sz w:val="26"/>
          <w:szCs w:val="26"/>
        </w:rPr>
        <w:instrText xml:space="preserve"> ADDIN EN.CITE &lt;EndNote&gt;&lt;Cite&gt;&lt;Author&gt;Guido&lt;/Author&gt;&lt;Year&gt;2015&lt;/Year&gt;&lt;RecNum&gt;97&lt;/RecNum&gt;&lt;DisplayText&gt;(Guido &amp;amp; Peluso, 2015)&lt;/DisplayText&gt;&lt;record&gt;&lt;rec-number&gt;97&lt;/rec-number&gt;&lt;foreign-keys&gt;&lt;key app="EN" db-id="559fzaf0osetwre0zdnp9ppmtsvxsrapvw9f" timestamp="1687016697"&gt;97&lt;/key&gt;&lt;/foreign-keys&gt;&lt;ref-type name="Journal Article"&gt;17&lt;/ref-type&gt;&lt;contributors&gt;&lt;authors&gt;&lt;author&gt;Guido, G.&lt;/author&gt;&lt;author&gt;Peluso, A. M.&lt;/author&gt;&lt;/authors&gt;&lt;/contributors&gt;&lt;auth-address&gt;Univ Salento, Mkt, I-73100 Lecce, Italy&amp;#xD;Univ Salento, Dept Social Sci, ISUFI, I-73100 Lecce, Italy&amp;#xD;Univ Salento, Business Management, I-73100 Lecce, Italy&amp;#xD;Univ Salento, Pl Mkt, I-73100 Lecce, Italy&amp;#xD;LUISS Univ Rome, Mkt, Rome, Italy&lt;/auth-address&gt;&lt;titles&gt;&lt;title&gt;Brand anthropomorphism: Conceptualization, measurement, and impact on brand personality and loyalty&lt;/title&gt;&lt;secondary-title&gt;JOURNAL OF BRAND MANAGEMENT&lt;/secondary-title&gt;&lt;/titles&gt;&lt;periodical&gt;&lt;full-title&gt;Journal of Brand Management&lt;/full-title&gt;&lt;/periodical&gt;&lt;pages&gt;1-19&lt;/pages&gt;&lt;volume&gt;22&lt;/volume&gt;&lt;number&gt;1&lt;/number&gt;&lt;keywords&gt;&lt;keyword&gt;brand anthropomorphism&lt;/keyword&gt;&lt;keyword&gt;brand personality&lt;/keyword&gt;&lt;keyword&gt;brand loyalty&lt;/keyword&gt;&lt;keyword&gt;scale development&lt;/keyword&gt;&lt;keyword&gt;SELF&lt;/keyword&gt;&lt;keyword&gt;ANTECEDENTS&lt;/keyword&gt;&lt;keyword&gt;EXPRESSION&lt;/keyword&gt;&lt;keyword&gt;CONSUMERS&lt;/keyword&gt;&lt;keyword&gt;METAPHOR&lt;/keyword&gt;&lt;keyword&gt;MODELS&lt;/keyword&gt;&lt;/keywords&gt;&lt;dates&gt;&lt;year&gt;2015&lt;/year&gt;&lt;pub-dates&gt;&lt;date&gt;JAN&lt;/date&gt;&lt;/pub-dates&gt;&lt;/dates&gt;&lt;isbn&gt;1350-231X&amp;#xD;1479-1803 J9 - J BRAND MANAG&lt;/isbn&gt;&lt;accession-num&gt;WOS:000365353700001&lt;/accession-num&gt;&lt;urls&gt;&lt;/urls&gt;&lt;custom3&gt;University of Salento&amp;#xD;Luiss Guido Carli University&lt;/custom3&gt;&lt;electronic-resource-num&gt;10.1057/bm.2014.40&lt;/electronic-resource-num&gt;&lt;language&gt;English&lt;/language&gt;&lt;/record&gt;&lt;/Cite&gt;&lt;/EndNote&gt;</w:instrText>
      </w:r>
      <w:r w:rsidRPr="00A50C2F">
        <w:rPr>
          <w:bCs/>
          <w:iCs/>
          <w:sz w:val="26"/>
          <w:szCs w:val="26"/>
        </w:rPr>
        <w:fldChar w:fldCharType="separate"/>
      </w:r>
      <w:r w:rsidRPr="00A50C2F">
        <w:rPr>
          <w:bCs/>
          <w:noProof/>
          <w:sz w:val="26"/>
          <w:szCs w:val="26"/>
        </w:rPr>
        <w:t>(Guido &amp; Peluso, 2015)</w:t>
      </w:r>
      <w:r w:rsidRPr="00A50C2F">
        <w:rPr>
          <w:bCs/>
          <w:iCs/>
          <w:sz w:val="26"/>
          <w:szCs w:val="26"/>
        </w:rPr>
        <w:fldChar w:fldCharType="end"/>
      </w:r>
      <w:r w:rsidRPr="00A50C2F">
        <w:rPr>
          <w:bCs/>
          <w:sz w:val="26"/>
          <w:szCs w:val="26"/>
        </w:rPr>
        <w:t>.</w:t>
      </w:r>
    </w:p>
    <w:p w14:paraId="2799B2B2" w14:textId="634C1603" w:rsidR="006B7047" w:rsidRPr="00A50C2F" w:rsidRDefault="006B7047" w:rsidP="00412359">
      <w:pPr>
        <w:widowControl w:val="0"/>
        <w:snapToGrid w:val="0"/>
        <w:spacing w:line="360" w:lineRule="exact"/>
        <w:ind w:firstLineChars="200" w:firstLine="520"/>
        <w:jc w:val="both"/>
        <w:rPr>
          <w:bCs/>
          <w:iCs/>
          <w:sz w:val="26"/>
          <w:szCs w:val="26"/>
        </w:rPr>
      </w:pPr>
      <w:r w:rsidRPr="00A50C2F">
        <w:rPr>
          <w:bCs/>
          <w:sz w:val="26"/>
          <w:szCs w:val="26"/>
        </w:rPr>
        <w:t xml:space="preserve">In line with previous studies, authors </w:t>
      </w:r>
      <w:r w:rsidR="007E5754">
        <w:rPr>
          <w:bCs/>
          <w:sz w:val="26"/>
          <w:szCs w:val="26"/>
        </w:rPr>
        <w:t>in this cluster highlighted that anthropomorphism is an underlying mechanism through which a brand may be perceiv</w:t>
      </w:r>
      <w:r w:rsidRPr="00A50C2F">
        <w:rPr>
          <w:bCs/>
          <w:sz w:val="26"/>
          <w:szCs w:val="26"/>
        </w:rPr>
        <w:t xml:space="preserve">ed in the relationship. </w:t>
      </w:r>
      <w:r w:rsidRPr="00A50C2F">
        <w:rPr>
          <w:bCs/>
          <w:iCs/>
          <w:sz w:val="26"/>
          <w:szCs w:val="26"/>
        </w:rPr>
        <w:fldChar w:fldCharType="begin"/>
      </w:r>
      <w:r w:rsidR="0077656E" w:rsidRPr="00A50C2F">
        <w:rPr>
          <w:bCs/>
          <w:iCs/>
          <w:sz w:val="26"/>
          <w:szCs w:val="26"/>
        </w:rPr>
        <w:instrText xml:space="preserve"> ADDIN EN.CITE &lt;EndNote&gt;&lt;Cite AuthorYear="1"&gt;&lt;Author&gt;Kara&lt;/Author&gt;&lt;Year&gt;2020&lt;/Year&gt;&lt;RecNum&gt;175&lt;/RecNum&gt;&lt;DisplayText&gt;Kara et al. (2020)&lt;/DisplayText&gt;&lt;record&gt;&lt;rec-number&gt;175&lt;/rec-number&gt;&lt;foreign-keys&gt;&lt;key app="EN" db-id="559fzaf0osetwre0zdnp9ppmtsvxsrapvw9f" timestamp="1687016697"&gt;175&lt;/key&gt;&lt;/foreign-keys&gt;&lt;ref-type name="Journal Article"&gt;17&lt;/ref-type&gt;&lt;contributors&gt;&lt;authors&gt;&lt;author&gt;Kara, S.&lt;/author&gt;&lt;author&gt;Gunasti, K.&lt;/author&gt;&lt;author&gt;Ross, W. T.&lt;/author&gt;&lt;/authors&gt;&lt;/contributors&gt;&lt;auth-address&gt;Univ Massachusetts, Charlton Coll Business, 285 Old Westport Rd, N Dartmouth, MA 02747 USA&amp;#xD;Washington State Univ, Carson Coll Business, Todd Hall Addit 367,POB 644730, Pullman, WA 99164 USA&amp;#xD;Univ Connecticut, Sch Business, 2100 Hillside Rd, Storrs, CT 06269 USA&lt;/auth-address&gt;&lt;titles&gt;&lt;title&gt;My brand identity lies in the brand name: personified suggestive brand names&lt;/title&gt;&lt;secondary-title&gt;JOURNAL OF BRAND MANAGEMENT&lt;/secondary-title&gt;&lt;/titles&gt;&lt;periodical&gt;&lt;full-title&gt;Journal of Brand Management&lt;/full-title&gt;&lt;/periodical&gt;&lt;pages&gt;607-621&lt;/pages&gt;&lt;volume&gt;27&lt;/volume&gt;&lt;number&gt;5&lt;/number&gt;&lt;keywords&gt;&lt;keyword&gt;Suggestive brand name&lt;/keyword&gt;&lt;keyword&gt;Personified brand&lt;/keyword&gt;&lt;keyword&gt;Brand connection&lt;/keyword&gt;&lt;keyword&gt;Experiments&lt;/keyword&gt;&lt;keyword&gt;Identity-related brand consumption&lt;/keyword&gt;&lt;keyword&gt;Brand name&lt;/keyword&gt;&lt;keyword&gt;SELF&lt;/keyword&gt;&lt;keyword&gt;PERCEPTIONS&lt;/keyword&gt;&lt;keyword&gt;PERSONALITY&lt;/keyword&gt;&lt;keyword&gt;DIMENSIONS&lt;/keyword&gt;&lt;keyword&gt;CONSUMERS&lt;/keyword&gt;&lt;keyword&gt;NUMBERS&lt;/keyword&gt;&lt;keyword&gt;ALPHA&lt;/keyword&gt;&lt;/keywords&gt;&lt;dates&gt;&lt;year&gt;2020&lt;/year&gt;&lt;pub-dates&gt;&lt;date&gt;SEP&lt;/date&gt;&lt;/pub-dates&gt;&lt;/dates&gt;&lt;isbn&gt;1350-231X&amp;#xD;1479-1803 J9 - J BRAND MANAG&lt;/isbn&gt;&lt;accession-num&gt;WOS:000551412600001&lt;/accession-num&gt;&lt;urls&gt;&lt;/urls&gt;&lt;custom3&gt;University of Massachusetts System&amp;#xD;University Massachusetts Dartmouth&amp;#xD;Washington State University&amp;#xD;University of Connecticut&lt;/custom3&gt;&lt;custom6&gt;JUN 2020&lt;/custom6&gt;&lt;electronic-resource-num&gt;10.1057/s41262-020-00201-x&lt;/electronic-resource-num&gt;&lt;language&gt;English&lt;/language&gt;&lt;/record&gt;&lt;/Cite&gt;&lt;/EndNote&gt;</w:instrText>
      </w:r>
      <w:r w:rsidRPr="00A50C2F">
        <w:rPr>
          <w:bCs/>
          <w:iCs/>
          <w:sz w:val="26"/>
          <w:szCs w:val="26"/>
        </w:rPr>
        <w:fldChar w:fldCharType="separate"/>
      </w:r>
      <w:r w:rsidRPr="00A50C2F">
        <w:rPr>
          <w:bCs/>
          <w:noProof/>
          <w:sz w:val="26"/>
          <w:szCs w:val="26"/>
        </w:rPr>
        <w:t>Kara et al. (2020)</w:t>
      </w:r>
      <w:r w:rsidRPr="00A50C2F">
        <w:rPr>
          <w:bCs/>
          <w:iCs/>
          <w:sz w:val="26"/>
          <w:szCs w:val="26"/>
        </w:rPr>
        <w:fldChar w:fldCharType="end"/>
      </w:r>
      <w:r w:rsidRPr="00A50C2F">
        <w:rPr>
          <w:bCs/>
          <w:sz w:val="26"/>
          <w:szCs w:val="26"/>
        </w:rPr>
        <w:t xml:space="preserve"> demonstrated that consumers are more likely to </w:t>
      </w:r>
      <w:r w:rsidR="007E5754">
        <w:rPr>
          <w:bCs/>
          <w:sz w:val="26"/>
          <w:szCs w:val="26"/>
        </w:rPr>
        <w:t>form self-brand connections with humanized brands (via personified brand names), resulting in</w:t>
      </w:r>
      <w:r w:rsidRPr="00A50C2F">
        <w:rPr>
          <w:bCs/>
          <w:sz w:val="26"/>
          <w:szCs w:val="26"/>
        </w:rPr>
        <w:t xml:space="preserve"> more favorable branding evaluations. Consumers </w:t>
      </w:r>
      <w:r w:rsidR="007E5754">
        <w:rPr>
          <w:bCs/>
          <w:sz w:val="26"/>
          <w:szCs w:val="26"/>
        </w:rPr>
        <w:t xml:space="preserve">tend to embrace brands that express specific personalities and develop meaningful associations with them, due </w:t>
      </w:r>
      <w:r w:rsidR="00116E6F">
        <w:rPr>
          <w:bCs/>
          <w:sz w:val="26"/>
          <w:szCs w:val="26"/>
        </w:rPr>
        <w:t>to</w:t>
      </w:r>
      <w:r w:rsidR="007E5754">
        <w:rPr>
          <w:bCs/>
          <w:sz w:val="26"/>
          <w:szCs w:val="26"/>
        </w:rPr>
        <w:t xml:space="preserve"> a natural human propensity to anthropomorphize non-</w:t>
      </w:r>
      <w:r w:rsidRPr="00A50C2F">
        <w:rPr>
          <w:bCs/>
          <w:sz w:val="26"/>
          <w:szCs w:val="26"/>
        </w:rPr>
        <w:t xml:space="preserve">human entities </w:t>
      </w:r>
      <w:r w:rsidRPr="00A50C2F">
        <w:rPr>
          <w:bCs/>
          <w:iCs/>
          <w:sz w:val="26"/>
          <w:szCs w:val="26"/>
        </w:rPr>
        <w:fldChar w:fldCharType="begin"/>
      </w:r>
      <w:r w:rsidR="0077656E" w:rsidRPr="00A50C2F">
        <w:rPr>
          <w:bCs/>
          <w:iCs/>
          <w:sz w:val="26"/>
          <w:szCs w:val="26"/>
        </w:rPr>
        <w:instrText xml:space="preserve"> ADDIN EN.CITE &lt;EndNote&gt;&lt;Cite&gt;&lt;Author&gt;Freling&lt;/Author&gt;&lt;Year&gt;2005&lt;/Year&gt;&lt;RecNum&gt;237&lt;/RecNum&gt;&lt;DisplayText&gt;(Freling &amp;amp; Forbes, 2005)&lt;/DisplayText&gt;&lt;record&gt;&lt;rec-number&gt;237&lt;/rec-number&gt;&lt;foreign-keys&gt;&lt;key app="EN" db-id="559fzaf0osetwre0zdnp9ppmtsvxsrapvw9f" timestamp="1687016697"&gt;237&lt;/key&gt;&lt;/foreign-keys&gt;&lt;ref-type name="Journal Article"&gt;17&lt;/ref-type&gt;&lt;contributors&gt;&lt;authors&gt;&lt;author&gt;Freling, T. H.&lt;/author&gt;&lt;author&gt;Forbes, L. P.&lt;/author&gt;&lt;/authors&gt;&lt;/contributors&gt;&lt;auth-address&gt;Univ Kentucky, Gatton Coll Business &amp;amp; Econ, Mkt, Lexington, KY 40506 USA&amp;#xD;Western Kentucky Univ, Ford Coll Business, Mkt, 1906 Coll Hts Blvd 21059, Bowling Green, KY 42101 USA&lt;/auth-address&gt;&lt;titles&gt;&lt;title&gt;An examination of brand personality through methodological triangulation&lt;/title&gt;&lt;secondary-title&gt;JOURNAL OF BRAND MANAGEMENT&lt;/secondary-title&gt;&lt;/titles&gt;&lt;periodical&gt;&lt;full-title&gt;Journal of Brand Management&lt;/full-title&gt;&lt;/periodical&gt;&lt;pages&gt;148-162&lt;/pages&gt;&lt;volume&gt;13&lt;/volume&gt;&lt;number&gt;2&lt;/number&gt;&lt;keywords&gt;&lt;keyword&gt;SELF&lt;/keyword&gt;&lt;/keywords&gt;&lt;dates&gt;&lt;year&gt;2005&lt;/year&gt;&lt;pub-dates&gt;&lt;date&gt;NOV&lt;/date&gt;&lt;/pub-dates&gt;&lt;/dates&gt;&lt;isbn&gt;1350-231X&amp;#xD;1479-1803 J9 - J BRAND MANAG&lt;/isbn&gt;&lt;accession-num&gt;WOS:000211307200005&lt;/accession-num&gt;&lt;urls&gt;&lt;/urls&gt;&lt;custom3&gt;University of Kentucky&amp;#xD;Western Kentucky University&lt;/custom3&gt;&lt;electronic-resource-num&gt;10.1057/palgrave.bm.2540254&lt;/electronic-resource-num&gt;&lt;language&gt;English&lt;/language&gt;&lt;/record&gt;&lt;/Cite&gt;&lt;/EndNote&gt;</w:instrText>
      </w:r>
      <w:r w:rsidRPr="00A50C2F">
        <w:rPr>
          <w:bCs/>
          <w:iCs/>
          <w:sz w:val="26"/>
          <w:szCs w:val="26"/>
        </w:rPr>
        <w:fldChar w:fldCharType="separate"/>
      </w:r>
      <w:r w:rsidRPr="00A50C2F">
        <w:rPr>
          <w:bCs/>
          <w:noProof/>
          <w:sz w:val="26"/>
          <w:szCs w:val="26"/>
        </w:rPr>
        <w:t>(Freling &amp; Forbes, 2005)</w:t>
      </w:r>
      <w:r w:rsidRPr="00A50C2F">
        <w:rPr>
          <w:bCs/>
          <w:iCs/>
          <w:sz w:val="26"/>
          <w:szCs w:val="26"/>
        </w:rPr>
        <w:fldChar w:fldCharType="end"/>
      </w:r>
      <w:r w:rsidRPr="00A50C2F">
        <w:rPr>
          <w:bCs/>
          <w:sz w:val="26"/>
          <w:szCs w:val="26"/>
        </w:rPr>
        <w:t xml:space="preserve">. </w:t>
      </w:r>
    </w:p>
    <w:p w14:paraId="4E692EEE" w14:textId="7EB8D49C" w:rsidR="006B7047" w:rsidRPr="00A50C2F" w:rsidRDefault="00D35943" w:rsidP="00412359">
      <w:pPr>
        <w:widowControl w:val="0"/>
        <w:snapToGrid w:val="0"/>
        <w:spacing w:line="360" w:lineRule="exact"/>
        <w:ind w:firstLineChars="200" w:firstLine="520"/>
        <w:jc w:val="both"/>
        <w:rPr>
          <w:bCs/>
          <w:iCs/>
          <w:sz w:val="26"/>
          <w:szCs w:val="26"/>
        </w:rPr>
      </w:pPr>
      <w:r w:rsidRPr="00A50C2F">
        <w:rPr>
          <w:bCs/>
          <w:sz w:val="26"/>
          <w:szCs w:val="26"/>
        </w:rPr>
        <w:t>F</w:t>
      </w:r>
      <w:r w:rsidR="006B7047" w:rsidRPr="00A50C2F">
        <w:rPr>
          <w:bCs/>
          <w:sz w:val="26"/>
          <w:szCs w:val="26"/>
        </w:rPr>
        <w:t xml:space="preserve">urther content analysis </w:t>
      </w:r>
      <w:r w:rsidR="007E5754">
        <w:rPr>
          <w:bCs/>
          <w:sz w:val="26"/>
          <w:szCs w:val="26"/>
        </w:rPr>
        <w:t>revealed that most theories applied in this cluster focus on</w:t>
      </w:r>
      <w:r w:rsidR="006B7047" w:rsidRPr="00A50C2F">
        <w:rPr>
          <w:bCs/>
          <w:sz w:val="26"/>
          <w:szCs w:val="26"/>
        </w:rPr>
        <w:t xml:space="preserve"> social perceptions and brand relationships </w:t>
      </w:r>
      <w:r w:rsidR="006B7047" w:rsidRPr="00A50C2F">
        <w:rPr>
          <w:bCs/>
          <w:iCs/>
          <w:sz w:val="26"/>
          <w:szCs w:val="26"/>
        </w:rPr>
        <w:fldChar w:fldCharType="begin"/>
      </w:r>
      <w:r w:rsidR="0077656E" w:rsidRPr="00A50C2F">
        <w:rPr>
          <w:bCs/>
          <w:iCs/>
          <w:sz w:val="26"/>
          <w:szCs w:val="26"/>
        </w:rPr>
        <w:instrText xml:space="preserve"> ADDIN EN.CITE &lt;EndNote&gt;&lt;Cite&gt;&lt;Author&gt;Fournier&lt;/Author&gt;&lt;Year&gt;2012&lt;/Year&gt;&lt;RecNum&gt;43&lt;/RecNum&gt;&lt;DisplayText&gt;(Fournier &amp;amp; Alvarez, 2012)&lt;/DisplayText&gt;&lt;record&gt;&lt;rec-number&gt;43&lt;/rec-number&gt;&lt;foreign-keys&gt;&lt;key app="EN" db-id="559fzaf0osetwre0zdnp9ppmtsvxsrapvw9f" timestamp="1687016697"&gt;43&lt;/key&gt;&lt;/foreign-keys&gt;&lt;ref-type name="Journal Article"&gt;17&lt;/ref-type&gt;&lt;contributors&gt;&lt;authors&gt;&lt;author&gt;Fournier, S.&lt;/author&gt;&lt;author&gt;Alvarez, C.&lt;/author&gt;&lt;/authors&gt;&lt;/contributors&gt;&lt;auth-address&gt;Boston Univ, Sch Management, Boston, MA 02215 USA&lt;/auth-address&gt;&lt;titles&gt;&lt;title&gt;Brands as relationship partners: Warmth, competence, and in-between&lt;/title&gt;&lt;secondary-title&gt;JOURNAL OF CONSUMER PSYCHOLOGY&lt;/secondary-title&gt;&lt;/titles&gt;&lt;periodical&gt;&lt;full-title&gt;Journal of Consumer Psychology&lt;/full-title&gt;&lt;/periodical&gt;&lt;pages&gt;177-185&lt;/pages&gt;&lt;volume&gt;22&lt;/volume&gt;&lt;number&gt;2&lt;/number&gt;&lt;keywords&gt;&lt;keyword&gt;Brand relationships&lt;/keyword&gt;&lt;keyword&gt;Brands as intentional agents framework&lt;/keyword&gt;&lt;keyword&gt;Brands and Branding&lt;/keyword&gt;&lt;keyword&gt;Anthropomorphism&lt;/keyword&gt;&lt;keyword&gt;Brand personality&lt;/keyword&gt;&lt;keyword&gt;ATTACHMENT STYLE&lt;/keyword&gt;&lt;keyword&gt;RELATIONSHIP NORMS&lt;/keyword&gt;&lt;keyword&gt;EXTENDED SELF&lt;/keyword&gt;&lt;keyword&gt;CONSUMER&lt;/keyword&gt;&lt;keyword&gt;DIMENSIONS&lt;/keyword&gt;&lt;keyword&gt;LOYALTY&lt;/keyword&gt;&lt;keyword&gt;PERSONALITY&lt;/keyword&gt;&lt;keyword&gt;TRUST&lt;/keyword&gt;&lt;keyword&gt;BEHAVIOR&lt;/keyword&gt;&lt;keyword&gt;LOVE&lt;/keyword&gt;&lt;/keywords&gt;&lt;dates&gt;&lt;year&gt;2012&lt;/year&gt;&lt;pub-dates&gt;&lt;date&gt;APR&lt;/date&gt;&lt;/pub-dates&gt;&lt;/dates&gt;&lt;isbn&gt;1057-7408 J9 - J CONSUM PSYCHOL&lt;/isbn&gt;&lt;accession-num&gt;WOS:000304383000003&lt;/accession-num&gt;&lt;urls&gt;&lt;/urls&gt;&lt;custom3&gt;Boston University&lt;/custom3&gt;&lt;electronic-resource-num&gt;10.1016/j.jcps.2011.10.003&lt;/electronic-resource-num&gt;&lt;language&gt;English&lt;/language&gt;&lt;/record&gt;&lt;/Cite&gt;&lt;/EndNote&gt;</w:instrText>
      </w:r>
      <w:r w:rsidR="006B7047" w:rsidRPr="00A50C2F">
        <w:rPr>
          <w:bCs/>
          <w:iCs/>
          <w:sz w:val="26"/>
          <w:szCs w:val="26"/>
        </w:rPr>
        <w:fldChar w:fldCharType="separate"/>
      </w:r>
      <w:r w:rsidR="006B7047" w:rsidRPr="00A50C2F">
        <w:rPr>
          <w:bCs/>
          <w:noProof/>
          <w:sz w:val="26"/>
          <w:szCs w:val="26"/>
        </w:rPr>
        <w:t>(Fournier &amp; Alvarez, 2012)</w:t>
      </w:r>
      <w:r w:rsidR="006B7047" w:rsidRPr="00A50C2F">
        <w:rPr>
          <w:bCs/>
          <w:iCs/>
          <w:sz w:val="26"/>
          <w:szCs w:val="26"/>
        </w:rPr>
        <w:fldChar w:fldCharType="end"/>
      </w:r>
      <w:r w:rsidR="006B7047" w:rsidRPr="00A50C2F">
        <w:rPr>
          <w:bCs/>
          <w:sz w:val="26"/>
          <w:szCs w:val="26"/>
        </w:rPr>
        <w:t>. S</w:t>
      </w:r>
      <w:r w:rsidR="007E5754">
        <w:rPr>
          <w:bCs/>
          <w:sz w:val="26"/>
          <w:szCs w:val="26"/>
        </w:rPr>
        <w:t>everal prominent theories were adopted in the research, including the</w:t>
      </w:r>
      <w:r w:rsidR="006B7047" w:rsidRPr="00A50C2F">
        <w:rPr>
          <w:bCs/>
          <w:sz w:val="26"/>
          <w:szCs w:val="26"/>
        </w:rPr>
        <w:t xml:space="preserve"> Stereotype Content Model, Brand as Intentional Agent Framework, and Mind Perception Theory. Scholars have explored these theories to map critical dimensions of brand perception (e.g., warmth and competence, intention and ability, agency and experience) and predict consumer attitudes and reactions toward brands </w:t>
      </w:r>
      <w:r w:rsidR="006B7047" w:rsidRPr="00A50C2F">
        <w:rPr>
          <w:bCs/>
          <w:iCs/>
          <w:sz w:val="26"/>
          <w:szCs w:val="26"/>
        </w:rPr>
        <w:fldChar w:fldCharType="begin"/>
      </w:r>
      <w:r w:rsidR="006B7047" w:rsidRPr="00A50C2F">
        <w:rPr>
          <w:bCs/>
          <w:sz w:val="26"/>
          <w:szCs w:val="26"/>
        </w:rPr>
        <w:instrText xml:space="preserve"> ADDIN EN.CITE &lt;EndNote&gt;&lt;Cite&gt;&lt;Author&gt;Sharma&lt;/Author&gt;&lt;Year&gt;2022&lt;/Year&gt;&lt;RecNum&gt;26&lt;/RecNum&gt;&lt;DisplayText&gt;(Sharma &amp;amp; Rahman, 2022)&lt;/DisplayText&gt;&lt;record&gt;&lt;rec-number&gt;26&lt;/rec-number&gt;&lt;foreign-keys&gt;&lt;key app="EN" db-id="559fzaf0osetwre0zdnp9ppmtsvxsrapvw9f" timestamp="1687016697"&gt;26&lt;/key&gt;&lt;/foreign-keys&gt;&lt;ref-type name="Journal Article"&gt;17&lt;/ref-type&gt;&lt;contributors&gt;&lt;authors&gt;&lt;author&gt;Sharma, M.&lt;/author&gt;&lt;author&gt;Rahman, Z.&lt;/author&gt;&lt;/authors&gt;&lt;/contributors&gt;&lt;auth-address&gt;Indian Inst Technol Roorkee, Dept Management Studies, Roorkee, Uttarakhand, India&lt;/auth-address&gt;&lt;titles&gt;&lt;title&gt;Anthropomorphic brand management: An integrated review and research agenda&lt;/title&gt;&lt;secondary-title&gt;JOURNAL OF BUSINESS RESEARCH&lt;/secondary-title&gt;&lt;/titles&gt;&lt;periodical&gt;&lt;full-title&gt;Journal of Business Research&lt;/full-title&gt;&lt;/periodical&gt;&lt;pages&gt;463-475&lt;/pages&gt;&lt;volume&gt;149&lt;/volume&gt;&lt;keywords&gt;&lt;keyword&gt;Designed brand anthropomorphism&lt;/keyword&gt;&lt;keyword&gt;Perceived brand anthropomorphism&lt;/keyword&gt;&lt;keyword&gt;Brand humanization&lt;/keyword&gt;&lt;keyword&gt;Anthropomorphic marketing&lt;/keyword&gt;&lt;keyword&gt;Anthropomorphic brand strategy&lt;/keyword&gt;&lt;keyword&gt;SOCIAL MEDIA&lt;/keyword&gt;&lt;keyword&gt;PERSONALITY-TRAITS&lt;/keyword&gt;&lt;keyword&gt;CONSUMER&lt;/keyword&gt;&lt;keyword&gt;PERSONIFICATION&lt;/keyword&gt;&lt;keyword&gt;PERCEPTIONS&lt;/keyword&gt;&lt;keyword&gt;WARMTH&lt;/keyword&gt;&lt;keyword&gt;SELF&lt;/keyword&gt;&lt;keyword&gt;CUSTOMERS&lt;/keyword&gt;&lt;keyword&gt;FRAMEWORK&lt;/keyword&gt;&lt;keyword&gt;PRODUCTS&lt;/keyword&gt;&lt;/keywords&gt;&lt;dates&gt;&lt;year&gt;2022&lt;/year&gt;&lt;pub-dates&gt;&lt;date&gt;OCT&lt;/date&gt;&lt;/pub-dates&gt;&lt;/dates&gt;&lt;isbn&gt;0148-2963&amp;#xD;1873-7978 J9 - J BUS RES&lt;/isbn&gt;&lt;accession-num&gt;WOS:000807389800007&lt;/accession-num&gt;&lt;urls&gt;&lt;/urls&gt;&lt;custom3&gt;Indian Institute of Technology System (IIT System)&amp;#xD;Indian Institute of Technology (IIT) - Roorkee&lt;/custom3&gt;&lt;custom6&gt;MAY 2022&lt;/custom6&gt;&lt;electronic-resource-num&gt;10.1016/j.jbusres.2022.05.039&lt;/electronic-resource-num&gt;&lt;language&gt;English&lt;/language&gt;&lt;/record&gt;&lt;/Cite&gt;&lt;/EndNote&gt;</w:instrText>
      </w:r>
      <w:r w:rsidR="006B7047" w:rsidRPr="00A50C2F">
        <w:rPr>
          <w:bCs/>
          <w:iCs/>
          <w:sz w:val="26"/>
          <w:szCs w:val="26"/>
        </w:rPr>
        <w:fldChar w:fldCharType="separate"/>
      </w:r>
      <w:r w:rsidR="006B7047" w:rsidRPr="00A50C2F">
        <w:rPr>
          <w:bCs/>
          <w:noProof/>
          <w:sz w:val="26"/>
          <w:szCs w:val="26"/>
        </w:rPr>
        <w:t>(Sharma &amp; Rahman, 2022)</w:t>
      </w:r>
      <w:r w:rsidR="006B7047" w:rsidRPr="00A50C2F">
        <w:rPr>
          <w:bCs/>
          <w:iCs/>
          <w:sz w:val="26"/>
          <w:szCs w:val="26"/>
        </w:rPr>
        <w:fldChar w:fldCharType="end"/>
      </w:r>
      <w:r w:rsidR="006B7047" w:rsidRPr="00A50C2F">
        <w:rPr>
          <w:bCs/>
          <w:sz w:val="26"/>
          <w:szCs w:val="26"/>
        </w:rPr>
        <w:t>.</w:t>
      </w:r>
    </w:p>
    <w:p w14:paraId="343A3941" w14:textId="7DB947DD" w:rsidR="006B7047" w:rsidRDefault="006B7047" w:rsidP="00412359">
      <w:pPr>
        <w:widowControl w:val="0"/>
        <w:snapToGrid w:val="0"/>
        <w:spacing w:line="360" w:lineRule="exact"/>
        <w:ind w:firstLineChars="200" w:firstLine="520"/>
        <w:jc w:val="both"/>
        <w:rPr>
          <w:bCs/>
          <w:sz w:val="26"/>
          <w:szCs w:val="26"/>
        </w:rPr>
      </w:pPr>
      <w:r w:rsidRPr="00A50C2F">
        <w:rPr>
          <w:bCs/>
          <w:sz w:val="26"/>
          <w:szCs w:val="26"/>
        </w:rPr>
        <w:t>We expect several issues emerging from this cluster to be a fruit</w:t>
      </w:r>
      <w:r w:rsidR="007E5754">
        <w:rPr>
          <w:bCs/>
          <w:sz w:val="26"/>
          <w:szCs w:val="26"/>
        </w:rPr>
        <w:t>ful</w:t>
      </w:r>
      <w:r w:rsidRPr="00A50C2F">
        <w:rPr>
          <w:bCs/>
          <w:sz w:val="26"/>
          <w:szCs w:val="26"/>
        </w:rPr>
        <w:t xml:space="preserve"> area for future research. Firstly, researchers will achieve more impressive results by measuring variations in anthropomorphism due to different personality traits </w:t>
      </w:r>
      <w:r w:rsidRPr="00A50C2F">
        <w:rPr>
          <w:bCs/>
          <w:iCs/>
          <w:sz w:val="26"/>
          <w:szCs w:val="26"/>
        </w:rPr>
        <w:fldChar w:fldCharType="begin"/>
      </w:r>
      <w:r w:rsidRPr="00A50C2F">
        <w:rPr>
          <w:bCs/>
          <w:sz w:val="26"/>
          <w:szCs w:val="26"/>
        </w:rPr>
        <w:instrText xml:space="preserve"> ADDIN EN.CITE &lt;EndNote&gt;&lt;Cite&gt;&lt;Author&gt;Sharma&lt;/Author&gt;&lt;Year&gt;2022&lt;/Year&gt;&lt;RecNum&gt;26&lt;/RecNum&gt;&lt;DisplayText&gt;(Sharma &amp;amp; Rahman, 2022)&lt;/DisplayText&gt;&lt;record&gt;&lt;rec-number&gt;26&lt;/rec-number&gt;&lt;foreign-keys&gt;&lt;key app="EN" db-id="559fzaf0osetwre0zdnp9ppmtsvxsrapvw9f" timestamp="1687016697"&gt;26&lt;/key&gt;&lt;/foreign-keys&gt;&lt;ref-type name="Journal Article"&gt;17&lt;/ref-type&gt;&lt;contributors&gt;&lt;authors&gt;&lt;author&gt;Sharma, M.&lt;/author&gt;&lt;author&gt;Rahman, Z.&lt;/author&gt;&lt;/authors&gt;&lt;/contributors&gt;&lt;auth-address&gt;Indian Inst Technol Roorkee, Dept Management Studies, Roorkee, Uttarakhand, India&lt;/auth-address&gt;&lt;titles&gt;&lt;title&gt;Anthropomorphic brand management: An integrated review and research agenda&lt;/title&gt;&lt;secondary-title&gt;JOURNAL OF BUSINESS RESEARCH&lt;/secondary-title&gt;&lt;/titles&gt;&lt;periodical&gt;&lt;full-title&gt;Journal of Business Research&lt;/full-title&gt;&lt;/periodical&gt;&lt;pages&gt;463-475&lt;/pages&gt;&lt;volume&gt;149&lt;/volume&gt;&lt;keywords&gt;&lt;keyword&gt;Designed brand anthropomorphism&lt;/keyword&gt;&lt;keyword&gt;Perceived brand anthropomorphism&lt;/keyword&gt;&lt;keyword&gt;Brand humanization&lt;/keyword&gt;&lt;keyword&gt;Anthropomorphic marketing&lt;/keyword&gt;&lt;keyword&gt;Anthropomorphic brand strategy&lt;/keyword&gt;&lt;keyword&gt;SOCIAL MEDIA&lt;/keyword&gt;&lt;keyword&gt;PERSONALITY-TRAITS&lt;/keyword&gt;&lt;keyword&gt;CONSUMER&lt;/keyword&gt;&lt;keyword&gt;PERSONIFICATION&lt;/keyword&gt;&lt;keyword&gt;PERCEPTIONS&lt;/keyword&gt;&lt;keyword&gt;WARMTH&lt;/keyword&gt;&lt;keyword&gt;SELF&lt;/keyword&gt;&lt;keyword&gt;CUSTOMERS&lt;/keyword&gt;&lt;keyword&gt;FRAMEWORK&lt;/keyword&gt;&lt;keyword&gt;PRODUCTS&lt;/keyword&gt;&lt;/keywords&gt;&lt;dates&gt;&lt;year&gt;2022&lt;/year&gt;&lt;pub-dates&gt;&lt;date&gt;OCT&lt;/date&gt;&lt;/pub-dates&gt;&lt;/dates&gt;&lt;isbn&gt;0148-2963&amp;#xD;1873-7978 J9 - J BUS RES&lt;/isbn&gt;&lt;accession-num&gt;WOS:000807389800007&lt;/accession-num&gt;&lt;urls&gt;&lt;/urls&gt;&lt;custom3&gt;Indian Institute of Technology System (IIT System)&amp;#xD;Indian Institute of Technology (IIT) - Roorkee&lt;/custom3&gt;&lt;custom6&gt;MAY 2022&lt;/custom6&gt;&lt;electronic-resource-num&gt;10.1016/j.jbusres.2022.05.039&lt;/electronic-resource-num&gt;&lt;language&gt;English&lt;/language&gt;&lt;/record&gt;&lt;/Cite&gt;&lt;/EndNote&gt;</w:instrText>
      </w:r>
      <w:r w:rsidRPr="00A50C2F">
        <w:rPr>
          <w:bCs/>
          <w:iCs/>
          <w:sz w:val="26"/>
          <w:szCs w:val="26"/>
        </w:rPr>
        <w:fldChar w:fldCharType="separate"/>
      </w:r>
      <w:r w:rsidRPr="00A50C2F">
        <w:rPr>
          <w:bCs/>
          <w:noProof/>
          <w:sz w:val="26"/>
          <w:szCs w:val="26"/>
        </w:rPr>
        <w:t>(Sharma &amp; Rahman, 2022)</w:t>
      </w:r>
      <w:r w:rsidRPr="00A50C2F">
        <w:rPr>
          <w:bCs/>
          <w:iCs/>
          <w:sz w:val="26"/>
          <w:szCs w:val="26"/>
        </w:rPr>
        <w:fldChar w:fldCharType="end"/>
      </w:r>
      <w:r w:rsidRPr="00A50C2F">
        <w:rPr>
          <w:bCs/>
          <w:sz w:val="26"/>
          <w:szCs w:val="26"/>
        </w:rPr>
        <w:t xml:space="preserve">. Secondly, anthropomorphic brands could be applied to physical products and intangible offerings such as services, </w:t>
      </w:r>
      <w:r w:rsidRPr="00412359">
        <w:rPr>
          <w:rStyle w:val="shorttext"/>
        </w:rPr>
        <w:t>experiences</w:t>
      </w:r>
      <w:r w:rsidRPr="00A50C2F">
        <w:rPr>
          <w:bCs/>
          <w:sz w:val="26"/>
          <w:szCs w:val="26"/>
        </w:rPr>
        <w:t xml:space="preserve">, ideas, and celebrities </w:t>
      </w:r>
      <w:r w:rsidRPr="00A50C2F">
        <w:rPr>
          <w:bCs/>
          <w:iCs/>
          <w:sz w:val="26"/>
          <w:szCs w:val="26"/>
        </w:rPr>
        <w:fldChar w:fldCharType="begin">
          <w:fldData xml:space="preserve">PEVuZE5vdGU+PENpdGU+PEF1dGhvcj5CYWdvenppPC9BdXRob3I+PFllYXI+MjAyMTwvWWVhcj48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</w:fldData>
        </w:fldChar>
      </w:r>
      <w:r w:rsidRPr="00A50C2F">
        <w:rPr>
          <w:bCs/>
          <w:sz w:val="26"/>
          <w:szCs w:val="26"/>
        </w:rPr>
        <w:instrText xml:space="preserve"> ADDIN EN.CITE </w:instrText>
      </w:r>
      <w:r w:rsidRPr="00A50C2F">
        <w:rPr>
          <w:bCs/>
          <w:iCs/>
          <w:sz w:val="26"/>
          <w:szCs w:val="26"/>
        </w:rPr>
        <w:fldChar w:fldCharType="begin">
          <w:fldData xml:space="preserve">PEVuZE5vdGU+PENpdGU+PEF1dGhvcj5CYWdvenppPC9BdXRob3I+PFllYXI+MjAyMTwvWWVhcj48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</w:fldData>
        </w:fldChar>
      </w:r>
      <w:r w:rsidRPr="00A50C2F">
        <w:rPr>
          <w:bCs/>
          <w:sz w:val="26"/>
          <w:szCs w:val="26"/>
        </w:rPr>
        <w:instrText xml:space="preserve"> ADDIN EN.CITE.DATA </w:instrText>
      </w:r>
      <w:r w:rsidRPr="00A50C2F">
        <w:rPr>
          <w:bCs/>
          <w:iCs/>
          <w:sz w:val="26"/>
          <w:szCs w:val="26"/>
        </w:rPr>
      </w:r>
      <w:r w:rsidRPr="00A50C2F">
        <w:rPr>
          <w:bCs/>
          <w:iCs/>
          <w:sz w:val="26"/>
          <w:szCs w:val="26"/>
        </w:rPr>
        <w:fldChar w:fldCharType="end"/>
      </w:r>
      <w:r w:rsidRPr="00A50C2F">
        <w:rPr>
          <w:bCs/>
          <w:iCs/>
          <w:sz w:val="26"/>
          <w:szCs w:val="26"/>
        </w:rPr>
      </w:r>
      <w:r w:rsidRPr="00A50C2F">
        <w:rPr>
          <w:bCs/>
          <w:iCs/>
          <w:sz w:val="26"/>
          <w:szCs w:val="26"/>
        </w:rPr>
        <w:fldChar w:fldCharType="separate"/>
      </w:r>
      <w:r w:rsidRPr="00A50C2F">
        <w:rPr>
          <w:bCs/>
          <w:noProof/>
          <w:sz w:val="26"/>
          <w:szCs w:val="26"/>
        </w:rPr>
        <w:t>(Bagozzi et al., 2021; Chen et al., 2021)</w:t>
      </w:r>
      <w:r w:rsidRPr="00A50C2F">
        <w:rPr>
          <w:bCs/>
          <w:iCs/>
          <w:sz w:val="26"/>
          <w:szCs w:val="26"/>
        </w:rPr>
        <w:fldChar w:fldCharType="end"/>
      </w:r>
      <w:r w:rsidRPr="00A50C2F">
        <w:rPr>
          <w:bCs/>
          <w:sz w:val="26"/>
          <w:szCs w:val="26"/>
        </w:rPr>
        <w:t xml:space="preserve">. Thirdly, psychologists may find it interesting to examine how brands define the self and </w:t>
      </w:r>
      <w:r w:rsidR="007E5754">
        <w:rPr>
          <w:bCs/>
          <w:sz w:val="26"/>
          <w:szCs w:val="26"/>
        </w:rPr>
        <w:t>influence self-brand connections, thereby affecting</w:t>
      </w:r>
      <w:r w:rsidRPr="00A50C2F">
        <w:rPr>
          <w:bCs/>
          <w:sz w:val="26"/>
          <w:szCs w:val="26"/>
        </w:rPr>
        <w:t xml:space="preserve"> consumers' judgments </w:t>
      </w:r>
      <w:r w:rsidRPr="00A50C2F">
        <w:rPr>
          <w:bCs/>
          <w:iCs/>
          <w:sz w:val="26"/>
          <w:szCs w:val="26"/>
        </w:rPr>
        <w:fldChar w:fldCharType="begin">
          <w:fldData xml:space="preserve">PEVuZE5vdGU+PENpdGU+PEF1dGhvcj5CYWdvenppPC9BdXRob3I+PFllYXI+MjAyMTwvWWVhcj48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</w:fldData>
        </w:fldChar>
      </w:r>
      <w:r w:rsidRPr="00A50C2F">
        <w:rPr>
          <w:bCs/>
          <w:sz w:val="26"/>
          <w:szCs w:val="26"/>
        </w:rPr>
        <w:instrText xml:space="preserve"> ADDIN EN.CITE </w:instrText>
      </w:r>
      <w:r w:rsidRPr="00A50C2F">
        <w:rPr>
          <w:bCs/>
          <w:iCs/>
          <w:sz w:val="26"/>
          <w:szCs w:val="26"/>
        </w:rPr>
        <w:fldChar w:fldCharType="begin">
          <w:fldData xml:space="preserve">PEVuZE5vdGU+PENpdGU+PEF1dGhvcj5CYWdvenppPC9BdXRob3I+PFllYXI+MjAyMTwvWWVhcj48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</w:fldData>
        </w:fldChar>
      </w:r>
      <w:r w:rsidRPr="00A50C2F">
        <w:rPr>
          <w:bCs/>
          <w:sz w:val="26"/>
          <w:szCs w:val="26"/>
        </w:rPr>
        <w:instrText xml:space="preserve"> ADDIN EN.CITE.DATA </w:instrText>
      </w:r>
      <w:r w:rsidRPr="00A50C2F">
        <w:rPr>
          <w:bCs/>
          <w:iCs/>
          <w:sz w:val="26"/>
          <w:szCs w:val="26"/>
        </w:rPr>
      </w:r>
      <w:r w:rsidRPr="00A50C2F">
        <w:rPr>
          <w:bCs/>
          <w:iCs/>
          <w:sz w:val="26"/>
          <w:szCs w:val="26"/>
        </w:rPr>
        <w:fldChar w:fldCharType="end"/>
      </w:r>
      <w:r w:rsidRPr="00A50C2F">
        <w:rPr>
          <w:bCs/>
          <w:iCs/>
          <w:sz w:val="26"/>
          <w:szCs w:val="26"/>
        </w:rPr>
      </w:r>
      <w:r w:rsidRPr="00A50C2F">
        <w:rPr>
          <w:bCs/>
          <w:iCs/>
          <w:sz w:val="26"/>
          <w:szCs w:val="26"/>
        </w:rPr>
        <w:fldChar w:fldCharType="separate"/>
      </w:r>
      <w:r w:rsidRPr="00A50C2F">
        <w:rPr>
          <w:bCs/>
          <w:noProof/>
          <w:sz w:val="26"/>
          <w:szCs w:val="26"/>
        </w:rPr>
        <w:t>(Bagozzi et al., 2021)</w:t>
      </w:r>
      <w:r w:rsidRPr="00A50C2F">
        <w:rPr>
          <w:bCs/>
          <w:iCs/>
          <w:sz w:val="26"/>
          <w:szCs w:val="26"/>
        </w:rPr>
        <w:fldChar w:fldCharType="end"/>
      </w:r>
      <w:r w:rsidRPr="00A50C2F">
        <w:rPr>
          <w:bCs/>
          <w:sz w:val="26"/>
          <w:szCs w:val="26"/>
        </w:rPr>
        <w:t xml:space="preserve">. Fourth, investigating the negative side of consumer-brand integration promises to provide an in-depth understanding of brand-related behaviors such as addiction, indulgent consumption, and spurious loyalty. Fifth, future work could combine multiple theories to explore consumer psychological processes. For </w:t>
      </w:r>
      <w:r w:rsidRPr="00412359">
        <w:rPr>
          <w:rStyle w:val="shorttext"/>
        </w:rPr>
        <w:t>example</w:t>
      </w:r>
      <w:r w:rsidRPr="00A50C2F">
        <w:rPr>
          <w:bCs/>
          <w:sz w:val="26"/>
          <w:szCs w:val="26"/>
        </w:rPr>
        <w:t xml:space="preserve">, further discussion is needed on studying the intersection between the dimensions of SCM/BIAF and the facets of mind perceptions </w:t>
      </w:r>
      <w:r w:rsidRPr="00A50C2F">
        <w:rPr>
          <w:bCs/>
          <w:iCs/>
          <w:sz w:val="26"/>
          <w:szCs w:val="26"/>
        </w:rPr>
        <w:fldChar w:fldCharType="begin"/>
      </w:r>
      <w:r w:rsidRPr="00A50C2F">
        <w:rPr>
          <w:bCs/>
          <w:sz w:val="26"/>
          <w:szCs w:val="26"/>
        </w:rPr>
        <w:instrText xml:space="preserve"> ADDIN EN.CITE &lt;EndNote&gt;&lt;Cite&gt;&lt;Author&gt;Sharma&lt;/Author&gt;&lt;Year&gt;2022&lt;/Year&gt;&lt;RecNum&gt;26&lt;/RecNum&gt;&lt;DisplayText&gt;(Sharma &amp;amp; Rahman, 2022)&lt;/DisplayText&gt;&lt;record&gt;&lt;rec-number&gt;26&lt;/rec-number&gt;&lt;foreign-keys&gt;&lt;key app="EN" db-id="559fzaf0osetwre0zdnp9ppmtsvxsrapvw9f" timestamp="1687016697"&gt;26&lt;/key&gt;&lt;/foreign-keys&gt;&lt;ref-type name="Journal Article"&gt;17&lt;/ref-type&gt;&lt;contributors&gt;&lt;authors&gt;&lt;author&gt;Sharma, M.&lt;/author&gt;&lt;author&gt;Rahman, Z.&lt;/author&gt;&lt;/authors&gt;&lt;/contributors&gt;&lt;auth-address&gt;Indian Inst Technol Roorkee, Dept Management Studies, Roorkee, Uttarakhand, India&lt;/auth-address&gt;&lt;titles&gt;&lt;title&gt;Anthropomorphic brand management: An integrated review and research agenda&lt;/title&gt;&lt;secondary-title&gt;JOURNAL OF BUSINESS RESEARCH&lt;/secondary-title&gt;&lt;/titles&gt;&lt;periodical&gt;&lt;full-title&gt;Journal of Business Research&lt;/full-title&gt;&lt;/periodical&gt;&lt;pages&gt;463-475&lt;/pages&gt;&lt;volume&gt;149&lt;/volume&gt;&lt;keywords&gt;&lt;keyword&gt;Designed brand anthropomorphism&lt;/keyword&gt;&lt;keyword&gt;Perceived brand anthropomorphism&lt;/keyword&gt;&lt;keyword&gt;Brand humanization&lt;/keyword&gt;&lt;keyword&gt;Anthropomorphic marketing&lt;/keyword&gt;&lt;keyword&gt;Anthropomorphic brand strategy&lt;/keyword&gt;&lt;keyword&gt;SOCIAL MEDIA&lt;/keyword&gt;&lt;keyword&gt;PERSONALITY-TRAITS&lt;/keyword&gt;&lt;keyword&gt;CONSUMER&lt;/keyword&gt;&lt;keyword&gt;PERSONIFICATION&lt;/keyword&gt;&lt;keyword&gt;PERCEPTIONS&lt;/keyword&gt;&lt;keyword&gt;WARMTH&lt;/keyword&gt;&lt;keyword&gt;SELF&lt;/keyword&gt;&lt;keyword&gt;CUSTOMERS&lt;/keyword&gt;&lt;keyword&gt;FRAMEWORK&lt;/keyword&gt;&lt;keyword&gt;PRODUCTS&lt;/keyword&gt;&lt;/keywords&gt;&lt;dates&gt;&lt;year&gt;2022&lt;/year&gt;&lt;pub-dates&gt;&lt;date&gt;OCT&lt;/date&gt;&lt;/pub-dates&gt;&lt;/dates&gt;&lt;isbn&gt;0148-2963&amp;#xD;1873-7978 J9 - J BUS RES&lt;/isbn&gt;&lt;accession-num&gt;WOS:000807389800007&lt;/accession-num&gt;&lt;urls&gt;&lt;/urls&gt;&lt;custom3&gt;Indian Institute of Technology System (IIT System)&amp;#xD;Indian Institute of Technology (IIT) - Roorkee&lt;/custom3&gt;&lt;custom6&gt;MAY 2022&lt;/custom6&gt;&lt;electronic-resource-num&gt;10.1016/j.jbusres.2022.05.039&lt;/electronic-resource-num&gt;&lt;language&gt;English&lt;/language&gt;&lt;/record&gt;&lt;/Cite&gt;&lt;/EndNote&gt;</w:instrText>
      </w:r>
      <w:r w:rsidRPr="00A50C2F">
        <w:rPr>
          <w:bCs/>
          <w:iCs/>
          <w:sz w:val="26"/>
          <w:szCs w:val="26"/>
        </w:rPr>
        <w:fldChar w:fldCharType="separate"/>
      </w:r>
      <w:r w:rsidRPr="00A50C2F">
        <w:rPr>
          <w:bCs/>
          <w:noProof/>
          <w:sz w:val="26"/>
          <w:szCs w:val="26"/>
        </w:rPr>
        <w:t>(Sharma &amp; Rahman, 2022)</w:t>
      </w:r>
      <w:r w:rsidRPr="00A50C2F">
        <w:rPr>
          <w:bCs/>
          <w:iCs/>
          <w:sz w:val="26"/>
          <w:szCs w:val="26"/>
        </w:rPr>
        <w:fldChar w:fldCharType="end"/>
      </w:r>
      <w:r w:rsidRPr="00A50C2F">
        <w:rPr>
          <w:bCs/>
          <w:sz w:val="26"/>
          <w:szCs w:val="26"/>
        </w:rPr>
        <w:t>.</w:t>
      </w:r>
    </w:p>
    <w:p w14:paraId="4806EC7C" w14:textId="77777777" w:rsidR="00520ABA" w:rsidRPr="00A50C2F" w:rsidRDefault="00520ABA" w:rsidP="006C55A1">
      <w:pPr>
        <w:spacing w:line="360" w:lineRule="exact"/>
        <w:ind w:firstLine="720"/>
        <w:jc w:val="both"/>
        <w:rPr>
          <w:bCs/>
          <w:iCs/>
          <w:sz w:val="26"/>
          <w:szCs w:val="26"/>
        </w:rPr>
      </w:pPr>
    </w:p>
    <w:p w14:paraId="38B32F75" w14:textId="77777777" w:rsidR="006B7047" w:rsidRPr="00A50C2F" w:rsidRDefault="006B7047" w:rsidP="001C5397">
      <w:pPr>
        <w:spacing w:line="360" w:lineRule="exact"/>
        <w:ind w:left="1171" w:hangingChars="450" w:hanging="1171"/>
        <w:rPr>
          <w:b/>
          <w:bCs/>
          <w:sz w:val="26"/>
          <w:szCs w:val="26"/>
        </w:rPr>
      </w:pPr>
      <w:r w:rsidRPr="00A50C2F">
        <w:rPr>
          <w:b/>
          <w:bCs/>
          <w:sz w:val="26"/>
          <w:szCs w:val="26"/>
        </w:rPr>
        <w:t xml:space="preserve">Cluster 2 - The </w:t>
      </w:r>
      <w:r w:rsidRPr="001C5397">
        <w:rPr>
          <w:b/>
          <w:sz w:val="26"/>
          <w:szCs w:val="26"/>
        </w:rPr>
        <w:t>diverse</w:t>
      </w:r>
      <w:r w:rsidRPr="00A50C2F">
        <w:rPr>
          <w:b/>
          <w:bCs/>
          <w:sz w:val="26"/>
          <w:szCs w:val="26"/>
        </w:rPr>
        <w:t xml:space="preserve"> effects of brand anthropomorphism on consumer behaviors </w:t>
      </w:r>
    </w:p>
    <w:p w14:paraId="4D3061DC" w14:textId="3808ABD4" w:rsidR="006B7047" w:rsidRPr="00A50C2F" w:rsidRDefault="006B7047" w:rsidP="00412359">
      <w:pPr>
        <w:widowControl w:val="0"/>
        <w:snapToGrid w:val="0"/>
        <w:spacing w:line="360" w:lineRule="exact"/>
        <w:ind w:firstLineChars="200" w:firstLine="520"/>
        <w:jc w:val="both"/>
        <w:rPr>
          <w:bCs/>
          <w:iCs/>
          <w:sz w:val="26"/>
          <w:szCs w:val="26"/>
        </w:rPr>
      </w:pPr>
      <w:r w:rsidRPr="00A50C2F">
        <w:rPr>
          <w:bCs/>
          <w:sz w:val="26"/>
          <w:szCs w:val="26"/>
        </w:rPr>
        <w:t xml:space="preserve">In this cluster, various consequences of anthropomorphism can be considered. The first perspective investigates how anthropomorphism impacts consumers' judgments and behaviors toward brands </w:t>
      </w:r>
      <w:r w:rsidRPr="00A50C2F">
        <w:rPr>
          <w:bCs/>
          <w:iCs/>
          <w:sz w:val="26"/>
          <w:szCs w:val="26"/>
        </w:rPr>
        <w:fldChar w:fldCharType="begin"/>
      </w:r>
      <w:r w:rsidRPr="00A50C2F">
        <w:rPr>
          <w:bCs/>
          <w:sz w:val="26"/>
          <w:szCs w:val="26"/>
        </w:rPr>
        <w:instrText xml:space="preserve"> ADDIN EN.CITE &lt;EndNote&gt;&lt;Cite&gt;&lt;Author&gt;Qian&lt;/Author&gt;&lt;Year&gt;2023&lt;/Year&gt;&lt;RecNum&gt;406&lt;/RecNum&gt;&lt;DisplayText&gt;(Qian et al., 2023)&lt;/DisplayText&gt;&lt;record&gt;&lt;rec-number&gt;406&lt;/rec-number&gt;&lt;foreign-keys&gt;&lt;key app="EN" db-id="559fzaf0osetwre0zdnp9ppmtsvxsrapvw9f" timestamp="1696929502"&gt;406&lt;/key&gt;&lt;/foreign-keys&gt;&lt;ref-type name="Journal Article"&gt;17&lt;/ref-type&gt;&lt;contributors&gt;&lt;authors&gt;&lt;author&gt;Qian, Da&lt;/author&gt;&lt;author&gt;Yan, Haifeng&lt;/author&gt;&lt;author&gt;Pan, Li&lt;/author&gt;&lt;author&gt;Li, Ou&lt;/author&gt;&lt;/authors&gt;&lt;/contributors&gt;&lt;titles&gt;&lt;title&gt;Bring it on! Package shape signaling dominant male body promotes healthy food consumption for male consumers&lt;/title&gt;&lt;secondary-title&gt;Psychology &amp;amp; Marketing&lt;/secondary-title&gt;&lt;/titles&gt;&lt;periodical&gt;&lt;full-title&gt;Psychology &amp;amp; Marketing&lt;/full-title&gt;&lt;/periodical&gt;&lt;pages&gt;1451-1465&lt;/pages&gt;&lt;volume&gt;40&lt;/volume&gt;&lt;number&gt;8&lt;/number&gt;&lt;dates&gt;&lt;year&gt;2023&lt;/year&gt;&lt;/dates&gt;&lt;isbn&gt;0742-6046&lt;/isbn&gt;&lt;urls&gt;&lt;related-urls&gt;&lt;url&gt;https://onlinelibrary.wiley.com/doi/abs/10.1002/mar.21835&lt;/url&gt;&lt;/related-urls&gt;&lt;/urls&gt;&lt;electronic-resource-num&gt;https://doi.org/10.1002/mar.21835&lt;/electronic-resource-num&gt;&lt;/record&gt;&lt;/Cite&gt;&lt;/EndNote&gt;</w:instrText>
      </w:r>
      <w:r w:rsidRPr="00A50C2F">
        <w:rPr>
          <w:bCs/>
          <w:iCs/>
          <w:sz w:val="26"/>
          <w:szCs w:val="26"/>
        </w:rPr>
        <w:fldChar w:fldCharType="separate"/>
      </w:r>
      <w:r w:rsidRPr="00A50C2F">
        <w:rPr>
          <w:bCs/>
          <w:noProof/>
          <w:sz w:val="26"/>
          <w:szCs w:val="26"/>
        </w:rPr>
        <w:t>(Qian et al., 2023)</w:t>
      </w:r>
      <w:r w:rsidRPr="00A50C2F">
        <w:rPr>
          <w:bCs/>
          <w:iCs/>
          <w:sz w:val="26"/>
          <w:szCs w:val="26"/>
        </w:rPr>
        <w:fldChar w:fldCharType="end"/>
      </w:r>
      <w:r w:rsidRPr="00A50C2F">
        <w:rPr>
          <w:bCs/>
          <w:sz w:val="26"/>
          <w:szCs w:val="26"/>
        </w:rPr>
        <w:t xml:space="preserve">. The second viewpoint explores how anthropomorphism influences consumers' subjective experiences </w:t>
      </w:r>
      <w:r w:rsidRPr="00A50C2F">
        <w:rPr>
          <w:bCs/>
          <w:iCs/>
          <w:sz w:val="26"/>
          <w:szCs w:val="26"/>
        </w:rPr>
        <w:fldChar w:fldCharType="begin"/>
      </w:r>
      <w:r w:rsidRPr="00A50C2F">
        <w:rPr>
          <w:bCs/>
          <w:sz w:val="26"/>
          <w:szCs w:val="26"/>
        </w:rPr>
        <w:instrText xml:space="preserve"> ADDIN EN.CITE &lt;EndNote&gt;&lt;Cite&gt;&lt;Author&gt;Chen&lt;/Author&gt;&lt;Year&gt;2018&lt;/Year&gt;&lt;RecNum&gt;400&lt;/RecNum&gt;&lt;DisplayText&gt;(Chen et al., 2018)&lt;/DisplayText&gt;&lt;record&gt;&lt;rec-number&gt;400&lt;/rec-number&gt;&lt;foreign-keys&gt;&lt;key app="EN" db-id="559fzaf0osetwre0zdnp9ppmtsvxsrapvw9f" timestamp="1696330887"&gt;400&lt;/key&gt;&lt;/foreign-keys&gt;&lt;ref-type name="Journal Article"&gt;17&lt;/ref-type&gt;&lt;contributors&gt;&lt;authors&gt;&lt;author&gt;Fangyuan Chen&lt;/author&gt;&lt;author&gt;Jaideep Sengupta&lt;/author&gt;&lt;author&gt;Rashmi Adaval&lt;/author&gt;&lt;/authors&gt;&lt;/contributors&gt;&lt;titles&gt;&lt;title&gt;Does Endowing a Product with Life Make One Feel More Alive? The Effect of Product Anthropomorphism on Consumer Vitality&lt;/title&gt;&lt;secondary-title&gt;Journal of the Association for Consumer Research&lt;/secondary-title&gt;&lt;/titles&gt;&lt;periodical&gt;&lt;full-title&gt;Journal of the Association for Consumer Research&lt;/full-title&gt;&lt;/periodical&gt;&lt;pages&gt;503-513&lt;/pages&gt;&lt;volume&gt;3&lt;/volume&gt;&lt;number&gt;4&lt;/number&gt;&lt;dates&gt;&lt;year&gt;2018&lt;/year&gt;&lt;/dates&gt;&lt;urls&gt;&lt;related-urls&gt;&lt;url&gt;https://www.journals.uchicago.edu/doi/abs/10.1086/698493&lt;/url&gt;&lt;/related-urls&gt;&lt;/urls&gt;&lt;electronic-resource-num&gt;10.1086/698493&lt;/electronic-resource-num&gt;&lt;/record&gt;&lt;/Cite&gt;&lt;/EndNote&gt;</w:instrText>
      </w:r>
      <w:r w:rsidRPr="00A50C2F">
        <w:rPr>
          <w:bCs/>
          <w:iCs/>
          <w:sz w:val="26"/>
          <w:szCs w:val="26"/>
        </w:rPr>
        <w:fldChar w:fldCharType="separate"/>
      </w:r>
      <w:r w:rsidRPr="00A50C2F">
        <w:rPr>
          <w:bCs/>
          <w:noProof/>
          <w:sz w:val="26"/>
          <w:szCs w:val="26"/>
        </w:rPr>
        <w:t>(Chen et al., 2018)</w:t>
      </w:r>
      <w:r w:rsidRPr="00A50C2F">
        <w:rPr>
          <w:bCs/>
          <w:iCs/>
          <w:sz w:val="26"/>
          <w:szCs w:val="26"/>
        </w:rPr>
        <w:fldChar w:fldCharType="end"/>
      </w:r>
      <w:r w:rsidRPr="00A50C2F">
        <w:rPr>
          <w:bCs/>
          <w:sz w:val="26"/>
          <w:szCs w:val="26"/>
        </w:rPr>
        <w:t xml:space="preserve">. For example, </w:t>
      </w:r>
      <w:r w:rsidRPr="00A50C2F">
        <w:rPr>
          <w:bCs/>
          <w:iCs/>
          <w:sz w:val="26"/>
          <w:szCs w:val="26"/>
        </w:rPr>
        <w:fldChar w:fldCharType="begin"/>
      </w:r>
      <w:r w:rsidR="0077656E" w:rsidRPr="00A50C2F">
        <w:rPr>
          <w:bCs/>
          <w:iCs/>
          <w:sz w:val="26"/>
          <w:szCs w:val="26"/>
        </w:rPr>
        <w:instrText xml:space="preserve"> ADDIN EN.CITE &lt;EndNote&gt;&lt;Cite AuthorYear="1"&gt;&lt;Author&gt;Chen&lt;/Author&gt;&lt;Year&gt;2020&lt;/Year&gt;&lt;RecNum&gt;225&lt;/RecNum&gt;&lt;DisplayText&gt;Chen et al. (2020)&lt;/DisplayText&gt;&lt;record&gt;&lt;rec-number&gt;225&lt;/rec-number&gt;&lt;foreign-keys&gt;&lt;key app="EN" db-id="559fzaf0osetwre0zdnp9ppmtsvxsrapvw9f" timestamp="1687016697"&gt;225&lt;/key&gt;&lt;/foreign-keys&gt;&lt;ref-type name="Journal Article"&gt;17&lt;/ref-type&gt;&lt;contributors&gt;&lt;authors&gt;&lt;author&gt;Chen, F. Y.&lt;/author&gt;&lt;author&gt;Chen, R. P.&lt;/author&gt;&lt;author&gt;Yang, L.&lt;/author&gt;&lt;/authors&gt;&lt;/contributors&gt;&lt;auth-address&gt;Hong Kong Polytech Univ, Hong Kong, Peoples R China&amp;#xD;Hong Kong Baptist Univ, Hong Kong, Peoples R China&amp;#xD;Univ Texas Austin, Austin, TX 78712 USA&lt;/auth-address&gt;&lt;titles&gt;&lt;title&gt;When Sadness Comes Alive, Will It Be Less Painful? The Effects of Anthropomorphic Thinking on Sadness Regulation and Consumption&lt;/title&gt;&lt;secondary-title&gt;JOURNAL OF CONSUMER PSYCHOLOGY&lt;/secondary-title&gt;&lt;/titles&gt;&lt;periodical&gt;&lt;full-title&gt;Journal of Consumer Psychology&lt;/full-title&gt;&lt;/periodical&gt;&lt;pages&gt;277-295&lt;/pages&gt;&lt;volume&gt;30&lt;/volume&gt;&lt;number&gt;2&lt;/number&gt;&lt;keywords&gt;&lt;keyword&gt;Anthropomorphic thinking&lt;/keyword&gt;&lt;keyword&gt;Emotion regulation&lt;/keyword&gt;&lt;keyword&gt;Detachment&lt;/keyword&gt;&lt;keyword&gt;Self-control in consumption&lt;/keyword&gt;&lt;keyword&gt;CONSUMER&lt;/keyword&gt;&lt;keyword&gt;RESPONSES&lt;/keyword&gt;&lt;keyword&gt;AUTONOMY&lt;/keyword&gt;&lt;keyword&gt;EMOTION&lt;/keyword&gt;&lt;keyword&gt;IMPACT&lt;/keyword&gt;&lt;keyword&gt;BRANDS&lt;/keyword&gt;&lt;keyword&gt;HEART&lt;/keyword&gt;&lt;keyword&gt;WAIT&lt;/keyword&gt;&lt;/keywords&gt;&lt;dates&gt;&lt;year&gt;2020&lt;/year&gt;&lt;pub-dates&gt;&lt;date&gt;APR&lt;/date&gt;&lt;/pub-dates&gt;&lt;/dates&gt;&lt;isbn&gt;1057-7408&amp;#xD;1532-7663 J9 - J CONSUM PSYCHOL&lt;/isbn&gt;&lt;accession-num&gt;WOS:000490959200001&lt;/accession-num&gt;&lt;urls&gt;&lt;/urls&gt;&lt;custom3&gt;Hong Kong Polytechnic University&amp;#xD;Hong Kong Baptist University&amp;#xD;University of Texas System&amp;#xD;University of Texas Austin&lt;/custom3&gt;&lt;custom6&gt;OCT 2019&lt;/custom6&gt;&lt;electronic-resource-num&gt;10.1002/jcpy.1137&lt;/electronic-resource-num&gt;&lt;language&gt;English&lt;/language&gt;&lt;/record&gt;&lt;/Cite&gt;&lt;/EndNote&gt;</w:instrText>
      </w:r>
      <w:r w:rsidRPr="00A50C2F">
        <w:rPr>
          <w:bCs/>
          <w:iCs/>
          <w:sz w:val="26"/>
          <w:szCs w:val="26"/>
        </w:rPr>
        <w:fldChar w:fldCharType="separate"/>
      </w:r>
      <w:r w:rsidRPr="00A50C2F">
        <w:rPr>
          <w:bCs/>
          <w:noProof/>
          <w:sz w:val="26"/>
          <w:szCs w:val="26"/>
        </w:rPr>
        <w:t>Chen et al. (2020)</w:t>
      </w:r>
      <w:r w:rsidRPr="00A50C2F">
        <w:rPr>
          <w:bCs/>
          <w:iCs/>
          <w:sz w:val="26"/>
          <w:szCs w:val="26"/>
        </w:rPr>
        <w:fldChar w:fldCharType="end"/>
      </w:r>
      <w:r w:rsidRPr="00A50C2F">
        <w:rPr>
          <w:bCs/>
          <w:sz w:val="26"/>
          <w:szCs w:val="26"/>
        </w:rPr>
        <w:t xml:space="preserve"> empirically </w:t>
      </w:r>
      <w:r w:rsidR="00D35943" w:rsidRPr="00A50C2F">
        <w:rPr>
          <w:bCs/>
          <w:sz w:val="26"/>
          <w:szCs w:val="26"/>
        </w:rPr>
        <w:t>argue</w:t>
      </w:r>
      <w:r w:rsidRPr="00A50C2F">
        <w:rPr>
          <w:bCs/>
          <w:sz w:val="26"/>
          <w:szCs w:val="26"/>
        </w:rPr>
        <w:t xml:space="preserve"> that people anthropomorphize sadness as a person, resulting in less </w:t>
      </w:r>
      <w:r w:rsidR="00116E6F">
        <w:rPr>
          <w:bCs/>
          <w:sz w:val="26"/>
          <w:szCs w:val="26"/>
        </w:rPr>
        <w:t>intense experiences of</w:t>
      </w:r>
      <w:r w:rsidRPr="00A50C2F">
        <w:rPr>
          <w:bCs/>
          <w:sz w:val="26"/>
          <w:szCs w:val="26"/>
        </w:rPr>
        <w:t xml:space="preserve"> sadness. In other cohorts, anthropomorphic thinking also attenuates a feeling of happiness. This phenomenon might be explained by a sense of detachment, which refers to the perceived distance between the self and the anthropomorphized emotion </w:t>
      </w:r>
      <w:r w:rsidRPr="00A50C2F">
        <w:rPr>
          <w:bCs/>
          <w:iCs/>
          <w:sz w:val="26"/>
          <w:szCs w:val="26"/>
        </w:rPr>
        <w:fldChar w:fldCharType="begin"/>
      </w:r>
      <w:r w:rsidR="0077656E" w:rsidRPr="00A50C2F">
        <w:rPr>
          <w:bCs/>
          <w:iCs/>
          <w:sz w:val="26"/>
          <w:szCs w:val="26"/>
        </w:rPr>
        <w:instrText xml:space="preserve"> ADDIN EN.CITE &lt;EndNote&gt;&lt;Cite&gt;&lt;Author&gt;Chen&lt;/Author&gt;&lt;Year&gt;2020&lt;/Year&gt;&lt;RecNum&gt;225&lt;/RecNum&gt;&lt;DisplayText&gt;(Chen et al., 2020)&lt;/DisplayText&gt;&lt;record&gt;&lt;rec-number&gt;225&lt;/rec-number&gt;&lt;foreign-keys&gt;&lt;key app="EN" db-id="559fzaf0osetwre0zdnp9ppmtsvxsrapvw9f" timestamp="1687016697"&gt;225&lt;/key&gt;&lt;/foreign-keys&gt;&lt;ref-type name="Journal Article"&gt;17&lt;/ref-type&gt;&lt;contributors&gt;&lt;authors&gt;&lt;author&gt;Chen, F. Y.&lt;/author&gt;&lt;author&gt;Chen, R. P.&lt;/author&gt;&lt;author&gt;Yang, L.&lt;/author&gt;&lt;/authors&gt;&lt;/contributors&gt;&lt;auth-address&gt;Hong Kong Polytech Univ, Hong Kong, Peoples R China&amp;#xD;Hong Kong Baptist Univ, Hong Kong, Peoples R China&amp;#xD;Univ Texas Austin, Austin, TX 78712 USA&lt;/auth-address&gt;&lt;titles&gt;&lt;title&gt;When Sadness Comes Alive, Will It Be Less Painful? The Effects of Anthropomorphic Thinking on Sadness Regulation and Consumption&lt;/title&gt;&lt;secondary-title&gt;JOURNAL OF CONSUMER PSYCHOLOGY&lt;/secondary-title&gt;&lt;/titles&gt;&lt;periodical&gt;&lt;full-title&gt;Journal of Consumer Psychology&lt;/full-title&gt;&lt;/periodical&gt;&lt;pages&gt;277-295&lt;/pages&gt;&lt;volume&gt;30&lt;/volume&gt;&lt;number&gt;2&lt;/number&gt;&lt;keywords&gt;&lt;keyword&gt;Anthropomorphic thinking&lt;/keyword&gt;&lt;keyword&gt;Emotion regulation&lt;/keyword&gt;&lt;keyword&gt;Detachment&lt;/keyword&gt;&lt;keyword&gt;Self-control in consumption&lt;/keyword&gt;&lt;keyword&gt;CONSUMER&lt;/keyword&gt;&lt;keyword&gt;RESPONSES&lt;/keyword&gt;&lt;keyword&gt;AUTONOMY&lt;/keyword&gt;&lt;keyword&gt;EMOTION&lt;/keyword&gt;&lt;keyword&gt;IMPACT&lt;/keyword&gt;&lt;keyword&gt;BRANDS&lt;/keyword&gt;&lt;keyword&gt;HEART&lt;/keyword&gt;&lt;keyword&gt;WAIT&lt;/keyword&gt;&lt;/keywords&gt;&lt;dates&gt;&lt;year&gt;2020&lt;/year&gt;&lt;pub-dates&gt;&lt;date&gt;APR&lt;/date&gt;&lt;/pub-dates&gt;&lt;/dates&gt;&lt;isbn&gt;1057-7408&amp;#xD;1532-7663 J9 - J CONSUM PSYCHOL&lt;/isbn&gt;&lt;accession-num&gt;WOS:000490959200001&lt;/accession-num&gt;&lt;urls&gt;&lt;/urls&gt;&lt;custom3&gt;Hong Kong Polytechnic University&amp;#xD;Hong Kong Baptist University&amp;#xD;University of Texas System&amp;#xD;University of Texas Austin&lt;/custom3&gt;&lt;custom6&gt;OCT 2019&lt;/custom6&gt;&lt;electronic-resource-num&gt;10.1002/jcpy.1137&lt;/electronic-resource-num&gt;&lt;language&gt;English&lt;/language&gt;&lt;/record&gt;&lt;/Cite&gt;&lt;/EndNote&gt;</w:instrText>
      </w:r>
      <w:r w:rsidRPr="00A50C2F">
        <w:rPr>
          <w:bCs/>
          <w:iCs/>
          <w:sz w:val="26"/>
          <w:szCs w:val="26"/>
        </w:rPr>
        <w:fldChar w:fldCharType="separate"/>
      </w:r>
      <w:r w:rsidRPr="00A50C2F">
        <w:rPr>
          <w:bCs/>
          <w:noProof/>
          <w:sz w:val="26"/>
          <w:szCs w:val="26"/>
        </w:rPr>
        <w:t>(Chen et al., 2020)</w:t>
      </w:r>
      <w:r w:rsidRPr="00A50C2F">
        <w:rPr>
          <w:bCs/>
          <w:iCs/>
          <w:sz w:val="26"/>
          <w:szCs w:val="26"/>
        </w:rPr>
        <w:fldChar w:fldCharType="end"/>
      </w:r>
      <w:r w:rsidRPr="00A50C2F">
        <w:rPr>
          <w:bCs/>
          <w:sz w:val="26"/>
          <w:szCs w:val="26"/>
        </w:rPr>
        <w:t xml:space="preserve">. While most studies under this cluster have </w:t>
      </w:r>
      <w:r w:rsidR="00116E6F">
        <w:rPr>
          <w:bCs/>
          <w:sz w:val="26"/>
          <w:szCs w:val="26"/>
        </w:rPr>
        <w:t>primarily focused</w:t>
      </w:r>
      <w:r w:rsidRPr="00A50C2F">
        <w:rPr>
          <w:bCs/>
          <w:sz w:val="26"/>
          <w:szCs w:val="26"/>
        </w:rPr>
        <w:t xml:space="preserve"> on the former perspective, much less attention has been paid to the latter.</w:t>
      </w:r>
    </w:p>
    <w:p w14:paraId="54272444" w14:textId="2341E372" w:rsidR="006B7047" w:rsidRPr="00A50C2F" w:rsidRDefault="006B7047" w:rsidP="00412359">
      <w:pPr>
        <w:widowControl w:val="0"/>
        <w:snapToGrid w:val="0"/>
        <w:spacing w:line="360" w:lineRule="exact"/>
        <w:ind w:firstLineChars="200" w:firstLine="520"/>
        <w:jc w:val="both"/>
        <w:rPr>
          <w:bCs/>
          <w:iCs/>
          <w:sz w:val="26"/>
          <w:szCs w:val="26"/>
        </w:rPr>
      </w:pPr>
      <w:r w:rsidRPr="00A50C2F">
        <w:rPr>
          <w:bCs/>
          <w:sz w:val="26"/>
          <w:szCs w:val="26"/>
        </w:rPr>
        <w:t xml:space="preserve">Recently, there has been a turn to understanding the adverse effects of anthropomorphism </w:t>
      </w:r>
      <w:r w:rsidRPr="00A50C2F">
        <w:rPr>
          <w:bCs/>
          <w:iCs/>
          <w:sz w:val="26"/>
          <w:szCs w:val="26"/>
        </w:rPr>
        <w:fldChar w:fldCharType="begin"/>
      </w:r>
      <w:r w:rsidRPr="00A50C2F">
        <w:rPr>
          <w:bCs/>
          <w:sz w:val="26"/>
          <w:szCs w:val="26"/>
        </w:rPr>
        <w:instrText xml:space="preserve"> ADDIN EN.CITE &lt;EndNote&gt;&lt;Cite&gt;&lt;Author&gt;Zhang&lt;/Author&gt;&lt;Year&gt;2023&lt;/Year&gt;&lt;RecNum&gt;413&lt;/RecNum&gt;&lt;DisplayText&gt;(Zhang et al., 2023)&lt;/DisplayText&gt;&lt;record&gt;&lt;rec-number&gt;413&lt;/rec-number&gt;&lt;foreign-keys&gt;&lt;key app="EN" db-id="559fzaf0osetwre0zdnp9ppmtsvxsrapvw9f" timestamp="1696945965"&gt;413&lt;/key&gt;&lt;/foreign-keys&gt;&lt;ref-type name="Journal Article"&gt;17&lt;/ref-type&gt;&lt;contributors&gt;&lt;authors&gt;&lt;author&gt;Zhang, Ziqi&lt;/author&gt;&lt;author&gt;Zhou, Qiang&lt;/author&gt;&lt;author&gt;Yan, Dengfeng&lt;/author&gt;&lt;/authors&gt;&lt;/contributors&gt;&lt;titles&gt;&lt;title&gt;It&amp;apos;s not mine: Anthropomorphism attenuates the effect of psychological ownership on product-to-self judgment&lt;/title&gt;&lt;secondary-title&gt;Psychology &amp;amp; Marketing&lt;/secondary-title&gt;&lt;/titles&gt;&lt;periodical&gt;&lt;full-title&gt;Psychology &amp;amp; Marketing&lt;/full-title&gt;&lt;/periodical&gt;&lt;pages&gt;1103-1114&lt;/pages&gt;&lt;volume&gt;40&lt;/volume&gt;&lt;number&gt;6&lt;/number&gt;&lt;dates&gt;&lt;year&gt;2023&lt;/year&gt;&lt;/dates&gt;&lt;isbn&gt;0742-6046&lt;/isbn&gt;&lt;urls&gt;&lt;related-urls&gt;&lt;url&gt;https://onlinelibrary.wiley.com/doi/abs/10.1002/mar.21800&lt;/url&gt;&lt;/related-urls&gt;&lt;/urls&gt;&lt;electronic-resource-num&gt;https://doi.org/10.1002/mar.21800&lt;/electronic-resource-num&gt;&lt;/record&gt;&lt;/Cite&gt;&lt;/EndNote&gt;</w:instrText>
      </w:r>
      <w:r w:rsidRPr="00A50C2F">
        <w:rPr>
          <w:bCs/>
          <w:iCs/>
          <w:sz w:val="26"/>
          <w:szCs w:val="26"/>
        </w:rPr>
        <w:fldChar w:fldCharType="separate"/>
      </w:r>
      <w:r w:rsidRPr="00A50C2F">
        <w:rPr>
          <w:bCs/>
          <w:noProof/>
          <w:sz w:val="26"/>
          <w:szCs w:val="26"/>
        </w:rPr>
        <w:t>(Zhang et al., 2023)</w:t>
      </w:r>
      <w:r w:rsidRPr="00A50C2F">
        <w:rPr>
          <w:bCs/>
          <w:iCs/>
          <w:sz w:val="26"/>
          <w:szCs w:val="26"/>
        </w:rPr>
        <w:fldChar w:fldCharType="end"/>
      </w:r>
      <w:r w:rsidRPr="00A50C2F">
        <w:rPr>
          <w:bCs/>
          <w:sz w:val="26"/>
          <w:szCs w:val="26"/>
        </w:rPr>
        <w:t xml:space="preserve">. </w:t>
      </w:r>
      <w:r w:rsidRPr="00A50C2F">
        <w:rPr>
          <w:bCs/>
          <w:iCs/>
          <w:sz w:val="26"/>
          <w:szCs w:val="26"/>
        </w:rPr>
        <w:fldChar w:fldCharType="begin"/>
      </w:r>
      <w:r w:rsidRPr="00A50C2F">
        <w:rPr>
          <w:bCs/>
          <w:sz w:val="26"/>
          <w:szCs w:val="26"/>
        </w:rPr>
        <w:instrText xml:space="preserve"> ADDIN EN.CITE &lt;EndNote&gt;&lt;Cite AuthorYear="1"&gt;&lt;Author&gt;Puzakova&lt;/Author&gt;&lt;Year&gt;2013&lt;/Year&gt;&lt;RecNum&gt;12&lt;/RecNum&gt;&lt;DisplayText&gt;Puzakova et al. (2013)&lt;/DisplayText&gt;&lt;record&gt;&lt;rec-number&gt;12&lt;/rec-number&gt;&lt;foreign-keys&gt;&lt;key app="EN" db-id="559fzaf0osetwre0zdnp9ppmtsvxsrapvw9f" timestamp="1687016697"&gt;12&lt;/key&gt;&lt;/foreign-keys&gt;&lt;ref-type name="Journal Article"&gt;17&lt;/ref-type&gt;&lt;contributors&gt;&lt;authors&gt;&lt;author&gt;Puzakova, M.&lt;/author&gt;&lt;author&gt;Kwak, H.&lt;/author&gt;&lt;author&gt;Rocereto, J. F.&lt;/author&gt;&lt;/authors&gt;&lt;/contributors&gt;&lt;auth-address&gt;Oregon State Univ, Coll Business, Corvallis, OR 97331 USA&amp;#xD;Drexel Univ, LeBow Coll Business, Philadelphia, PA USA&amp;#xD;Monmouth Univ, Leon Hess Business Sch, W Long Branch, NJ USA&lt;/auth-address&gt;&lt;titles&gt;&lt;title&gt;When Humanizing Brands Goes Wrong: The Detrimental Effect of Brand Anthropomorphization Amid Product Wrongdoings&lt;/title&gt;&lt;secondary-title&gt;JOURNAL OF MARKETING&lt;/secondary-title&gt;&lt;/titles&gt;&lt;periodical&gt;&lt;full-title&gt;Journal of Marketing&lt;/full-title&gt;&lt;/periodical&gt;&lt;pages&gt;81-100&lt;/pages&gt;&lt;volume&gt;77&lt;/volume&gt;&lt;number&gt;3&lt;/number&gt;&lt;keywords&gt;&lt;keyword&gt;brand anthropomorphization&lt;/keyword&gt;&lt;keyword&gt;implicit theory&lt;/keyword&gt;&lt;keyword&gt;negative publicity&lt;/keyword&gt;&lt;keyword&gt;product wrongdoings&lt;/keyword&gt;&lt;keyword&gt;response strategies&lt;/keyword&gt;&lt;keyword&gt;LAY THEORIES&lt;/keyword&gt;&lt;keyword&gt;IMPLICIT THEORIES&lt;/keyword&gt;&lt;keyword&gt;PERSON THEORIES&lt;/keyword&gt;&lt;keyword&gt;MODERATING ROLE&lt;/keyword&gt;&lt;keyword&gt;ATTRIBUTIONS&lt;/keyword&gt;&lt;keyword&gt;APOLOGY&lt;/keyword&gt;&lt;keyword&gt;IMPACT&lt;/keyword&gt;&lt;keyword&gt;MIND&lt;/keyword&gt;&lt;keyword&gt;EXPRESSIONS&lt;/keyword&gt;&lt;keyword&gt;PUBLICITY&lt;/keyword&gt;&lt;/keywords&gt;&lt;dates&gt;&lt;year&gt;2013&lt;/year&gt;&lt;pub-dates&gt;&lt;date&gt;MAY&lt;/date&gt;&lt;/pub-dates&gt;&lt;/dates&gt;&lt;isbn&gt;0022-2429&amp;#xD;1547-7185 J9 - J MARKETING&lt;/isbn&gt;&lt;accession-num&gt;WOS:000317803800006&lt;/accession-num&gt;&lt;urls&gt;&lt;/urls&gt;&lt;custom3&gt;Oregon State University&amp;#xD;Drexel University&amp;#xD;Monmouth University&lt;/custom3&gt;&lt;electronic-resource-num&gt;10.1509/jm.11.0510&lt;/electronic-resource-num&gt;&lt;language&gt;English&lt;/language&gt;&lt;/record&gt;&lt;/Cite&gt;&lt;/EndNote&gt;</w:instrText>
      </w:r>
      <w:r w:rsidRPr="00A50C2F">
        <w:rPr>
          <w:bCs/>
          <w:iCs/>
          <w:sz w:val="26"/>
          <w:szCs w:val="26"/>
        </w:rPr>
        <w:fldChar w:fldCharType="separate"/>
      </w:r>
      <w:r w:rsidRPr="00A50C2F">
        <w:rPr>
          <w:bCs/>
          <w:noProof/>
          <w:sz w:val="26"/>
          <w:szCs w:val="26"/>
        </w:rPr>
        <w:t>Puzakova et al. (2013)</w:t>
      </w:r>
      <w:r w:rsidRPr="00A50C2F">
        <w:rPr>
          <w:bCs/>
          <w:iCs/>
          <w:sz w:val="26"/>
          <w:szCs w:val="26"/>
        </w:rPr>
        <w:fldChar w:fldCharType="end"/>
      </w:r>
      <w:r w:rsidRPr="00A50C2F">
        <w:rPr>
          <w:bCs/>
          <w:sz w:val="26"/>
          <w:szCs w:val="26"/>
        </w:rPr>
        <w:t xml:space="preserve"> debated that consumers are more likely to evaluate negatively anthropomorphized brands that perform product wrongdoings. </w:t>
      </w:r>
      <w:r w:rsidRPr="00A50C2F">
        <w:rPr>
          <w:bCs/>
          <w:iCs/>
          <w:sz w:val="26"/>
          <w:szCs w:val="26"/>
        </w:rPr>
        <w:fldChar w:fldCharType="begin"/>
      </w:r>
      <w:r w:rsidRPr="00A50C2F">
        <w:rPr>
          <w:bCs/>
          <w:sz w:val="26"/>
          <w:szCs w:val="26"/>
        </w:rPr>
        <w:instrText xml:space="preserve"> ADDIN EN.CITE &lt;EndNote&gt;&lt;Cite AuthorYear="1"&gt;&lt;Author&gt;Puzakova&lt;/Author&gt;&lt;Year&gt;2018&lt;/Year&gt;&lt;RecNum&gt;120&lt;/RecNum&gt;&lt;DisplayText&gt;Puzakova and Aggarwal (2018)&lt;/DisplayText&gt;&lt;record&gt;&lt;rec-number&gt;120&lt;/rec-number&gt;&lt;foreign-keys&gt;&lt;key app="EN" db-id="559fzaf0osetwre0zdnp9ppmtsvxsrapvw9f" timestamp="1687016697"&gt;120&lt;/key&gt;&lt;/foreign-keys&gt;&lt;ref-type name="Journal Article"&gt;17&lt;/ref-type&gt;&lt;contributors&gt;&lt;authors&gt;&lt;author&gt;Puzakova, M.&lt;/author&gt;&lt;author&gt;Aggarwal, P.&lt;/author&gt;&lt;/authors&gt;&lt;/contributors&gt;&lt;auth-address&gt;Lehigh Univ, Mkt, Coll Business &amp;amp; Econ, Dept Mkt, 621 Taylor St, Bethlehem, PA 18015 USA&amp;#xD;Univ Toronto, Mkt, Dept Management, 1265 Mil Trail, Scarborough, ON M1C 1A4, Canada&lt;/auth-address&gt;&lt;titles&gt;&lt;title&gt;Brands as Rivals: Consumer Pursuit of Distinctiveness and the Role of Brand Anthropomorphism&lt;/title&gt;&lt;secondary-title&gt;JOURNAL OF CONSUMER RESEARCH&lt;/secondary-title&gt;&lt;/titles&gt;&lt;periodical&gt;&lt;full-title&gt;Journal of Consumer Research&lt;/full-title&gt;&lt;/periodical&gt;&lt;pages&gt;869-888&lt;/pages&gt;&lt;volume&gt;45&lt;/volume&gt;&lt;number&gt;4&lt;/number&gt;&lt;keywords&gt;&lt;keyword&gt;brand anthropomorphism&lt;/keyword&gt;&lt;keyword&gt;distinctiveness motive&lt;/keyword&gt;&lt;keyword&gt;agency in identity expression&lt;/keyword&gt;&lt;keyword&gt;SELF-DETERMINATION&lt;/keyword&gt;&lt;keyword&gt;SCALE DEVELOPMENT&lt;/keyword&gt;&lt;keyword&gt;UNIQUENESS&lt;/keyword&gt;&lt;keyword&gt;IDENTITY&lt;/keyword&gt;&lt;keyword&gt;NEED&lt;/keyword&gt;&lt;keyword&gt;COMPETENCE&lt;/keyword&gt;&lt;keyword&gt;MOTIVATION&lt;/keyword&gt;&lt;keyword&gt;MIND&lt;/keyword&gt;&lt;keyword&gt;AUTONOMY&lt;/keyword&gt;&lt;keyword&gt;BEHAVIOR&lt;/keyword&gt;&lt;/keywords&gt;&lt;dates&gt;&lt;year&gt;2018&lt;/year&gt;&lt;pub-dates&gt;&lt;date&gt;DEC&lt;/date&gt;&lt;/pub-dates&gt;&lt;/dates&gt;&lt;isbn&gt;0093-5301&amp;#xD;1537-5277 J9 - J CONSUM RES&lt;/isbn&gt;&lt;accession-num&gt;WOS:000456672000011&lt;/accession-num&gt;&lt;urls&gt;&lt;/urls&gt;&lt;custom3&gt;Lehigh University&amp;#xD;University of Toronto&amp;#xD;University Toronto Scarborough&lt;/custom3&gt;&lt;electronic-resource-num&gt;10.1093/jcr/ucy035&lt;/electronic-resource-num&gt;&lt;language&gt;English&lt;/language&gt;&lt;/record&gt;&lt;/Cite&gt;&lt;/EndNote&gt;</w:instrText>
      </w:r>
      <w:r w:rsidRPr="00A50C2F">
        <w:rPr>
          <w:bCs/>
          <w:iCs/>
          <w:sz w:val="26"/>
          <w:szCs w:val="26"/>
        </w:rPr>
        <w:fldChar w:fldCharType="separate"/>
      </w:r>
      <w:r w:rsidRPr="00A50C2F">
        <w:rPr>
          <w:bCs/>
          <w:noProof/>
          <w:sz w:val="26"/>
          <w:szCs w:val="26"/>
        </w:rPr>
        <w:t>Puzakova and Aggarwal (2018)</w:t>
      </w:r>
      <w:r w:rsidRPr="00A50C2F">
        <w:rPr>
          <w:bCs/>
          <w:iCs/>
          <w:sz w:val="26"/>
          <w:szCs w:val="26"/>
        </w:rPr>
        <w:fldChar w:fldCharType="end"/>
      </w:r>
      <w:r w:rsidRPr="00A50C2F">
        <w:rPr>
          <w:bCs/>
          <w:sz w:val="26"/>
          <w:szCs w:val="26"/>
        </w:rPr>
        <w:t xml:space="preserve"> further argued that adopting brand anthropomorphism when consumers' distinctiveness motives are salient will dilute consumers' sense of agency. As a result, anthropomorphizing a distinctive brand is causing a detrimental effect on consumer identity expression. </w:t>
      </w:r>
      <w:r w:rsidRPr="00A50C2F">
        <w:rPr>
          <w:bCs/>
          <w:iCs/>
          <w:sz w:val="26"/>
          <w:szCs w:val="26"/>
        </w:rPr>
        <w:fldChar w:fldCharType="begin"/>
      </w:r>
      <w:r w:rsidRPr="00A50C2F">
        <w:rPr>
          <w:bCs/>
          <w:sz w:val="26"/>
          <w:szCs w:val="26"/>
        </w:rPr>
        <w:instrText xml:space="preserve"> ADDIN EN.CITE &lt;EndNote&gt;&lt;Cite AuthorYear="1"&gt;&lt;Author&gt;Kwak&lt;/Author&gt;&lt;Year&gt;2015&lt;/Year&gt;&lt;RecNum&gt;29&lt;/RecNum&gt;&lt;DisplayText&gt;Kwak et al. (2015)&lt;/DisplayText&gt;&lt;record&gt;&lt;rec-number&gt;29&lt;/rec-number&gt;&lt;foreign-keys&gt;&lt;key app="EN" db-id="559fzaf0osetwre0zdnp9ppmtsvxsrapvw9f" timestamp="1687016697"&gt;29&lt;/key&gt;&lt;/foreign-keys&gt;&lt;ref-type name="Journal Article"&gt;17&lt;/ref-type&gt;&lt;contributors&gt;&lt;authors&gt;&lt;author&gt;Kwak, H.&lt;/author&gt;&lt;author&gt;Puzakova, M.&lt;/author&gt;&lt;author&gt;Rocereto, J. F.&lt;/author&gt;&lt;/authors&gt;&lt;/contributors&gt;&lt;auth-address&gt;Drexel Univ, LeBow Coll Business, Mkt, Philadelphia, PA 19104 USA&amp;#xD;Lehigh Univ, Coll Business &amp;amp; Econ, Mkt, Bethlehem, PA USA&amp;#xD;Monmouth Univ, Leon Hess Business Sch, Mkt, Long Branch, NJ 07764 USA&lt;/auth-address&gt;&lt;titles&gt;&lt;title&gt;Better Not Smile at the Price: The Differential Role of Brand Anthropomorphization on Perceived Price Fairness&lt;/title&gt;&lt;secondary-title&gt;JOURNAL OF MARKETING&lt;/secondary-title&gt;&lt;/titles&gt;&lt;periodical&gt;&lt;full-title&gt;Journal of Marketing&lt;/full-title&gt;&lt;/periodical&gt;&lt;pages&gt;56-76&lt;/pages&gt;&lt;volume&gt;79&lt;/volume&gt;&lt;number&gt;4&lt;/number&gt;&lt;keywords&gt;&lt;keyword&gt;price fairness&lt;/keyword&gt;&lt;keyword&gt;brand anthropomorphization&lt;/keyword&gt;&lt;keyword&gt;agency-communion orientation&lt;/keyword&gt;&lt;keyword&gt;consumer-brand relationship norms&lt;/keyword&gt;&lt;keyword&gt;RELATIONSHIP NORMS&lt;/keyword&gt;&lt;keyword&gt;GENDER-DIFFERENCES&lt;/keyword&gt;&lt;keyword&gt;PERCEPTIONS&lt;/keyword&gt;&lt;keyword&gt;INFORMATION&lt;/keyword&gt;&lt;keyword&gt;JUSTICE&lt;/keyword&gt;&lt;keyword&gt;COMMUNION&lt;/keyword&gt;&lt;keyword&gt;CONSUMERS&lt;/keyword&gt;&lt;keyword&gt;BEHAVIOR&lt;/keyword&gt;&lt;keyword&gt;UNFAIR&lt;/keyword&gt;&lt;keyword&gt;AGENCY&lt;/keyword&gt;&lt;/keywords&gt;&lt;dates&gt;&lt;year&gt;2015&lt;/year&gt;&lt;pub-dates&gt;&lt;date&gt;JUL&lt;/date&gt;&lt;/pub-dates&gt;&lt;/dates&gt;&lt;isbn&gt;0022-2429&amp;#xD;1547-7185 J9 - J MARKETING&lt;/isbn&gt;&lt;accession-num&gt;WOS:000360209900004&lt;/accession-num&gt;&lt;urls&gt;&lt;/urls&gt;&lt;custom3&gt;Drexel University&amp;#xD;Lehigh University&amp;#xD;Monmouth University&lt;/custom3&gt;&lt;electronic-resource-num&gt;10.1509/jm.13.0410&lt;/electronic-resource-num&gt;&lt;language&gt;English&lt;/language&gt;&lt;/record&gt;&lt;/Cite&gt;&lt;/EndNote&gt;</w:instrText>
      </w:r>
      <w:r w:rsidRPr="00A50C2F">
        <w:rPr>
          <w:bCs/>
          <w:iCs/>
          <w:sz w:val="26"/>
          <w:szCs w:val="26"/>
        </w:rPr>
        <w:fldChar w:fldCharType="separate"/>
      </w:r>
      <w:r w:rsidRPr="00A50C2F">
        <w:rPr>
          <w:bCs/>
          <w:noProof/>
          <w:sz w:val="26"/>
          <w:szCs w:val="26"/>
        </w:rPr>
        <w:t>Kwak et al. (2015)</w:t>
      </w:r>
      <w:r w:rsidRPr="00A50C2F">
        <w:rPr>
          <w:bCs/>
          <w:iCs/>
          <w:sz w:val="26"/>
          <w:szCs w:val="26"/>
        </w:rPr>
        <w:fldChar w:fldCharType="end"/>
      </w:r>
      <w:r w:rsidRPr="00A50C2F">
        <w:rPr>
          <w:bCs/>
          <w:sz w:val="26"/>
          <w:szCs w:val="26"/>
        </w:rPr>
        <w:t xml:space="preserve"> extend the work of </w:t>
      </w:r>
      <w:r w:rsidRPr="00A50C2F">
        <w:rPr>
          <w:bCs/>
          <w:iCs/>
          <w:sz w:val="26"/>
          <w:szCs w:val="26"/>
        </w:rPr>
        <w:fldChar w:fldCharType="begin"/>
      </w:r>
      <w:r w:rsidRPr="00A50C2F">
        <w:rPr>
          <w:bCs/>
          <w:sz w:val="26"/>
          <w:szCs w:val="26"/>
        </w:rPr>
        <w:instrText xml:space="preserve"> ADDIN EN.CITE &lt;EndNote&gt;&lt;Cite AuthorYear="1"&gt;&lt;Author&gt;Puzakova&lt;/Author&gt;&lt;Year&gt;2013&lt;/Year&gt;&lt;RecNum&gt;12&lt;/RecNum&gt;&lt;DisplayText&gt;Puzakova et al. (2013)&lt;/DisplayText&gt;&lt;record&gt;&lt;rec-number&gt;12&lt;/rec-number&gt;&lt;foreign-keys&gt;&lt;key app="EN" db-id="559fzaf0osetwre0zdnp9ppmtsvxsrapvw9f" timestamp="1687016697"&gt;12&lt;/key&gt;&lt;/foreign-keys&gt;&lt;ref-type name="Journal Article"&gt;17&lt;/ref-type&gt;&lt;contributors&gt;&lt;authors&gt;&lt;author&gt;Puzakova, M.&lt;/author&gt;&lt;author&gt;Kwak, H.&lt;/author&gt;&lt;author&gt;Rocereto, J. F.&lt;/author&gt;&lt;/authors&gt;&lt;/contributors&gt;&lt;auth-address&gt;Oregon State Univ, Coll Business, Corvallis, OR 97331 USA&amp;#xD;Drexel Univ, LeBow Coll Business, Philadelphia, PA USA&amp;#xD;Monmouth Univ, Leon Hess Business Sch, W Long Branch, NJ USA&lt;/auth-address&gt;&lt;titles&gt;&lt;title&gt;When Humanizing Brands Goes Wrong: The Detrimental Effect of Brand Anthropomorphization Amid Product Wrongdoings&lt;/title&gt;&lt;secondary-title&gt;JOURNAL OF MARKETING&lt;/secondary-title&gt;&lt;/titles&gt;&lt;periodical&gt;&lt;full-title&gt;Journal of Marketing&lt;/full-title&gt;&lt;/periodical&gt;&lt;pages&gt;81-100&lt;/pages&gt;&lt;volume&gt;77&lt;/volume&gt;&lt;number&gt;3&lt;/number&gt;&lt;keywords&gt;&lt;keyword&gt;brand anthropomorphization&lt;/keyword&gt;&lt;keyword&gt;implicit theory&lt;/keyword&gt;&lt;keyword&gt;negative publicity&lt;/keyword&gt;&lt;keyword&gt;product wrongdoings&lt;/keyword&gt;&lt;keyword&gt;response strategies&lt;/keyword&gt;&lt;keyword&gt;LAY THEORIES&lt;/keyword&gt;&lt;keyword&gt;IMPLICIT THEORIES&lt;/keyword&gt;&lt;keyword&gt;PERSON THEORIES&lt;/keyword&gt;&lt;keyword&gt;MODERATING ROLE&lt;/keyword&gt;&lt;keyword&gt;ATTRIBUTIONS&lt;/keyword&gt;&lt;keyword&gt;APOLOGY&lt;/keyword&gt;&lt;keyword&gt;IMPACT&lt;/keyword&gt;&lt;keyword&gt;MIND&lt;/keyword&gt;&lt;keyword&gt;EXPRESSIONS&lt;/keyword&gt;&lt;keyword&gt;PUBLICITY&lt;/keyword&gt;&lt;/keywords&gt;&lt;dates&gt;&lt;year&gt;2013&lt;/year&gt;&lt;pub-dates&gt;&lt;date&gt;MAY&lt;/date&gt;&lt;/pub-dates&gt;&lt;/dates&gt;&lt;isbn&gt;0022-2429&amp;#xD;1547-7185 J9 - J MARKETING&lt;/isbn&gt;&lt;accession-num&gt;WOS:000317803800006&lt;/accession-num&gt;&lt;urls&gt;&lt;/urls&gt;&lt;custom3&gt;Oregon State University&amp;#xD;Drexel University&amp;#xD;Monmouth University&lt;/custom3&gt;&lt;electronic-resource-num&gt;10.1509/jm.11.0510&lt;/electronic-resource-num&gt;&lt;language&gt;English&lt;/language&gt;&lt;/record&gt;&lt;/Cite&gt;&lt;/EndNote&gt;</w:instrText>
      </w:r>
      <w:r w:rsidRPr="00A50C2F">
        <w:rPr>
          <w:bCs/>
          <w:iCs/>
          <w:sz w:val="26"/>
          <w:szCs w:val="26"/>
        </w:rPr>
        <w:fldChar w:fldCharType="separate"/>
      </w:r>
      <w:r w:rsidRPr="00A50C2F">
        <w:rPr>
          <w:bCs/>
          <w:noProof/>
          <w:sz w:val="26"/>
          <w:szCs w:val="26"/>
        </w:rPr>
        <w:t>Puzakova et al. (2013)</w:t>
      </w:r>
      <w:r w:rsidRPr="00A50C2F">
        <w:rPr>
          <w:bCs/>
          <w:iCs/>
          <w:sz w:val="26"/>
          <w:szCs w:val="26"/>
        </w:rPr>
        <w:fldChar w:fldCharType="end"/>
      </w:r>
      <w:r w:rsidRPr="00A50C2F">
        <w:rPr>
          <w:bCs/>
          <w:sz w:val="26"/>
          <w:szCs w:val="26"/>
        </w:rPr>
        <w:t xml:space="preserve"> and examine the impact of brand humanization on consumers' price sensitivity. Notably, he found that when consumers are self-focused (i.e., agency-oriented), they are more likely to perceive the unfairness of price increases from the anthropomorphized brands. Recently, </w:t>
      </w:r>
      <w:r w:rsidRPr="00A50C2F">
        <w:rPr>
          <w:bCs/>
          <w:iCs/>
          <w:sz w:val="26"/>
          <w:szCs w:val="26"/>
        </w:rPr>
        <w:fldChar w:fldCharType="begin"/>
      </w:r>
      <w:r w:rsidR="0077656E" w:rsidRPr="00A50C2F">
        <w:rPr>
          <w:bCs/>
          <w:iCs/>
          <w:sz w:val="26"/>
          <w:szCs w:val="26"/>
        </w:rPr>
        <w:instrText xml:space="preserve"> ADDIN EN.CITE &lt;EndNote&gt;&lt;Cite AuthorYear="1"&gt;&lt;Author&gt;Herak&lt;/Author&gt;&lt;Year&gt;2020&lt;/Year&gt;&lt;RecNum&gt;47&lt;/RecNum&gt;&lt;DisplayText&gt;Herak et al. (2020)&lt;/DisplayText&gt;&lt;record&gt;&lt;rec-number&gt;47&lt;/rec-number&gt;&lt;foreign-keys&gt;&lt;key app="EN" db-id="559fzaf0osetwre0zdnp9ppmtsvxsrapvw9f" timestamp="1687016697"&gt;47&lt;/key&gt;&lt;/foreign-keys&gt;&lt;ref-type name="Journal Article"&gt;17&lt;/ref-type&gt;&lt;contributors&gt;&lt;authors&gt;&lt;author&gt;Herak, I.&lt;/author&gt;&lt;author&gt;Kervyn, N.&lt;/author&gt;&lt;author&gt;Thomson, M.&lt;/author&gt;&lt;/authors&gt;&lt;/contributors&gt;&lt;auth-address&gt;Catholic Univ Louvain, Louvain La Neuve, Belgium&amp;#xD;Western Univ, London, ON, Canada&lt;/auth-address&gt;&lt;titles&gt;&lt;title&gt;Pairing People with Products: Anthropomorphizing the Object, Dehumanizing the Person&lt;/title&gt;&lt;secondary-title&gt;JOURNAL OF CONSUMER PSYCHOLOGY&lt;/secondary-title&gt;&lt;/titles&gt;&lt;periodical&gt;&lt;full-title&gt;Journal of Consumer Psychology&lt;/full-title&gt;&lt;/periodical&gt;&lt;pages&gt;125-139&lt;/pages&gt;&lt;volume&gt;30&lt;/volume&gt;&lt;number&gt;1&lt;/number&gt;&lt;keywords&gt;&lt;keyword&gt;Anthropomorphism&lt;/keyword&gt;&lt;keyword&gt;Dehumanization&lt;/keyword&gt;&lt;keyword&gt;Branding&lt;/keyword&gt;&lt;keyword&gt;UNIQUELY HUMAN EMOTIONS&lt;/keyword&gt;&lt;keyword&gt;MIND&lt;/keyword&gt;&lt;keyword&gt;BRANDS&lt;/keyword&gt;&lt;keyword&gt;ATTRIBUTION&lt;/keyword&gt;&lt;keyword&gt;HUMANITY&lt;/keyword&gt;&lt;/keywords&gt;&lt;dates&gt;&lt;year&gt;2020&lt;/year&gt;&lt;pub-dates&gt;&lt;date&gt;JAN&lt;/date&gt;&lt;/pub-dates&gt;&lt;/dates&gt;&lt;isbn&gt;1057-7408&amp;#xD;1532-7663 J9 - J CONSUM PSYCHOL&lt;/isbn&gt;&lt;accession-num&gt;WOS:000483080500001&lt;/accession-num&gt;&lt;urls&gt;&lt;/urls&gt;&lt;custom3&gt;Universite Catholique Louvain&amp;#xD;Western University (University of Western Ontario)&lt;/custom3&gt;&lt;custom6&gt;AUG 2019&lt;/custom6&gt;&lt;electronic-resource-num&gt;10.1002/jcpy.1128&lt;/electronic-resource-num&gt;&lt;language&gt;English&lt;/language&gt;&lt;/record&gt;&lt;/Cite&gt;&lt;/EndNote&gt;</w:instrText>
      </w:r>
      <w:r w:rsidRPr="00A50C2F">
        <w:rPr>
          <w:bCs/>
          <w:iCs/>
          <w:sz w:val="26"/>
          <w:szCs w:val="26"/>
        </w:rPr>
        <w:fldChar w:fldCharType="separate"/>
      </w:r>
      <w:r w:rsidRPr="00A50C2F">
        <w:rPr>
          <w:bCs/>
          <w:noProof/>
          <w:sz w:val="26"/>
          <w:szCs w:val="26"/>
        </w:rPr>
        <w:t>Herak et al. (2020)</w:t>
      </w:r>
      <w:r w:rsidRPr="00A50C2F">
        <w:rPr>
          <w:bCs/>
          <w:iCs/>
          <w:sz w:val="26"/>
          <w:szCs w:val="26"/>
        </w:rPr>
        <w:fldChar w:fldCharType="end"/>
      </w:r>
      <w:r w:rsidRPr="00A50C2F">
        <w:rPr>
          <w:bCs/>
          <w:sz w:val="26"/>
          <w:szCs w:val="26"/>
        </w:rPr>
        <w:t xml:space="preserve"> </w:t>
      </w:r>
      <w:r w:rsidR="00116E6F">
        <w:rPr>
          <w:bCs/>
          <w:sz w:val="26"/>
          <w:szCs w:val="26"/>
        </w:rPr>
        <w:t>demonstrated that pairing an object with a person in an advertisement leads to superior evaluations of the anthropomorphized object, whereas the same pairing results</w:t>
      </w:r>
      <w:r w:rsidR="007E5754">
        <w:rPr>
          <w:bCs/>
          <w:sz w:val="26"/>
          <w:szCs w:val="26"/>
        </w:rPr>
        <w:t xml:space="preserve"> in inferior assessments of the person through</w:t>
      </w:r>
      <w:r w:rsidRPr="00A50C2F">
        <w:rPr>
          <w:bCs/>
          <w:sz w:val="26"/>
          <w:szCs w:val="26"/>
        </w:rPr>
        <w:t xml:space="preserve"> dehumanization. </w:t>
      </w:r>
    </w:p>
    <w:p w14:paraId="7CA71B64" w14:textId="060AC7BB" w:rsidR="006B7047" w:rsidRPr="00A50C2F" w:rsidRDefault="006B7047" w:rsidP="00412359">
      <w:pPr>
        <w:widowControl w:val="0"/>
        <w:snapToGrid w:val="0"/>
        <w:spacing w:line="360" w:lineRule="exact"/>
        <w:ind w:firstLineChars="200" w:firstLine="520"/>
        <w:jc w:val="both"/>
        <w:rPr>
          <w:bCs/>
          <w:iCs/>
          <w:sz w:val="26"/>
          <w:szCs w:val="26"/>
        </w:rPr>
      </w:pPr>
      <w:r w:rsidRPr="00A50C2F">
        <w:rPr>
          <w:bCs/>
          <w:sz w:val="26"/>
          <w:szCs w:val="26"/>
        </w:rPr>
        <w:t xml:space="preserve">Highly influential theories of relevant articles in this cluster were additionally examined. For example, implicit theories refer to </w:t>
      </w:r>
      <w:r w:rsidR="00D35943" w:rsidRPr="00A50C2F">
        <w:rPr>
          <w:bCs/>
          <w:sz w:val="26"/>
          <w:szCs w:val="26"/>
        </w:rPr>
        <w:t>how</w:t>
      </w:r>
      <w:r w:rsidRPr="00A50C2F">
        <w:rPr>
          <w:bCs/>
          <w:sz w:val="26"/>
          <w:szCs w:val="26"/>
        </w:rPr>
        <w:t xml:space="preserve"> consumers attribute behaviors to the stability of personality traits rather than contextual aspects </w:t>
      </w:r>
      <w:r w:rsidRPr="00A50C2F">
        <w:rPr>
          <w:bCs/>
          <w:iCs/>
          <w:sz w:val="26"/>
          <w:szCs w:val="26"/>
        </w:rPr>
        <w:fldChar w:fldCharType="begin"/>
      </w:r>
      <w:r w:rsidRPr="00A50C2F">
        <w:rPr>
          <w:bCs/>
          <w:sz w:val="26"/>
          <w:szCs w:val="26"/>
        </w:rPr>
        <w:instrText xml:space="preserve"> ADDIN EN.CITE &lt;EndNote&gt;&lt;Cite&gt;&lt;Author&gt;Puzakova&lt;/Author&gt;&lt;Year&gt;2013&lt;/Year&gt;&lt;RecNum&gt;12&lt;/RecNum&gt;&lt;DisplayText&gt;(Puzakova et al., 2013)&lt;/DisplayText&gt;&lt;record&gt;&lt;rec-number&gt;12&lt;/rec-number&gt;&lt;foreign-keys&gt;&lt;key app="EN" db-id="559fzaf0osetwre0zdnp9ppmtsvxsrapvw9f" timestamp="1687016697"&gt;12&lt;/key&gt;&lt;/foreign-keys&gt;&lt;ref-type name="Journal Article"&gt;17&lt;/ref-type&gt;&lt;contributors&gt;&lt;authors&gt;&lt;author&gt;Puzakova, M.&lt;/author&gt;&lt;author&gt;Kwak, H.&lt;/author&gt;&lt;author&gt;Rocereto, J. F.&lt;/author&gt;&lt;/authors&gt;&lt;/contributors&gt;&lt;auth-address&gt;Oregon State Univ, Coll Business, Corvallis, OR 97331 USA&amp;#xD;Drexel Univ, LeBow Coll Business, Philadelphia, PA USA&amp;#xD;Monmouth Univ, Leon Hess Business Sch, W Long Branch, NJ USA&lt;/auth-address&gt;&lt;titles&gt;&lt;title&gt;When Humanizing Brands Goes Wrong: The Detrimental Effect of Brand Anthropomorphization Amid Product Wrongdoings&lt;/title&gt;&lt;secondary-title&gt;JOURNAL OF MARKETING&lt;/secondary-title&gt;&lt;/titles&gt;&lt;periodical&gt;&lt;full-title&gt;Journal of Marketing&lt;/full-title&gt;&lt;/periodical&gt;&lt;pages&gt;81-100&lt;/pages&gt;&lt;volume&gt;77&lt;/volume&gt;&lt;number&gt;3&lt;/number&gt;&lt;keywords&gt;&lt;keyword&gt;brand anthropomorphization&lt;/keyword&gt;&lt;keyword&gt;implicit theory&lt;/keyword&gt;&lt;keyword&gt;negative publicity&lt;/keyword&gt;&lt;keyword&gt;product wrongdoings&lt;/keyword&gt;&lt;keyword&gt;response strategies&lt;/keyword&gt;&lt;keyword&gt;LAY THEORIES&lt;/keyword&gt;&lt;keyword&gt;IMPLICIT THEORIES&lt;/keyword&gt;&lt;keyword&gt;PERSON THEORIES&lt;/keyword&gt;&lt;keyword&gt;MODERATING ROLE&lt;/keyword&gt;&lt;keyword&gt;ATTRIBUTIONS&lt;/keyword&gt;&lt;keyword&gt;APOLOGY&lt;/keyword&gt;&lt;keyword&gt;IMPACT&lt;/keyword&gt;&lt;keyword&gt;MIND&lt;/keyword&gt;&lt;keyword&gt;EXPRESSIONS&lt;/keyword&gt;&lt;keyword&gt;PUBLICITY&lt;/keyword&gt;&lt;/keywords&gt;&lt;dates&gt;&lt;year&gt;2013&lt;/year&gt;&lt;pub-dates&gt;&lt;date&gt;MAY&lt;/date&gt;&lt;/pub-dates&gt;&lt;/dates&gt;&lt;isbn&gt;0022-2429&amp;#xD;1547-7185 J9 - J MARKETING&lt;/isbn&gt;&lt;accession-num&gt;WOS:000317803800006&lt;/accession-num&gt;&lt;urls&gt;&lt;/urls&gt;&lt;custom3&gt;Oregon State University&amp;#xD;Drexel University&amp;#xD;Monmouth University&lt;/custom3&gt;&lt;electronic-resource-num&gt;10.1509/jm.11.0510&lt;/electronic-resource-num&gt;&lt;language&gt;English&lt;/language&gt;&lt;/record&gt;&lt;/Cite&gt;&lt;/EndNote&gt;</w:instrText>
      </w:r>
      <w:r w:rsidRPr="00A50C2F">
        <w:rPr>
          <w:bCs/>
          <w:iCs/>
          <w:sz w:val="26"/>
          <w:szCs w:val="26"/>
        </w:rPr>
        <w:fldChar w:fldCharType="separate"/>
      </w:r>
      <w:r w:rsidRPr="00A50C2F">
        <w:rPr>
          <w:bCs/>
          <w:noProof/>
          <w:sz w:val="26"/>
          <w:szCs w:val="26"/>
        </w:rPr>
        <w:t>(Puzakova et al., 2013)</w:t>
      </w:r>
      <w:r w:rsidRPr="00A50C2F">
        <w:rPr>
          <w:bCs/>
          <w:iCs/>
          <w:sz w:val="26"/>
          <w:szCs w:val="26"/>
        </w:rPr>
        <w:fldChar w:fldCharType="end"/>
      </w:r>
      <w:r w:rsidRPr="00A50C2F">
        <w:rPr>
          <w:bCs/>
          <w:sz w:val="26"/>
          <w:szCs w:val="26"/>
        </w:rPr>
        <w:t>. Studies on implicit theories (Han et al</w:t>
      </w:r>
      <w:r w:rsidR="00D35943" w:rsidRPr="00A50C2F">
        <w:rPr>
          <w:bCs/>
          <w:sz w:val="26"/>
          <w:szCs w:val="26"/>
        </w:rPr>
        <w:t>.,</w:t>
      </w:r>
      <w:r w:rsidRPr="00A50C2F">
        <w:rPr>
          <w:bCs/>
          <w:sz w:val="26"/>
          <w:szCs w:val="26"/>
        </w:rPr>
        <w:t xml:space="preserve"> 2019; Kim &amp; McGill, 2018) reveal that consumers' distinct beliefs (i.e., entity theorists versus incremental theorists) strongly influence individuals' attitudes and behaviors toward anthropomorphic brands. Adopting other theories</w:t>
      </w:r>
      <w:r w:rsidR="007E5754">
        <w:rPr>
          <w:bCs/>
          <w:sz w:val="26"/>
          <w:szCs w:val="26"/>
        </w:rPr>
        <w:t>,</w:t>
      </w:r>
      <w:r w:rsidRPr="00A50C2F">
        <w:rPr>
          <w:bCs/>
          <w:sz w:val="26"/>
          <w:szCs w:val="26"/>
        </w:rPr>
        <w:t xml:space="preserve"> such as justice reasoning theory </w:t>
      </w:r>
      <w:r w:rsidRPr="00A50C2F">
        <w:rPr>
          <w:bCs/>
          <w:iCs/>
          <w:sz w:val="26"/>
          <w:szCs w:val="26"/>
        </w:rPr>
        <w:fldChar w:fldCharType="begin"/>
      </w:r>
      <w:r w:rsidRPr="00A50C2F">
        <w:rPr>
          <w:bCs/>
          <w:sz w:val="26"/>
          <w:szCs w:val="26"/>
        </w:rPr>
        <w:instrText xml:space="preserve"> ADDIN EN.CITE &lt;EndNote&gt;&lt;Cite&gt;&lt;Author&gt;Kwak&lt;/Author&gt;&lt;Year&gt;2015&lt;/Year&gt;&lt;RecNum&gt;29&lt;/RecNum&gt;&lt;DisplayText&gt;(Kwak et al., 2015)&lt;/DisplayText&gt;&lt;record&gt;&lt;rec-number&gt;29&lt;/rec-number&gt;&lt;foreign-keys&gt;&lt;key app="EN" db-id="559fzaf0osetwre0zdnp9ppmtsvxsrapvw9f" timestamp="1687016697"&gt;29&lt;/key&gt;&lt;/foreign-keys&gt;&lt;ref-type name="Journal Article"&gt;17&lt;/ref-type&gt;&lt;contributors&gt;&lt;authors&gt;&lt;author&gt;Kwak, H.&lt;/author&gt;&lt;author&gt;Puzakova, M.&lt;/author&gt;&lt;author&gt;Rocereto, J. F.&lt;/author&gt;&lt;/authors&gt;&lt;/contributors&gt;&lt;auth-address&gt;Drexel Univ, LeBow Coll Business, Mkt, Philadelphia, PA 19104 USA&amp;#xD;Lehigh Univ, Coll Business &amp;amp; Econ, Mkt, Bethlehem, PA USA&amp;#xD;Monmouth Univ, Leon Hess Business Sch, Mkt, Long Branch, NJ 07764 USA&lt;/auth-address&gt;&lt;titles&gt;&lt;title&gt;Better Not Smile at the Price: The Differential Role of Brand Anthropomorphization on Perceived Price Fairness&lt;/title&gt;&lt;secondary-title&gt;JOURNAL OF MARKETING&lt;/secondary-title&gt;&lt;/titles&gt;&lt;periodical&gt;&lt;full-title&gt;Journal of Marketing&lt;/full-title&gt;&lt;/periodical&gt;&lt;pages&gt;56-76&lt;/pages&gt;&lt;volume&gt;79&lt;/volume&gt;&lt;number&gt;4&lt;/number&gt;&lt;keywords&gt;&lt;keyword&gt;price fairness&lt;/keyword&gt;&lt;keyword&gt;brand anthropomorphization&lt;/keyword&gt;&lt;keyword&gt;agency-communion orientation&lt;/keyword&gt;&lt;keyword&gt;consumer-brand relationship norms&lt;/keyword&gt;&lt;keyword&gt;RELATIONSHIP NORMS&lt;/keyword&gt;&lt;keyword&gt;GENDER-DIFFERENCES&lt;/keyword&gt;&lt;keyword&gt;PERCEPTIONS&lt;/keyword&gt;&lt;keyword&gt;INFORMATION&lt;/keyword&gt;&lt;keyword&gt;JUSTICE&lt;/keyword&gt;&lt;keyword&gt;COMMUNION&lt;/keyword&gt;&lt;keyword&gt;CONSUMERS&lt;/keyword&gt;&lt;keyword&gt;BEHAVIOR&lt;/keyword&gt;&lt;keyword&gt;UNFAIR&lt;/keyword&gt;&lt;keyword&gt;AGENCY&lt;/keyword&gt;&lt;/keywords&gt;&lt;dates&gt;&lt;year&gt;2015&lt;/year&gt;&lt;pub-dates&gt;&lt;date&gt;JUL&lt;/date&gt;&lt;/pub-dates&gt;&lt;/dates&gt;&lt;isbn&gt;0022-2429&amp;#xD;1547-7185 J9 - J MARKETING&lt;/isbn&gt;&lt;accession-num&gt;WOS:000360209900004&lt;/accession-num&gt;&lt;urls&gt;&lt;/urls&gt;&lt;custom3&gt;Drexel University&amp;#xD;Lehigh University&amp;#xD;Monmouth University&lt;/custom3&gt;&lt;electronic-resource-num&gt;10.1509/jm.13.0410&lt;/electronic-resource-num&gt;&lt;language&gt;English&lt;/language&gt;&lt;/record&gt;&lt;/Cite&gt;&lt;/EndNote&gt;</w:instrText>
      </w:r>
      <w:r w:rsidRPr="00A50C2F">
        <w:rPr>
          <w:bCs/>
          <w:iCs/>
          <w:sz w:val="26"/>
          <w:szCs w:val="26"/>
        </w:rPr>
        <w:fldChar w:fldCharType="separate"/>
      </w:r>
      <w:r w:rsidRPr="00A50C2F">
        <w:rPr>
          <w:bCs/>
          <w:noProof/>
          <w:sz w:val="26"/>
          <w:szCs w:val="26"/>
        </w:rPr>
        <w:t>(Kwak et al., 2015)</w:t>
      </w:r>
      <w:r w:rsidRPr="00A50C2F">
        <w:rPr>
          <w:bCs/>
          <w:iCs/>
          <w:sz w:val="26"/>
          <w:szCs w:val="26"/>
        </w:rPr>
        <w:fldChar w:fldCharType="end"/>
      </w:r>
      <w:r w:rsidRPr="00A50C2F">
        <w:rPr>
          <w:bCs/>
          <w:sz w:val="26"/>
          <w:szCs w:val="26"/>
        </w:rPr>
        <w:t xml:space="preserve">, equity theory, and social exchange theory </w:t>
      </w:r>
      <w:r w:rsidRPr="00A50C2F">
        <w:rPr>
          <w:bCs/>
          <w:iCs/>
          <w:sz w:val="26"/>
          <w:szCs w:val="26"/>
        </w:rPr>
        <w:fldChar w:fldCharType="begin">
          <w:fldData xml:space="preserve">PEVuZE5vdGU+PENpdGU+PEF1dGhvcj5Ld2FrPC9BdXRob3I+PFllYXI+MjAxNzwvWWVhcj48UmVj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</w:fldData>
        </w:fldChar>
      </w:r>
      <w:r w:rsidR="0077656E" w:rsidRPr="00A50C2F">
        <w:rPr>
          <w:bCs/>
          <w:iCs/>
          <w:sz w:val="26"/>
          <w:szCs w:val="26"/>
        </w:rPr>
        <w:instrText xml:space="preserve"> ADDIN EN.CITE </w:instrText>
      </w:r>
      <w:r w:rsidR="0077656E" w:rsidRPr="00A50C2F">
        <w:rPr>
          <w:bCs/>
          <w:iCs/>
          <w:sz w:val="26"/>
          <w:szCs w:val="26"/>
        </w:rPr>
        <w:fldChar w:fldCharType="begin">
          <w:fldData xml:space="preserve">PEVuZE5vdGU+PENpdGU+PEF1dGhvcj5Ld2FrPC9BdXRob3I+PFllYXI+MjAxNzwvWWVhcj48UmVj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</w:fldData>
        </w:fldChar>
      </w:r>
      <w:r w:rsidR="0077656E" w:rsidRPr="00A50C2F">
        <w:rPr>
          <w:bCs/>
          <w:iCs/>
          <w:sz w:val="26"/>
          <w:szCs w:val="26"/>
        </w:rPr>
        <w:instrText xml:space="preserve"> ADDIN EN.CITE.DATA </w:instrText>
      </w:r>
      <w:r w:rsidR="0077656E" w:rsidRPr="00A50C2F">
        <w:rPr>
          <w:bCs/>
          <w:iCs/>
          <w:sz w:val="26"/>
          <w:szCs w:val="26"/>
        </w:rPr>
      </w:r>
      <w:r w:rsidR="0077656E" w:rsidRPr="00A50C2F">
        <w:rPr>
          <w:bCs/>
          <w:iCs/>
          <w:sz w:val="26"/>
          <w:szCs w:val="26"/>
        </w:rPr>
        <w:fldChar w:fldCharType="end"/>
      </w:r>
      <w:r w:rsidRPr="00A50C2F">
        <w:rPr>
          <w:bCs/>
          <w:iCs/>
          <w:sz w:val="26"/>
          <w:szCs w:val="26"/>
        </w:rPr>
      </w:r>
      <w:r w:rsidRPr="00A50C2F">
        <w:rPr>
          <w:bCs/>
          <w:iCs/>
          <w:sz w:val="26"/>
          <w:szCs w:val="26"/>
        </w:rPr>
        <w:fldChar w:fldCharType="separate"/>
      </w:r>
      <w:r w:rsidRPr="00A50C2F">
        <w:rPr>
          <w:bCs/>
          <w:noProof/>
          <w:sz w:val="26"/>
          <w:szCs w:val="26"/>
        </w:rPr>
        <w:t>(Kwak et al., 2017)</w:t>
      </w:r>
      <w:r w:rsidRPr="00A50C2F">
        <w:rPr>
          <w:bCs/>
          <w:iCs/>
          <w:sz w:val="26"/>
          <w:szCs w:val="26"/>
        </w:rPr>
        <w:fldChar w:fldCharType="end"/>
      </w:r>
      <w:r w:rsidRPr="00A50C2F">
        <w:rPr>
          <w:bCs/>
          <w:sz w:val="26"/>
          <w:szCs w:val="26"/>
        </w:rPr>
        <w:t>, researchers indicated that people's values and goals could range in focus from self-interests (i.e., agency orientation) to other-</w:t>
      </w:r>
      <w:r w:rsidRPr="00412359">
        <w:rPr>
          <w:rStyle w:val="shorttext"/>
        </w:rPr>
        <w:t>oriented</w:t>
      </w:r>
      <w:r w:rsidRPr="00A50C2F">
        <w:rPr>
          <w:bCs/>
          <w:sz w:val="26"/>
          <w:szCs w:val="26"/>
        </w:rPr>
        <w:t xml:space="preserve"> (i.e., communion orientation), which in turn regulated the real-world consequences of brand anthropomorphism. </w:t>
      </w:r>
      <w:r w:rsidRPr="00A50C2F">
        <w:rPr>
          <w:bCs/>
          <w:i/>
          <w:sz w:val="26"/>
          <w:szCs w:val="26"/>
        </w:rPr>
        <w:t xml:space="preserve"> </w:t>
      </w:r>
    </w:p>
    <w:p w14:paraId="31D2D19A" w14:textId="11132019" w:rsidR="006B7047" w:rsidRPr="00A50C2F" w:rsidRDefault="006B7047" w:rsidP="00412359">
      <w:pPr>
        <w:widowControl w:val="0"/>
        <w:snapToGrid w:val="0"/>
        <w:spacing w:line="360" w:lineRule="exact"/>
        <w:ind w:firstLineChars="200" w:firstLine="520"/>
        <w:jc w:val="both"/>
        <w:rPr>
          <w:bCs/>
          <w:iCs/>
          <w:sz w:val="26"/>
          <w:szCs w:val="26"/>
        </w:rPr>
      </w:pPr>
      <w:r w:rsidRPr="00A50C2F">
        <w:rPr>
          <w:bCs/>
          <w:sz w:val="26"/>
          <w:szCs w:val="26"/>
        </w:rPr>
        <w:t>In identifying future lines of research, we found</w:t>
      </w:r>
      <w:r w:rsidRPr="00A50C2F">
        <w:rPr>
          <w:bCs/>
          <w:i/>
          <w:sz w:val="26"/>
          <w:szCs w:val="26"/>
        </w:rPr>
        <w:t xml:space="preserve"> </w:t>
      </w:r>
      <w:r w:rsidR="007E5754">
        <w:rPr>
          <w:bCs/>
          <w:sz w:val="26"/>
          <w:szCs w:val="26"/>
        </w:rPr>
        <w:t>that although brand anthropomorphism represents a crucial role in the consumer behavior literature, its actu</w:t>
      </w:r>
      <w:r w:rsidRPr="00A50C2F">
        <w:rPr>
          <w:bCs/>
          <w:sz w:val="26"/>
          <w:szCs w:val="26"/>
        </w:rPr>
        <w:t xml:space="preserve">al impact has remained largely unexplored. Researchers may desire to investigate the downstream consequences of anthropomorphizing, which not only depend on humanlike characteristics but also involve types of anthropomorphism (i.e., partial, literal, and accidental) </w:t>
      </w:r>
      <w:r w:rsidRPr="00A50C2F">
        <w:rPr>
          <w:bCs/>
          <w:iCs/>
          <w:sz w:val="26"/>
          <w:szCs w:val="26"/>
        </w:rPr>
        <w:fldChar w:fldCharType="begin"/>
      </w:r>
      <w:r w:rsidRPr="00A50C2F">
        <w:rPr>
          <w:bCs/>
          <w:sz w:val="26"/>
          <w:szCs w:val="26"/>
        </w:rPr>
        <w:instrText xml:space="preserve"> ADDIN EN.CITE &lt;EndNote&gt;&lt;Cite&gt;&lt;Author&gt;Aggarwal&lt;/Author&gt;&lt;Year&gt;2007&lt;/Year&gt;&lt;RecNum&gt;271&lt;/RecNum&gt;&lt;DisplayText&gt;(Aggarwal &amp;amp; McGill, 2007)&lt;/DisplayText&gt;&lt;record&gt;&lt;rec-number&gt;271&lt;/rec-number&gt;&lt;foreign-keys&gt;&lt;key app="EN" db-id="559fzaf0osetwre0zdnp9ppmtsvxsrapvw9f" timestamp="1687016697"&gt;271&lt;/key&gt;&lt;/foreign-keys&gt;&lt;ref-type name="Journal Article"&gt;17&lt;/ref-type&gt;&lt;contributors&gt;&lt;authors&gt;&lt;author&gt;Aggarwal, P.&lt;/author&gt;&lt;author&gt;McGill, A. L.&lt;/author&gt;&lt;/authors&gt;&lt;/contributors&gt;&lt;auth-address&gt;Univ Toronto, Div Management, Scarborough, ON M1C 1A4, Canada&amp;#xD;Univ Chicago, Grad Sch Business, Chicago, IL 60637 USA&lt;/auth-address&gt;&lt;titles&gt;&lt;title&gt;Is that car smiling at me? Schema congruity as a basis for evaluating anthropomorphized products&lt;/title&gt;&lt;secondary-title&gt;JOURNAL OF CONSUMER RESEARCH&lt;/secondary-title&gt;&lt;/titles&gt;&lt;periodical&gt;&lt;full-title&gt;Journal of Consumer Research&lt;/full-title&gt;&lt;/periodical&gt;&lt;pages&gt;468-479&lt;/pages&gt;&lt;volume&gt;34&lt;/volume&gt;&lt;number&gt;4&lt;/number&gt;&lt;keywords&gt;&lt;keyword&gt;NATURAL CATEGORIES&lt;/keyword&gt;&lt;keyword&gt;PERCEPTION&lt;/keyword&gt;&lt;keyword&gt;BEHAVIOR&lt;/keyword&gt;&lt;keyword&gt;JUDGMENTS&lt;/keyword&gt;&lt;keyword&gt;COMPUTERS&lt;/keyword&gt;&lt;keyword&gt;CONSUMERS&lt;/keyword&gt;&lt;keyword&gt;OBJECTS&lt;/keyword&gt;&lt;keyword&gt;BRANDS&lt;/keyword&gt;&lt;/keywords&gt;&lt;dates&gt;&lt;year&gt;2007&lt;/year&gt;&lt;pub-dates&gt;&lt;date&gt;DEC&lt;/date&gt;&lt;/pub-dates&gt;&lt;/dates&gt;&lt;isbn&gt;0093-5301 J9 - J CONSUM RES&lt;/isbn&gt;&lt;accession-num&gt;WOS:000252244200004&lt;/accession-num&gt;&lt;urls&gt;&lt;/urls&gt;&lt;custom3&gt;University of Toronto&amp;#xD;University Toronto Scarborough&amp;#xD;University of Chicago&lt;/custom3&gt;&lt;electronic-resource-num&gt;10.1086/518544&lt;/electronic-resource-num&gt;&lt;language&gt;English&lt;/language&gt;&lt;/record&gt;&lt;/Cite&gt;&lt;/EndNote&gt;</w:instrText>
      </w:r>
      <w:r w:rsidRPr="00A50C2F">
        <w:rPr>
          <w:bCs/>
          <w:iCs/>
          <w:sz w:val="26"/>
          <w:szCs w:val="26"/>
        </w:rPr>
        <w:fldChar w:fldCharType="separate"/>
      </w:r>
      <w:r w:rsidRPr="00A50C2F">
        <w:rPr>
          <w:bCs/>
          <w:noProof/>
          <w:sz w:val="26"/>
          <w:szCs w:val="26"/>
        </w:rPr>
        <w:t xml:space="preserve">(Aggarwal &amp; McGill, </w:t>
      </w:r>
      <w:r w:rsidRPr="00412359">
        <w:rPr>
          <w:rStyle w:val="shorttext"/>
        </w:rPr>
        <w:t>2007</w:t>
      </w:r>
      <w:r w:rsidRPr="00A50C2F">
        <w:rPr>
          <w:bCs/>
          <w:noProof/>
          <w:sz w:val="26"/>
          <w:szCs w:val="26"/>
        </w:rPr>
        <w:t>)</w:t>
      </w:r>
      <w:r w:rsidRPr="00A50C2F">
        <w:rPr>
          <w:bCs/>
          <w:iCs/>
          <w:sz w:val="26"/>
          <w:szCs w:val="26"/>
        </w:rPr>
        <w:fldChar w:fldCharType="end"/>
      </w:r>
      <w:r w:rsidRPr="00A50C2F">
        <w:rPr>
          <w:bCs/>
          <w:sz w:val="26"/>
          <w:szCs w:val="26"/>
        </w:rPr>
        <w:t xml:space="preserve"> and</w:t>
      </w:r>
      <w:r w:rsidR="00D35943" w:rsidRPr="00A50C2F">
        <w:rPr>
          <w:bCs/>
          <w:sz w:val="26"/>
          <w:szCs w:val="26"/>
        </w:rPr>
        <w:t xml:space="preserve"> </w:t>
      </w:r>
      <w:r w:rsidRPr="00A50C2F">
        <w:rPr>
          <w:bCs/>
          <w:sz w:val="26"/>
          <w:szCs w:val="26"/>
        </w:rPr>
        <w:t xml:space="preserve">/or types of brands (e.g., corporate brands, endorsed brands, individual brands). In addition, we suggest </w:t>
      </w:r>
      <w:r w:rsidR="007E5754">
        <w:rPr>
          <w:bCs/>
          <w:sz w:val="26"/>
          <w:szCs w:val="26"/>
        </w:rPr>
        <w:t>that scholars observe the non-traditional outcomes of brand anthropomorphism, such as pride, happiness, and life satisfaction, which</w:t>
      </w:r>
      <w:r w:rsidRPr="00A50C2F">
        <w:rPr>
          <w:bCs/>
          <w:sz w:val="26"/>
          <w:szCs w:val="26"/>
        </w:rPr>
        <w:t xml:space="preserve"> facilitate customer well-being </w:t>
      </w:r>
      <w:r w:rsidRPr="00A50C2F">
        <w:rPr>
          <w:bCs/>
          <w:iCs/>
          <w:sz w:val="26"/>
          <w:szCs w:val="26"/>
        </w:rPr>
        <w:fldChar w:fldCharType="begin">
          <w:fldData xml:space="preserve">PEVuZE5vdGU+PENpdGU+PEF1dGhvcj5CYWdvenppPC9BdXRob3I+PFllYXI+MjAyMTwvWWVhcj48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</w:fldData>
        </w:fldChar>
      </w:r>
      <w:r w:rsidRPr="00A50C2F">
        <w:rPr>
          <w:bCs/>
          <w:sz w:val="26"/>
          <w:szCs w:val="26"/>
        </w:rPr>
        <w:instrText xml:space="preserve"> ADDIN EN.CITE </w:instrText>
      </w:r>
      <w:r w:rsidRPr="00A50C2F">
        <w:rPr>
          <w:bCs/>
          <w:iCs/>
          <w:sz w:val="26"/>
          <w:szCs w:val="26"/>
        </w:rPr>
        <w:fldChar w:fldCharType="begin">
          <w:fldData xml:space="preserve">PEVuZE5vdGU+PENpdGU+PEF1dGhvcj5CYWdvenppPC9BdXRob3I+PFllYXI+MjAyMTwvWWVhcj48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</w:fldData>
        </w:fldChar>
      </w:r>
      <w:r w:rsidRPr="00A50C2F">
        <w:rPr>
          <w:bCs/>
          <w:sz w:val="26"/>
          <w:szCs w:val="26"/>
        </w:rPr>
        <w:instrText xml:space="preserve"> ADDIN EN.CITE.DATA </w:instrText>
      </w:r>
      <w:r w:rsidRPr="00A50C2F">
        <w:rPr>
          <w:bCs/>
          <w:iCs/>
          <w:sz w:val="26"/>
          <w:szCs w:val="26"/>
        </w:rPr>
      </w:r>
      <w:r w:rsidRPr="00A50C2F">
        <w:rPr>
          <w:bCs/>
          <w:iCs/>
          <w:sz w:val="26"/>
          <w:szCs w:val="26"/>
        </w:rPr>
        <w:fldChar w:fldCharType="end"/>
      </w:r>
      <w:r w:rsidRPr="00A50C2F">
        <w:rPr>
          <w:bCs/>
          <w:iCs/>
          <w:sz w:val="26"/>
          <w:szCs w:val="26"/>
        </w:rPr>
      </w:r>
      <w:r w:rsidRPr="00A50C2F">
        <w:rPr>
          <w:bCs/>
          <w:iCs/>
          <w:sz w:val="26"/>
          <w:szCs w:val="26"/>
        </w:rPr>
        <w:fldChar w:fldCharType="separate"/>
      </w:r>
      <w:r w:rsidRPr="00A50C2F">
        <w:rPr>
          <w:bCs/>
          <w:noProof/>
          <w:sz w:val="26"/>
          <w:szCs w:val="26"/>
        </w:rPr>
        <w:t>(Bagozzi et al., 2021; Blut et al., 2021)</w:t>
      </w:r>
      <w:r w:rsidRPr="00A50C2F">
        <w:rPr>
          <w:bCs/>
          <w:iCs/>
          <w:sz w:val="26"/>
          <w:szCs w:val="26"/>
        </w:rPr>
        <w:fldChar w:fldCharType="end"/>
      </w:r>
      <w:r w:rsidRPr="00A50C2F">
        <w:rPr>
          <w:bCs/>
          <w:sz w:val="26"/>
          <w:szCs w:val="26"/>
        </w:rPr>
        <w:t xml:space="preserve">. Future studies also consider the influence of brand anthropomorphism on </w:t>
      </w:r>
      <w:r w:rsidR="007E5754">
        <w:rPr>
          <w:bCs/>
          <w:sz w:val="26"/>
          <w:szCs w:val="26"/>
        </w:rPr>
        <w:t>stakeholders other than</w:t>
      </w:r>
      <w:r w:rsidRPr="00A50C2F">
        <w:rPr>
          <w:bCs/>
          <w:sz w:val="26"/>
          <w:szCs w:val="26"/>
        </w:rPr>
        <w:t xml:space="preserve"> consumers </w:t>
      </w:r>
      <w:r w:rsidRPr="00A50C2F">
        <w:rPr>
          <w:bCs/>
          <w:iCs/>
          <w:sz w:val="26"/>
          <w:szCs w:val="26"/>
        </w:rPr>
        <w:fldChar w:fldCharType="begin"/>
      </w:r>
      <w:r w:rsidRPr="00A50C2F">
        <w:rPr>
          <w:bCs/>
          <w:sz w:val="26"/>
          <w:szCs w:val="26"/>
        </w:rPr>
        <w:instrText xml:space="preserve"> ADDIN EN.CITE &lt;EndNote&gt;&lt;Cite&gt;&lt;Author&gt;Sharma&lt;/Author&gt;&lt;Year&gt;2022&lt;/Year&gt;&lt;RecNum&gt;26&lt;/RecNum&gt;&lt;DisplayText&gt;(Sharma &amp;amp; Rahman, 2022)&lt;/DisplayText&gt;&lt;record&gt;&lt;rec-number&gt;26&lt;/rec-number&gt;&lt;foreign-keys&gt;&lt;key app="EN" db-id="559fzaf0osetwre0zdnp9ppmtsvxsrapvw9f" timestamp="1687016697"&gt;26&lt;/key&gt;&lt;/foreign-keys&gt;&lt;ref-type name="Journal Article"&gt;17&lt;/ref-type&gt;&lt;contributors&gt;&lt;authors&gt;&lt;author&gt;Sharma, M.&lt;/author&gt;&lt;author&gt;Rahman, Z.&lt;/author&gt;&lt;/authors&gt;&lt;/contributors&gt;&lt;auth-address&gt;Indian Inst Technol Roorkee, Dept Management Studies, Roorkee, Uttarakhand, India&lt;/auth-address&gt;&lt;titles&gt;&lt;title&gt;Anthropomorphic brand management: An integrated review and research agenda&lt;/title&gt;&lt;secondary-title&gt;JOURNAL OF BUSINESS RESEARCH&lt;/secondary-title&gt;&lt;/titles&gt;&lt;periodical&gt;&lt;full-title&gt;Journal of Business Research&lt;/full-title&gt;&lt;/periodical&gt;&lt;pages&gt;463-475&lt;/pages&gt;&lt;volume&gt;149&lt;/volume&gt;&lt;keywords&gt;&lt;keyword&gt;Designed brand anthropomorphism&lt;/keyword&gt;&lt;keyword&gt;Perceived brand anthropomorphism&lt;/keyword&gt;&lt;keyword&gt;Brand humanization&lt;/keyword&gt;&lt;keyword&gt;Anthropomorphic marketing&lt;/keyword&gt;&lt;keyword&gt;Anthropomorphic brand strategy&lt;/keyword&gt;&lt;keyword&gt;SOCIAL MEDIA&lt;/keyword&gt;&lt;keyword&gt;PERSONALITY-TRAITS&lt;/keyword&gt;&lt;keyword&gt;CONSUMER&lt;/keyword&gt;&lt;keyword&gt;PERSONIFICATION&lt;/keyword&gt;&lt;keyword&gt;PERCEPTIONS&lt;/keyword&gt;&lt;keyword&gt;WARMTH&lt;/keyword&gt;&lt;keyword&gt;SELF&lt;/keyword&gt;&lt;keyword&gt;CUSTOMERS&lt;/keyword&gt;&lt;keyword&gt;FRAMEWORK&lt;/keyword&gt;&lt;keyword&gt;PRODUCTS&lt;/keyword&gt;&lt;/keywords&gt;&lt;dates&gt;&lt;year&gt;2022&lt;/year&gt;&lt;pub-dates&gt;&lt;date&gt;OCT&lt;/date&gt;&lt;/pub-dates&gt;&lt;/dates&gt;&lt;isbn&gt;0148-2963&amp;#xD;1873-7978 J9 - J BUS RES&lt;/isbn&gt;&lt;accession-num&gt;WOS:000807389800007&lt;/accession-num&gt;&lt;urls&gt;&lt;/urls&gt;&lt;custom3&gt;Indian Institute of Technology System (IIT System)&amp;#xD;Indian Institute of Technology (IIT) - Roorkee&lt;/custom3&gt;&lt;custom6&gt;MAY 2022&lt;/custom6&gt;&lt;electronic-resource-num&gt;10.1016/j.jbusres.2022.05.039&lt;/electronic-resource-num&gt;&lt;language&gt;English&lt;/language&gt;&lt;/record&gt;&lt;/Cite&gt;&lt;/EndNote&gt;</w:instrText>
      </w:r>
      <w:r w:rsidRPr="00A50C2F">
        <w:rPr>
          <w:bCs/>
          <w:iCs/>
          <w:sz w:val="26"/>
          <w:szCs w:val="26"/>
        </w:rPr>
        <w:fldChar w:fldCharType="separate"/>
      </w:r>
      <w:r w:rsidRPr="00A50C2F">
        <w:rPr>
          <w:bCs/>
          <w:noProof/>
          <w:sz w:val="26"/>
          <w:szCs w:val="26"/>
        </w:rPr>
        <w:t>(Sharma &amp; Rahman, 2022)</w:t>
      </w:r>
      <w:r w:rsidRPr="00A50C2F">
        <w:rPr>
          <w:bCs/>
          <w:iCs/>
          <w:sz w:val="26"/>
          <w:szCs w:val="26"/>
        </w:rPr>
        <w:fldChar w:fldCharType="end"/>
      </w:r>
      <w:r w:rsidRPr="00A50C2F">
        <w:rPr>
          <w:bCs/>
          <w:sz w:val="26"/>
          <w:szCs w:val="26"/>
        </w:rPr>
        <w:t xml:space="preserve">. Additionally, transformative research can examine the role of consumers and employees in co-creating anthropomorphic brand meaning </w:t>
      </w:r>
      <w:r w:rsidRPr="00A50C2F">
        <w:rPr>
          <w:bCs/>
          <w:iCs/>
          <w:sz w:val="26"/>
          <w:szCs w:val="26"/>
        </w:rPr>
        <w:fldChar w:fldCharType="begin"/>
      </w:r>
      <w:r w:rsidRPr="00A50C2F">
        <w:rPr>
          <w:bCs/>
          <w:sz w:val="26"/>
          <w:szCs w:val="26"/>
        </w:rPr>
        <w:instrText xml:space="preserve"> ADDIN EN.CITE &lt;EndNote&gt;&lt;Cite&gt;&lt;Author&gt;Sharma&lt;/Author&gt;&lt;Year&gt;2022&lt;/Year&gt;&lt;RecNum&gt;26&lt;/RecNum&gt;&lt;DisplayText&gt;(Sharma &amp;amp; Rahman, 2022)&lt;/DisplayText&gt;&lt;record&gt;&lt;rec-number&gt;26&lt;/rec-number&gt;&lt;foreign-keys&gt;&lt;key app="EN" db-id="559fzaf0osetwre0zdnp9ppmtsvxsrapvw9f" timestamp="1687016697"&gt;26&lt;/key&gt;&lt;/foreign-keys&gt;&lt;ref-type name="Journal Article"&gt;17&lt;/ref-type&gt;&lt;contributors&gt;&lt;authors&gt;&lt;author&gt;Sharma, M.&lt;/author&gt;&lt;author&gt;Rahman, Z.&lt;/author&gt;&lt;/authors&gt;&lt;/contributors&gt;&lt;auth-address&gt;Indian Inst Technol Roorkee, Dept Management Studies, Roorkee, Uttarakhand, India&lt;/auth-address&gt;&lt;titles&gt;&lt;title&gt;Anthropomorphic brand management: An integrated review and research agenda&lt;/title&gt;&lt;secondary-title&gt;JOURNAL OF BUSINESS RESEARCH&lt;/secondary-title&gt;&lt;/titles&gt;&lt;periodical&gt;&lt;full-title&gt;Journal of Business Research&lt;/full-title&gt;&lt;/periodical&gt;&lt;pages&gt;463-475&lt;/pages&gt;&lt;volume&gt;149&lt;/volume&gt;&lt;keywords&gt;&lt;keyword&gt;Designed brand anthropomorphism&lt;/keyword&gt;&lt;keyword&gt;Perceived brand anthropomorphism&lt;/keyword&gt;&lt;keyword&gt;Brand humanization&lt;/keyword&gt;&lt;keyword&gt;Anthropomorphic marketing&lt;/keyword&gt;&lt;keyword&gt;Anthropomorphic brand strategy&lt;/keyword&gt;&lt;keyword&gt;SOCIAL MEDIA&lt;/keyword&gt;&lt;keyword&gt;PERSONALITY-TRAITS&lt;/keyword&gt;&lt;keyword&gt;CONSUMER&lt;/keyword&gt;&lt;keyword&gt;PERSONIFICATION&lt;/keyword&gt;&lt;keyword&gt;PERCEPTIONS&lt;/keyword&gt;&lt;keyword&gt;WARMTH&lt;/keyword&gt;&lt;keyword&gt;SELF&lt;/keyword&gt;&lt;keyword&gt;CUSTOMERS&lt;/keyword&gt;&lt;keyword&gt;FRAMEWORK&lt;/keyword&gt;&lt;keyword&gt;PRODUCTS&lt;/keyword&gt;&lt;/keywords&gt;&lt;dates&gt;&lt;year&gt;2022&lt;/year&gt;&lt;pub-dates&gt;&lt;date&gt;OCT&lt;/date&gt;&lt;/pub-dates&gt;&lt;/dates&gt;&lt;isbn&gt;0148-2963&amp;#xD;1873-7978 J9 - J BUS RES&lt;/isbn&gt;&lt;accession-num&gt;WOS:000807389800007&lt;/accession-num&gt;&lt;urls&gt;&lt;/urls&gt;&lt;custom3&gt;Indian Institute of Technology System (IIT System)&amp;#xD;Indian Institute of Technology (IIT) - Roorkee&lt;/custom3&gt;&lt;custom6&gt;MAY 2022&lt;/custom6&gt;&lt;electronic-resource-num&gt;10.1016/j.jbusres.2022.05.039&lt;/electronic-resource-num&gt;&lt;language&gt;English&lt;/language&gt;&lt;/record&gt;&lt;/Cite&gt;&lt;/EndNote&gt;</w:instrText>
      </w:r>
      <w:r w:rsidRPr="00A50C2F">
        <w:rPr>
          <w:bCs/>
          <w:iCs/>
          <w:sz w:val="26"/>
          <w:szCs w:val="26"/>
        </w:rPr>
        <w:fldChar w:fldCharType="separate"/>
      </w:r>
      <w:r w:rsidRPr="00A50C2F">
        <w:rPr>
          <w:bCs/>
          <w:noProof/>
          <w:sz w:val="26"/>
          <w:szCs w:val="26"/>
        </w:rPr>
        <w:t>(Sharma &amp; Rahman, 2022)</w:t>
      </w:r>
      <w:r w:rsidRPr="00A50C2F">
        <w:rPr>
          <w:bCs/>
          <w:iCs/>
          <w:sz w:val="26"/>
          <w:szCs w:val="26"/>
        </w:rPr>
        <w:fldChar w:fldCharType="end"/>
      </w:r>
      <w:r w:rsidRPr="00A50C2F">
        <w:rPr>
          <w:bCs/>
          <w:sz w:val="26"/>
          <w:szCs w:val="26"/>
        </w:rPr>
        <w:t>.</w:t>
      </w:r>
    </w:p>
    <w:p w14:paraId="7FBFC799" w14:textId="52A8D60F" w:rsidR="006B7047" w:rsidRDefault="006B7047" w:rsidP="00412359">
      <w:pPr>
        <w:widowControl w:val="0"/>
        <w:snapToGrid w:val="0"/>
        <w:spacing w:line="360" w:lineRule="exact"/>
        <w:ind w:firstLineChars="200" w:firstLine="520"/>
        <w:jc w:val="both"/>
        <w:rPr>
          <w:bCs/>
          <w:sz w:val="26"/>
          <w:szCs w:val="26"/>
        </w:rPr>
      </w:pPr>
      <w:r w:rsidRPr="00A50C2F">
        <w:rPr>
          <w:bCs/>
          <w:sz w:val="26"/>
          <w:szCs w:val="26"/>
        </w:rPr>
        <w:t>Regarding the detrimental effects of brand anthropomorphism, psychologists should a</w:t>
      </w:r>
      <w:r w:rsidR="007E5754">
        <w:rPr>
          <w:bCs/>
          <w:sz w:val="26"/>
          <w:szCs w:val="26"/>
        </w:rPr>
        <w:t>ss</w:t>
      </w:r>
      <w:r w:rsidRPr="00A50C2F">
        <w:rPr>
          <w:bCs/>
          <w:sz w:val="26"/>
          <w:szCs w:val="26"/>
        </w:rPr>
        <w:t xml:space="preserve">ess novel and untested factors, such as consumer vulnerability or loss of self-control, that hinder customer well-being </w:t>
      </w:r>
      <w:r w:rsidRPr="00A50C2F">
        <w:rPr>
          <w:bCs/>
          <w:iCs/>
          <w:sz w:val="26"/>
          <w:szCs w:val="26"/>
        </w:rPr>
        <w:fldChar w:fldCharType="begin"/>
      </w:r>
      <w:r w:rsidRPr="00A50C2F">
        <w:rPr>
          <w:bCs/>
          <w:sz w:val="26"/>
          <w:szCs w:val="26"/>
        </w:rPr>
        <w:instrText xml:space="preserve"> ADDIN EN.CITE &lt;EndNote&gt;&lt;Cite&gt;&lt;Author&gt;Blut&lt;/Author&gt;&lt;Year&gt;2021&lt;/Year&gt;&lt;RecNum&gt;395&lt;/RecNum&gt;&lt;DisplayText&gt;(Blut et al., 2021)&lt;/DisplayText&gt;&lt;record&gt;&lt;rec-number&gt;395&lt;/rec-number&gt;&lt;foreign-keys&gt;&lt;key app="EN" db-id="559fzaf0osetwre0zdnp9ppmtsvxsrapvw9f" timestamp="1696324670"&gt;395&lt;/key&gt;&lt;/foreign-keys&gt;&lt;ref-type name="Journal Article"&gt;17&lt;/ref-type&gt;&lt;contributors&gt;&lt;authors&gt;&lt;author&gt;Blut, Markus&lt;/author&gt;&lt;author&gt;Wang, Cheng&lt;/author&gt;&lt;author&gt;Wünderlich, Nancy V.&lt;/author&gt;&lt;author&gt;Brock, Christian&lt;/author&gt;&lt;/authors&gt;&lt;/contributors&gt;&lt;titles&gt;&lt;title&gt;Understanding anthropomorphism in service provision: a meta-analysis of physical robots, chatbots, and other AI&lt;/title&gt;&lt;secondary-title&gt;Journal of the Academy of Marketing Science&lt;/secondary-title&gt;&lt;/titles&gt;&lt;periodical&gt;&lt;full-title&gt;Journal of the Academy of Marketing Science&lt;/full-title&gt;&lt;/periodical&gt;&lt;pages&gt;632-658&lt;/pages&gt;&lt;volume&gt;49&lt;/volume&gt;&lt;number&gt;4&lt;/number&gt;&lt;dates&gt;&lt;year&gt;2021&lt;/year&gt;&lt;pub-dates&gt;&lt;date&gt;2021/07/01&lt;/date&gt;&lt;/pub-dates&gt;&lt;/dates&gt;&lt;isbn&gt;1552-7824&lt;/isbn&gt;&lt;urls&gt;&lt;related-urls&gt;&lt;url&gt;https://doi.org/10.1007/s11747-020-00762-y&lt;/url&gt;&lt;/related-urls&gt;&lt;/urls&gt;&lt;electronic-resource-num&gt;10.1007/s11747-020-00762-y&lt;/electronic-resource-num&gt;&lt;/record&gt;&lt;/Cite&gt;&lt;/EndNote&gt;</w:instrText>
      </w:r>
      <w:r w:rsidRPr="00A50C2F">
        <w:rPr>
          <w:bCs/>
          <w:iCs/>
          <w:sz w:val="26"/>
          <w:szCs w:val="26"/>
        </w:rPr>
        <w:fldChar w:fldCharType="separate"/>
      </w:r>
      <w:r w:rsidRPr="00A50C2F">
        <w:rPr>
          <w:bCs/>
          <w:noProof/>
          <w:sz w:val="26"/>
          <w:szCs w:val="26"/>
        </w:rPr>
        <w:t>(Blut et al., 2021)</w:t>
      </w:r>
      <w:r w:rsidRPr="00A50C2F">
        <w:rPr>
          <w:bCs/>
          <w:iCs/>
          <w:sz w:val="26"/>
          <w:szCs w:val="26"/>
        </w:rPr>
        <w:fldChar w:fldCharType="end"/>
      </w:r>
      <w:r w:rsidRPr="00A50C2F">
        <w:rPr>
          <w:bCs/>
          <w:sz w:val="26"/>
          <w:szCs w:val="26"/>
        </w:rPr>
        <w:t xml:space="preserve">. Moreover, studying the impacts of brand anthropomorphism on customer responses to branded product failures should merit further attention from academic authors </w:t>
      </w:r>
      <w:r w:rsidRPr="00A50C2F">
        <w:rPr>
          <w:bCs/>
          <w:iCs/>
          <w:sz w:val="26"/>
          <w:szCs w:val="26"/>
        </w:rPr>
        <w:fldChar w:fldCharType="begin"/>
      </w:r>
      <w:r w:rsidRPr="00A50C2F">
        <w:rPr>
          <w:bCs/>
          <w:sz w:val="26"/>
          <w:szCs w:val="26"/>
        </w:rPr>
        <w:instrText xml:space="preserve"> ADDIN EN.CITE &lt;EndNote&gt;&lt;Cite&gt;&lt;Author&gt;Blut&lt;/Author&gt;&lt;Year&gt;2021&lt;/Year&gt;&lt;RecNum&gt;395&lt;/RecNum&gt;&lt;DisplayText&gt;(Blut et al., 2021)&lt;/DisplayText&gt;&lt;record&gt;&lt;rec-number&gt;395&lt;/rec-number&gt;&lt;foreign-keys&gt;&lt;key app="EN" db-id="559fzaf0osetwre0zdnp9ppmtsvxsrapvw9f" timestamp="1696324670"&gt;395&lt;/key&gt;&lt;/foreign-keys&gt;&lt;ref-type name="Journal Article"&gt;17&lt;/ref-type&gt;&lt;contributors&gt;&lt;authors&gt;&lt;author&gt;Blut, Markus&lt;/author&gt;&lt;author&gt;Wang, Cheng&lt;/author&gt;&lt;author&gt;Wünderlich, Nancy V.&lt;/author&gt;&lt;author&gt;Brock, Christian&lt;/author&gt;&lt;/authors&gt;&lt;/contributors&gt;&lt;titles&gt;&lt;title&gt;Understanding anthropomorphism in service provision: a meta-analysis of physical robots, chatbots, and other AI&lt;/title&gt;&lt;secondary-title&gt;Journal of the Academy of Marketing Science&lt;/secondary-title&gt;&lt;/titles&gt;&lt;periodical&gt;&lt;full-title&gt;Journal of the Academy of Marketing Science&lt;/full-title&gt;&lt;/periodical&gt;&lt;pages&gt;632-658&lt;/pages&gt;&lt;volume&gt;49&lt;/volume&gt;&lt;number&gt;4&lt;/number&gt;&lt;dates&gt;&lt;year&gt;2021&lt;/year&gt;&lt;pub-dates&gt;&lt;date&gt;2021/07/01&lt;/date&gt;&lt;/pub-dates&gt;&lt;/dates&gt;&lt;isbn&gt;1552-7824&lt;/isbn&gt;&lt;urls&gt;&lt;related-urls&gt;&lt;url&gt;https://doi.org/10.1007/s11747-020-00762-y&lt;/url&gt;&lt;/related-urls&gt;&lt;/urls&gt;&lt;electronic-resource-num&gt;10.1007/s11747-020-00762-y&lt;/electronic-resource-num&gt;&lt;/record&gt;&lt;/Cite&gt;&lt;/EndNote&gt;</w:instrText>
      </w:r>
      <w:r w:rsidRPr="00A50C2F">
        <w:rPr>
          <w:bCs/>
          <w:iCs/>
          <w:sz w:val="26"/>
          <w:szCs w:val="26"/>
        </w:rPr>
        <w:fldChar w:fldCharType="separate"/>
      </w:r>
      <w:r w:rsidRPr="00A50C2F">
        <w:rPr>
          <w:bCs/>
          <w:noProof/>
          <w:sz w:val="26"/>
          <w:szCs w:val="26"/>
        </w:rPr>
        <w:t>(Blut et al., 2021)</w:t>
      </w:r>
      <w:r w:rsidRPr="00A50C2F">
        <w:rPr>
          <w:bCs/>
          <w:iCs/>
          <w:sz w:val="26"/>
          <w:szCs w:val="26"/>
        </w:rPr>
        <w:fldChar w:fldCharType="end"/>
      </w:r>
      <w:r w:rsidRPr="00A50C2F">
        <w:rPr>
          <w:bCs/>
          <w:sz w:val="26"/>
          <w:szCs w:val="26"/>
        </w:rPr>
        <w:t xml:space="preserve">. In some cases, researchers may find it interesting that the essential factors of anthropomorphism theory related to sociality, </w:t>
      </w:r>
      <w:proofErr w:type="spellStart"/>
      <w:r w:rsidRPr="00A50C2F">
        <w:rPr>
          <w:bCs/>
          <w:sz w:val="26"/>
          <w:szCs w:val="26"/>
        </w:rPr>
        <w:t>effectance</w:t>
      </w:r>
      <w:proofErr w:type="spellEnd"/>
      <w:r w:rsidRPr="00A50C2F">
        <w:rPr>
          <w:bCs/>
          <w:sz w:val="26"/>
          <w:szCs w:val="26"/>
        </w:rPr>
        <w:t xml:space="preserve">, and elicited agent knowledge possibly drive consumers from detaching to re-attaching to a brand </w:t>
      </w:r>
      <w:r w:rsidRPr="00A50C2F">
        <w:rPr>
          <w:bCs/>
          <w:iCs/>
          <w:sz w:val="26"/>
          <w:szCs w:val="26"/>
        </w:rPr>
        <w:fldChar w:fldCharType="begin"/>
      </w:r>
      <w:r w:rsidR="0077656E" w:rsidRPr="00A50C2F">
        <w:rPr>
          <w:bCs/>
          <w:iCs/>
          <w:sz w:val="26"/>
          <w:szCs w:val="26"/>
        </w:rPr>
        <w:instrText xml:space="preserve"> ADDIN EN.CITE &lt;EndNote&gt;&lt;Cite&gt;&lt;Author&gt;MacInnis&lt;/Author&gt;&lt;Year&gt;2017&lt;/Year&gt;&lt;RecNum&gt;15&lt;/RecNum&gt;&lt;DisplayText&gt;(MacInnis &amp;amp;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A50C2F">
        <w:rPr>
          <w:bCs/>
          <w:iCs/>
          <w:sz w:val="26"/>
          <w:szCs w:val="26"/>
        </w:rPr>
        <w:fldChar w:fldCharType="separate"/>
      </w:r>
      <w:r w:rsidRPr="00A50C2F">
        <w:rPr>
          <w:bCs/>
          <w:noProof/>
          <w:sz w:val="26"/>
          <w:szCs w:val="26"/>
        </w:rPr>
        <w:t>(MacInnis &amp; Folkes, 2017)</w:t>
      </w:r>
      <w:r w:rsidRPr="00A50C2F">
        <w:rPr>
          <w:bCs/>
          <w:iCs/>
          <w:sz w:val="26"/>
          <w:szCs w:val="26"/>
        </w:rPr>
        <w:fldChar w:fldCharType="end"/>
      </w:r>
      <w:r w:rsidRPr="00A50C2F">
        <w:rPr>
          <w:bCs/>
          <w:sz w:val="26"/>
          <w:szCs w:val="26"/>
        </w:rPr>
        <w:t>.</w:t>
      </w:r>
    </w:p>
    <w:p w14:paraId="3228DF4F" w14:textId="77777777" w:rsidR="00520ABA" w:rsidRPr="00A50C2F" w:rsidRDefault="00520ABA" w:rsidP="006C55A1">
      <w:pPr>
        <w:spacing w:line="360" w:lineRule="exact"/>
        <w:ind w:firstLine="720"/>
        <w:jc w:val="both"/>
        <w:rPr>
          <w:bCs/>
          <w:iCs/>
          <w:sz w:val="26"/>
          <w:szCs w:val="26"/>
        </w:rPr>
      </w:pPr>
    </w:p>
    <w:p w14:paraId="7B5943CC" w14:textId="77777777" w:rsidR="006B7047" w:rsidRPr="00A50C2F" w:rsidRDefault="006B7047" w:rsidP="006B7047">
      <w:pPr>
        <w:spacing w:line="360" w:lineRule="exact"/>
        <w:rPr>
          <w:b/>
          <w:bCs/>
          <w:sz w:val="26"/>
          <w:szCs w:val="26"/>
        </w:rPr>
      </w:pPr>
      <w:r w:rsidRPr="00A50C2F">
        <w:rPr>
          <w:b/>
          <w:bCs/>
          <w:sz w:val="26"/>
          <w:szCs w:val="26"/>
        </w:rPr>
        <w:t>Cluster 3 - Brand anthropomorphism adopted in the digital context</w:t>
      </w:r>
    </w:p>
    <w:p w14:paraId="2A8AD5D5" w14:textId="0CD6EC39" w:rsidR="006B7047" w:rsidRPr="00A50C2F" w:rsidRDefault="006B7047" w:rsidP="00412359">
      <w:pPr>
        <w:widowControl w:val="0"/>
        <w:snapToGrid w:val="0"/>
        <w:spacing w:line="360" w:lineRule="exact"/>
        <w:ind w:firstLineChars="200" w:firstLine="520"/>
        <w:jc w:val="both"/>
        <w:rPr>
          <w:sz w:val="26"/>
          <w:szCs w:val="26"/>
        </w:rPr>
      </w:pPr>
      <w:r w:rsidRPr="00A50C2F">
        <w:rPr>
          <w:sz w:val="26"/>
          <w:szCs w:val="26"/>
        </w:rPr>
        <w:t xml:space="preserve">The third cluster of bibliographic coupling centers on adopting brand anthropomorphism in the digital context. The current discourse reveals </w:t>
      </w:r>
      <w:r w:rsidR="007E5754">
        <w:rPr>
          <w:sz w:val="26"/>
          <w:szCs w:val="26"/>
        </w:rPr>
        <w:t xml:space="preserve">that </w:t>
      </w:r>
      <w:r w:rsidRPr="00A50C2F">
        <w:rPr>
          <w:sz w:val="26"/>
          <w:szCs w:val="26"/>
        </w:rPr>
        <w:t xml:space="preserve">anthropomorphizing brands/messages in social media settings (e.g., Facebook fan pages) positively </w:t>
      </w:r>
      <w:r w:rsidR="00116E6F">
        <w:rPr>
          <w:sz w:val="26"/>
          <w:szCs w:val="26"/>
        </w:rPr>
        <w:t>influences</w:t>
      </w:r>
      <w:r w:rsidRPr="00A50C2F">
        <w:rPr>
          <w:sz w:val="26"/>
          <w:szCs w:val="26"/>
        </w:rPr>
        <w:t xml:space="preserve"> consumers' attention and engagement (Perez-Vega et al., 2018; </w:t>
      </w:r>
      <w:proofErr w:type="spellStart"/>
      <w:r w:rsidRPr="00A50C2F">
        <w:rPr>
          <w:sz w:val="26"/>
          <w:szCs w:val="26"/>
        </w:rPr>
        <w:t>Sreejesh</w:t>
      </w:r>
      <w:proofErr w:type="spellEnd"/>
      <w:r w:rsidRPr="00A50C2F">
        <w:rPr>
          <w:sz w:val="26"/>
          <w:szCs w:val="26"/>
        </w:rPr>
        <w:t xml:space="preserve"> et al., 2020). Brand anthropomorphism in chatbots has </w:t>
      </w:r>
      <w:r w:rsidR="007E5754">
        <w:rPr>
          <w:sz w:val="26"/>
          <w:szCs w:val="26"/>
        </w:rPr>
        <w:t xml:space="preserve">led to more favorable </w:t>
      </w:r>
      <w:r w:rsidR="007E5754" w:rsidRPr="006C55A1">
        <w:rPr>
          <w:bCs/>
          <w:sz w:val="26"/>
          <w:szCs w:val="26"/>
        </w:rPr>
        <w:t>consumer</w:t>
      </w:r>
      <w:r w:rsidRPr="00A50C2F">
        <w:rPr>
          <w:sz w:val="26"/>
          <w:szCs w:val="26"/>
        </w:rPr>
        <w:t xml:space="preserve"> evaluations </w:t>
      </w:r>
      <w:r w:rsidRPr="00A50C2F">
        <w:rPr>
          <w:sz w:val="26"/>
          <w:szCs w:val="26"/>
        </w:rPr>
        <w:fldChar w:fldCharType="begin"/>
      </w:r>
      <w:r w:rsidRPr="00A50C2F">
        <w:rPr>
          <w:sz w:val="26"/>
          <w:szCs w:val="26"/>
        </w:rPr>
        <w:instrText xml:space="preserve"> ADDIN EN.CITE &lt;EndNote&gt;&lt;Cite&gt;&lt;Author&gt;Tsai&lt;/Author&gt;&lt;Year&gt;2021&lt;/Year&gt;&lt;RecNum&gt;201&lt;/RecNum&gt;&lt;DisplayText&gt;(Tsai et al., 2021)&lt;/DisplayText&gt;&lt;record&gt;&lt;rec-number&gt;201&lt;/rec-number&gt;&lt;foreign-keys&gt;&lt;key app="EN" db-id="559fzaf0osetwre0zdnp9ppmtsvxsrapvw9f" timestamp="1687016697"&gt;201&lt;/key&gt;&lt;/foreign-keys&gt;&lt;ref-type name="Journal Article"&gt;17&lt;/ref-type&gt;&lt;contributors&gt;&lt;authors&gt;&lt;author&gt;Tsai, W. H. S.&lt;/author&gt;&lt;author&gt;Liu, Y.&lt;/author&gt;&lt;author&gt;Chuan, C. H.&lt;/author&gt;&lt;/authors&gt;&lt;/contributors&gt;&lt;auth-address&gt;Univ Miami, Strateg Commun, Coral Gables, FL 33146 USA&amp;#xD;Florida Int Univ, Commun, Miami, FL USA&amp;#xD;Univ Miami, Interact Media, Coral Gables, FL USA&lt;/auth-address&gt;&lt;titles&gt;&lt;title&gt;How chatbots&amp;apos; social presence communication enhances consumer engagement: the mediating role of parasocial interaction and dialogue&lt;/title&gt;&lt;secondary-title&gt;JOURNAL OF RESEARCH IN INTERACTIVE MARKETING&lt;/secondary-title&gt;&lt;/titles&gt;&lt;pages&gt;460-482&lt;/pages&gt;&lt;volume&gt;15&lt;/volume&gt;&lt;number&gt;3&lt;/number&gt;&lt;keywords&gt;&lt;keyword&gt;Chatbot&lt;/keyword&gt;&lt;keyword&gt;Social presence communication&lt;/keyword&gt;&lt;keyword&gt;Anthropomorphism&lt;/keyword&gt;&lt;keyword&gt;User engagement&lt;/keyword&gt;&lt;keyword&gt;Parasocial interaction&lt;/keyword&gt;&lt;keyword&gt;Dialogue&lt;/keyword&gt;&lt;keyword&gt;Brand likeability&lt;/keyword&gt;&lt;keyword&gt;SELF-DISCLOSURE&lt;/keyword&gt;&lt;keyword&gt;MODEL&lt;/keyword&gt;&lt;keyword&gt;CONVERSATIONS&lt;/keyword&gt;&lt;keyword&gt;COMMUNITIES&lt;/keyword&gt;&lt;keyword&gt;RESPONSES&lt;/keyword&gt;&lt;keyword&gt;FACEBOOK&lt;/keyword&gt;&lt;keyword&gt;OUTCOMES&lt;/keyword&gt;&lt;keyword&gt;AVATARS&lt;/keyword&gt;&lt;keyword&gt;STYLES&lt;/keyword&gt;&lt;/keywords&gt;&lt;dates&gt;&lt;year&gt;2021&lt;/year&gt;&lt;pub-dates&gt;&lt;date&gt;JUL 15&lt;/date&gt;&lt;/pub-dates&gt;&lt;/dates&gt;&lt;isbn&gt;2040-7122&amp;#xD;2040-7130 J9 - J RES INTERACT MARK&lt;/isbn&gt;&lt;accession-num&gt;WOS:000663146700001&lt;/accession-num&gt;&lt;urls&gt;&lt;/urls&gt;&lt;custom3&gt;University of Miami&amp;#xD;State University System of Florida&amp;#xD;Florida International University&lt;/custom3&gt;&lt;custom6&gt;JUN 2021&lt;/custom6&gt;&lt;electronic-resource-num&gt;10.1108/JRIM-12-2019-0200&lt;/electronic-resource-num&gt;&lt;language&gt;English&lt;/language&gt;&lt;/record&gt;&lt;/Cite&gt;&lt;/EndNote&gt;</w:instrText>
      </w:r>
      <w:r w:rsidRPr="00A50C2F">
        <w:rPr>
          <w:sz w:val="26"/>
          <w:szCs w:val="26"/>
        </w:rPr>
        <w:fldChar w:fldCharType="separate"/>
      </w:r>
      <w:r w:rsidRPr="00A50C2F">
        <w:rPr>
          <w:noProof/>
          <w:sz w:val="26"/>
          <w:szCs w:val="26"/>
        </w:rPr>
        <w:t>(Tsai et al., 2021)</w:t>
      </w:r>
      <w:r w:rsidRPr="00A50C2F">
        <w:rPr>
          <w:sz w:val="26"/>
          <w:szCs w:val="26"/>
        </w:rPr>
        <w:fldChar w:fldCharType="end"/>
      </w:r>
      <w:r w:rsidRPr="00A50C2F">
        <w:rPr>
          <w:sz w:val="26"/>
          <w:szCs w:val="26"/>
        </w:rPr>
        <w:t xml:space="preserve">. Moreover, the perceived personality of smart devices (i.e., </w:t>
      </w:r>
      <w:r w:rsidRPr="00412359">
        <w:rPr>
          <w:rStyle w:val="shorttext"/>
        </w:rPr>
        <w:t>anthropomorphism</w:t>
      </w:r>
      <w:r w:rsidRPr="00A50C2F">
        <w:rPr>
          <w:sz w:val="26"/>
          <w:szCs w:val="26"/>
        </w:rPr>
        <w:t xml:space="preserve">) is one </w:t>
      </w:r>
      <w:r w:rsidR="00D35943" w:rsidRPr="00A50C2F">
        <w:rPr>
          <w:sz w:val="26"/>
          <w:szCs w:val="26"/>
        </w:rPr>
        <w:t>crucial</w:t>
      </w:r>
      <w:r w:rsidRPr="00A50C2F">
        <w:rPr>
          <w:sz w:val="26"/>
          <w:szCs w:val="26"/>
        </w:rPr>
        <w:t xml:space="preserve"> path driving high trust and acceptance of these innovative technologies </w:t>
      </w:r>
      <w:r w:rsidRPr="00A50C2F">
        <w:rPr>
          <w:sz w:val="26"/>
          <w:szCs w:val="26"/>
        </w:rPr>
        <w:fldChar w:fldCharType="begin"/>
      </w:r>
      <w:r w:rsidRPr="00A50C2F">
        <w:rPr>
          <w:sz w:val="26"/>
          <w:szCs w:val="26"/>
        </w:rPr>
        <w:instrText xml:space="preserve"> ADDIN EN.CITE &lt;EndNote&gt;&lt;Cite&gt;&lt;Author&gt;Foehr&lt;/Author&gt;&lt;Year&gt;2020&lt;/Year&gt;&lt;RecNum&gt;326&lt;/RecNum&gt;&lt;DisplayText&gt;(Foehr &amp;amp; Germelmann, 2020)&lt;/DisplayText&gt;&lt;record&gt;&lt;rec-number&gt;326&lt;/rec-number&gt;&lt;foreign-keys&gt;&lt;key app="EN" db-id="559fzaf0osetwre0zdnp9ppmtsvxsrapvw9f" timestamp="1687016697"&gt;326&lt;/key&gt;&lt;/foreign-keys&gt;&lt;ref-type name="Journal Article"&gt;17&lt;/ref-type&gt;&lt;contributors&gt;&lt;authors&gt;&lt;author&gt;Foehr, J.&lt;/author&gt;&lt;author&gt;Germelmann, C. C.&lt;/author&gt;&lt;/authors&gt;&lt;/contributors&gt;&lt;auth-address&gt;Univ Bayreuth, Dept Mkt &amp;amp; Serv, Univ Str 30, D-95447 Bayreuth, Germany&amp;#xD;Univ Bayreuth, Dept Mkt &amp;amp; Serv, Mkt &amp;amp; Consumer Behav, Univ Str 30, D-95447 Bayreuth, Germany&lt;/auth-address&gt;&lt;titles&gt;&lt;title&gt;Alexa, Can I Trust You? Exploring Consumer Paths to Trust in Smart Voice-Interaction Technologies&lt;/title&gt;&lt;secondary-title&gt;JOURNAL OF THE ASSOCIATION FOR CONSUMER RESEARCH&lt;/secondary-title&gt;&lt;/titles&gt;&lt;periodical&gt;&lt;full-title&gt;Journal of the Association for Consumer Research&lt;/full-title&gt;&lt;/periodical&gt;&lt;pages&gt;181-205&lt;/pages&gt;&lt;volume&gt;5&lt;/volume&gt;&lt;number&gt;2&lt;/number&gt;&lt;keywords&gt;&lt;keyword&gt;ANTHROPOMORPHISM INCREASES TRUST&lt;/keyword&gt;&lt;keyword&gt;SOCIAL RESPONSES&lt;/keyword&gt;&lt;keyword&gt;INTERNET&lt;/keyword&gt;&lt;keyword&gt;USERS&lt;/keyword&gt;&lt;keyword&gt;HOME&lt;/keyword&gt;&lt;keyword&gt;MINDLESSNESS&lt;/keyword&gt;&lt;keyword&gt;EMOTION&lt;/keyword&gt;&lt;keyword&gt;CULTURE&lt;/keyword&gt;&lt;keyword&gt;PRIVACY&lt;/keyword&gt;&lt;keyword&gt;BRANDS&lt;/keyword&gt;&lt;/keywords&gt;&lt;dates&gt;&lt;year&gt;2020&lt;/year&gt;&lt;pub-dates&gt;&lt;date&gt;APR 1&lt;/date&gt;&lt;/pub-dates&gt;&lt;/dates&gt;&lt;isbn&gt;2378-1815&amp;#xD;2378-1823 J9 - J ASSOC CONSUM RES&lt;/isbn&gt;&lt;accession-num&gt;WOS:000882416000005&lt;/accession-num&gt;&lt;urls&gt;&lt;/urls&gt;&lt;custom3&gt;University of Bayreuth&lt;/custom3&gt;&lt;electronic-resource-num&gt;10.1086/707731&lt;/electronic-resource-num&gt;&lt;language&gt;English&lt;/language&gt;&lt;/record&gt;&lt;/Cite&gt;&lt;/EndNote&gt;</w:instrText>
      </w:r>
      <w:r w:rsidRPr="00A50C2F">
        <w:rPr>
          <w:sz w:val="26"/>
          <w:szCs w:val="26"/>
        </w:rPr>
        <w:fldChar w:fldCharType="separate"/>
      </w:r>
      <w:r w:rsidRPr="00A50C2F">
        <w:rPr>
          <w:noProof/>
          <w:sz w:val="26"/>
          <w:szCs w:val="26"/>
        </w:rPr>
        <w:t>(Foehr &amp; Germelmann, 2020)</w:t>
      </w:r>
      <w:r w:rsidRPr="00A50C2F">
        <w:rPr>
          <w:sz w:val="26"/>
          <w:szCs w:val="26"/>
        </w:rPr>
        <w:fldChar w:fldCharType="end"/>
      </w:r>
      <w:r w:rsidRPr="00A50C2F">
        <w:rPr>
          <w:sz w:val="26"/>
          <w:szCs w:val="26"/>
        </w:rPr>
        <w:t xml:space="preserve">. Remarkably, some impactful factors </w:t>
      </w:r>
      <w:r w:rsidR="00D35943" w:rsidRPr="00A50C2F">
        <w:rPr>
          <w:sz w:val="26"/>
          <w:szCs w:val="26"/>
        </w:rPr>
        <w:t>that</w:t>
      </w:r>
      <w:r w:rsidRPr="00A50C2F">
        <w:rPr>
          <w:sz w:val="26"/>
          <w:szCs w:val="26"/>
        </w:rPr>
        <w:t xml:space="preserve"> mediate the relationship between anthropomorphic features and consequent outcomes have been highlighted, such as perceived empathy, interaction quality </w:t>
      </w:r>
      <w:r w:rsidRPr="00A50C2F">
        <w:rPr>
          <w:sz w:val="26"/>
          <w:szCs w:val="26"/>
        </w:rPr>
        <w:fldChar w:fldCharType="begin">
          <w:fldData xml:space="preserve">PEVuZE5vdGU+PENpdGU+PEF1dGhvcj5QZWxhdTwvQXV0aG9yPjxZZWFyPjIwMjE8L1llYXI+PFJl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==
</w:fldData>
        </w:fldChar>
      </w:r>
      <w:r w:rsidRPr="00A50C2F">
        <w:rPr>
          <w:sz w:val="26"/>
          <w:szCs w:val="26"/>
        </w:rPr>
        <w:instrText xml:space="preserve"> ADDIN EN.CITE </w:instrText>
      </w:r>
      <w:r w:rsidRPr="00A50C2F">
        <w:rPr>
          <w:sz w:val="26"/>
          <w:szCs w:val="26"/>
        </w:rPr>
        <w:fldChar w:fldCharType="begin">
          <w:fldData xml:space="preserve">PEVuZE5vdGU+PENpdGU+PEF1dGhvcj5QZWxhdTwvQXV0aG9yPjxZZWFyPjIwMjE8L1llYXI+PFJl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==
</w:fldData>
        </w:fldChar>
      </w:r>
      <w:r w:rsidRPr="00A50C2F">
        <w:rPr>
          <w:sz w:val="26"/>
          <w:szCs w:val="26"/>
        </w:rPr>
        <w:instrText xml:space="preserve"> ADDIN EN.CITE.DATA </w:instrText>
      </w:r>
      <w:r w:rsidRPr="00A50C2F">
        <w:rPr>
          <w:sz w:val="26"/>
          <w:szCs w:val="26"/>
        </w:rPr>
      </w:r>
      <w:r w:rsidRPr="00A50C2F">
        <w:rPr>
          <w:sz w:val="26"/>
          <w:szCs w:val="26"/>
        </w:rPr>
        <w:fldChar w:fldCharType="end"/>
      </w:r>
      <w:r w:rsidRPr="00A50C2F">
        <w:rPr>
          <w:sz w:val="26"/>
          <w:szCs w:val="26"/>
        </w:rPr>
      </w:r>
      <w:r w:rsidRPr="00A50C2F">
        <w:rPr>
          <w:sz w:val="26"/>
          <w:szCs w:val="26"/>
        </w:rPr>
        <w:fldChar w:fldCharType="separate"/>
      </w:r>
      <w:r w:rsidRPr="00A50C2F">
        <w:rPr>
          <w:noProof/>
          <w:sz w:val="26"/>
          <w:szCs w:val="26"/>
        </w:rPr>
        <w:t>(Pelau et al., 2021)</w:t>
      </w:r>
      <w:r w:rsidRPr="00A50C2F">
        <w:rPr>
          <w:sz w:val="26"/>
          <w:szCs w:val="26"/>
        </w:rPr>
        <w:fldChar w:fldCharType="end"/>
      </w:r>
      <w:r w:rsidRPr="00A50C2F">
        <w:rPr>
          <w:sz w:val="26"/>
          <w:szCs w:val="26"/>
        </w:rPr>
        <w:t xml:space="preserve">, perceived dialogue, and prosocial interaction </w:t>
      </w:r>
      <w:r w:rsidRPr="00A50C2F">
        <w:rPr>
          <w:sz w:val="26"/>
          <w:szCs w:val="26"/>
        </w:rPr>
        <w:fldChar w:fldCharType="begin"/>
      </w:r>
      <w:r w:rsidRPr="00A50C2F">
        <w:rPr>
          <w:sz w:val="26"/>
          <w:szCs w:val="26"/>
        </w:rPr>
        <w:instrText xml:space="preserve"> ADDIN EN.CITE &lt;EndNote&gt;&lt;Cite&gt;&lt;Author&gt;Tsai&lt;/Author&gt;&lt;Year&gt;2021&lt;/Year&gt;&lt;RecNum&gt;201&lt;/RecNum&gt;&lt;DisplayText&gt;(Tsai et al., 2021)&lt;/DisplayText&gt;&lt;record&gt;&lt;rec-number&gt;201&lt;/rec-number&gt;&lt;foreign-keys&gt;&lt;key app="EN" db-id="559fzaf0osetwre0zdnp9ppmtsvxsrapvw9f" timestamp="1687016697"&gt;201&lt;/key&gt;&lt;/foreign-keys&gt;&lt;ref-type name="Journal Article"&gt;17&lt;/ref-type&gt;&lt;contributors&gt;&lt;authors&gt;&lt;author&gt;Tsai, W. H. S.&lt;/author&gt;&lt;author&gt;Liu, Y.&lt;/author&gt;&lt;author&gt;Chuan, C. H.&lt;/author&gt;&lt;/authors&gt;&lt;/contributors&gt;&lt;auth-address&gt;Univ Miami, Strateg Commun, Coral Gables, FL 33146 USA&amp;#xD;Florida Int Univ, Commun, Miami, FL USA&amp;#xD;Univ Miami, Interact Media, Coral Gables, FL USA&lt;/auth-address&gt;&lt;titles&gt;&lt;title&gt;How chatbots&amp;apos; social presence communication enhances consumer engagement: the mediating role of parasocial interaction and dialogue&lt;/title&gt;&lt;secondary-title&gt;JOURNAL OF RESEARCH IN INTERACTIVE MARKETING&lt;/secondary-title&gt;&lt;/titles&gt;&lt;pages&gt;460-482&lt;/pages&gt;&lt;volume&gt;15&lt;/volume&gt;&lt;number&gt;3&lt;/number&gt;&lt;keywords&gt;&lt;keyword&gt;Chatbot&lt;/keyword&gt;&lt;keyword&gt;Social presence communication&lt;/keyword&gt;&lt;keyword&gt;Anthropomorphism&lt;/keyword&gt;&lt;keyword&gt;User engagement&lt;/keyword&gt;&lt;keyword&gt;Parasocial interaction&lt;/keyword&gt;&lt;keyword&gt;Dialogue&lt;/keyword&gt;&lt;keyword&gt;Brand likeability&lt;/keyword&gt;&lt;keyword&gt;SELF-DISCLOSURE&lt;/keyword&gt;&lt;keyword&gt;MODEL&lt;/keyword&gt;&lt;keyword&gt;CONVERSATIONS&lt;/keyword&gt;&lt;keyword&gt;COMMUNITIES&lt;/keyword&gt;&lt;keyword&gt;RESPONSES&lt;/keyword&gt;&lt;keyword&gt;FACEBOOK&lt;/keyword&gt;&lt;keyword&gt;OUTCOMES&lt;/keyword&gt;&lt;keyword&gt;AVATARS&lt;/keyword&gt;&lt;keyword&gt;STYLES&lt;/keyword&gt;&lt;/keywords&gt;&lt;dates&gt;&lt;year&gt;2021&lt;/year&gt;&lt;pub-dates&gt;&lt;date&gt;JUL 15&lt;/date&gt;&lt;/pub-dates&gt;&lt;/dates&gt;&lt;isbn&gt;2040-7122&amp;#xD;2040-7130 J9 - J RES INTERACT MARK&lt;/isbn&gt;&lt;accession-num&gt;WOS:000663146700001&lt;/accession-num&gt;&lt;urls&gt;&lt;/urls&gt;&lt;custom3&gt;University of Miami&amp;#xD;State University System of Florida&amp;#xD;Florida International University&lt;/custom3&gt;&lt;custom6&gt;JUN 2021&lt;/custom6&gt;&lt;electronic-resource-num&gt;10.1108/JRIM-12-2019-0200&lt;/electronic-resource-num&gt;&lt;language&gt;English&lt;/language&gt;&lt;/record&gt;&lt;/Cite&gt;&lt;/EndNote&gt;</w:instrText>
      </w:r>
      <w:r w:rsidRPr="00A50C2F">
        <w:rPr>
          <w:sz w:val="26"/>
          <w:szCs w:val="26"/>
        </w:rPr>
        <w:fldChar w:fldCharType="separate"/>
      </w:r>
      <w:r w:rsidRPr="00A50C2F">
        <w:rPr>
          <w:noProof/>
          <w:sz w:val="26"/>
          <w:szCs w:val="26"/>
        </w:rPr>
        <w:t>(Tsai et al., 2021)</w:t>
      </w:r>
      <w:r w:rsidRPr="00A50C2F">
        <w:rPr>
          <w:sz w:val="26"/>
          <w:szCs w:val="26"/>
        </w:rPr>
        <w:fldChar w:fldCharType="end"/>
      </w:r>
      <w:r w:rsidRPr="00A50C2F">
        <w:rPr>
          <w:sz w:val="26"/>
          <w:szCs w:val="26"/>
        </w:rPr>
        <w:t xml:space="preserve">. </w:t>
      </w:r>
    </w:p>
    <w:p w14:paraId="2B3A1570" w14:textId="29D6990F" w:rsidR="006B7047" w:rsidRPr="00A50C2F" w:rsidRDefault="006B7047" w:rsidP="00412359">
      <w:pPr>
        <w:widowControl w:val="0"/>
        <w:snapToGrid w:val="0"/>
        <w:spacing w:line="360" w:lineRule="exact"/>
        <w:ind w:firstLineChars="200" w:firstLine="520"/>
        <w:jc w:val="both"/>
        <w:rPr>
          <w:sz w:val="26"/>
          <w:szCs w:val="26"/>
        </w:rPr>
      </w:pPr>
      <w:r w:rsidRPr="00A50C2F">
        <w:rPr>
          <w:sz w:val="26"/>
          <w:szCs w:val="26"/>
        </w:rPr>
        <w:t>Additionally, it is worth noting that many studies draw more attention to emerging research on humanizing interactive experiences in online environments. Individuals anthropomorphize their interactive experiences when they perceive a connection between themselves and a digital agent (e.g., a mouse or a</w:t>
      </w:r>
      <w:r w:rsidR="007E5754">
        <w:rPr>
          <w:sz w:val="26"/>
          <w:szCs w:val="26"/>
        </w:rPr>
        <w:t xml:space="preserve">n augmented reality device), </w:t>
      </w:r>
      <w:r w:rsidR="00116E6F">
        <w:rPr>
          <w:sz w:val="26"/>
          <w:szCs w:val="26"/>
        </w:rPr>
        <w:t>much like</w:t>
      </w:r>
      <w:r w:rsidR="007E5754">
        <w:rPr>
          <w:sz w:val="26"/>
          <w:szCs w:val="26"/>
        </w:rPr>
        <w:t xml:space="preserve"> people form</w:t>
      </w:r>
      <w:r w:rsidRPr="00A50C2F">
        <w:rPr>
          <w:sz w:val="26"/>
          <w:szCs w:val="26"/>
        </w:rPr>
        <w:t xml:space="preserve"> interpersonal relationships </w:t>
      </w:r>
      <w:r w:rsidRPr="00A50C2F">
        <w:rPr>
          <w:sz w:val="26"/>
          <w:szCs w:val="26"/>
        </w:rPr>
        <w:fldChar w:fldCharType="begin"/>
      </w:r>
      <w:r w:rsidRPr="00A50C2F">
        <w:rPr>
          <w:sz w:val="26"/>
          <w:szCs w:val="26"/>
        </w:rPr>
        <w:instrText xml:space="preserve"> ADDIN EN.CITE &lt;EndNote&gt;&lt;Cite&gt;&lt;Author&gt;Huang&lt;/Author&gt;&lt;Year&gt;2021&lt;/Year&gt;&lt;RecNum&gt;172&lt;/RecNum&gt;&lt;DisplayText&gt;(Huang &amp;amp; Liu, 2021)&lt;/DisplayText&gt;&lt;record&gt;&lt;rec-number&gt;172&lt;/rec-number&gt;&lt;foreign-keys&gt;&lt;key app="EN" db-id="559fzaf0osetwre0zdnp9ppmtsvxsrapvw9f" timestamp="1687016697"&gt;172&lt;/key&gt;&lt;/foreign-keys&gt;&lt;ref-type name="Journal Article"&gt;17&lt;/ref-type&gt;&lt;contributors&gt;&lt;authors&gt;&lt;author&gt;Huang, T. L.&lt;/author&gt;&lt;author&gt;Liu, B. S. C.&lt;/author&gt;&lt;/authors&gt;&lt;/contributors&gt;&lt;auth-address&gt;Yuan Ze Univ, Coll Management, Mkt, 135 Yuan Tung Rd, Taoyuan 32003, Taiwan&amp;#xD;Quinnipiac Univ, Lender Sch Business Ctr, Mkt, Hamden, CT 06518 USA&lt;/auth-address&gt;&lt;titles&gt;&lt;title&gt;Augmented reality is human-like: How the humanizing experience inspires destination brand love&lt;/title&gt;&lt;secondary-title&gt;TECHNOLOGICAL FORECASTING AND SOCIAL CHANGE&lt;/secondary-title&gt;&lt;/titles&gt;&lt;periodical&gt;&lt;full-title&gt;Technological Forecasting and Social Change&lt;/full-title&gt;&lt;/periodical&gt;&lt;volume&gt;170&lt;/volume&gt;&lt;keywords&gt;&lt;keyword&gt;Disruptive technology&lt;/keyword&gt;&lt;keyword&gt;Humanizing digital experience&lt;/keyword&gt;&lt;keyword&gt;Augmented reality&lt;/keyword&gt;&lt;keyword&gt;Green destination brand love&lt;/keyword&gt;&lt;keyword&gt;Technology readiness&lt;/keyword&gt;&lt;keyword&gt;COVID-19&lt;/keyword&gt;&lt;keyword&gt;PLACE ATTACHMENT&lt;/keyword&gt;&lt;keyword&gt;ANTHROPOMORPHISM&lt;/keyword&gt;&lt;keyword&gt;SATISFACTION&lt;/keyword&gt;&lt;keyword&gt;INTELLIGENCE&lt;/keyword&gt;&lt;keyword&gt;ANALYTICS&lt;/keyword&gt;&lt;keyword&gt;TOURISTS&lt;/keyword&gt;&lt;keyword&gt;IDENTITY&lt;/keyword&gt;&lt;/keywords&gt;&lt;dates&gt;&lt;year&gt;2021&lt;/year&gt;&lt;pub-dates&gt;&lt;date&gt;SEP&lt;/date&gt;&lt;/pub-dates&gt;&lt;/dates&gt;&lt;isbn&gt;0040-1625&amp;#xD;1873-5509 J9 - TECHNOL FORECAST SOC&lt;/isbn&gt;&lt;accession-num&gt;WOS:000672564200008&lt;/accession-num&gt;&lt;urls&gt;&lt;/urls&gt;&lt;custom3&gt;Yuan Ze University&amp;#xD;Quinnipiac University&lt;/custom3&gt;&lt;custom6&gt;JUN 2021&lt;/custom6&gt;&lt;custom7&gt;120853&lt;/custom7&gt;&lt;electronic-resource-num&gt;10.1016/j.techfore.2021.120853&lt;/electronic-resource-num&gt;&lt;language&gt;English&lt;/language&gt;&lt;/record&gt;&lt;/Cite&gt;&lt;/EndNote&gt;</w:instrText>
      </w:r>
      <w:r w:rsidRPr="00A50C2F">
        <w:rPr>
          <w:sz w:val="26"/>
          <w:szCs w:val="26"/>
        </w:rPr>
        <w:fldChar w:fldCharType="separate"/>
      </w:r>
      <w:r w:rsidRPr="00A50C2F">
        <w:rPr>
          <w:noProof/>
          <w:sz w:val="26"/>
          <w:szCs w:val="26"/>
        </w:rPr>
        <w:t>(Huang &amp; Liu, 2021)</w:t>
      </w:r>
      <w:r w:rsidRPr="00A50C2F">
        <w:rPr>
          <w:sz w:val="26"/>
          <w:szCs w:val="26"/>
        </w:rPr>
        <w:fldChar w:fldCharType="end"/>
      </w:r>
      <w:r w:rsidRPr="00A50C2F">
        <w:rPr>
          <w:sz w:val="26"/>
          <w:szCs w:val="26"/>
        </w:rPr>
        <w:t xml:space="preserve">. These humanized experiences </w:t>
      </w:r>
      <w:r w:rsidR="007E5754">
        <w:rPr>
          <w:sz w:val="26"/>
          <w:szCs w:val="26"/>
        </w:rPr>
        <w:t>encourage individuals to purchase products and foster</w:t>
      </w:r>
      <w:r w:rsidRPr="00A50C2F">
        <w:rPr>
          <w:sz w:val="26"/>
          <w:szCs w:val="26"/>
        </w:rPr>
        <w:t xml:space="preserve"> a close consumer-</w:t>
      </w:r>
      <w:r w:rsidRPr="00412359">
        <w:rPr>
          <w:rStyle w:val="shorttext"/>
        </w:rPr>
        <w:t>brand</w:t>
      </w:r>
      <w:r w:rsidRPr="00A50C2F">
        <w:rPr>
          <w:sz w:val="26"/>
          <w:szCs w:val="26"/>
        </w:rPr>
        <w:t xml:space="preserve"> relationship </w:t>
      </w:r>
      <w:r w:rsidRPr="00A50C2F">
        <w:rPr>
          <w:sz w:val="26"/>
          <w:szCs w:val="26"/>
        </w:rPr>
        <w:fldChar w:fldCharType="begin">
          <w:fldData xml:space="preserve">PEVuZE5vdGU+PENpdGU+PEF1dGhvcj52YW4gRXNjaDwvQXV0aG9yPjxZZWFyPjIwMTk8L1llYXI+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</w:fldData>
        </w:fldChar>
      </w:r>
      <w:r w:rsidR="0077656E" w:rsidRPr="00A50C2F">
        <w:rPr>
          <w:sz w:val="26"/>
          <w:szCs w:val="26"/>
        </w:rPr>
        <w:instrText xml:space="preserve"> ADDIN EN.CITE </w:instrText>
      </w:r>
      <w:r w:rsidR="0077656E" w:rsidRPr="00A50C2F">
        <w:rPr>
          <w:sz w:val="26"/>
          <w:szCs w:val="26"/>
        </w:rPr>
        <w:fldChar w:fldCharType="begin">
          <w:fldData xml:space="preserve">PEVuZE5vdGU+PENpdGU+PEF1dGhvcj52YW4gRXNjaDwvQXV0aG9yPjxZZWFyPjIwMTk8L1llYXI+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</w:fldData>
        </w:fldChar>
      </w:r>
      <w:r w:rsidR="0077656E" w:rsidRPr="00A50C2F">
        <w:rPr>
          <w:sz w:val="26"/>
          <w:szCs w:val="26"/>
        </w:rPr>
        <w:instrText xml:space="preserve"> ADDIN EN.CITE.DATA </w:instrText>
      </w:r>
      <w:r w:rsidR="0077656E" w:rsidRPr="00A50C2F">
        <w:rPr>
          <w:sz w:val="26"/>
          <w:szCs w:val="26"/>
        </w:rPr>
      </w:r>
      <w:r w:rsidR="0077656E" w:rsidRPr="00A50C2F">
        <w:rPr>
          <w:sz w:val="26"/>
          <w:szCs w:val="26"/>
        </w:rPr>
        <w:fldChar w:fldCharType="end"/>
      </w:r>
      <w:r w:rsidRPr="00A50C2F">
        <w:rPr>
          <w:sz w:val="26"/>
          <w:szCs w:val="26"/>
        </w:rPr>
      </w:r>
      <w:r w:rsidRPr="00A50C2F">
        <w:rPr>
          <w:sz w:val="26"/>
          <w:szCs w:val="26"/>
        </w:rPr>
        <w:fldChar w:fldCharType="separate"/>
      </w:r>
      <w:r w:rsidRPr="00A50C2F">
        <w:rPr>
          <w:noProof/>
          <w:sz w:val="26"/>
          <w:szCs w:val="26"/>
        </w:rPr>
        <w:t>(van Esch et al., 2019)</w:t>
      </w:r>
      <w:r w:rsidRPr="00A50C2F">
        <w:rPr>
          <w:sz w:val="26"/>
          <w:szCs w:val="26"/>
        </w:rPr>
        <w:fldChar w:fldCharType="end"/>
      </w:r>
      <w:r w:rsidRPr="00A50C2F">
        <w:rPr>
          <w:sz w:val="26"/>
          <w:szCs w:val="26"/>
        </w:rPr>
        <w:t xml:space="preserve">. Previous studies </w:t>
      </w:r>
      <w:r w:rsidR="007E5754">
        <w:rPr>
          <w:sz w:val="26"/>
          <w:szCs w:val="26"/>
        </w:rPr>
        <w:t>have reported that anthropomorphizing brands primarily shape</w:t>
      </w:r>
      <w:r w:rsidRPr="00A50C2F">
        <w:rPr>
          <w:sz w:val="26"/>
          <w:szCs w:val="26"/>
        </w:rPr>
        <w:t xml:space="preserve"> humanizing experiences </w:t>
      </w:r>
      <w:r w:rsidRPr="00A50C2F">
        <w:rPr>
          <w:sz w:val="26"/>
          <w:szCs w:val="26"/>
        </w:rPr>
        <w:fldChar w:fldCharType="begin"/>
      </w:r>
      <w:r w:rsidR="0077656E" w:rsidRPr="00A50C2F">
        <w:rPr>
          <w:sz w:val="26"/>
          <w:szCs w:val="26"/>
        </w:rPr>
        <w:instrText xml:space="preserve"> ADDIN EN.CITE &lt;EndNote&gt;&lt;Cite&gt;&lt;Author&gt;MacInnis&lt;/Author&gt;&lt;Year&gt;2017&lt;/Year&gt;&lt;RecNum&gt;15&lt;/RecNum&gt;&lt;DisplayText&gt;(MacInnis &amp;amp;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A50C2F">
        <w:rPr>
          <w:sz w:val="26"/>
          <w:szCs w:val="26"/>
        </w:rPr>
        <w:fldChar w:fldCharType="separate"/>
      </w:r>
      <w:r w:rsidRPr="00A50C2F">
        <w:rPr>
          <w:noProof/>
          <w:sz w:val="26"/>
          <w:szCs w:val="26"/>
        </w:rPr>
        <w:t>(MacInnis &amp; Folkes, 2017)</w:t>
      </w:r>
      <w:r w:rsidRPr="00A50C2F">
        <w:rPr>
          <w:sz w:val="26"/>
          <w:szCs w:val="26"/>
        </w:rPr>
        <w:fldChar w:fldCharType="end"/>
      </w:r>
      <w:r w:rsidRPr="00A50C2F">
        <w:rPr>
          <w:sz w:val="26"/>
          <w:szCs w:val="26"/>
        </w:rPr>
        <w:t xml:space="preserve">. However, contemporary research </w:t>
      </w:r>
      <w:r w:rsidR="007E5754">
        <w:rPr>
          <w:sz w:val="26"/>
          <w:szCs w:val="26"/>
        </w:rPr>
        <w:t>indicates that a sense of humanizing technologies can successfully form</w:t>
      </w:r>
      <w:r w:rsidRPr="00A50C2F">
        <w:rPr>
          <w:sz w:val="26"/>
          <w:szCs w:val="26"/>
        </w:rPr>
        <w:t xml:space="preserve"> interactive experiences. For example, consumers might perceive smart objects as being able to think or control their behaviors and have a close relationship with those agents </w:t>
      </w:r>
      <w:r w:rsidRPr="00A50C2F">
        <w:rPr>
          <w:sz w:val="26"/>
          <w:szCs w:val="26"/>
        </w:rPr>
        <w:fldChar w:fldCharType="begin"/>
      </w:r>
      <w:r w:rsidRPr="00A50C2F">
        <w:rPr>
          <w:sz w:val="26"/>
          <w:szCs w:val="26"/>
        </w:rPr>
        <w:instrText xml:space="preserve"> ADDIN EN.CITE &lt;EndNote&gt;&lt;Cite&gt;&lt;Author&gt;Huang&lt;/Author&gt;&lt;Year&gt;2021&lt;/Year&gt;&lt;RecNum&gt;172&lt;/RecNum&gt;&lt;DisplayText&gt;(Huang &amp;amp; Liu, 2021)&lt;/DisplayText&gt;&lt;record&gt;&lt;rec-number&gt;172&lt;/rec-number&gt;&lt;foreign-keys&gt;&lt;key app="EN" db-id="559fzaf0osetwre0zdnp9ppmtsvxsrapvw9f" timestamp="1687016697"&gt;172&lt;/key&gt;&lt;/foreign-keys&gt;&lt;ref-type name="Journal Article"&gt;17&lt;/ref-type&gt;&lt;contributors&gt;&lt;authors&gt;&lt;author&gt;Huang, T. L.&lt;/author&gt;&lt;author&gt;Liu, B. S. C.&lt;/author&gt;&lt;/authors&gt;&lt;/contributors&gt;&lt;auth-address&gt;Yuan Ze Univ, Coll Management, Mkt, 135 Yuan Tung Rd, Taoyuan 32003, Taiwan&amp;#xD;Quinnipiac Univ, Lender Sch Business Ctr, Mkt, Hamden, CT 06518 USA&lt;/auth-address&gt;&lt;titles&gt;&lt;title&gt;Augmented reality is human-like: How the humanizing experience inspires destination brand love&lt;/title&gt;&lt;secondary-title&gt;TECHNOLOGICAL FORECASTING AND SOCIAL CHANGE&lt;/secondary-title&gt;&lt;/titles&gt;&lt;periodical&gt;&lt;full-title&gt;Technological Forecasting and Social Change&lt;/full-title&gt;&lt;/periodical&gt;&lt;volume&gt;170&lt;/volume&gt;&lt;keywords&gt;&lt;keyword&gt;Disruptive technology&lt;/keyword&gt;&lt;keyword&gt;Humanizing digital experience&lt;/keyword&gt;&lt;keyword&gt;Augmented reality&lt;/keyword&gt;&lt;keyword&gt;Green destination brand love&lt;/keyword&gt;&lt;keyword&gt;Technology readiness&lt;/keyword&gt;&lt;keyword&gt;COVID-19&lt;/keyword&gt;&lt;keyword&gt;PLACE ATTACHMENT&lt;/keyword&gt;&lt;keyword&gt;ANTHROPOMORPHISM&lt;/keyword&gt;&lt;keyword&gt;SATISFACTION&lt;/keyword&gt;&lt;keyword&gt;INTELLIGENCE&lt;/keyword&gt;&lt;keyword&gt;ANALYTICS&lt;/keyword&gt;&lt;keyword&gt;TOURISTS&lt;/keyword&gt;&lt;keyword&gt;IDENTITY&lt;/keyword&gt;&lt;/keywords&gt;&lt;dates&gt;&lt;year&gt;2021&lt;/year&gt;&lt;pub-dates&gt;&lt;date&gt;SEP&lt;/date&gt;&lt;/pub-dates&gt;&lt;/dates&gt;&lt;isbn&gt;0040-1625&amp;#xD;1873-5509 J9 - TECHNOL FORECAST SOC&lt;/isbn&gt;&lt;accession-num&gt;WOS:000672564200008&lt;/accession-num&gt;&lt;urls&gt;&lt;/urls&gt;&lt;custom3&gt;Yuan Ze University&amp;#xD;Quinnipiac University&lt;/custom3&gt;&lt;custom6&gt;JUN 2021&lt;/custom6&gt;&lt;custom7&gt;120853&lt;/custom7&gt;&lt;electronic-resource-num&gt;10.1016/j.techfore.2021.120853&lt;/electronic-resource-num&gt;&lt;language&gt;English&lt;/language&gt;&lt;/record&gt;&lt;/Cite&gt;&lt;/EndNote&gt;</w:instrText>
      </w:r>
      <w:r w:rsidRPr="00A50C2F">
        <w:rPr>
          <w:sz w:val="26"/>
          <w:szCs w:val="26"/>
        </w:rPr>
        <w:fldChar w:fldCharType="separate"/>
      </w:r>
      <w:r w:rsidRPr="00A50C2F">
        <w:rPr>
          <w:noProof/>
          <w:sz w:val="26"/>
          <w:szCs w:val="26"/>
        </w:rPr>
        <w:t>(Huang &amp; Liu, 2021)</w:t>
      </w:r>
      <w:r w:rsidRPr="00A50C2F">
        <w:rPr>
          <w:sz w:val="26"/>
          <w:szCs w:val="26"/>
        </w:rPr>
        <w:fldChar w:fldCharType="end"/>
      </w:r>
      <w:r w:rsidRPr="00A50C2F">
        <w:rPr>
          <w:sz w:val="26"/>
          <w:szCs w:val="26"/>
        </w:rPr>
        <w:t xml:space="preserve">.   </w:t>
      </w:r>
    </w:p>
    <w:p w14:paraId="6E5520FB" w14:textId="438F800C" w:rsidR="006B7047" w:rsidRPr="00A50C2F" w:rsidRDefault="006B7047" w:rsidP="00412359">
      <w:pPr>
        <w:widowControl w:val="0"/>
        <w:snapToGrid w:val="0"/>
        <w:spacing w:line="360" w:lineRule="exact"/>
        <w:ind w:firstLineChars="200" w:firstLine="520"/>
        <w:jc w:val="both"/>
        <w:rPr>
          <w:sz w:val="26"/>
          <w:szCs w:val="26"/>
        </w:rPr>
      </w:pPr>
      <w:r w:rsidRPr="00A50C2F">
        <w:rPr>
          <w:sz w:val="26"/>
          <w:szCs w:val="26"/>
        </w:rPr>
        <w:t>The dominant theories widely used in this cluster are the Computers as Social Actors Theory (</w:t>
      </w:r>
      <w:proofErr w:type="spellStart"/>
      <w:r w:rsidRPr="00A50C2F">
        <w:rPr>
          <w:sz w:val="26"/>
          <w:szCs w:val="26"/>
        </w:rPr>
        <w:t>Foehr</w:t>
      </w:r>
      <w:proofErr w:type="spellEnd"/>
      <w:r w:rsidRPr="00A50C2F">
        <w:rPr>
          <w:sz w:val="26"/>
          <w:szCs w:val="26"/>
        </w:rPr>
        <w:t xml:space="preserve"> &amp; </w:t>
      </w:r>
      <w:proofErr w:type="spellStart"/>
      <w:r w:rsidRPr="00A50C2F">
        <w:rPr>
          <w:sz w:val="26"/>
          <w:szCs w:val="26"/>
        </w:rPr>
        <w:t>Germelmann</w:t>
      </w:r>
      <w:proofErr w:type="spellEnd"/>
      <w:r w:rsidRPr="00A50C2F">
        <w:rPr>
          <w:sz w:val="26"/>
          <w:szCs w:val="26"/>
        </w:rPr>
        <w:t xml:space="preserve">, 2020; </w:t>
      </w:r>
      <w:proofErr w:type="spellStart"/>
      <w:r w:rsidRPr="00A50C2F">
        <w:rPr>
          <w:sz w:val="26"/>
          <w:szCs w:val="26"/>
        </w:rPr>
        <w:t>Pelau</w:t>
      </w:r>
      <w:proofErr w:type="spellEnd"/>
      <w:r w:rsidRPr="00A50C2F">
        <w:rPr>
          <w:sz w:val="26"/>
          <w:szCs w:val="26"/>
        </w:rPr>
        <w:t xml:space="preserve"> et al., 2021), Social Response Theory </w:t>
      </w:r>
      <w:r w:rsidRPr="00A50C2F">
        <w:rPr>
          <w:sz w:val="26"/>
          <w:szCs w:val="26"/>
        </w:rPr>
        <w:fldChar w:fldCharType="begin"/>
      </w:r>
      <w:r w:rsidR="0077656E" w:rsidRPr="00A50C2F">
        <w:rPr>
          <w:sz w:val="26"/>
          <w:szCs w:val="26"/>
        </w:rPr>
        <w:instrText xml:space="preserve"> ADDIN EN.CITE &lt;EndNote&gt;&lt;Cite&gt;&lt;Author&gt;Perez-Vega&lt;/Author&gt;&lt;Year&gt;2018&lt;/Year&gt;&lt;RecNum&gt;167&lt;/RecNum&gt;&lt;DisplayText&gt;(Perez-Vega et al., 2018)&lt;/DisplayText&gt;&lt;record&gt;&lt;rec-number&gt;167&lt;/rec-number&gt;&lt;foreign-keys&gt;&lt;key app="EN" db-id="559fzaf0osetwre0zdnp9ppmtsvxsrapvw9f" timestamp="1687016697"&gt;167&lt;/key&gt;&lt;/foreign-keys&gt;&lt;ref-type name="Journal Article"&gt;17&lt;/ref-type&gt;&lt;contributors&gt;&lt;authors&gt;&lt;author&gt;Perez-Vega, R.&lt;/author&gt;&lt;author&gt;Taheri, B.&lt;/author&gt;&lt;author&gt;Farrington, T.&lt;/author&gt;&lt;author&gt;O&amp;apos;Gorman, K.&lt;/author&gt;&lt;/authors&gt;&lt;/contributors&gt;&lt;auth-address&gt;Univ Reading, Henley Business Sch, Reading, Berks, England&amp;#xD;Heriot Watt Univ, Sch Social Sci, Edinburgh EH14 4AS, Midlothian, Scotland&lt;/auth-address&gt;&lt;titles&gt;&lt;title&gt;On being attractive, social and visually appealing in social media: The effects of anthropomorphic tourism brands on Facebook fan pages&lt;/title&gt;&lt;secondary-title&gt;TOURISM MANAGEMENT&lt;/secondary-title&gt;&lt;/titles&gt;&lt;periodical&gt;&lt;full-title&gt;Tourism Management&lt;/full-title&gt;&lt;/periodical&gt;&lt;pages&gt;339-347&lt;/pages&gt;&lt;volume&gt;66&lt;/volume&gt;&lt;keywords&gt;&lt;keyword&gt;Social interactive value&lt;/keyword&gt;&lt;keyword&gt;Visual appearance&lt;/keyword&gt;&lt;keyword&gt;Identity attractiveness&lt;/keyword&gt;&lt;keyword&gt;Fan page engagement&lt;/keyword&gt;&lt;keyword&gt;Social response theory&lt;/keyword&gt;&lt;keyword&gt;CUSTOMER ENGAGEMENT&lt;/keyword&gt;&lt;keyword&gt;WEB SITE&lt;/keyword&gt;&lt;keyword&gt;FLOW EXPERIENCE&lt;/keyword&gt;&lt;keyword&gt;BEHAVIOR&lt;/keyword&gt;&lt;keyword&gt;MODELS&lt;/keyword&gt;&lt;keyword&gt;ENVIRONMENTS&lt;/keyword&gt;&lt;keyword&gt;GUIDELINES&lt;/keyword&gt;&lt;keyword&gt;CONSUMERS&lt;/keyword&gt;&lt;keyword&gt;VISITORS&lt;/keyword&gt;&lt;keyword&gt;QUALITY&lt;/keyword&gt;&lt;/keywords&gt;&lt;dates&gt;&lt;year&gt;2018&lt;/year&gt;&lt;pub-dates&gt;&lt;date&gt;JUN&lt;/date&gt;&lt;/pub-dates&gt;&lt;/dates&gt;&lt;isbn&gt;0261-5177&amp;#xD;1879-3193 J9 - TOURISM MANAGE&lt;/isbn&gt;&lt;accession-num&gt;WOS:000426231600029&lt;/accession-num&gt;&lt;urls&gt;&lt;/urls&gt;&lt;custom3&gt;University of Reading&amp;#xD;Heriot Watt University&lt;/custom3&gt;&lt;electronic-resource-num&gt;10.1016/j.tourman.2017.11.013&lt;/electronic-resource-num&gt;&lt;language&gt;English&lt;/language&gt;&lt;/record&gt;&lt;/Cite&gt;&lt;/EndNote&gt;</w:instrText>
      </w:r>
      <w:r w:rsidRPr="00A50C2F">
        <w:rPr>
          <w:sz w:val="26"/>
          <w:szCs w:val="26"/>
        </w:rPr>
        <w:fldChar w:fldCharType="separate"/>
      </w:r>
      <w:r w:rsidRPr="00A50C2F">
        <w:rPr>
          <w:noProof/>
          <w:sz w:val="26"/>
          <w:szCs w:val="26"/>
        </w:rPr>
        <w:t>(Perez-Vega et al., 2018)</w:t>
      </w:r>
      <w:r w:rsidRPr="00A50C2F">
        <w:rPr>
          <w:sz w:val="26"/>
          <w:szCs w:val="26"/>
        </w:rPr>
        <w:fldChar w:fldCharType="end"/>
      </w:r>
      <w:r w:rsidRPr="00A50C2F">
        <w:rPr>
          <w:sz w:val="26"/>
          <w:szCs w:val="26"/>
        </w:rPr>
        <w:t xml:space="preserve">, and Social Presence Theory </w:t>
      </w:r>
      <w:r w:rsidRPr="00A50C2F">
        <w:rPr>
          <w:sz w:val="26"/>
          <w:szCs w:val="26"/>
        </w:rPr>
        <w:fldChar w:fldCharType="begin"/>
      </w:r>
      <w:r w:rsidRPr="00A50C2F">
        <w:rPr>
          <w:sz w:val="26"/>
          <w:szCs w:val="26"/>
        </w:rPr>
        <w:instrText xml:space="preserve"> ADDIN EN.CITE &lt;EndNote&gt;&lt;Cite&gt;&lt;Author&gt;De Keyser&lt;/Author&gt;&lt;Year&gt;2022&lt;/Year&gt;&lt;RecNum&gt;324&lt;/RecNum&gt;&lt;DisplayText&gt;(De Keyser &amp;amp; Kunz, 2022)&lt;/DisplayText&gt;&lt;record&gt;&lt;rec-number&gt;324&lt;/rec-number&gt;&lt;foreign-keys&gt;&lt;key app="EN" db-id="559fzaf0osetwre0zdnp9ppmtsvxsrapvw9f" timestamp="1687016697"&gt;324&lt;/key&gt;&lt;/foreign-keys&gt;&lt;ref-type name="Journal Article"&gt;17&lt;/ref-type&gt;&lt;contributors&gt;&lt;authors&gt;&lt;author&gt;De Keyser, A.&lt;/author&gt;&lt;author&gt;Kunz, W. H.&lt;/author&gt;&lt;/authors&gt;&lt;/contributors&gt;&lt;auth-address&gt;EDHEC Business Sch, Dept Mkt, Roubaix, France&amp;#xD;Univ Massachusetts, Dept Mkt, Boston, MA 02125 USA&lt;/auth-address&gt;&lt;titles&gt;&lt;title&gt;Living and working with service robots: a TCCM analysis and considerations for future research&lt;/title&gt;&lt;secondary-title&gt;JOURNAL OF SERVICE MANAGEMENT&lt;/secondary-title&gt;&lt;/titles&gt;&lt;pages&gt;165-196&lt;/pages&gt;&lt;volume&gt;33&lt;/volume&gt;&lt;number&gt;2&lt;/number&gt;&lt;keywords&gt;&lt;keyword&gt;Service robots&lt;/keyword&gt;&lt;keyword&gt;Robotics&lt;/keyword&gt;&lt;keyword&gt;AI&lt;/keyword&gt;&lt;keyword&gt;Artificial intelligence&lt;/keyword&gt;&lt;keyword&gt;Service encounter&lt;/keyword&gt;&lt;keyword&gt;Chatbot&lt;/keyword&gt;&lt;keyword&gt;Conversational agent&lt;/keyword&gt;&lt;keyword&gt;AUTOMATED SOCIAL PRESENCE&lt;/keyword&gt;&lt;keyword&gt;ARTIFICIAL-INTELLIGENCE&lt;/keyword&gt;&lt;keyword&gt;INFORMATION-TECHNOLOGY&lt;/keyword&gt;&lt;keyword&gt;BRAND ENGAGEMENT&lt;/keyword&gt;&lt;keyword&gt;VOICE ASSISTANTS&lt;/keyword&gt;&lt;keyword&gt;USER ACCEPTANCE&lt;/keyword&gt;&lt;keyword&gt;COGNITION&lt;/keyword&gt;&lt;keyword&gt;WARMTH&lt;/keyword&gt;&lt;keyword&gt;ANTHROPOMORPHISM&lt;/keyword&gt;&lt;keyword&gt;ENCOUNTER&lt;/keyword&gt;&lt;/keywords&gt;&lt;dates&gt;&lt;year&gt;2022&lt;/year&gt;&lt;pub-dates&gt;&lt;date&gt;FEB 28&lt;/date&gt;&lt;/pub-dates&gt;&lt;/dates&gt;&lt;isbn&gt;1757-5818&amp;#xD;1757-5826 J9 - J SERV MANAGE&lt;/isbn&gt;&lt;accession-num&gt;WOS:000760130100001&lt;/accession-num&gt;&lt;urls&gt;&lt;/urls&gt;&lt;custom3&gt;Universite Catholique de Lille&amp;#xD;EDHEC Business School&amp;#xD;University of Massachusetts System&amp;#xD;University of Massachusetts Boston&lt;/custom3&gt;&lt;custom6&gt;FEB 2022&lt;/custom6&gt;&lt;electronic-resource-num&gt;10.1108/JOSM-12-2021-0488&lt;/electronic-resource-num&gt;&lt;language&gt;English&lt;/language&gt;&lt;/record&gt;&lt;/Cite&gt;&lt;/EndNote&gt;</w:instrText>
      </w:r>
      <w:r w:rsidRPr="00A50C2F">
        <w:rPr>
          <w:sz w:val="26"/>
          <w:szCs w:val="26"/>
        </w:rPr>
        <w:fldChar w:fldCharType="separate"/>
      </w:r>
      <w:r w:rsidRPr="00A50C2F">
        <w:rPr>
          <w:noProof/>
          <w:sz w:val="26"/>
          <w:szCs w:val="26"/>
        </w:rPr>
        <w:t>(De Keyser &amp; Kunz, 2022)</w:t>
      </w:r>
      <w:r w:rsidRPr="00A50C2F">
        <w:rPr>
          <w:sz w:val="26"/>
          <w:szCs w:val="26"/>
        </w:rPr>
        <w:fldChar w:fldCharType="end"/>
      </w:r>
      <w:r w:rsidRPr="00A50C2F">
        <w:rPr>
          <w:sz w:val="26"/>
          <w:szCs w:val="26"/>
        </w:rPr>
        <w:t xml:space="preserve">. Building on these theories, researchers believe that people treat digital agents (e.g., computers, robots, AI devices, or social media websites) as social actors. In such a way, individuals apply similar social rules (e.g., trust and interpersonal connections) to interact with these anthropomorphized objects. Additionally, relevant papers </w:t>
      </w:r>
      <w:r w:rsidR="007E5754">
        <w:rPr>
          <w:sz w:val="26"/>
          <w:szCs w:val="26"/>
        </w:rPr>
        <w:t xml:space="preserve">have </w:t>
      </w:r>
      <w:r w:rsidR="00116E6F">
        <w:rPr>
          <w:sz w:val="26"/>
          <w:szCs w:val="26"/>
        </w:rPr>
        <w:t>explored various theoretical models and paradigms related to technology acceptance and rejection, including</w:t>
      </w:r>
      <w:r w:rsidR="007E5754">
        <w:rPr>
          <w:sz w:val="26"/>
          <w:szCs w:val="26"/>
        </w:rPr>
        <w:t xml:space="preserve"> the Unified Theory of Acceptance and Use of Technology, the Service Robot Acceptance Model, the Uncanny Valley Theory, and the Algorithm Aversion M</w:t>
      </w:r>
      <w:r w:rsidRPr="00A50C2F">
        <w:rPr>
          <w:sz w:val="26"/>
          <w:szCs w:val="26"/>
        </w:rPr>
        <w:t>odel. Based on these theories, authors identified a subset of related drivers and/</w:t>
      </w:r>
      <w:r w:rsidR="00D35943" w:rsidRPr="00A50C2F">
        <w:rPr>
          <w:sz w:val="26"/>
          <w:szCs w:val="26"/>
        </w:rPr>
        <w:t xml:space="preserve"> </w:t>
      </w:r>
      <w:r w:rsidRPr="00A50C2F">
        <w:rPr>
          <w:sz w:val="26"/>
          <w:szCs w:val="26"/>
        </w:rPr>
        <w:t xml:space="preserve">or combined them with other variables </w:t>
      </w:r>
      <w:r w:rsidRPr="00A50C2F">
        <w:rPr>
          <w:sz w:val="26"/>
          <w:szCs w:val="26"/>
        </w:rPr>
        <w:fldChar w:fldCharType="begin"/>
      </w:r>
      <w:r w:rsidRPr="00A50C2F">
        <w:rPr>
          <w:sz w:val="26"/>
          <w:szCs w:val="26"/>
        </w:rPr>
        <w:instrText xml:space="preserve"> ADDIN EN.CITE &lt;EndNote&gt;&lt;Cite&gt;&lt;Author&gt;De Keyser&lt;/Author&gt;&lt;Year&gt;2022&lt;/Year&gt;&lt;RecNum&gt;324&lt;/RecNum&gt;&lt;DisplayText&gt;(De Keyser &amp;amp; Kunz, 2022)&lt;/DisplayText&gt;&lt;record&gt;&lt;rec-number&gt;324&lt;/rec-number&gt;&lt;foreign-keys&gt;&lt;key app="EN" db-id="559fzaf0osetwre0zdnp9ppmtsvxsrapvw9f" timestamp="1687016697"&gt;324&lt;/key&gt;&lt;/foreign-keys&gt;&lt;ref-type name="Journal Article"&gt;17&lt;/ref-type&gt;&lt;contributors&gt;&lt;authors&gt;&lt;author&gt;De Keyser, A.&lt;/author&gt;&lt;author&gt;Kunz, W. H.&lt;/author&gt;&lt;/authors&gt;&lt;/contributors&gt;&lt;auth-address&gt;EDHEC Business Sch, Dept Mkt, Roubaix, France&amp;#xD;Univ Massachusetts, Dept Mkt, Boston, MA 02125 USA&lt;/auth-address&gt;&lt;titles&gt;&lt;title&gt;Living and working with service robots: a TCCM analysis and considerations for future research&lt;/title&gt;&lt;secondary-title&gt;JOURNAL OF SERVICE MANAGEMENT&lt;/secondary-title&gt;&lt;/titles&gt;&lt;pages&gt;165-196&lt;/pages&gt;&lt;volume&gt;33&lt;/volume&gt;&lt;number&gt;2&lt;/number&gt;&lt;keywords&gt;&lt;keyword&gt;Service robots&lt;/keyword&gt;&lt;keyword&gt;Robotics&lt;/keyword&gt;&lt;keyword&gt;AI&lt;/keyword&gt;&lt;keyword&gt;Artificial intelligence&lt;/keyword&gt;&lt;keyword&gt;Service encounter&lt;/keyword&gt;&lt;keyword&gt;Chatbot&lt;/keyword&gt;&lt;keyword&gt;Conversational agent&lt;/keyword&gt;&lt;keyword&gt;AUTOMATED SOCIAL PRESENCE&lt;/keyword&gt;&lt;keyword&gt;ARTIFICIAL-INTELLIGENCE&lt;/keyword&gt;&lt;keyword&gt;INFORMATION-TECHNOLOGY&lt;/keyword&gt;&lt;keyword&gt;BRAND ENGAGEMENT&lt;/keyword&gt;&lt;keyword&gt;VOICE ASSISTANTS&lt;/keyword&gt;&lt;keyword&gt;USER ACCEPTANCE&lt;/keyword&gt;&lt;keyword&gt;COGNITION&lt;/keyword&gt;&lt;keyword&gt;WARMTH&lt;/keyword&gt;&lt;keyword&gt;ANTHROPOMORPHISM&lt;/keyword&gt;&lt;keyword&gt;ENCOUNTER&lt;/keyword&gt;&lt;/keywords&gt;&lt;dates&gt;&lt;year&gt;2022&lt;/year&gt;&lt;pub-dates&gt;&lt;date&gt;FEB 28&lt;/date&gt;&lt;/pub-dates&gt;&lt;/dates&gt;&lt;isbn&gt;1757-5818&amp;#xD;1757-5826 J9 - J SERV MANAGE&lt;/isbn&gt;&lt;accession-num&gt;WOS:000760130100001&lt;/accession-num&gt;&lt;urls&gt;&lt;/urls&gt;&lt;custom3&gt;Universite Catholique de Lille&amp;#xD;EDHEC Business School&amp;#xD;University of Massachusetts System&amp;#xD;University of Massachusetts Boston&lt;/custom3&gt;&lt;custom6&gt;FEB 2022&lt;/custom6&gt;&lt;electronic-resource-num&gt;10.1108/JOSM-12-2021-0488&lt;/electronic-resource-num&gt;&lt;language&gt;English&lt;/language&gt;&lt;/record&gt;&lt;/Cite&gt;&lt;/EndNote&gt;</w:instrText>
      </w:r>
      <w:r w:rsidRPr="00A50C2F">
        <w:rPr>
          <w:sz w:val="26"/>
          <w:szCs w:val="26"/>
        </w:rPr>
        <w:fldChar w:fldCharType="separate"/>
      </w:r>
      <w:r w:rsidRPr="00A50C2F">
        <w:rPr>
          <w:noProof/>
          <w:sz w:val="26"/>
          <w:szCs w:val="26"/>
        </w:rPr>
        <w:t>(De Keyser &amp; Kunz, 2022)</w:t>
      </w:r>
      <w:r w:rsidRPr="00A50C2F">
        <w:rPr>
          <w:sz w:val="26"/>
          <w:szCs w:val="26"/>
        </w:rPr>
        <w:fldChar w:fldCharType="end"/>
      </w:r>
      <w:r w:rsidRPr="00A50C2F">
        <w:rPr>
          <w:sz w:val="26"/>
          <w:szCs w:val="26"/>
        </w:rPr>
        <w:t>.</w:t>
      </w:r>
    </w:p>
    <w:p w14:paraId="52DF3F55" w14:textId="35827844" w:rsidR="006B7047" w:rsidRDefault="006B7047" w:rsidP="00412359">
      <w:pPr>
        <w:widowControl w:val="0"/>
        <w:snapToGrid w:val="0"/>
        <w:spacing w:line="360" w:lineRule="exact"/>
        <w:ind w:firstLineChars="200" w:firstLine="520"/>
        <w:jc w:val="both"/>
        <w:rPr>
          <w:sz w:val="26"/>
          <w:szCs w:val="26"/>
        </w:rPr>
      </w:pPr>
      <w:r w:rsidRPr="00A50C2F">
        <w:rPr>
          <w:sz w:val="26"/>
          <w:szCs w:val="26"/>
        </w:rPr>
        <w:t xml:space="preserve">Given the growth of papers in this field, the roles of brand anthropomorphism in a digital context merit further exploration. From the consumer </w:t>
      </w:r>
      <w:r w:rsidR="007E5754">
        <w:rPr>
          <w:sz w:val="26"/>
          <w:szCs w:val="26"/>
        </w:rPr>
        <w:t>perspective, researchers should investigate the impact of brand anthropomorphism promoted through</w:t>
      </w:r>
      <w:r w:rsidRPr="00A50C2F">
        <w:rPr>
          <w:sz w:val="26"/>
          <w:szCs w:val="26"/>
        </w:rPr>
        <w:t xml:space="preserve"> technological platforms on brand image and brand experience </w:t>
      </w:r>
      <w:r w:rsidRPr="00A50C2F">
        <w:rPr>
          <w:sz w:val="26"/>
          <w:szCs w:val="26"/>
        </w:rPr>
        <w:fldChar w:fldCharType="begin"/>
      </w:r>
      <w:r w:rsidRPr="00A50C2F">
        <w:rPr>
          <w:sz w:val="26"/>
          <w:szCs w:val="26"/>
        </w:rPr>
        <w:instrText xml:space="preserve"> ADDIN EN.CITE &lt;EndNote&gt;&lt;Cite&gt;&lt;Author&gt;Blut&lt;/Author&gt;&lt;Year&gt;2021&lt;/Year&gt;&lt;RecNum&gt;395&lt;/RecNum&gt;&lt;DisplayText&gt;(Blut et al., 2021)&lt;/DisplayText&gt;&lt;record&gt;&lt;rec-number&gt;395&lt;/rec-number&gt;&lt;foreign-keys&gt;&lt;key app="EN" db-id="559fzaf0osetwre0zdnp9ppmtsvxsrapvw9f" timestamp="1696324670"&gt;395&lt;/key&gt;&lt;/foreign-keys&gt;&lt;ref-type name="Journal Article"&gt;17&lt;/ref-type&gt;&lt;contributors&gt;&lt;authors&gt;&lt;author&gt;Blut, Markus&lt;/author&gt;&lt;author&gt;Wang, Cheng&lt;/author&gt;&lt;author&gt;Wünderlich, Nancy V.&lt;/author&gt;&lt;author&gt;Brock, Christian&lt;/author&gt;&lt;/authors&gt;&lt;/contributors&gt;&lt;titles&gt;&lt;title&gt;Understanding anthropomorphism in service provision: a meta-analysis of physical robots, chatbots, and other AI&lt;/title&gt;&lt;secondary-title&gt;Journal of the Academy of Marketing Science&lt;/secondary-title&gt;&lt;/titles&gt;&lt;periodical&gt;&lt;full-title&gt;Journal of the Academy of Marketing Science&lt;/full-title&gt;&lt;/periodical&gt;&lt;pages&gt;632-658&lt;/pages&gt;&lt;volume&gt;49&lt;/volume&gt;&lt;number&gt;4&lt;/number&gt;&lt;dates&gt;&lt;year&gt;2021&lt;/year&gt;&lt;pub-dates&gt;&lt;date&gt;2021/07/01&lt;/date&gt;&lt;/pub-dates&gt;&lt;/dates&gt;&lt;isbn&gt;1552-7824&lt;/isbn&gt;&lt;urls&gt;&lt;related-urls&gt;&lt;url&gt;https://doi.org/10.1007/s11747-020-00762-y&lt;/url&gt;&lt;/related-urls&gt;&lt;/urls&gt;&lt;electronic-resource-num&gt;10.1007/s11747-020-00762-y&lt;/electronic-resource-num&gt;&lt;/record&gt;&lt;/Cite&gt;&lt;/EndNote&gt;</w:instrText>
      </w:r>
      <w:r w:rsidRPr="00A50C2F">
        <w:rPr>
          <w:sz w:val="26"/>
          <w:szCs w:val="26"/>
        </w:rPr>
        <w:fldChar w:fldCharType="separate"/>
      </w:r>
      <w:r w:rsidRPr="00A50C2F">
        <w:rPr>
          <w:noProof/>
          <w:sz w:val="26"/>
          <w:szCs w:val="26"/>
        </w:rPr>
        <w:t>(Blut et al., 2021)</w:t>
      </w:r>
      <w:r w:rsidRPr="00A50C2F">
        <w:rPr>
          <w:sz w:val="26"/>
          <w:szCs w:val="26"/>
        </w:rPr>
        <w:fldChar w:fldCharType="end"/>
      </w:r>
      <w:r w:rsidRPr="00A50C2F">
        <w:rPr>
          <w:sz w:val="26"/>
          <w:szCs w:val="26"/>
        </w:rPr>
        <w:t xml:space="preserve">. From the company perspective, scholars could consider the intersection of novel and untested outcomes of brand anthropomorphism combined </w:t>
      </w:r>
      <w:r w:rsidR="007E5754">
        <w:rPr>
          <w:sz w:val="26"/>
          <w:szCs w:val="26"/>
        </w:rPr>
        <w:t xml:space="preserve">with </w:t>
      </w:r>
      <w:r w:rsidRPr="00A50C2F">
        <w:rPr>
          <w:sz w:val="26"/>
          <w:szCs w:val="26"/>
        </w:rPr>
        <w:t xml:space="preserve">technologies, such as firm performance </w:t>
      </w:r>
      <w:r w:rsidRPr="00A50C2F">
        <w:rPr>
          <w:sz w:val="26"/>
          <w:szCs w:val="26"/>
        </w:rPr>
        <w:fldChar w:fldCharType="begin"/>
      </w:r>
      <w:r w:rsidRPr="00A50C2F">
        <w:rPr>
          <w:sz w:val="26"/>
          <w:szCs w:val="26"/>
        </w:rPr>
        <w:instrText xml:space="preserve"> ADDIN EN.CITE &lt;EndNote&gt;&lt;Cite&gt;&lt;Author&gt;Blut&lt;/Author&gt;&lt;Year&gt;2021&lt;/Year&gt;&lt;RecNum&gt;395&lt;/RecNum&gt;&lt;DisplayText&gt;(Blut et al., 2021)&lt;/DisplayText&gt;&lt;record&gt;&lt;rec-number&gt;395&lt;/rec-number&gt;&lt;foreign-keys&gt;&lt;key app="EN" db-id="559fzaf0osetwre0zdnp9ppmtsvxsrapvw9f" timestamp="1696324670"&gt;395&lt;/key&gt;&lt;/foreign-keys&gt;&lt;ref-type name="Journal Article"&gt;17&lt;/ref-type&gt;&lt;contributors&gt;&lt;authors&gt;&lt;author&gt;Blut, Markus&lt;/author&gt;&lt;author&gt;Wang, Cheng&lt;/author&gt;&lt;author&gt;Wünderlich, Nancy V.&lt;/author&gt;&lt;author&gt;Brock, Christian&lt;/author&gt;&lt;/authors&gt;&lt;/contributors&gt;&lt;titles&gt;&lt;title&gt;Understanding anthropomorphism in service provision: a meta-analysis of physical robots, chatbots, and other AI&lt;/title&gt;&lt;secondary-title&gt;Journal of the Academy of Marketing Science&lt;/secondary-title&gt;&lt;/titles&gt;&lt;periodical&gt;&lt;full-title&gt;Journal of the Academy of Marketing Science&lt;/full-title&gt;&lt;/periodical&gt;&lt;pages&gt;632-658&lt;/pages&gt;&lt;volume&gt;49&lt;/volume&gt;&lt;number&gt;4&lt;/number&gt;&lt;dates&gt;&lt;year&gt;2021&lt;/year&gt;&lt;pub-dates&gt;&lt;date&gt;2021/07/01&lt;/date&gt;&lt;/pub-dates&gt;&lt;/dates&gt;&lt;isbn&gt;1552-7824&lt;/isbn&gt;&lt;urls&gt;&lt;related-urls&gt;&lt;url&gt;https://doi.org/10.1007/s11747-020-00762-y&lt;/url&gt;&lt;/related-urls&gt;&lt;/urls&gt;&lt;electronic-resource-num&gt;10.1007/s11747-020-00762-y&lt;/electronic-resource-num&gt;&lt;/record&gt;&lt;/Cite&gt;&lt;/EndNote&gt;</w:instrText>
      </w:r>
      <w:r w:rsidRPr="00A50C2F">
        <w:rPr>
          <w:sz w:val="26"/>
          <w:szCs w:val="26"/>
        </w:rPr>
        <w:fldChar w:fldCharType="separate"/>
      </w:r>
      <w:r w:rsidRPr="00A50C2F">
        <w:rPr>
          <w:noProof/>
          <w:sz w:val="26"/>
          <w:szCs w:val="26"/>
        </w:rPr>
        <w:t>(Blut et al., 2021)</w:t>
      </w:r>
      <w:r w:rsidRPr="00A50C2F">
        <w:rPr>
          <w:sz w:val="26"/>
          <w:szCs w:val="26"/>
        </w:rPr>
        <w:fldChar w:fldCharType="end"/>
      </w:r>
      <w:r w:rsidRPr="00A50C2F">
        <w:rPr>
          <w:sz w:val="26"/>
          <w:szCs w:val="26"/>
        </w:rPr>
        <w:t xml:space="preserve"> or stakeholders' perceptions </w:t>
      </w:r>
      <w:r w:rsidRPr="00A50C2F">
        <w:rPr>
          <w:sz w:val="26"/>
          <w:szCs w:val="26"/>
        </w:rPr>
        <w:fldChar w:fldCharType="begin"/>
      </w:r>
      <w:r w:rsidR="0077656E" w:rsidRPr="00A50C2F">
        <w:rPr>
          <w:sz w:val="26"/>
          <w:szCs w:val="26"/>
        </w:rPr>
        <w:instrText xml:space="preserve"> ADDIN EN.CITE &lt;EndNote&gt;&lt;Cite&gt;&lt;Author&gt;Ding&lt;/Author&gt;&lt;Year&gt;2022&lt;/Year&gt;&lt;RecNum&gt;139&lt;/RecNum&gt;&lt;DisplayText&gt;(Ding et al., 2022)&lt;/DisplayText&gt;&lt;record&gt;&lt;rec-number&gt;139&lt;/rec-number&gt;&lt;foreign-keys&gt;&lt;key app="EN" db-id="559fzaf0osetwre0zdnp9ppmtsvxsrapvw9f" timestamp="1687016697"&gt;139&lt;/key&gt;&lt;/foreign-keys&gt;&lt;ref-type name="Journal Article"&gt;17&lt;/ref-type&gt;&lt;contributors&gt;&lt;authors&gt;&lt;author&gt;Ding, A. N.&lt;/author&gt;&lt;author&gt;Lee, R. H.&lt;/author&gt;&lt;author&gt;Legendre, T. S.&lt;/author&gt;&lt;author&gt;Madera, J.&lt;/author&gt;&lt;/authors&gt;&lt;/contributors&gt;&lt;auth-address&gt;Univ Houston, Conrad N Hilton Coll Global Hospitality Leadership, 4450 Univ Dr 227, Houston, TX 77204 USA&lt;/auth-address&gt;&lt;titles&gt;&lt;title&gt;Anthropomorphism in hospitality and tourism: A systematic review and agenda for future research&lt;/title&gt;&lt;secondary-title&gt;JOURNAL OF HOSPITALITY AND TOURISM MANAGEMENT&lt;/secondary-title&gt;&lt;/titles&gt;&lt;periodical&gt;&lt;full-title&gt;Journal of Hospitality and Tourism Management&lt;/full-title&gt;&lt;/periodical&gt;&lt;pages&gt;404-415&lt;/pages&gt;&lt;volume&gt;52&lt;/volume&gt;&lt;keywords&gt;&lt;keyword&gt;Anthropomorphism&lt;/keyword&gt;&lt;keyword&gt;Technology&lt;/keyword&gt;&lt;keyword&gt;Brand&lt;/keyword&gt;&lt;keyword&gt;Product&lt;/keyword&gt;&lt;keyword&gt;Systematic literature review&lt;/keyword&gt;&lt;keyword&gt;Leximancer&lt;/keyword&gt;&lt;keyword&gt;SOCIAL MEDIA&lt;/keyword&gt;&lt;keyword&gt;ROBOT&lt;/keyword&gt;&lt;keyword&gt;BRANDS&lt;/keyword&gt;&lt;keyword&gt;ATTITUDES&lt;/keyword&gt;&lt;keyword&gt;LANGUAGE&lt;/keyword&gt;&lt;keyword&gt;IMPACTS&lt;/keyword&gt;&lt;keyword&gt;APPEALS&lt;/keyword&gt;&lt;keyword&gt;HUMANS&lt;/keyword&gt;&lt;keyword&gt;GENDER&lt;/keyword&gt;&lt;keyword&gt;POWER&lt;/keyword&gt;&lt;/keywords&gt;&lt;dates&gt;&lt;year&gt;2022&lt;/year&gt;&lt;pub-dates&gt;&lt;date&gt;SEP&lt;/date&gt;&lt;/pub-dates&gt;&lt;/dates&gt;&lt;isbn&gt;1447-6770&amp;#xD;1839-5260 J9 - J HOSP TOUR MANAG&lt;/isbn&gt;&lt;accession-num&gt;WOS:000860772500005&lt;/accession-num&gt;&lt;urls&gt;&lt;/urls&gt;&lt;custom3&gt;University of Houston System&amp;#xD;University of Houston&lt;/custom3&gt;&lt;custom6&gt;AUG 2022&lt;/custom6&gt;&lt;electronic-resource-num&gt;10.1016/j.jhtm.2022.07.018&lt;/electronic-resource-num&gt;&lt;language&gt;English&lt;/language&gt;&lt;/record&gt;&lt;/Cite&gt;&lt;/EndNote&gt;</w:instrText>
      </w:r>
      <w:r w:rsidRPr="00A50C2F">
        <w:rPr>
          <w:sz w:val="26"/>
          <w:szCs w:val="26"/>
        </w:rPr>
        <w:fldChar w:fldCharType="separate"/>
      </w:r>
      <w:r w:rsidRPr="00A50C2F">
        <w:rPr>
          <w:noProof/>
          <w:sz w:val="26"/>
          <w:szCs w:val="26"/>
        </w:rPr>
        <w:t>(Ding et al., 2022)</w:t>
      </w:r>
      <w:r w:rsidRPr="00A50C2F">
        <w:rPr>
          <w:sz w:val="26"/>
          <w:szCs w:val="26"/>
        </w:rPr>
        <w:fldChar w:fldCharType="end"/>
      </w:r>
      <w:r w:rsidRPr="00A50C2F">
        <w:rPr>
          <w:sz w:val="26"/>
          <w:szCs w:val="26"/>
        </w:rPr>
        <w:t>. The future work also raises the question of whether innovative technologies</w:t>
      </w:r>
      <w:r w:rsidR="007E5754">
        <w:rPr>
          <w:sz w:val="26"/>
          <w:szCs w:val="26"/>
        </w:rPr>
        <w:t>, combined with societal changes, might allow people to perceiv</w:t>
      </w:r>
      <w:r w:rsidRPr="00A50C2F">
        <w:rPr>
          <w:sz w:val="26"/>
          <w:szCs w:val="26"/>
        </w:rPr>
        <w:t xml:space="preserve">e brands as humanlike </w:t>
      </w:r>
      <w:r w:rsidRPr="00A50C2F">
        <w:rPr>
          <w:sz w:val="26"/>
          <w:szCs w:val="26"/>
        </w:rPr>
        <w:fldChar w:fldCharType="begin"/>
      </w:r>
      <w:r w:rsidR="0077656E" w:rsidRPr="00A50C2F">
        <w:rPr>
          <w:sz w:val="26"/>
          <w:szCs w:val="26"/>
        </w:rPr>
        <w:instrText xml:space="preserve"> ADDIN EN.CITE &lt;EndNote&gt;&lt;Cite&gt;&lt;Author&gt;MacInnis&lt;/Author&gt;&lt;Year&gt;2017&lt;/Year&gt;&lt;RecNum&gt;15&lt;/RecNum&gt;&lt;DisplayText&gt;(MacInnis &amp;amp;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A50C2F">
        <w:rPr>
          <w:sz w:val="26"/>
          <w:szCs w:val="26"/>
        </w:rPr>
        <w:fldChar w:fldCharType="separate"/>
      </w:r>
      <w:r w:rsidRPr="00A50C2F">
        <w:rPr>
          <w:noProof/>
          <w:sz w:val="26"/>
          <w:szCs w:val="26"/>
        </w:rPr>
        <w:t>(MacInnis &amp; Folkes, 2017)</w:t>
      </w:r>
      <w:r w:rsidRPr="00A50C2F">
        <w:rPr>
          <w:sz w:val="26"/>
          <w:szCs w:val="26"/>
        </w:rPr>
        <w:fldChar w:fldCharType="end"/>
      </w:r>
      <w:r w:rsidRPr="00A50C2F">
        <w:rPr>
          <w:sz w:val="26"/>
          <w:szCs w:val="26"/>
        </w:rPr>
        <w:t xml:space="preserve">. Moreover, the digital world with intelligent branding of things as smart objects (e.g., robots, AI devices) offers a basis for further research </w:t>
      </w:r>
      <w:r w:rsidRPr="00A50C2F">
        <w:rPr>
          <w:sz w:val="26"/>
          <w:szCs w:val="26"/>
        </w:rPr>
        <w:fldChar w:fldCharType="begin">
          <w:fldData xml:space="preserve">PEVuZE5vdGU+PENpdGU+PEF1dGhvcj5CYWdvenppPC9BdXRob3I+PFllYXI+MjAyMTwvWWVhcj48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</w:fldData>
        </w:fldChar>
      </w:r>
      <w:r w:rsidRPr="00A50C2F">
        <w:rPr>
          <w:sz w:val="26"/>
          <w:szCs w:val="26"/>
        </w:rPr>
        <w:instrText xml:space="preserve"> ADDIN EN.CITE </w:instrText>
      </w:r>
      <w:r w:rsidRPr="00A50C2F">
        <w:rPr>
          <w:sz w:val="26"/>
          <w:szCs w:val="26"/>
        </w:rPr>
        <w:fldChar w:fldCharType="begin">
          <w:fldData xml:space="preserve">PEVuZE5vdGU+PENpdGU+PEF1dGhvcj5CYWdvenppPC9BdXRob3I+PFllYXI+MjAyMTwvWWVhcj48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</w:fldData>
        </w:fldChar>
      </w:r>
      <w:r w:rsidRPr="00A50C2F">
        <w:rPr>
          <w:sz w:val="26"/>
          <w:szCs w:val="26"/>
        </w:rPr>
        <w:instrText xml:space="preserve"> ADDIN EN.CITE.DATA </w:instrText>
      </w:r>
      <w:r w:rsidRPr="00A50C2F">
        <w:rPr>
          <w:sz w:val="26"/>
          <w:szCs w:val="26"/>
        </w:rPr>
      </w:r>
      <w:r w:rsidRPr="00A50C2F">
        <w:rPr>
          <w:sz w:val="26"/>
          <w:szCs w:val="26"/>
        </w:rPr>
        <w:fldChar w:fldCharType="end"/>
      </w:r>
      <w:r w:rsidRPr="00A50C2F">
        <w:rPr>
          <w:sz w:val="26"/>
          <w:szCs w:val="26"/>
        </w:rPr>
      </w:r>
      <w:r w:rsidRPr="00A50C2F">
        <w:rPr>
          <w:sz w:val="26"/>
          <w:szCs w:val="26"/>
        </w:rPr>
        <w:fldChar w:fldCharType="separate"/>
      </w:r>
      <w:r w:rsidRPr="00A50C2F">
        <w:rPr>
          <w:noProof/>
          <w:sz w:val="26"/>
          <w:szCs w:val="26"/>
        </w:rPr>
        <w:t>(Bagozzi et al., 2021)</w:t>
      </w:r>
      <w:r w:rsidRPr="00A50C2F">
        <w:rPr>
          <w:sz w:val="26"/>
          <w:szCs w:val="26"/>
        </w:rPr>
        <w:fldChar w:fldCharType="end"/>
      </w:r>
      <w:r w:rsidRPr="00A50C2F">
        <w:rPr>
          <w:sz w:val="26"/>
          <w:szCs w:val="26"/>
        </w:rPr>
        <w:t xml:space="preserve">. Researchers may focus more on the moderating effects </w:t>
      </w:r>
      <w:r w:rsidR="00D35943" w:rsidRPr="00A50C2F">
        <w:rPr>
          <w:sz w:val="26"/>
          <w:szCs w:val="26"/>
        </w:rPr>
        <w:t>at the individual level, for example, males'</w:t>
      </w:r>
      <w:r w:rsidRPr="00A50C2F">
        <w:rPr>
          <w:sz w:val="26"/>
          <w:szCs w:val="26"/>
        </w:rPr>
        <w:t xml:space="preserve"> interaction with female robots and vice versa </w:t>
      </w:r>
      <w:r w:rsidRPr="00A50C2F">
        <w:rPr>
          <w:sz w:val="26"/>
          <w:szCs w:val="26"/>
        </w:rPr>
        <w:fldChar w:fldCharType="begin"/>
      </w:r>
      <w:r w:rsidRPr="00A50C2F">
        <w:rPr>
          <w:sz w:val="26"/>
          <w:szCs w:val="26"/>
        </w:rPr>
        <w:instrText xml:space="preserve"> ADDIN EN.CITE &lt;EndNote&gt;&lt;Cite&gt;&lt;Author&gt;Blut&lt;/Author&gt;&lt;Year&gt;2021&lt;/Year&gt;&lt;RecNum&gt;395&lt;/RecNum&gt;&lt;DisplayText&gt;(Blut et al., 2021)&lt;/DisplayText&gt;&lt;record&gt;&lt;rec-number&gt;395&lt;/rec-number&gt;&lt;foreign-keys&gt;&lt;key app="EN" db-id="559fzaf0osetwre0zdnp9ppmtsvxsrapvw9f" timestamp="1696324670"&gt;395&lt;/key&gt;&lt;/foreign-keys&gt;&lt;ref-type name="Journal Article"&gt;17&lt;/ref-type&gt;&lt;contributors&gt;&lt;authors&gt;&lt;author&gt;Blut, Markus&lt;/author&gt;&lt;author&gt;Wang, Cheng&lt;/author&gt;&lt;author&gt;Wünderlich, Nancy V.&lt;/author&gt;&lt;author&gt;Brock, Christian&lt;/author&gt;&lt;/authors&gt;&lt;/contributors&gt;&lt;titles&gt;&lt;title&gt;Understanding anthropomorphism in service provision: a meta-analysis of physical robots, chatbots, and other AI&lt;/title&gt;&lt;secondary-title&gt;Journal of the Academy of Marketing Science&lt;/secondary-title&gt;&lt;/titles&gt;&lt;periodical&gt;&lt;full-title&gt;Journal of the Academy of Marketing Science&lt;/full-title&gt;&lt;/periodical&gt;&lt;pages&gt;632-658&lt;/pages&gt;&lt;volume&gt;49&lt;/volume&gt;&lt;number&gt;4&lt;/number&gt;&lt;dates&gt;&lt;year&gt;2021&lt;/year&gt;&lt;pub-dates&gt;&lt;date&gt;2021/07/01&lt;/date&gt;&lt;/pub-dates&gt;&lt;/dates&gt;&lt;isbn&gt;1552-7824&lt;/isbn&gt;&lt;urls&gt;&lt;related-urls&gt;&lt;url&gt;https://doi.org/10.1007/s11747-020-00762-y&lt;/url&gt;&lt;/related-urls&gt;&lt;/urls&gt;&lt;electronic-resource-num&gt;10.1007/s11747-020-00762-y&lt;/electronic-resource-num&gt;&lt;/record&gt;&lt;/Cite&gt;&lt;/EndNote&gt;</w:instrText>
      </w:r>
      <w:r w:rsidRPr="00A50C2F">
        <w:rPr>
          <w:sz w:val="26"/>
          <w:szCs w:val="26"/>
        </w:rPr>
        <w:fldChar w:fldCharType="separate"/>
      </w:r>
      <w:r w:rsidRPr="00A50C2F">
        <w:rPr>
          <w:noProof/>
          <w:sz w:val="26"/>
          <w:szCs w:val="26"/>
        </w:rPr>
        <w:t>(Blut et al., 2021)</w:t>
      </w:r>
      <w:r w:rsidRPr="00A50C2F">
        <w:rPr>
          <w:sz w:val="26"/>
          <w:szCs w:val="26"/>
        </w:rPr>
        <w:fldChar w:fldCharType="end"/>
      </w:r>
      <w:r w:rsidRPr="00A50C2F">
        <w:rPr>
          <w:sz w:val="26"/>
          <w:szCs w:val="26"/>
        </w:rPr>
        <w:t xml:space="preserve">. Despite the advantages of brand anthropomorphism - </w:t>
      </w:r>
      <w:r w:rsidR="00116E6F">
        <w:rPr>
          <w:sz w:val="26"/>
          <w:szCs w:val="26"/>
        </w:rPr>
        <w:t>technologies'</w:t>
      </w:r>
      <w:r w:rsidRPr="00A50C2F">
        <w:rPr>
          <w:sz w:val="26"/>
          <w:szCs w:val="26"/>
        </w:rPr>
        <w:t xml:space="preserve"> intersection, the potential drawback of given issues becomes necessary for further research, such as uncertainty, tricked feelings </w:t>
      </w:r>
      <w:r w:rsidRPr="00A50C2F">
        <w:rPr>
          <w:sz w:val="26"/>
          <w:szCs w:val="26"/>
        </w:rPr>
        <w:fldChar w:fldCharType="begin"/>
      </w:r>
      <w:r w:rsidRPr="00A50C2F">
        <w:rPr>
          <w:sz w:val="26"/>
          <w:szCs w:val="26"/>
        </w:rPr>
        <w:instrText xml:space="preserve"> ADDIN EN.CITE &lt;EndNote&gt;&lt;Cite&gt;&lt;Author&gt;De Keyser&lt;/Author&gt;&lt;Year&gt;2022&lt;/Year&gt;&lt;RecNum&gt;324&lt;/RecNum&gt;&lt;DisplayText&gt;(De Keyser &amp;amp; Kunz, 2022)&lt;/DisplayText&gt;&lt;record&gt;&lt;rec-number&gt;324&lt;/rec-number&gt;&lt;foreign-keys&gt;&lt;key app="EN" db-id="559fzaf0osetwre0zdnp9ppmtsvxsrapvw9f" timestamp="1687016697"&gt;324&lt;/key&gt;&lt;/foreign-keys&gt;&lt;ref-type name="Journal Article"&gt;17&lt;/ref-type&gt;&lt;contributors&gt;&lt;authors&gt;&lt;author&gt;De Keyser, A.&lt;/author&gt;&lt;author&gt;Kunz, W. H.&lt;/author&gt;&lt;/authors&gt;&lt;/contributors&gt;&lt;auth-address&gt;EDHEC Business Sch, Dept Mkt, Roubaix, France&amp;#xD;Univ Massachusetts, Dept Mkt, Boston, MA 02125 USA&lt;/auth-address&gt;&lt;titles&gt;&lt;title&gt;Living and working with service robots: a TCCM analysis and considerations for future research&lt;/title&gt;&lt;secondary-title&gt;JOURNAL OF SERVICE MANAGEMENT&lt;/secondary-title&gt;&lt;/titles&gt;&lt;pages&gt;165-196&lt;/pages&gt;&lt;volume&gt;33&lt;/volume&gt;&lt;number&gt;2&lt;/number&gt;&lt;keywords&gt;&lt;keyword&gt;Service robots&lt;/keyword&gt;&lt;keyword&gt;Robotics&lt;/keyword&gt;&lt;keyword&gt;AI&lt;/keyword&gt;&lt;keyword&gt;Artificial intelligence&lt;/keyword&gt;&lt;keyword&gt;Service encounter&lt;/keyword&gt;&lt;keyword&gt;Chatbot&lt;/keyword&gt;&lt;keyword&gt;Conversational agent&lt;/keyword&gt;&lt;keyword&gt;AUTOMATED SOCIAL PRESENCE&lt;/keyword&gt;&lt;keyword&gt;ARTIFICIAL-INTELLIGENCE&lt;/keyword&gt;&lt;keyword&gt;INFORMATION-TECHNOLOGY&lt;/keyword&gt;&lt;keyword&gt;BRAND ENGAGEMENT&lt;/keyword&gt;&lt;keyword&gt;VOICE ASSISTANTS&lt;/keyword&gt;&lt;keyword&gt;USER ACCEPTANCE&lt;/keyword&gt;&lt;keyword&gt;COGNITION&lt;/keyword&gt;&lt;keyword&gt;WARMTH&lt;/keyword&gt;&lt;keyword&gt;ANTHROPOMORPHISM&lt;/keyword&gt;&lt;keyword&gt;ENCOUNTER&lt;/keyword&gt;&lt;/keywords&gt;&lt;dates&gt;&lt;year&gt;2022&lt;/year&gt;&lt;pub-dates&gt;&lt;date&gt;FEB 28&lt;/date&gt;&lt;/pub-dates&gt;&lt;/dates&gt;&lt;isbn&gt;1757-5818&amp;#xD;1757-5826 J9 - J SERV MANAGE&lt;/isbn&gt;&lt;accession-num&gt;WOS:000760130100001&lt;/accession-num&gt;&lt;urls&gt;&lt;/urls&gt;&lt;custom3&gt;Universite Catholique de Lille&amp;#xD;EDHEC Business School&amp;#xD;University of Massachusetts System&amp;#xD;University of Massachusetts Boston&lt;/custom3&gt;&lt;custom6&gt;FEB 2022&lt;/custom6&gt;&lt;electronic-resource-num&gt;10.1108/JOSM-12-2021-0488&lt;/electronic-resource-num&gt;&lt;language&gt;English&lt;/language&gt;&lt;/record&gt;&lt;/Cite&gt;&lt;/EndNote&gt;</w:instrText>
      </w:r>
      <w:r w:rsidRPr="00A50C2F">
        <w:rPr>
          <w:sz w:val="26"/>
          <w:szCs w:val="26"/>
        </w:rPr>
        <w:fldChar w:fldCharType="separate"/>
      </w:r>
      <w:r w:rsidRPr="00A50C2F">
        <w:rPr>
          <w:sz w:val="26"/>
          <w:szCs w:val="26"/>
        </w:rPr>
        <w:t>(De Keyser &amp; Kunz, 2022)</w:t>
      </w:r>
      <w:r w:rsidRPr="00A50C2F">
        <w:rPr>
          <w:sz w:val="26"/>
          <w:szCs w:val="26"/>
        </w:rPr>
        <w:fldChar w:fldCharType="end"/>
      </w:r>
      <w:r w:rsidRPr="00A50C2F">
        <w:rPr>
          <w:sz w:val="26"/>
          <w:szCs w:val="26"/>
        </w:rPr>
        <w:t xml:space="preserve">, or unwanted stereotypic biases </w:t>
      </w:r>
      <w:r w:rsidRPr="00A50C2F">
        <w:rPr>
          <w:sz w:val="26"/>
          <w:szCs w:val="26"/>
        </w:rPr>
        <w:fldChar w:fldCharType="begin"/>
      </w:r>
      <w:r w:rsidR="0077656E" w:rsidRPr="00A50C2F">
        <w:rPr>
          <w:sz w:val="26"/>
          <w:szCs w:val="26"/>
        </w:rPr>
        <w:instrText xml:space="preserve"> ADDIN EN.CITE &lt;EndNote&gt;&lt;Cite&gt;&lt;Author&gt;Ding&lt;/Author&gt;&lt;Year&gt;2022&lt;/Year&gt;&lt;RecNum&gt;139&lt;/RecNum&gt;&lt;DisplayText&gt;(Ding et al., 2022)&lt;/DisplayText&gt;&lt;record&gt;&lt;rec-number&gt;139&lt;/rec-number&gt;&lt;foreign-keys&gt;&lt;key app="EN" db-id="559fzaf0osetwre0zdnp9ppmtsvxsrapvw9f" timestamp="1687016697"&gt;139&lt;/key&gt;&lt;/foreign-keys&gt;&lt;ref-type name="Journal Article"&gt;17&lt;/ref-type&gt;&lt;contributors&gt;&lt;authors&gt;&lt;author&gt;Ding, A. N.&lt;/author&gt;&lt;author&gt;Lee, R. H.&lt;/author&gt;&lt;author&gt;Legendre, T. S.&lt;/author&gt;&lt;author&gt;Madera, J.&lt;/author&gt;&lt;/authors&gt;&lt;/contributors&gt;&lt;auth-address&gt;Univ Houston, Conrad N Hilton Coll Global Hospitality Leadership, 4450 Univ Dr 227, Houston, TX 77204 USA&lt;/auth-address&gt;&lt;titles&gt;&lt;title&gt;Anthropomorphism in hospitality and tourism: A systematic review and agenda for future research&lt;/title&gt;&lt;secondary-title&gt;JOURNAL OF HOSPITALITY AND TOURISM MANAGEMENT&lt;/secondary-title&gt;&lt;/titles&gt;&lt;periodical&gt;&lt;full-title&gt;Journal of Hospitality and Tourism Management&lt;/full-title&gt;&lt;/periodical&gt;&lt;pages&gt;404-415&lt;/pages&gt;&lt;volume&gt;52&lt;/volume&gt;&lt;keywords&gt;&lt;keyword&gt;Anthropomorphism&lt;/keyword&gt;&lt;keyword&gt;Technology&lt;/keyword&gt;&lt;keyword&gt;Brand&lt;/keyword&gt;&lt;keyword&gt;Product&lt;/keyword&gt;&lt;keyword&gt;Systematic literature review&lt;/keyword&gt;&lt;keyword&gt;Leximancer&lt;/keyword&gt;&lt;keyword&gt;SOCIAL MEDIA&lt;/keyword&gt;&lt;keyword&gt;ROBOT&lt;/keyword&gt;&lt;keyword&gt;BRANDS&lt;/keyword&gt;&lt;keyword&gt;ATTITUDES&lt;/keyword&gt;&lt;keyword&gt;LANGUAGE&lt;/keyword&gt;&lt;keyword&gt;IMPACTS&lt;/keyword&gt;&lt;keyword&gt;APPEALS&lt;/keyword&gt;&lt;keyword&gt;HUMANS&lt;/keyword&gt;&lt;keyword&gt;GENDER&lt;/keyword&gt;&lt;keyword&gt;POWER&lt;/keyword&gt;&lt;/keywords&gt;&lt;dates&gt;&lt;year&gt;2022&lt;/year&gt;&lt;pub-dates&gt;&lt;date&gt;SEP&lt;/date&gt;&lt;/pub-dates&gt;&lt;/dates&gt;&lt;isbn&gt;1447-6770&amp;#xD;1839-5260 J9 - J HOSP TOUR MANAG&lt;/isbn&gt;&lt;accession-num&gt;WOS:000860772500005&lt;/accession-num&gt;&lt;urls&gt;&lt;/urls&gt;&lt;custom3&gt;University of Houston System&amp;#xD;University of Houston&lt;/custom3&gt;&lt;custom6&gt;AUG 2022&lt;/custom6&gt;&lt;electronic-resource-num&gt;10.1016/j.jhtm.2022.07.018&lt;/electronic-resource-num&gt;&lt;language&gt;English&lt;/language&gt;&lt;/record&gt;&lt;/Cite&gt;&lt;/EndNote&gt;</w:instrText>
      </w:r>
      <w:r w:rsidRPr="00A50C2F">
        <w:rPr>
          <w:sz w:val="26"/>
          <w:szCs w:val="26"/>
        </w:rPr>
        <w:fldChar w:fldCharType="separate"/>
      </w:r>
      <w:r w:rsidRPr="00A50C2F">
        <w:rPr>
          <w:noProof/>
          <w:sz w:val="26"/>
          <w:szCs w:val="26"/>
        </w:rPr>
        <w:t>(Ding et al., 2022)</w:t>
      </w:r>
      <w:r w:rsidRPr="00A50C2F">
        <w:rPr>
          <w:sz w:val="26"/>
          <w:szCs w:val="26"/>
        </w:rPr>
        <w:fldChar w:fldCharType="end"/>
      </w:r>
      <w:r w:rsidRPr="00A50C2F">
        <w:rPr>
          <w:sz w:val="26"/>
          <w:szCs w:val="26"/>
        </w:rPr>
        <w:t xml:space="preserve">, or anthropomorphized technology failure </w:t>
      </w:r>
      <w:r w:rsidRPr="00A50C2F">
        <w:rPr>
          <w:sz w:val="26"/>
          <w:szCs w:val="26"/>
        </w:rPr>
        <w:fldChar w:fldCharType="begin"/>
      </w:r>
      <w:r w:rsidRPr="00A50C2F">
        <w:rPr>
          <w:sz w:val="26"/>
          <w:szCs w:val="26"/>
        </w:rPr>
        <w:instrText xml:space="preserve"> ADDIN EN.CITE &lt;EndNote&gt;&lt;Cite&gt;&lt;Author&gt;Lteif&lt;/Author&gt;&lt;Year&gt;2022&lt;/Year&gt;&lt;RecNum&gt;407&lt;/RecNum&gt;&lt;DisplayText&gt;(Lteif &amp;amp; Valenzuela, 2022)&lt;/DisplayText&gt;&lt;record&gt;&lt;rec-number&gt;407&lt;/rec-number&gt;&lt;foreign-keys&gt;&lt;key app="EN" db-id="559fzaf0osetwre0zdnp9ppmtsvxsrapvw9f" timestamp="1696930221"&gt;407&lt;/key&gt;&lt;/foreign-keys&gt;&lt;ref-type name="Journal Article"&gt;17&lt;/ref-type&gt;&lt;contributors&gt;&lt;authors&gt;&lt;author&gt;Lteif, Lama&lt;/author&gt;&lt;author&gt;Valenzuela, Ana&lt;/author&gt;&lt;/authors&gt;&lt;/contributors&gt;&lt;titles&gt;&lt;title&gt;The effect of anthropomorphized technology failure on the desire to connect with others&lt;/title&gt;&lt;secondary-title&gt;Psychology &amp;amp; Marketing&lt;/secondary-title&gt;&lt;/titles&gt;&lt;periodical&gt;&lt;full-title&gt;Psychology &amp;amp; Marketing&lt;/full-title&gt;&lt;/periodical&gt;&lt;pages&gt;1762-1774&lt;/pages&gt;&lt;volume&gt;39&lt;/volume&gt;&lt;number&gt;9&lt;/number&gt;&lt;dates&gt;&lt;year&gt;2022&lt;/year&gt;&lt;/dates&gt;&lt;isbn&gt;0742-6046&lt;/isbn&gt;&lt;urls&gt;&lt;related-urls&gt;&lt;url&gt;https://onlinelibrary.wiley.com/doi/abs/10.1002/mar.21700&lt;/url&gt;&lt;/related-urls&gt;&lt;/urls&gt;&lt;electronic-resource-num&gt;https://doi.org/10.1002/mar.21700&lt;/electronic-resource-num&gt;&lt;/record&gt;&lt;/Cite&gt;&lt;/EndNote&gt;</w:instrText>
      </w:r>
      <w:r w:rsidRPr="00A50C2F">
        <w:rPr>
          <w:sz w:val="26"/>
          <w:szCs w:val="26"/>
        </w:rPr>
        <w:fldChar w:fldCharType="separate"/>
      </w:r>
      <w:r w:rsidRPr="00A50C2F">
        <w:rPr>
          <w:noProof/>
          <w:sz w:val="26"/>
          <w:szCs w:val="26"/>
        </w:rPr>
        <w:t>(Lteif &amp; Valenzuela, 2022)</w:t>
      </w:r>
      <w:r w:rsidRPr="00A50C2F">
        <w:rPr>
          <w:sz w:val="26"/>
          <w:szCs w:val="26"/>
        </w:rPr>
        <w:fldChar w:fldCharType="end"/>
      </w:r>
      <w:r w:rsidR="00520ABA">
        <w:rPr>
          <w:sz w:val="26"/>
          <w:szCs w:val="26"/>
        </w:rPr>
        <w:t>.</w:t>
      </w:r>
    </w:p>
    <w:p w14:paraId="17AC045E" w14:textId="77777777" w:rsidR="00520ABA" w:rsidRPr="00A50C2F" w:rsidRDefault="00520ABA" w:rsidP="006C55A1">
      <w:pPr>
        <w:spacing w:line="360" w:lineRule="exact"/>
        <w:ind w:firstLine="720"/>
        <w:jc w:val="both"/>
        <w:rPr>
          <w:sz w:val="26"/>
          <w:szCs w:val="26"/>
        </w:rPr>
      </w:pPr>
    </w:p>
    <w:p w14:paraId="598D8D59" w14:textId="77777777" w:rsidR="006B7047" w:rsidRPr="00A50C2F" w:rsidRDefault="006B7047" w:rsidP="006B7047">
      <w:pPr>
        <w:spacing w:line="360" w:lineRule="exact"/>
        <w:rPr>
          <w:b/>
          <w:bCs/>
          <w:sz w:val="26"/>
          <w:szCs w:val="26"/>
        </w:rPr>
      </w:pPr>
      <w:r w:rsidRPr="00A50C2F">
        <w:rPr>
          <w:b/>
          <w:bCs/>
          <w:sz w:val="26"/>
          <w:szCs w:val="26"/>
        </w:rPr>
        <w:t>Cluster 4 - Anthropomorphized brands as relationship partners</w:t>
      </w:r>
    </w:p>
    <w:p w14:paraId="267477A2" w14:textId="563D3FA7" w:rsidR="006B7047" w:rsidRPr="00A50C2F" w:rsidRDefault="006B7047" w:rsidP="00412359">
      <w:pPr>
        <w:widowControl w:val="0"/>
        <w:snapToGrid w:val="0"/>
        <w:spacing w:line="360" w:lineRule="exact"/>
        <w:ind w:firstLineChars="200" w:firstLine="520"/>
        <w:jc w:val="both"/>
        <w:rPr>
          <w:bCs/>
          <w:iCs/>
          <w:sz w:val="26"/>
          <w:szCs w:val="26"/>
        </w:rPr>
      </w:pPr>
      <w:r w:rsidRPr="00A50C2F">
        <w:rPr>
          <w:bCs/>
          <w:sz w:val="26"/>
          <w:szCs w:val="26"/>
        </w:rPr>
        <w:t xml:space="preserve">Our findings reveal that the fourth cluster of the bibliographic coupling analysis focuses on anthropomorphized brands as relationship partners. This research stream explicitly differs from the first cluster's central notion, which mainly stresses the brand as a passive object with symbolic meanings. Supporting the belief in a humanized brand as a relationship partner, consumers treat it as an </w:t>
      </w:r>
      <w:r w:rsidRPr="00412359">
        <w:rPr>
          <w:rStyle w:val="shorttext"/>
        </w:rPr>
        <w:t>active</w:t>
      </w:r>
      <w:r w:rsidRPr="00A50C2F">
        <w:rPr>
          <w:bCs/>
          <w:sz w:val="26"/>
          <w:szCs w:val="26"/>
        </w:rPr>
        <w:t xml:space="preserve"> person </w:t>
      </w:r>
      <w:r w:rsidRPr="00A50C2F">
        <w:rPr>
          <w:bCs/>
          <w:iCs/>
          <w:sz w:val="26"/>
          <w:szCs w:val="26"/>
        </w:rPr>
        <w:fldChar w:fldCharType="begin"/>
      </w:r>
      <w:r w:rsidRPr="00A50C2F">
        <w:rPr>
          <w:bCs/>
          <w:sz w:val="26"/>
          <w:szCs w:val="26"/>
        </w:rPr>
        <w:instrText xml:space="preserve"> ADDIN EN.CITE &lt;EndNote&gt;&lt;Cite&gt;&lt;Author&gt;Alvarez&lt;/Author&gt;&lt;Year&gt;2016&lt;/Year&gt;&lt;RecNum&gt;247&lt;/RecNum&gt;&lt;DisplayText&gt;(Alvarez &amp;amp; Fournier, 2016)&lt;/DisplayText&gt;&lt;record&gt;&lt;rec-number&gt;247&lt;/rec-number&gt;&lt;foreign-keys&gt;&lt;key app="EN" db-id="559fzaf0osetwre0zdnp9ppmtsvxsrapvw9f" timestamp="1687016697"&gt;247&lt;/key&gt;&lt;/foreign-keys&gt;&lt;ref-type name="Journal Article"&gt;17&lt;/ref-type&gt;&lt;contributors&gt;&lt;authors&gt;&lt;author&gt;Alvarez, C.&lt;/author&gt;&lt;author&gt;Fournier, S.&lt;/author&gt;&lt;/authors&gt;&lt;/contributors&gt;&lt;auth-address&gt;Baylor Univ, Hankamer Sch Business, One Bear Pl 98007, Waco, TX 76798 USA&amp;#xD;Boston Univ, Questrom Sch Business, 595 Commonwealth Ave, Boston, MA 02215 USA&lt;/auth-address&gt;&lt;titles&gt;&lt;title&gt;Consumers&amp;apos; relationships with brands&lt;/title&gt;&lt;secondary-title&gt;CURRENT OPINION IN PSYCHOLOGY&lt;/secondary-title&gt;&lt;/titles&gt;&lt;pages&gt;129-135&lt;/pages&gt;&lt;volume&gt;10&lt;/volume&gt;&lt;keywords&gt;&lt;keyword&gt;ATTACHMENT STYLES&lt;/keyword&gt;&lt;keyword&gt;STRENGTH&lt;/keyword&gt;&lt;keyword&gt;CONNECTIONS&lt;/keyword&gt;&lt;keyword&gt;INTENTIONS&lt;/keyword&gt;&lt;keyword&gt;PERCEPTION&lt;/keyword&gt;&lt;keyword&gt;CUSTOMERS&lt;/keyword&gt;&lt;keyword&gt;IMPACT&lt;/keyword&gt;&lt;keyword&gt;TRUST&lt;/keyword&gt;&lt;keyword&gt;LOVE&lt;/keyword&gt;&lt;keyword&gt;FEAR&lt;/keyword&gt;&lt;/keywords&gt;&lt;dates&gt;&lt;year&gt;2016&lt;/year&gt;&lt;pub-dates&gt;&lt;date&gt;AUG&lt;/date&gt;&lt;/pub-dates&gt;&lt;/dates&gt;&lt;isbn&gt;2352-250X&amp;#xD;2352-2518 J9 - CURR OPIN PSYCHOL&lt;/isbn&gt;&lt;accession-num&gt;WOS:000386878800025&lt;/accession-num&gt;&lt;urls&gt;&lt;/urls&gt;&lt;custom3&gt;Baylor University&amp;#xD;Boston University&lt;/custom3&gt;&lt;electronic-resource-num&gt;10.1016/j.copsyc.2015.12.017&lt;/electronic-resource-num&gt;&lt;language&gt;English&lt;/language&gt;&lt;/record&gt;&lt;/Cite&gt;&lt;/EndNote&gt;</w:instrText>
      </w:r>
      <w:r w:rsidRPr="00A50C2F">
        <w:rPr>
          <w:bCs/>
          <w:iCs/>
          <w:sz w:val="26"/>
          <w:szCs w:val="26"/>
        </w:rPr>
        <w:fldChar w:fldCharType="separate"/>
      </w:r>
      <w:r w:rsidRPr="00A50C2F">
        <w:rPr>
          <w:bCs/>
          <w:noProof/>
          <w:sz w:val="26"/>
          <w:szCs w:val="26"/>
        </w:rPr>
        <w:t>(Alvarez &amp; Fournier, 2016)</w:t>
      </w:r>
      <w:r w:rsidRPr="00A50C2F">
        <w:rPr>
          <w:bCs/>
          <w:iCs/>
          <w:sz w:val="26"/>
          <w:szCs w:val="26"/>
        </w:rPr>
        <w:fldChar w:fldCharType="end"/>
      </w:r>
      <w:r w:rsidRPr="00A50C2F">
        <w:rPr>
          <w:bCs/>
          <w:sz w:val="26"/>
          <w:szCs w:val="26"/>
        </w:rPr>
        <w:t xml:space="preserve">. They develop brand connections in parallel </w:t>
      </w:r>
      <w:r w:rsidR="007E5754">
        <w:rPr>
          <w:bCs/>
          <w:sz w:val="26"/>
          <w:szCs w:val="26"/>
        </w:rPr>
        <w:t xml:space="preserve">with the </w:t>
      </w:r>
      <w:r w:rsidRPr="00A50C2F">
        <w:rPr>
          <w:bCs/>
          <w:sz w:val="26"/>
          <w:szCs w:val="26"/>
        </w:rPr>
        <w:t xml:space="preserve">ways they form interpersonal associations with others </w:t>
      </w:r>
      <w:r w:rsidRPr="00A50C2F">
        <w:rPr>
          <w:bCs/>
          <w:iCs/>
          <w:sz w:val="26"/>
          <w:szCs w:val="26"/>
        </w:rPr>
        <w:fldChar w:fldCharType="begin"/>
      </w:r>
      <w:r w:rsidR="0077656E" w:rsidRPr="00A50C2F">
        <w:rPr>
          <w:bCs/>
          <w:iCs/>
          <w:sz w:val="26"/>
          <w:szCs w:val="26"/>
        </w:rPr>
        <w:instrText xml:space="preserve"> ADDIN EN.CITE &lt;EndNote&gt;&lt;Cite&gt;&lt;Author&gt;Kervyn&lt;/Author&gt;&lt;Year&gt;2012&lt;/Year&gt;&lt;RecNum&gt;20&lt;/RecNum&gt;&lt;DisplayText&gt;(Kervyn et al., 2012)&lt;/DisplayText&gt;&lt;record&gt;&lt;rec-number&gt;20&lt;/rec-number&gt;&lt;foreign-keys&gt;&lt;key app="EN" db-id="559fzaf0osetwre0zdnp9ppmtsvxsrapvw9f" timestamp="1687016697"&gt;20&lt;/key&gt;&lt;/foreign-keys&gt;&lt;ref-type name="Journal Article"&gt;17&lt;/ref-type&gt;&lt;contributors&gt;&lt;authors&gt;&lt;author&gt;Kervyn, N.&lt;/author&gt;&lt;author&gt;Fiske, S. T.&lt;/author&gt;&lt;author&gt;Malone, C.&lt;/author&gt;&lt;/authors&gt;&lt;/contributors&gt;&lt;auth-address&gt;Princeton Univ, Princeton, NJ 08544 USA&amp;#xD;Univ Louvain, Fund Sci Res FNRS, Louvain, Belgium&lt;/auth-address&gt;&lt;titles&gt;&lt;title&gt;Brands as intentional agents framework: How perceived intentions and ability can map brand perception&lt;/title&gt;&lt;secondary-title&gt;JOURNAL OF CONSUMER PSYCHOLOGY&lt;/secondary-title&gt;&lt;/titles&gt;&lt;periodical&gt;&lt;full-title&gt;Journal of Consumer Psychology&lt;/full-title&gt;&lt;/periodical&gt;&lt;pages&gt;166-176&lt;/pages&gt;&lt;volume&gt;22&lt;/volume&gt;&lt;number&gt;2&lt;/number&gt;&lt;keywords&gt;&lt;keyword&gt;Brands&lt;/keyword&gt;&lt;keyword&gt;Intent&lt;/keyword&gt;&lt;keyword&gt;Agents&lt;/keyword&gt;&lt;keyword&gt;Stereotypes&lt;/keyword&gt;&lt;keyword&gt;Ability&lt;/keyword&gt;&lt;keyword&gt;Consumers&lt;/keyword&gt;&lt;keyword&gt;STEREOTYPE CONTENT&lt;/keyword&gt;&lt;keyword&gt;GENDER STEREOTYPES&lt;/keyword&gt;&lt;keyword&gt;NEURAL RESPONSES&lt;/keyword&gt;&lt;keyword&gt;SOCIAL-GROUPS&lt;/keyword&gt;&lt;keyword&gt;DIMENSIONS&lt;/keyword&gt;&lt;keyword&gt;COMPETENCE&lt;/keyword&gt;&lt;keyword&gt;WARMTH&lt;/keyword&gt;&lt;keyword&gt;COMPETITION&lt;/keyword&gt;&lt;keyword&gt;COMMUNION&lt;/keyword&gt;&lt;/keywords&gt;&lt;dates&gt;&lt;year&gt;2012&lt;/year&gt;&lt;pub-dates&gt;&lt;date&gt;APR&lt;/date&gt;&lt;/pub-dates&gt;&lt;/dates&gt;&lt;isbn&gt;1057-7408&amp;#xD;1532-7663 J9 - J CONSUM PSYCHOL&lt;/isbn&gt;&lt;accession-num&gt;WOS:000304383000002&lt;/accession-num&gt;&lt;urls&gt;&lt;/urls&gt;&lt;custom3&gt;Princeton University&lt;/custom3&gt;&lt;electronic-resource-num&gt;10.1016/j.jcps.2011.09.006&lt;/electronic-resource-num&gt;&lt;language&gt;English&lt;/language&gt;&lt;/record&gt;&lt;/Cite&gt;&lt;/EndNote&gt;</w:instrText>
      </w:r>
      <w:r w:rsidRPr="00A50C2F">
        <w:rPr>
          <w:bCs/>
          <w:iCs/>
          <w:sz w:val="26"/>
          <w:szCs w:val="26"/>
        </w:rPr>
        <w:fldChar w:fldCharType="separate"/>
      </w:r>
      <w:r w:rsidRPr="00A50C2F">
        <w:rPr>
          <w:bCs/>
          <w:noProof/>
          <w:sz w:val="26"/>
          <w:szCs w:val="26"/>
        </w:rPr>
        <w:t>(Kervyn et al., 2012)</w:t>
      </w:r>
      <w:r w:rsidRPr="00A50C2F">
        <w:rPr>
          <w:bCs/>
          <w:iCs/>
          <w:sz w:val="26"/>
          <w:szCs w:val="26"/>
        </w:rPr>
        <w:fldChar w:fldCharType="end"/>
      </w:r>
      <w:r w:rsidRPr="00A50C2F">
        <w:rPr>
          <w:bCs/>
          <w:sz w:val="26"/>
          <w:szCs w:val="26"/>
        </w:rPr>
        <w:t xml:space="preserve">. Previous research also highlighted that an interactive relationship is an equally co-created process in which two parties (i.e., consumers and brands) come together and shape mutual benefits </w:t>
      </w:r>
      <w:r w:rsidRPr="00A50C2F">
        <w:rPr>
          <w:bCs/>
          <w:iCs/>
          <w:sz w:val="26"/>
          <w:szCs w:val="26"/>
        </w:rPr>
        <w:fldChar w:fldCharType="begin"/>
      </w:r>
      <w:r w:rsidR="0077656E" w:rsidRPr="00A50C2F">
        <w:rPr>
          <w:bCs/>
          <w:iCs/>
          <w:sz w:val="26"/>
          <w:szCs w:val="26"/>
        </w:rPr>
        <w:instrText xml:space="preserve"> ADDIN EN.CITE &lt;EndNote&gt;&lt;Cite&gt;&lt;Author&gt;Fournier&lt;/Author&gt;&lt;Year&gt;2012&lt;/Year&gt;&lt;RecNum&gt;43&lt;/RecNum&gt;&lt;DisplayText&gt;(Fournier &amp;amp; Alvarez, 2012)&lt;/DisplayText&gt;&lt;record&gt;&lt;rec-number&gt;43&lt;/rec-number&gt;&lt;foreign-keys&gt;&lt;key app="EN" db-id="559fzaf0osetwre0zdnp9ppmtsvxsrapvw9f" timestamp="1687016697"&gt;43&lt;/key&gt;&lt;/foreign-keys&gt;&lt;ref-type name="Journal Article"&gt;17&lt;/ref-type&gt;&lt;contributors&gt;&lt;authors&gt;&lt;author&gt;Fournier, S.&lt;/author&gt;&lt;author&gt;Alvarez, C.&lt;/author&gt;&lt;/authors&gt;&lt;/contributors&gt;&lt;auth-address&gt;Boston Univ, Sch Management, Boston, MA 02215 USA&lt;/auth-address&gt;&lt;titles&gt;&lt;title&gt;Brands as relationship partners: Warmth, competence, and in-between&lt;/title&gt;&lt;secondary-title&gt;JOURNAL OF CONSUMER PSYCHOLOGY&lt;/secondary-title&gt;&lt;/titles&gt;&lt;periodical&gt;&lt;full-title&gt;Journal of Consumer Psychology&lt;/full-title&gt;&lt;/periodical&gt;&lt;pages&gt;177-185&lt;/pages&gt;&lt;volume&gt;22&lt;/volume&gt;&lt;number&gt;2&lt;/number&gt;&lt;keywords&gt;&lt;keyword&gt;Brand relationships&lt;/keyword&gt;&lt;keyword&gt;Brands as intentional agents framework&lt;/keyword&gt;&lt;keyword&gt;Brands and Branding&lt;/keyword&gt;&lt;keyword&gt;Anthropomorphism&lt;/keyword&gt;&lt;keyword&gt;Brand personality&lt;/keyword&gt;&lt;keyword&gt;ATTACHMENT STYLE&lt;/keyword&gt;&lt;keyword&gt;RELATIONSHIP NORMS&lt;/keyword&gt;&lt;keyword&gt;EXTENDED SELF&lt;/keyword&gt;&lt;keyword&gt;CONSUMER&lt;/keyword&gt;&lt;keyword&gt;DIMENSIONS&lt;/keyword&gt;&lt;keyword&gt;LOYALTY&lt;/keyword&gt;&lt;keyword&gt;PERSONALITY&lt;/keyword&gt;&lt;keyword&gt;TRUST&lt;/keyword&gt;&lt;keyword&gt;BEHAVIOR&lt;/keyword&gt;&lt;keyword&gt;LOVE&lt;/keyword&gt;&lt;/keywords&gt;&lt;dates&gt;&lt;year&gt;2012&lt;/year&gt;&lt;pub-dates&gt;&lt;date&gt;APR&lt;/date&gt;&lt;/pub-dates&gt;&lt;/dates&gt;&lt;isbn&gt;1057-7408 J9 - J CONSUM PSYCHOL&lt;/isbn&gt;&lt;accession-num&gt;WOS:000304383000003&lt;/accession-num&gt;&lt;urls&gt;&lt;/urls&gt;&lt;custom3&gt;Boston University&lt;/custom3&gt;&lt;electronic-resource-num&gt;10.1016/j.jcps.2011.10.003&lt;/electronic-resource-num&gt;&lt;language&gt;English&lt;/language&gt;&lt;/record&gt;&lt;/Cite&gt;&lt;/EndNote&gt;</w:instrText>
      </w:r>
      <w:r w:rsidRPr="00A50C2F">
        <w:rPr>
          <w:bCs/>
          <w:iCs/>
          <w:sz w:val="26"/>
          <w:szCs w:val="26"/>
        </w:rPr>
        <w:fldChar w:fldCharType="separate"/>
      </w:r>
      <w:r w:rsidRPr="00A50C2F">
        <w:rPr>
          <w:bCs/>
          <w:noProof/>
          <w:sz w:val="26"/>
          <w:szCs w:val="26"/>
        </w:rPr>
        <w:t xml:space="preserve">(Fournier &amp; Alvarez, </w:t>
      </w:r>
      <w:r w:rsidRPr="00412359">
        <w:rPr>
          <w:rStyle w:val="shorttext"/>
        </w:rPr>
        <w:t>2012</w:t>
      </w:r>
      <w:r w:rsidRPr="00A50C2F">
        <w:rPr>
          <w:bCs/>
          <w:noProof/>
          <w:sz w:val="26"/>
          <w:szCs w:val="26"/>
        </w:rPr>
        <w:t>)</w:t>
      </w:r>
      <w:r w:rsidRPr="00A50C2F">
        <w:rPr>
          <w:bCs/>
          <w:iCs/>
          <w:sz w:val="26"/>
          <w:szCs w:val="26"/>
        </w:rPr>
        <w:fldChar w:fldCharType="end"/>
      </w:r>
      <w:r w:rsidRPr="00A50C2F">
        <w:rPr>
          <w:bCs/>
          <w:sz w:val="26"/>
          <w:szCs w:val="26"/>
        </w:rPr>
        <w:t xml:space="preserve">. On the brand side of the relationship, anthropomorphism is </w:t>
      </w:r>
      <w:r w:rsidR="007E5754">
        <w:rPr>
          <w:bCs/>
          <w:sz w:val="26"/>
          <w:szCs w:val="26"/>
        </w:rPr>
        <w:t>viewed as a crucial mechanism that enable</w:t>
      </w:r>
      <w:r w:rsidRPr="00A50C2F">
        <w:rPr>
          <w:bCs/>
          <w:sz w:val="26"/>
          <w:szCs w:val="26"/>
        </w:rPr>
        <w:t xml:space="preserve">s human social interaction to be transferred to brands </w:t>
      </w:r>
      <w:r w:rsidRPr="00A50C2F">
        <w:rPr>
          <w:bCs/>
          <w:iCs/>
          <w:sz w:val="26"/>
          <w:szCs w:val="26"/>
        </w:rPr>
        <w:fldChar w:fldCharType="begin"/>
      </w:r>
      <w:r w:rsidRPr="00A50C2F">
        <w:rPr>
          <w:bCs/>
          <w:sz w:val="26"/>
          <w:szCs w:val="26"/>
        </w:rPr>
        <w:instrText xml:space="preserve"> ADDIN EN.CITE &lt;EndNote&gt;&lt;Cite&gt;&lt;Author&gt;Alvarez&lt;/Author&gt;&lt;Year&gt;2016&lt;/Year&gt;&lt;RecNum&gt;247&lt;/RecNum&gt;&lt;DisplayText&gt;(Alvarez &amp;amp; Fournier, 2016)&lt;/DisplayText&gt;&lt;record&gt;&lt;rec-number&gt;247&lt;/rec-number&gt;&lt;foreign-keys&gt;&lt;key app="EN" db-id="559fzaf0osetwre0zdnp9ppmtsvxsrapvw9f" timestamp="1687016697"&gt;247&lt;/key&gt;&lt;/foreign-keys&gt;&lt;ref-type name="Journal Article"&gt;17&lt;/ref-type&gt;&lt;contributors&gt;&lt;authors&gt;&lt;author&gt;Alvarez, C.&lt;/author&gt;&lt;author&gt;Fournier, S.&lt;/author&gt;&lt;/authors&gt;&lt;/contributors&gt;&lt;auth-address&gt;Baylor Univ, Hankamer Sch Business, One Bear Pl 98007, Waco, TX 76798 USA&amp;#xD;Boston Univ, Questrom Sch Business, 595 Commonwealth Ave, Boston, MA 02215 USA&lt;/auth-address&gt;&lt;titles&gt;&lt;title&gt;Consumers&amp;apos; relationships with brands&lt;/title&gt;&lt;secondary-title&gt;CURRENT OPINION IN PSYCHOLOGY&lt;/secondary-title&gt;&lt;/titles&gt;&lt;pages&gt;129-135&lt;/pages&gt;&lt;volume&gt;10&lt;/volume&gt;&lt;keywords&gt;&lt;keyword&gt;ATTACHMENT STYLES&lt;/keyword&gt;&lt;keyword&gt;STRENGTH&lt;/keyword&gt;&lt;keyword&gt;CONNECTIONS&lt;/keyword&gt;&lt;keyword&gt;INTENTIONS&lt;/keyword&gt;&lt;keyword&gt;PERCEPTION&lt;/keyword&gt;&lt;keyword&gt;CUSTOMERS&lt;/keyword&gt;&lt;keyword&gt;IMPACT&lt;/keyword&gt;&lt;keyword&gt;TRUST&lt;/keyword&gt;&lt;keyword&gt;LOVE&lt;/keyword&gt;&lt;keyword&gt;FEAR&lt;/keyword&gt;&lt;/keywords&gt;&lt;dates&gt;&lt;year&gt;2016&lt;/year&gt;&lt;pub-dates&gt;&lt;date&gt;AUG&lt;/date&gt;&lt;/pub-dates&gt;&lt;/dates&gt;&lt;isbn&gt;2352-250X&amp;#xD;2352-2518 J9 - CURR OPIN PSYCHOL&lt;/isbn&gt;&lt;accession-num&gt;WOS:000386878800025&lt;/accession-num&gt;&lt;urls&gt;&lt;/urls&gt;&lt;custom3&gt;Baylor University&amp;#xD;Boston University&lt;/custom3&gt;&lt;electronic-resource-num&gt;10.1016/j.copsyc.2015.12.017&lt;/electronic-resource-num&gt;&lt;language&gt;English&lt;/language&gt;&lt;/record&gt;&lt;/Cite&gt;&lt;/EndNote&gt;</w:instrText>
      </w:r>
      <w:r w:rsidRPr="00A50C2F">
        <w:rPr>
          <w:bCs/>
          <w:iCs/>
          <w:sz w:val="26"/>
          <w:szCs w:val="26"/>
        </w:rPr>
        <w:fldChar w:fldCharType="separate"/>
      </w:r>
      <w:r w:rsidRPr="00A50C2F">
        <w:rPr>
          <w:bCs/>
          <w:noProof/>
          <w:sz w:val="26"/>
          <w:szCs w:val="26"/>
        </w:rPr>
        <w:t>(Alvarez &amp; Fournier, 2016)</w:t>
      </w:r>
      <w:r w:rsidRPr="00A50C2F">
        <w:rPr>
          <w:bCs/>
          <w:iCs/>
          <w:sz w:val="26"/>
          <w:szCs w:val="26"/>
        </w:rPr>
        <w:fldChar w:fldCharType="end"/>
      </w:r>
      <w:r w:rsidRPr="00A50C2F">
        <w:rPr>
          <w:bCs/>
          <w:sz w:val="26"/>
          <w:szCs w:val="26"/>
        </w:rPr>
        <w:t xml:space="preserve">. On the consumer side, attachment styles (i.e., anxiety and avoidance) and relational norms (i.e., exchange and communal orientations) that govern individuals' associations with other people have also emerged to regulate their brand relationships </w:t>
      </w:r>
      <w:r w:rsidRPr="00A50C2F">
        <w:rPr>
          <w:bCs/>
          <w:iCs/>
          <w:sz w:val="26"/>
          <w:szCs w:val="26"/>
        </w:rPr>
        <w:fldChar w:fldCharType="begin"/>
      </w:r>
      <w:r w:rsidR="0077656E" w:rsidRPr="00A50C2F">
        <w:rPr>
          <w:bCs/>
          <w:iCs/>
          <w:sz w:val="26"/>
          <w:szCs w:val="26"/>
        </w:rPr>
        <w:instrText xml:space="preserve"> ADDIN EN.CITE &lt;EndNote&gt;&lt;Cite&gt;&lt;Author&gt;MacInnis&lt;/Author&gt;&lt;Year&gt;2017&lt;/Year&gt;&lt;RecNum&gt;15&lt;/RecNum&gt;&lt;DisplayText&gt;(MacInnis &amp;amp;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A50C2F">
        <w:rPr>
          <w:bCs/>
          <w:iCs/>
          <w:sz w:val="26"/>
          <w:szCs w:val="26"/>
        </w:rPr>
        <w:fldChar w:fldCharType="separate"/>
      </w:r>
      <w:r w:rsidRPr="00A50C2F">
        <w:rPr>
          <w:bCs/>
          <w:noProof/>
          <w:sz w:val="26"/>
          <w:szCs w:val="26"/>
        </w:rPr>
        <w:t>(MacInnis &amp; Folkes, 2017)</w:t>
      </w:r>
      <w:r w:rsidRPr="00A50C2F">
        <w:rPr>
          <w:bCs/>
          <w:iCs/>
          <w:sz w:val="26"/>
          <w:szCs w:val="26"/>
        </w:rPr>
        <w:fldChar w:fldCharType="end"/>
      </w:r>
      <w:r w:rsidRPr="00A50C2F">
        <w:rPr>
          <w:bCs/>
          <w:sz w:val="26"/>
          <w:szCs w:val="26"/>
        </w:rPr>
        <w:t xml:space="preserve">. </w:t>
      </w:r>
    </w:p>
    <w:p w14:paraId="5D1E55B2" w14:textId="0A8CB3AA" w:rsidR="006B7047" w:rsidRPr="00A50C2F" w:rsidRDefault="006B7047" w:rsidP="00412359">
      <w:pPr>
        <w:widowControl w:val="0"/>
        <w:snapToGrid w:val="0"/>
        <w:spacing w:line="360" w:lineRule="exact"/>
        <w:ind w:firstLineChars="200" w:firstLine="520"/>
        <w:jc w:val="both"/>
        <w:rPr>
          <w:bCs/>
          <w:iCs/>
          <w:sz w:val="26"/>
          <w:szCs w:val="26"/>
        </w:rPr>
      </w:pPr>
      <w:r w:rsidRPr="00A50C2F">
        <w:rPr>
          <w:bCs/>
          <w:sz w:val="26"/>
          <w:szCs w:val="26"/>
        </w:rPr>
        <w:t xml:space="preserve">The literature review further argues that the brand role indicates an essential dimension of </w:t>
      </w:r>
      <w:r w:rsidRPr="00A50C2F">
        <w:rPr>
          <w:sz w:val="26"/>
          <w:szCs w:val="26"/>
        </w:rPr>
        <w:t xml:space="preserve">consumer-brand relationships. In some cases, consumers perceive brands as "servants" and believe themselves to be "masters" </w:t>
      </w:r>
      <w:r w:rsidRPr="00A50C2F">
        <w:rPr>
          <w:iCs/>
          <w:sz w:val="26"/>
          <w:szCs w:val="26"/>
        </w:rPr>
        <w:fldChar w:fldCharType="begin"/>
      </w:r>
      <w:r w:rsidR="0077656E" w:rsidRPr="00A50C2F">
        <w:rPr>
          <w:iCs/>
          <w:sz w:val="26"/>
          <w:szCs w:val="26"/>
        </w:rPr>
        <w:instrText xml:space="preserve"> ADDIN EN.CITE &lt;EndNote&gt;&lt;Cite&gt;&lt;Author&gt;MacInnis&lt;/Author&gt;&lt;Year&gt;2017&lt;/Year&gt;&lt;RecNum&gt;15&lt;/RecNum&gt;&lt;DisplayText&gt;(MacInnis &amp;amp;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A50C2F">
        <w:rPr>
          <w:iCs/>
          <w:sz w:val="26"/>
          <w:szCs w:val="26"/>
        </w:rPr>
        <w:fldChar w:fldCharType="separate"/>
      </w:r>
      <w:r w:rsidRPr="00A50C2F">
        <w:rPr>
          <w:noProof/>
          <w:sz w:val="26"/>
          <w:szCs w:val="26"/>
        </w:rPr>
        <w:t>(MacInnis &amp; Folkes, 2017)</w:t>
      </w:r>
      <w:r w:rsidRPr="00A50C2F">
        <w:rPr>
          <w:iCs/>
          <w:sz w:val="26"/>
          <w:szCs w:val="26"/>
        </w:rPr>
        <w:fldChar w:fldCharType="end"/>
      </w:r>
      <w:r w:rsidRPr="00A50C2F">
        <w:rPr>
          <w:sz w:val="26"/>
          <w:szCs w:val="26"/>
        </w:rPr>
        <w:t xml:space="preserve">. For instance, the Discovery Channel offers information, and Volvo guarantees safety </w:t>
      </w:r>
      <w:r w:rsidRPr="00A50C2F">
        <w:rPr>
          <w:iCs/>
          <w:sz w:val="26"/>
          <w:szCs w:val="26"/>
        </w:rPr>
        <w:fldChar w:fldCharType="begin">
          <w:fldData xml:space="preserve">PEVuZE5vdGU+PENpdGU+PEF1dGhvcj5CYWdvenppPC9BdXRob3I+PFllYXI+MjAyMTwvWWVhcj48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</w:fldData>
        </w:fldChar>
      </w:r>
      <w:r w:rsidRPr="00A50C2F">
        <w:rPr>
          <w:sz w:val="26"/>
          <w:szCs w:val="26"/>
        </w:rPr>
        <w:instrText xml:space="preserve"> ADDIN EN.CITE </w:instrText>
      </w:r>
      <w:r w:rsidRPr="00A50C2F">
        <w:rPr>
          <w:iCs/>
          <w:sz w:val="26"/>
          <w:szCs w:val="26"/>
        </w:rPr>
        <w:fldChar w:fldCharType="begin">
          <w:fldData xml:space="preserve">PEVuZE5vdGU+PENpdGU+PEF1dGhvcj5CYWdvenppPC9BdXRob3I+PFllYXI+MjAyMTwvWWVhcj48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</w:fldData>
        </w:fldChar>
      </w:r>
      <w:r w:rsidRPr="00A50C2F">
        <w:rPr>
          <w:sz w:val="26"/>
          <w:szCs w:val="26"/>
        </w:rPr>
        <w:instrText xml:space="preserve"> ADDIN EN.CITE.DATA </w:instrText>
      </w:r>
      <w:r w:rsidRPr="00A50C2F">
        <w:rPr>
          <w:iCs/>
          <w:sz w:val="26"/>
          <w:szCs w:val="26"/>
        </w:rPr>
      </w:r>
      <w:r w:rsidRPr="00A50C2F">
        <w:rPr>
          <w:iCs/>
          <w:sz w:val="26"/>
          <w:szCs w:val="26"/>
        </w:rPr>
        <w:fldChar w:fldCharType="end"/>
      </w:r>
      <w:r w:rsidRPr="00A50C2F">
        <w:rPr>
          <w:iCs/>
          <w:sz w:val="26"/>
          <w:szCs w:val="26"/>
        </w:rPr>
      </w:r>
      <w:r w:rsidRPr="00A50C2F">
        <w:rPr>
          <w:iCs/>
          <w:sz w:val="26"/>
          <w:szCs w:val="26"/>
        </w:rPr>
        <w:fldChar w:fldCharType="separate"/>
      </w:r>
      <w:r w:rsidRPr="00A50C2F">
        <w:rPr>
          <w:noProof/>
          <w:sz w:val="26"/>
          <w:szCs w:val="26"/>
        </w:rPr>
        <w:t>(Bagozzi et al., 2021)</w:t>
      </w:r>
      <w:r w:rsidRPr="00A50C2F">
        <w:rPr>
          <w:iCs/>
          <w:sz w:val="26"/>
          <w:szCs w:val="26"/>
        </w:rPr>
        <w:fldChar w:fldCharType="end"/>
      </w:r>
      <w:r w:rsidRPr="00A50C2F">
        <w:rPr>
          <w:sz w:val="26"/>
          <w:szCs w:val="26"/>
        </w:rPr>
        <w:t xml:space="preserve">. In other circumstances, consumers and brands are partners sharing mutual benefits. For example, consumers may </w:t>
      </w:r>
      <w:r w:rsidR="007E5754">
        <w:rPr>
          <w:sz w:val="26"/>
          <w:szCs w:val="26"/>
        </w:rPr>
        <w:t xml:space="preserve">view </w:t>
      </w:r>
      <w:r w:rsidR="00116E6F">
        <w:rPr>
          <w:sz w:val="26"/>
          <w:szCs w:val="26"/>
        </w:rPr>
        <w:t>Kellogg's</w:t>
      </w:r>
      <w:r w:rsidR="007E5754">
        <w:rPr>
          <w:sz w:val="26"/>
          <w:szCs w:val="26"/>
        </w:rPr>
        <w:t xml:space="preserve"> as a partner in promot</w:t>
      </w:r>
      <w:r w:rsidRPr="00A50C2F">
        <w:rPr>
          <w:sz w:val="26"/>
          <w:szCs w:val="26"/>
        </w:rPr>
        <w:t xml:space="preserve">ing a healthy lifestyle </w:t>
      </w:r>
      <w:r w:rsidRPr="00A50C2F">
        <w:rPr>
          <w:iCs/>
          <w:sz w:val="26"/>
          <w:szCs w:val="26"/>
        </w:rPr>
        <w:fldChar w:fldCharType="begin">
          <w:fldData xml:space="preserve">PEVuZE5vdGU+PENpdGU+PEF1dGhvcj5CYWdvenppPC9BdXRob3I+PFllYXI+MjAyMTwvWWVhcj48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</w:fldData>
        </w:fldChar>
      </w:r>
      <w:r w:rsidRPr="00A50C2F">
        <w:rPr>
          <w:sz w:val="26"/>
          <w:szCs w:val="26"/>
        </w:rPr>
        <w:instrText xml:space="preserve"> ADDIN EN.CITE </w:instrText>
      </w:r>
      <w:r w:rsidRPr="00A50C2F">
        <w:rPr>
          <w:iCs/>
          <w:sz w:val="26"/>
          <w:szCs w:val="26"/>
        </w:rPr>
        <w:fldChar w:fldCharType="begin">
          <w:fldData xml:space="preserve">PEVuZE5vdGU+PENpdGU+PEF1dGhvcj5CYWdvenppPC9BdXRob3I+PFllYXI+MjAyMTwvWWVhcj48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</w:fldData>
        </w:fldChar>
      </w:r>
      <w:r w:rsidRPr="00A50C2F">
        <w:rPr>
          <w:sz w:val="26"/>
          <w:szCs w:val="26"/>
        </w:rPr>
        <w:instrText xml:space="preserve"> ADDIN EN.CITE.DATA </w:instrText>
      </w:r>
      <w:r w:rsidRPr="00A50C2F">
        <w:rPr>
          <w:iCs/>
          <w:sz w:val="26"/>
          <w:szCs w:val="26"/>
        </w:rPr>
      </w:r>
      <w:r w:rsidRPr="00A50C2F">
        <w:rPr>
          <w:iCs/>
          <w:sz w:val="26"/>
          <w:szCs w:val="26"/>
        </w:rPr>
        <w:fldChar w:fldCharType="end"/>
      </w:r>
      <w:r w:rsidRPr="00A50C2F">
        <w:rPr>
          <w:iCs/>
          <w:sz w:val="26"/>
          <w:szCs w:val="26"/>
        </w:rPr>
      </w:r>
      <w:r w:rsidRPr="00A50C2F">
        <w:rPr>
          <w:iCs/>
          <w:sz w:val="26"/>
          <w:szCs w:val="26"/>
        </w:rPr>
        <w:fldChar w:fldCharType="separate"/>
      </w:r>
      <w:r w:rsidRPr="00A50C2F">
        <w:rPr>
          <w:noProof/>
          <w:sz w:val="26"/>
          <w:szCs w:val="26"/>
        </w:rPr>
        <w:t>(Bagozzi et al., 2021)</w:t>
      </w:r>
      <w:r w:rsidRPr="00A50C2F">
        <w:rPr>
          <w:iCs/>
          <w:sz w:val="26"/>
          <w:szCs w:val="26"/>
        </w:rPr>
        <w:fldChar w:fldCharType="end"/>
      </w:r>
      <w:r w:rsidRPr="00A50C2F">
        <w:rPr>
          <w:sz w:val="26"/>
          <w:szCs w:val="26"/>
        </w:rPr>
        <w:t xml:space="preserve">. Different power roles in anthropomorphizing contexts lead to diverse consumer perceptions and behaviors toward the brands. In particular, </w:t>
      </w:r>
      <w:r w:rsidRPr="00A50C2F">
        <w:rPr>
          <w:iCs/>
          <w:sz w:val="26"/>
          <w:szCs w:val="26"/>
        </w:rPr>
        <w:fldChar w:fldCharType="begin"/>
      </w:r>
      <w:r w:rsidR="0077656E" w:rsidRPr="00A50C2F">
        <w:rPr>
          <w:iCs/>
          <w:sz w:val="26"/>
          <w:szCs w:val="26"/>
        </w:rPr>
        <w:instrText xml:space="preserve"> ADDIN EN.CITE &lt;EndNote&gt;&lt;Cite AuthorYear="1"&gt;&lt;Author&gt;Ding&lt;/Author&gt;&lt;Year&gt;2022&lt;/Year&gt;&lt;RecNum&gt;139&lt;/RecNum&gt;&lt;DisplayText&gt;Ding et al. (2022)&lt;/DisplayText&gt;&lt;record&gt;&lt;rec-number&gt;139&lt;/rec-number&gt;&lt;foreign-keys&gt;&lt;key app="EN" db-id="559fzaf0osetwre0zdnp9ppmtsvxsrapvw9f" timestamp="1687016697"&gt;139&lt;/key&gt;&lt;/foreign-keys&gt;&lt;ref-type name="Journal Article"&gt;17&lt;/ref-type&gt;&lt;contributors&gt;&lt;authors&gt;&lt;author&gt;Ding, A. N.&lt;/author&gt;&lt;author&gt;Lee, R. H.&lt;/author&gt;&lt;author&gt;Legendre, T. S.&lt;/author&gt;&lt;author&gt;Madera, J.&lt;/author&gt;&lt;/authors&gt;&lt;/contributors&gt;&lt;auth-address&gt;Univ Houston, Conrad N Hilton Coll Global Hospitality Leadership, 4450 Univ Dr 227, Houston, TX 77204 USA&lt;/auth-address&gt;&lt;titles&gt;&lt;title&gt;Anthropomorphism in hospitality and tourism: A systematic review and agenda for future research&lt;/title&gt;&lt;secondary-title&gt;JOURNAL OF HOSPITALITY AND TOURISM MANAGEMENT&lt;/secondary-title&gt;&lt;/titles&gt;&lt;periodical&gt;&lt;full-title&gt;Journal of Hospitality and Tourism Management&lt;/full-title&gt;&lt;/periodical&gt;&lt;pages&gt;404-415&lt;/pages&gt;&lt;volume&gt;52&lt;/volume&gt;&lt;keywords&gt;&lt;keyword&gt;Anthropomorphism&lt;/keyword&gt;&lt;keyword&gt;Technology&lt;/keyword&gt;&lt;keyword&gt;Brand&lt;/keyword&gt;&lt;keyword&gt;Product&lt;/keyword&gt;&lt;keyword&gt;Systematic literature review&lt;/keyword&gt;&lt;keyword&gt;Leximancer&lt;/keyword&gt;&lt;keyword&gt;SOCIAL MEDIA&lt;/keyword&gt;&lt;keyword&gt;ROBOT&lt;/keyword&gt;&lt;keyword&gt;BRANDS&lt;/keyword&gt;&lt;keyword&gt;ATTITUDES&lt;/keyword&gt;&lt;keyword&gt;LANGUAGE&lt;/keyword&gt;&lt;keyword&gt;IMPACTS&lt;/keyword&gt;&lt;keyword&gt;APPEALS&lt;/keyword&gt;&lt;keyword&gt;HUMANS&lt;/keyword&gt;&lt;keyword&gt;GENDER&lt;/keyword&gt;&lt;keyword&gt;POWER&lt;/keyword&gt;&lt;/keywords&gt;&lt;dates&gt;&lt;year&gt;2022&lt;/year&gt;&lt;pub-dates&gt;&lt;date&gt;SEP&lt;/date&gt;&lt;/pub-dates&gt;&lt;/dates&gt;&lt;isbn&gt;1447-6770&amp;#xD;1839-5260 J9 - J HOSP TOUR MANAG&lt;/isbn&gt;&lt;accession-num&gt;WOS:000860772500005&lt;/accession-num&gt;&lt;urls&gt;&lt;/urls&gt;&lt;custom3&gt;University of Houston System&amp;#xD;University of Houston&lt;/custom3&gt;&lt;custom6&gt;AUG 2022&lt;/custom6&gt;&lt;electronic-resource-num&gt;10.1016/j.jhtm.2022.07.018&lt;/electronic-resource-num&gt;&lt;language&gt;English&lt;/language&gt;&lt;/record&gt;&lt;/Cite&gt;&lt;/EndNote&gt;</w:instrText>
      </w:r>
      <w:r w:rsidRPr="00A50C2F">
        <w:rPr>
          <w:iCs/>
          <w:sz w:val="26"/>
          <w:szCs w:val="26"/>
        </w:rPr>
        <w:fldChar w:fldCharType="separate"/>
      </w:r>
      <w:r w:rsidRPr="00A50C2F">
        <w:rPr>
          <w:noProof/>
          <w:sz w:val="26"/>
          <w:szCs w:val="26"/>
        </w:rPr>
        <w:t>Ding et al. (2022)</w:t>
      </w:r>
      <w:r w:rsidRPr="00A50C2F">
        <w:rPr>
          <w:iCs/>
          <w:sz w:val="26"/>
          <w:szCs w:val="26"/>
        </w:rPr>
        <w:fldChar w:fldCharType="end"/>
      </w:r>
      <w:r w:rsidRPr="00A50C2F">
        <w:rPr>
          <w:sz w:val="26"/>
          <w:szCs w:val="26"/>
        </w:rPr>
        <w:t xml:space="preserve"> found that an anthropomorphic brand </w:t>
      </w:r>
      <w:r w:rsidR="007E5754">
        <w:rPr>
          <w:sz w:val="26"/>
          <w:szCs w:val="26"/>
        </w:rPr>
        <w:t>presented as a servant elicits more favorable attitudes than one given</w:t>
      </w:r>
      <w:r w:rsidRPr="00A50C2F">
        <w:rPr>
          <w:sz w:val="26"/>
          <w:szCs w:val="26"/>
        </w:rPr>
        <w:t xml:space="preserve"> as a partner. </w:t>
      </w:r>
      <w:r w:rsidRPr="00A50C2F">
        <w:rPr>
          <w:iCs/>
          <w:sz w:val="26"/>
          <w:szCs w:val="26"/>
        </w:rPr>
        <w:fldChar w:fldCharType="begin"/>
      </w:r>
      <w:r w:rsidRPr="00A50C2F">
        <w:rPr>
          <w:sz w:val="26"/>
          <w:szCs w:val="26"/>
        </w:rPr>
        <w:instrText xml:space="preserve"> ADDIN EN.CITE &lt;EndNote&gt;&lt;Cite AuthorYear="1"&gt;&lt;Author&gt;Aggarwal&lt;/Author&gt;&lt;Year&gt;2012&lt;/Year&gt;&lt;RecNum&gt;168&lt;/RecNum&gt;&lt;DisplayText&gt;Aggarwal and McGill (2012)&lt;/DisplayText&gt;&lt;record&gt;&lt;rec-number&gt;168&lt;/rec-number&gt;&lt;foreign-keys&gt;&lt;key app="EN" db-id="559fzaf0osetwre0zdnp9ppmtsvxsrapvw9f" timestamp="1687016697"&gt;168&lt;/key&gt;&lt;/foreign-keys&gt;&lt;ref-type name="Journal Article"&gt;17&lt;/ref-type&gt;&lt;contributors&gt;&lt;authors&gt;&lt;author&gt;Aggarwal, P.&lt;/author&gt;&lt;author&gt;McGill, A. L.&lt;/author&gt;&lt;/authors&gt;&lt;/contributors&gt;&lt;auth-address&gt;Univ Toronto, Div Management, Scarborough, ON M1C 1A4, Canada&amp;#xD;Univ Chicago, Booth Sch Business, Chicago, IL 60637 USA&lt;/auth-address&gt;&lt;titles&gt;&lt;title&gt;When Brands Seem Human, Do Humans Act Like Brands? Automatic Behavioral Priming Effects of Brand Anthropomorphism&lt;/title&gt;&lt;secondary-title&gt;JOURNAL OF CONSUMER RESEARCH&lt;/secondary-title&gt;&lt;/titles&gt;&lt;periodical&gt;&lt;full-title&gt;Journal of Consumer Research&lt;/full-title&gt;&lt;/periodical&gt;&lt;pages&gt;307-323&lt;/pages&gt;&lt;volume&gt;39&lt;/volume&gt;&lt;number&gt;2&lt;/number&gt;&lt;keywords&gt;&lt;keyword&gt;STEREOTYPE ACTIVATION&lt;/keyword&gt;&lt;keyword&gt;SOCIAL-BEHAVIOR&lt;/keyword&gt;&lt;keyword&gt;PERCEPTION&lt;/keyword&gt;&lt;keyword&gt;INTERPLAY&lt;/keyword&gt;&lt;keyword&gt;CONSUMERS&lt;/keyword&gt;&lt;keyword&gt;CONSTRUCT&lt;/keyword&gt;&lt;keyword&gt;PRIMES&lt;/keyword&gt;&lt;keyword&gt;IMAGE&lt;/keyword&gt;&lt;/keywords&gt;&lt;dates&gt;&lt;year&gt;2012&lt;/year&gt;&lt;pub-dates&gt;&lt;date&gt;AUG&lt;/date&gt;&lt;/pub-dates&gt;&lt;/dates&gt;&lt;isbn&gt;0093-5301&amp;#xD;1537-5277 J9 - J CONSUM RES&lt;/isbn&gt;&lt;accession-num&gt;WOS:000306373600006&lt;/accession-num&gt;&lt;urls&gt;&lt;/urls&gt;&lt;custom3&gt;University of Toronto&amp;#xD;University Toronto Scarborough&amp;#xD;University of Chicago&lt;/custom3&gt;&lt;electronic-resource-num&gt;10.1086/662614&lt;/electronic-resource-num&gt;&lt;language&gt;English&lt;/language&gt;&lt;/record&gt;&lt;/Cite&gt;&lt;/EndNote&gt;</w:instrText>
      </w:r>
      <w:r w:rsidRPr="00A50C2F">
        <w:rPr>
          <w:iCs/>
          <w:sz w:val="26"/>
          <w:szCs w:val="26"/>
        </w:rPr>
        <w:fldChar w:fldCharType="separate"/>
      </w:r>
      <w:r w:rsidRPr="00A50C2F">
        <w:rPr>
          <w:noProof/>
          <w:sz w:val="26"/>
          <w:szCs w:val="26"/>
        </w:rPr>
        <w:t xml:space="preserve">Aggarwal </w:t>
      </w:r>
      <w:r w:rsidRPr="006C55A1">
        <w:rPr>
          <w:bCs/>
          <w:sz w:val="26"/>
          <w:szCs w:val="26"/>
        </w:rPr>
        <w:t>and</w:t>
      </w:r>
      <w:r w:rsidRPr="00A50C2F">
        <w:rPr>
          <w:noProof/>
          <w:sz w:val="26"/>
          <w:szCs w:val="26"/>
        </w:rPr>
        <w:t xml:space="preserve"> McGill (2012)</w:t>
      </w:r>
      <w:r w:rsidRPr="00A50C2F">
        <w:rPr>
          <w:iCs/>
          <w:sz w:val="26"/>
          <w:szCs w:val="26"/>
        </w:rPr>
        <w:fldChar w:fldCharType="end"/>
      </w:r>
      <w:r w:rsidRPr="00A50C2F">
        <w:rPr>
          <w:sz w:val="26"/>
          <w:szCs w:val="26"/>
        </w:rPr>
        <w:t xml:space="preserve"> further showed that people are more likely to assimilate their behaviors to the image of partner (vs. servant) brands they liked.</w:t>
      </w:r>
    </w:p>
    <w:p w14:paraId="6FCA7151" w14:textId="379E36F0" w:rsidR="006B7047" w:rsidRPr="00A50C2F" w:rsidRDefault="006B7047" w:rsidP="006C55A1">
      <w:pPr>
        <w:spacing w:line="360" w:lineRule="exact"/>
        <w:ind w:firstLine="720"/>
        <w:jc w:val="both"/>
        <w:rPr>
          <w:bCs/>
          <w:iCs/>
          <w:sz w:val="26"/>
          <w:szCs w:val="26"/>
        </w:rPr>
      </w:pPr>
      <w:r w:rsidRPr="00A50C2F">
        <w:rPr>
          <w:bCs/>
          <w:sz w:val="26"/>
          <w:szCs w:val="26"/>
        </w:rPr>
        <w:t xml:space="preserve">Significant articles </w:t>
      </w:r>
      <w:r w:rsidR="007E5754">
        <w:rPr>
          <w:bCs/>
          <w:sz w:val="26"/>
          <w:szCs w:val="26"/>
        </w:rPr>
        <w:t>in the research stream have focused on the positive aspects of the relationship, while the negative aspects of the brand relationship have</w:t>
      </w:r>
      <w:r w:rsidRPr="00A50C2F">
        <w:rPr>
          <w:bCs/>
          <w:sz w:val="26"/>
          <w:szCs w:val="26"/>
        </w:rPr>
        <w:t xml:space="preserve"> received less attention from authors </w:t>
      </w:r>
      <w:r w:rsidRPr="00A50C2F">
        <w:rPr>
          <w:bCs/>
          <w:iCs/>
          <w:sz w:val="26"/>
          <w:szCs w:val="26"/>
        </w:rPr>
        <w:fldChar w:fldCharType="begin">
          <w:fldData xml:space="preserve">PEVuZE5vdGU+PENpdGU+PEF1dGhvcj5CYWdvenppPC9BdXRob3I+PFllYXI+MjAyMTwvWWVhcj48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</w:fldData>
        </w:fldChar>
      </w:r>
      <w:r w:rsidRPr="00A50C2F">
        <w:rPr>
          <w:bCs/>
          <w:sz w:val="26"/>
          <w:szCs w:val="26"/>
        </w:rPr>
        <w:instrText xml:space="preserve"> ADDIN EN.CITE </w:instrText>
      </w:r>
      <w:r w:rsidRPr="00A50C2F">
        <w:rPr>
          <w:bCs/>
          <w:iCs/>
          <w:sz w:val="26"/>
          <w:szCs w:val="26"/>
        </w:rPr>
        <w:fldChar w:fldCharType="begin">
          <w:fldData xml:space="preserve">PEVuZE5vdGU+PENpdGU+PEF1dGhvcj5CYWdvenppPC9BdXRob3I+PFllYXI+MjAyMTwvWWVhcj48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</w:fldData>
        </w:fldChar>
      </w:r>
      <w:r w:rsidRPr="00A50C2F">
        <w:rPr>
          <w:bCs/>
          <w:sz w:val="26"/>
          <w:szCs w:val="26"/>
        </w:rPr>
        <w:instrText xml:space="preserve"> ADDIN EN.CITE.DATA </w:instrText>
      </w:r>
      <w:r w:rsidRPr="00A50C2F">
        <w:rPr>
          <w:bCs/>
          <w:iCs/>
          <w:sz w:val="26"/>
          <w:szCs w:val="26"/>
        </w:rPr>
      </w:r>
      <w:r w:rsidRPr="00A50C2F">
        <w:rPr>
          <w:bCs/>
          <w:iCs/>
          <w:sz w:val="26"/>
          <w:szCs w:val="26"/>
        </w:rPr>
        <w:fldChar w:fldCharType="end"/>
      </w:r>
      <w:r w:rsidRPr="00A50C2F">
        <w:rPr>
          <w:bCs/>
          <w:iCs/>
          <w:sz w:val="26"/>
          <w:szCs w:val="26"/>
        </w:rPr>
      </w:r>
      <w:r w:rsidRPr="00A50C2F">
        <w:rPr>
          <w:bCs/>
          <w:iCs/>
          <w:sz w:val="26"/>
          <w:szCs w:val="26"/>
        </w:rPr>
        <w:fldChar w:fldCharType="separate"/>
      </w:r>
      <w:r w:rsidRPr="00A50C2F">
        <w:rPr>
          <w:bCs/>
          <w:noProof/>
          <w:sz w:val="26"/>
          <w:szCs w:val="26"/>
        </w:rPr>
        <w:t>(Bagozzi et al., 2021)</w:t>
      </w:r>
      <w:r w:rsidRPr="00A50C2F">
        <w:rPr>
          <w:bCs/>
          <w:iCs/>
          <w:sz w:val="26"/>
          <w:szCs w:val="26"/>
        </w:rPr>
        <w:fldChar w:fldCharType="end"/>
      </w:r>
      <w:r w:rsidRPr="00A50C2F">
        <w:rPr>
          <w:bCs/>
          <w:sz w:val="26"/>
          <w:szCs w:val="26"/>
        </w:rPr>
        <w:t xml:space="preserve">. </w:t>
      </w:r>
      <w:r w:rsidR="007E5754">
        <w:rPr>
          <w:bCs/>
          <w:sz w:val="26"/>
          <w:szCs w:val="26"/>
        </w:rPr>
        <w:t>Positive consumer-brand relationships are closely tied to brand attachment, which encompas</w:t>
      </w:r>
      <w:r w:rsidRPr="00A50C2F">
        <w:rPr>
          <w:bCs/>
          <w:sz w:val="26"/>
          <w:szCs w:val="26"/>
        </w:rPr>
        <w:t xml:space="preserve">ses brand-self connection and brand prominence, ultimately leading to pro-brand behaviors (e.g., brand loyalty and brand advocacy) </w:t>
      </w:r>
      <w:r w:rsidRPr="00A50C2F">
        <w:rPr>
          <w:bCs/>
          <w:iCs/>
          <w:sz w:val="26"/>
          <w:szCs w:val="26"/>
        </w:rPr>
        <w:fldChar w:fldCharType="begin"/>
      </w:r>
      <w:r w:rsidR="0077656E" w:rsidRPr="00A50C2F">
        <w:rPr>
          <w:bCs/>
          <w:iCs/>
          <w:sz w:val="26"/>
          <w:szCs w:val="26"/>
        </w:rPr>
        <w:instrText xml:space="preserve"> ADDIN EN.CITE &lt;EndNote&gt;&lt;Cite&gt;&lt;Author&gt;MacInnis&lt;/Author&gt;&lt;Year&gt;2017&lt;/Year&gt;&lt;RecNum&gt;15&lt;/RecNum&gt;&lt;DisplayText&gt;(MacInnis &amp;amp;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A50C2F">
        <w:rPr>
          <w:bCs/>
          <w:iCs/>
          <w:sz w:val="26"/>
          <w:szCs w:val="26"/>
        </w:rPr>
        <w:fldChar w:fldCharType="separate"/>
      </w:r>
      <w:r w:rsidRPr="00A50C2F">
        <w:rPr>
          <w:bCs/>
          <w:noProof/>
          <w:sz w:val="26"/>
          <w:szCs w:val="26"/>
        </w:rPr>
        <w:t>(MacInnis &amp; Folkes, 2017)</w:t>
      </w:r>
      <w:r w:rsidRPr="00A50C2F">
        <w:rPr>
          <w:bCs/>
          <w:iCs/>
          <w:sz w:val="26"/>
          <w:szCs w:val="26"/>
        </w:rPr>
        <w:fldChar w:fldCharType="end"/>
      </w:r>
      <w:r w:rsidRPr="00A50C2F">
        <w:rPr>
          <w:bCs/>
          <w:sz w:val="26"/>
          <w:szCs w:val="26"/>
        </w:rPr>
        <w:t>. The opposite of brand attachment is brand aversion</w:t>
      </w:r>
      <w:r w:rsidR="00D35943" w:rsidRPr="00A50C2F">
        <w:rPr>
          <w:bCs/>
          <w:sz w:val="26"/>
          <w:szCs w:val="26"/>
        </w:rPr>
        <w:t>/</w:t>
      </w:r>
      <w:r w:rsidRPr="00A50C2F">
        <w:rPr>
          <w:bCs/>
          <w:sz w:val="26"/>
          <w:szCs w:val="26"/>
        </w:rPr>
        <w:t>betrayal</w:t>
      </w:r>
      <w:r w:rsidR="00D35943" w:rsidRPr="00A50C2F">
        <w:rPr>
          <w:bCs/>
          <w:sz w:val="26"/>
          <w:szCs w:val="26"/>
        </w:rPr>
        <w:t>, which describes</w:t>
      </w:r>
      <w:r w:rsidRPr="00A50C2F">
        <w:rPr>
          <w:bCs/>
          <w:sz w:val="26"/>
          <w:szCs w:val="26"/>
        </w:rPr>
        <w:t xml:space="preserve"> a state where prominent brands violate consumers' trust. </w:t>
      </w:r>
      <w:r w:rsidR="00116E6F">
        <w:rPr>
          <w:bCs/>
          <w:sz w:val="26"/>
          <w:szCs w:val="26"/>
        </w:rPr>
        <w:t>A few</w:t>
      </w:r>
      <w:r w:rsidRPr="00A50C2F">
        <w:rPr>
          <w:bCs/>
          <w:sz w:val="26"/>
          <w:szCs w:val="26"/>
        </w:rPr>
        <w:t xml:space="preserve"> psychologists also explore ambivalent relationships </w:t>
      </w:r>
      <w:r w:rsidR="007E5754">
        <w:rPr>
          <w:bCs/>
          <w:sz w:val="26"/>
          <w:szCs w:val="26"/>
        </w:rPr>
        <w:t>that arise when consumers want the prominent brand but feel</w:t>
      </w:r>
      <w:r w:rsidRPr="00A50C2F">
        <w:rPr>
          <w:bCs/>
          <w:sz w:val="26"/>
          <w:szCs w:val="26"/>
        </w:rPr>
        <w:t xml:space="preserve"> controlled by it </w:t>
      </w:r>
      <w:r w:rsidRPr="00A50C2F">
        <w:rPr>
          <w:bCs/>
          <w:iCs/>
          <w:sz w:val="26"/>
          <w:szCs w:val="26"/>
        </w:rPr>
        <w:fldChar w:fldCharType="begin">
          <w:fldData xml:space="preserve">PEVuZE5vdGU+PENpdGU+PEF1dGhvcj5CYWdvenppPC9BdXRob3I+PFllYXI+MjAyMTwvWWVhcj48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</w:fldData>
        </w:fldChar>
      </w:r>
      <w:r w:rsidRPr="00A50C2F">
        <w:rPr>
          <w:bCs/>
          <w:sz w:val="26"/>
          <w:szCs w:val="26"/>
        </w:rPr>
        <w:instrText xml:space="preserve"> ADDIN EN.CITE </w:instrText>
      </w:r>
      <w:r w:rsidRPr="00A50C2F">
        <w:rPr>
          <w:bCs/>
          <w:iCs/>
          <w:sz w:val="26"/>
          <w:szCs w:val="26"/>
        </w:rPr>
        <w:fldChar w:fldCharType="begin">
          <w:fldData xml:space="preserve">PEVuZE5vdGU+PENpdGU+PEF1dGhvcj5CYWdvenppPC9BdXRob3I+PFllYXI+MjAyMTwvWWVhcj48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</w:fldData>
        </w:fldChar>
      </w:r>
      <w:r w:rsidRPr="00A50C2F">
        <w:rPr>
          <w:bCs/>
          <w:sz w:val="26"/>
          <w:szCs w:val="26"/>
        </w:rPr>
        <w:instrText xml:space="preserve"> ADDIN EN.CITE.DATA </w:instrText>
      </w:r>
      <w:r w:rsidRPr="00A50C2F">
        <w:rPr>
          <w:bCs/>
          <w:iCs/>
          <w:sz w:val="26"/>
          <w:szCs w:val="26"/>
        </w:rPr>
      </w:r>
      <w:r w:rsidRPr="00A50C2F">
        <w:rPr>
          <w:bCs/>
          <w:iCs/>
          <w:sz w:val="26"/>
          <w:szCs w:val="26"/>
        </w:rPr>
        <w:fldChar w:fldCharType="end"/>
      </w:r>
      <w:r w:rsidRPr="00A50C2F">
        <w:rPr>
          <w:bCs/>
          <w:iCs/>
          <w:sz w:val="26"/>
          <w:szCs w:val="26"/>
        </w:rPr>
      </w:r>
      <w:r w:rsidRPr="00A50C2F">
        <w:rPr>
          <w:bCs/>
          <w:iCs/>
          <w:sz w:val="26"/>
          <w:szCs w:val="26"/>
        </w:rPr>
        <w:fldChar w:fldCharType="separate"/>
      </w:r>
      <w:r w:rsidRPr="00A50C2F">
        <w:rPr>
          <w:bCs/>
          <w:noProof/>
          <w:sz w:val="26"/>
          <w:szCs w:val="26"/>
        </w:rPr>
        <w:t>(Bagozzi et al., 2021)</w:t>
      </w:r>
      <w:r w:rsidRPr="00A50C2F">
        <w:rPr>
          <w:bCs/>
          <w:iCs/>
          <w:sz w:val="26"/>
          <w:szCs w:val="26"/>
        </w:rPr>
        <w:fldChar w:fldCharType="end"/>
      </w:r>
      <w:r w:rsidRPr="00A50C2F">
        <w:rPr>
          <w:bCs/>
          <w:sz w:val="26"/>
          <w:szCs w:val="26"/>
        </w:rPr>
        <w:t>.</w:t>
      </w:r>
    </w:p>
    <w:p w14:paraId="446A2098" w14:textId="47F8DE5E" w:rsidR="006B7047" w:rsidRPr="00A50C2F" w:rsidRDefault="006B7047" w:rsidP="00412359">
      <w:pPr>
        <w:widowControl w:val="0"/>
        <w:snapToGrid w:val="0"/>
        <w:spacing w:line="360" w:lineRule="exact"/>
        <w:ind w:firstLineChars="200" w:firstLine="520"/>
        <w:jc w:val="both"/>
        <w:rPr>
          <w:iCs/>
          <w:sz w:val="26"/>
          <w:szCs w:val="26"/>
        </w:rPr>
      </w:pPr>
      <w:r w:rsidRPr="00A50C2F">
        <w:rPr>
          <w:bCs/>
          <w:sz w:val="26"/>
          <w:szCs w:val="26"/>
        </w:rPr>
        <w:t xml:space="preserve">According to our investigation, the studies </w:t>
      </w:r>
      <w:r w:rsidR="007E5754">
        <w:rPr>
          <w:bCs/>
          <w:sz w:val="26"/>
          <w:szCs w:val="26"/>
        </w:rPr>
        <w:t>in this cluster were primarily derived from a</w:t>
      </w:r>
      <w:r w:rsidRPr="00A50C2F">
        <w:rPr>
          <w:bCs/>
          <w:sz w:val="26"/>
          <w:szCs w:val="26"/>
        </w:rPr>
        <w:t xml:space="preserve"> literature review of brand anthropomorphism and attachment. Some consumer psychologists believe that a brand relationship is influenced by two internal working processes: the person </w:t>
      </w:r>
      <w:r w:rsidRPr="00412359">
        <w:rPr>
          <w:rStyle w:val="shorttext"/>
        </w:rPr>
        <w:t>thinks</w:t>
      </w:r>
      <w:r w:rsidRPr="00A50C2F">
        <w:rPr>
          <w:bCs/>
          <w:sz w:val="26"/>
          <w:szCs w:val="26"/>
        </w:rPr>
        <w:t xml:space="preserve"> of the brand, and the </w:t>
      </w:r>
      <w:r w:rsidR="007E5754">
        <w:rPr>
          <w:bCs/>
          <w:sz w:val="26"/>
          <w:szCs w:val="26"/>
        </w:rPr>
        <w:t>brand thinks of the person</w:t>
      </w:r>
      <w:r w:rsidRPr="00A50C2F">
        <w:rPr>
          <w:bCs/>
          <w:sz w:val="26"/>
          <w:szCs w:val="26"/>
        </w:rPr>
        <w:t xml:space="preserve"> </w:t>
      </w:r>
      <w:r w:rsidRPr="00A50C2F">
        <w:rPr>
          <w:bCs/>
          <w:iCs/>
          <w:sz w:val="26"/>
          <w:szCs w:val="26"/>
        </w:rPr>
        <w:fldChar w:fldCharType="begin"/>
      </w:r>
      <w:r w:rsidR="0077656E" w:rsidRPr="00A50C2F">
        <w:rPr>
          <w:bCs/>
          <w:iCs/>
          <w:sz w:val="26"/>
          <w:szCs w:val="26"/>
        </w:rPr>
        <w:instrText xml:space="preserve"> ADDIN EN.CITE &lt;EndNote&gt;&lt;Cite&gt;&lt;Author&gt;Fournier&lt;/Author&gt;&lt;Year&gt;2012&lt;/Year&gt;&lt;RecNum&gt;43&lt;/RecNum&gt;&lt;DisplayText&gt;(Fournier &amp;amp; Alvarez, 2012)&lt;/DisplayText&gt;&lt;record&gt;&lt;rec-number&gt;43&lt;/rec-number&gt;&lt;foreign-keys&gt;&lt;key app="EN" db-id="559fzaf0osetwre0zdnp9ppmtsvxsrapvw9f" timestamp="1687016697"&gt;43&lt;/key&gt;&lt;/foreign-keys&gt;&lt;ref-type name="Journal Article"&gt;17&lt;/ref-type&gt;&lt;contributors&gt;&lt;authors&gt;&lt;author&gt;Fournier, S.&lt;/author&gt;&lt;author&gt;Alvarez, C.&lt;/author&gt;&lt;/authors&gt;&lt;/contributors&gt;&lt;auth-address&gt;Boston Univ, Sch Management, Boston, MA 02215 USA&lt;/auth-address&gt;&lt;titles&gt;&lt;title&gt;Brands as relationship partners: Warmth, competence, and in-between&lt;/title&gt;&lt;secondary-title&gt;JOURNAL OF CONSUMER PSYCHOLOGY&lt;/secondary-title&gt;&lt;/titles&gt;&lt;periodical&gt;&lt;full-title&gt;Journal of Consumer Psychology&lt;/full-title&gt;&lt;/periodical&gt;&lt;pages&gt;177-185&lt;/pages&gt;&lt;volume&gt;22&lt;/volume&gt;&lt;number&gt;2&lt;/number&gt;&lt;keywords&gt;&lt;keyword&gt;Brand relationships&lt;/keyword&gt;&lt;keyword&gt;Brands as intentional agents framework&lt;/keyword&gt;&lt;keyword&gt;Brands and Branding&lt;/keyword&gt;&lt;keyword&gt;Anthropomorphism&lt;/keyword&gt;&lt;keyword&gt;Brand personality&lt;/keyword&gt;&lt;keyword&gt;ATTACHMENT STYLE&lt;/keyword&gt;&lt;keyword&gt;RELATIONSHIP NORMS&lt;/keyword&gt;&lt;keyword&gt;EXTENDED SELF&lt;/keyword&gt;&lt;keyword&gt;CONSUMER&lt;/keyword&gt;&lt;keyword&gt;DIMENSIONS&lt;/keyword&gt;&lt;keyword&gt;LOYALTY&lt;/keyword&gt;&lt;keyword&gt;PERSONALITY&lt;/keyword&gt;&lt;keyword&gt;TRUST&lt;/keyword&gt;&lt;keyword&gt;BEHAVIOR&lt;/keyword&gt;&lt;keyword&gt;LOVE&lt;/keyword&gt;&lt;/keywords&gt;&lt;dates&gt;&lt;year&gt;2012&lt;/year&gt;&lt;pub-dates&gt;&lt;date&gt;APR&lt;/date&gt;&lt;/pub-dates&gt;&lt;/dates&gt;&lt;isbn&gt;1057-7408 J9 - J CONSUM PSYCHOL&lt;/isbn&gt;&lt;accession-num&gt;WOS:000304383000003&lt;/accession-num&gt;&lt;urls&gt;&lt;/urls&gt;&lt;custom3&gt;Boston University&lt;/custom3&gt;&lt;electronic-resource-num&gt;10.1016/j.jcps.2011.10.003&lt;/electronic-resource-num&gt;&lt;language&gt;English&lt;/language&gt;&lt;/record&gt;&lt;/Cite&gt;&lt;/EndNote&gt;</w:instrText>
      </w:r>
      <w:r w:rsidRPr="00A50C2F">
        <w:rPr>
          <w:bCs/>
          <w:iCs/>
          <w:sz w:val="26"/>
          <w:szCs w:val="26"/>
        </w:rPr>
        <w:fldChar w:fldCharType="separate"/>
      </w:r>
      <w:r w:rsidRPr="00A50C2F">
        <w:rPr>
          <w:bCs/>
          <w:noProof/>
          <w:sz w:val="26"/>
          <w:szCs w:val="26"/>
        </w:rPr>
        <w:t>(Fournier &amp; Alvarez, 2012)</w:t>
      </w:r>
      <w:r w:rsidRPr="00A50C2F">
        <w:rPr>
          <w:bCs/>
          <w:iCs/>
          <w:sz w:val="26"/>
          <w:szCs w:val="26"/>
        </w:rPr>
        <w:fldChar w:fldCharType="end"/>
      </w:r>
      <w:r w:rsidRPr="00A50C2F">
        <w:rPr>
          <w:bCs/>
          <w:sz w:val="26"/>
          <w:szCs w:val="26"/>
        </w:rPr>
        <w:t xml:space="preserve">. These authors prominently apply attachment theory to enrich the understanding of consumer-brand connections </w:t>
      </w:r>
      <w:r w:rsidRPr="00A50C2F">
        <w:rPr>
          <w:bCs/>
          <w:iCs/>
          <w:sz w:val="26"/>
          <w:szCs w:val="26"/>
        </w:rPr>
        <w:fldChar w:fldCharType="begin"/>
      </w:r>
      <w:r w:rsidRPr="00A50C2F">
        <w:rPr>
          <w:bCs/>
          <w:sz w:val="26"/>
          <w:szCs w:val="26"/>
        </w:rPr>
        <w:instrText xml:space="preserve"> ADDIN EN.CITE &lt;EndNote&gt;&lt;Cite&gt;&lt;Author&gt;Wan&lt;/Author&gt;&lt;Year&gt;2021&lt;/Year&gt;&lt;RecNum&gt;264&lt;/RecNum&gt;&lt;DisplayText&gt;(Wan &amp;amp; Chen, 2021)&lt;/DisplayText&gt;&lt;record&gt;&lt;rec-number&gt;264&lt;/rec-number&gt;&lt;foreign-keys&gt;&lt;key app="EN" db-id="559fzaf0osetwre0zdnp9ppmtsvxsrapvw9f" timestamp="1687016697"&gt;264&lt;/key&gt;&lt;/foreign-keys&gt;&lt;ref-type name="Journal Article"&gt;17&lt;/ref-type&gt;&lt;contributors&gt;&lt;authors&gt;&lt;author&gt;Wan, E. W.&lt;/author&gt;&lt;author&gt;Chen, R. P.&lt;/author&gt;&lt;/authors&gt;&lt;/contributors&gt;&lt;auth-address&gt;Univ Hong Kong, Hong Kong, Peoples R China&amp;#xD;Hong Kong Baptist Univ, Hong Kong, Peoples R China&lt;/auth-address&gt;&lt;titles&gt;&lt;title&gt;Anthropomorphism and object attachment&lt;/title&gt;&lt;secondary-title&gt;CURRENT OPINION IN PSYCHOLOGY&lt;/secondary-title&gt;&lt;/titles&gt;&lt;pages&gt;88-93&lt;/pages&gt;&lt;volume&gt;39&lt;/volume&gt;&lt;keywords&gt;&lt;keyword&gt;BRANDS&lt;/keyword&gt;&lt;keyword&gt;PRODUCTS&lt;/keyword&gt;&lt;keyword&gt;EFFICACY&lt;/keyword&gt;&lt;keyword&gt;SLOT&lt;/keyword&gt;&lt;keyword&gt;ME&lt;/keyword&gt;&lt;/keywords&gt;&lt;dates&gt;&lt;year&gt;2021&lt;/year&gt;&lt;pub-dates&gt;&lt;date&gt;JUN&lt;/date&gt;&lt;/pub-dates&gt;&lt;/dates&gt;&lt;isbn&gt;2352-250X&amp;#xD;2352-2518 J9 - CURR OPIN PSYCHOL&lt;/isbn&gt;&lt;accession-num&gt;WOS:000656716000018&lt;/accession-num&gt;&lt;urls&gt;&lt;/urls&gt;&lt;custom3&gt;University of Hong Kong&amp;#xD;Hong Kong Baptist University&lt;/custom3&gt;&lt;electronic-resource-num&gt;10.1016/j.copsyc.2020.08.009&lt;/electronic-resource-num&gt;&lt;language&gt;English&lt;/language&gt;&lt;/record&gt;&lt;/Cite&gt;&lt;/EndNote&gt;</w:instrText>
      </w:r>
      <w:r w:rsidRPr="00A50C2F">
        <w:rPr>
          <w:bCs/>
          <w:iCs/>
          <w:sz w:val="26"/>
          <w:szCs w:val="26"/>
        </w:rPr>
        <w:fldChar w:fldCharType="separate"/>
      </w:r>
      <w:r w:rsidRPr="00A50C2F">
        <w:rPr>
          <w:bCs/>
          <w:noProof/>
          <w:sz w:val="26"/>
          <w:szCs w:val="26"/>
        </w:rPr>
        <w:t>(Wan &amp; Chen, 2021)</w:t>
      </w:r>
      <w:r w:rsidRPr="00A50C2F">
        <w:rPr>
          <w:bCs/>
          <w:iCs/>
          <w:sz w:val="26"/>
          <w:szCs w:val="26"/>
        </w:rPr>
        <w:fldChar w:fldCharType="end"/>
      </w:r>
      <w:r w:rsidRPr="00A50C2F">
        <w:rPr>
          <w:bCs/>
          <w:sz w:val="26"/>
          <w:szCs w:val="26"/>
        </w:rPr>
        <w:t xml:space="preserve">. Others adopt an alternative approach based on the self-expansion theory, which explains meaningful self-brand relationships. </w:t>
      </w:r>
      <w:r w:rsidR="00D35943" w:rsidRPr="00A50C2F">
        <w:rPr>
          <w:bCs/>
          <w:sz w:val="26"/>
          <w:szCs w:val="26"/>
        </w:rPr>
        <w:t>In</w:t>
      </w:r>
      <w:r w:rsidRPr="00A50C2F">
        <w:rPr>
          <w:bCs/>
          <w:sz w:val="26"/>
          <w:szCs w:val="26"/>
        </w:rPr>
        <w:t xml:space="preserve"> this sense, </w:t>
      </w:r>
      <w:r w:rsidRPr="00A50C2F">
        <w:rPr>
          <w:sz w:val="26"/>
          <w:szCs w:val="26"/>
        </w:rPr>
        <w:t xml:space="preserve">the brand is intimately connected to the consumer when considered part of the self </w:t>
      </w:r>
      <w:r w:rsidRPr="00A50C2F">
        <w:rPr>
          <w:bCs/>
          <w:iCs/>
          <w:sz w:val="26"/>
          <w:szCs w:val="26"/>
        </w:rPr>
        <w:fldChar w:fldCharType="begin"/>
      </w:r>
      <w:r w:rsidR="0077656E" w:rsidRPr="00A50C2F">
        <w:rPr>
          <w:bCs/>
          <w:iCs/>
          <w:sz w:val="26"/>
          <w:szCs w:val="26"/>
        </w:rPr>
        <w:instrText xml:space="preserve"> ADDIN EN.CITE &lt;EndNote&gt;&lt;Cite&gt;&lt;Author&gt;MacInnis&lt;/Author&gt;&lt;Year&gt;2017&lt;/Year&gt;&lt;RecNum&gt;15&lt;/RecNum&gt;&lt;DisplayText&gt;(MacInnis &amp;amp;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A50C2F">
        <w:rPr>
          <w:bCs/>
          <w:iCs/>
          <w:sz w:val="26"/>
          <w:szCs w:val="26"/>
        </w:rPr>
        <w:fldChar w:fldCharType="separate"/>
      </w:r>
      <w:r w:rsidRPr="00A50C2F">
        <w:rPr>
          <w:bCs/>
          <w:noProof/>
          <w:sz w:val="26"/>
          <w:szCs w:val="26"/>
        </w:rPr>
        <w:t>(MacInnis &amp; Folkes, 2017)</w:t>
      </w:r>
      <w:r w:rsidRPr="00A50C2F">
        <w:rPr>
          <w:bCs/>
          <w:iCs/>
          <w:sz w:val="26"/>
          <w:szCs w:val="26"/>
        </w:rPr>
        <w:fldChar w:fldCharType="end"/>
      </w:r>
      <w:r w:rsidRPr="00A50C2F">
        <w:rPr>
          <w:sz w:val="26"/>
          <w:szCs w:val="26"/>
        </w:rPr>
        <w:t xml:space="preserve">. </w:t>
      </w:r>
    </w:p>
    <w:p w14:paraId="36713DE9" w14:textId="2153E9A2" w:rsidR="006B7047" w:rsidRDefault="006B7047" w:rsidP="00412359">
      <w:pPr>
        <w:widowControl w:val="0"/>
        <w:snapToGrid w:val="0"/>
        <w:spacing w:line="360" w:lineRule="exact"/>
        <w:ind w:firstLineChars="200" w:firstLine="520"/>
        <w:jc w:val="both"/>
        <w:rPr>
          <w:sz w:val="26"/>
          <w:szCs w:val="26"/>
        </w:rPr>
      </w:pPr>
      <w:r w:rsidRPr="00A50C2F">
        <w:rPr>
          <w:sz w:val="26"/>
          <w:szCs w:val="26"/>
        </w:rPr>
        <w:t>As discussed, future research should highlight critiques about brand relationships and the</w:t>
      </w:r>
      <w:r w:rsidR="00D35943" w:rsidRPr="00A50C2F">
        <w:rPr>
          <w:sz w:val="26"/>
          <w:szCs w:val="26"/>
        </w:rPr>
        <w:t>ir development dynamics</w:t>
      </w:r>
      <w:r w:rsidRPr="00A50C2F">
        <w:rPr>
          <w:sz w:val="26"/>
          <w:szCs w:val="26"/>
        </w:rPr>
        <w:t xml:space="preserve">. Consumer-brand relationships vary due to brand-self </w:t>
      </w:r>
      <w:r w:rsidRPr="006C55A1">
        <w:rPr>
          <w:bCs/>
          <w:sz w:val="26"/>
          <w:szCs w:val="26"/>
        </w:rPr>
        <w:t>connection</w:t>
      </w:r>
      <w:r w:rsidRPr="00A50C2F">
        <w:rPr>
          <w:sz w:val="26"/>
          <w:szCs w:val="26"/>
        </w:rPr>
        <w:t xml:space="preserve">, salience, attachment styles, power, and </w:t>
      </w:r>
      <w:r w:rsidR="00116E6F">
        <w:rPr>
          <w:sz w:val="26"/>
          <w:szCs w:val="26"/>
        </w:rPr>
        <w:t>the type of relationship</w:t>
      </w:r>
      <w:r w:rsidRPr="00A50C2F">
        <w:rPr>
          <w:sz w:val="26"/>
          <w:szCs w:val="26"/>
        </w:rPr>
        <w:t xml:space="preserve">. As </w:t>
      </w:r>
      <w:r w:rsidR="00D35943" w:rsidRPr="00A50C2F">
        <w:rPr>
          <w:sz w:val="26"/>
          <w:szCs w:val="26"/>
        </w:rPr>
        <w:t>Wan and Chen (2021) found</w:t>
      </w:r>
      <w:r w:rsidRPr="00A50C2F">
        <w:rPr>
          <w:sz w:val="26"/>
          <w:szCs w:val="26"/>
        </w:rPr>
        <w:t xml:space="preserve">, when consumers recognize a branded product as a casual source of social connection and develop </w:t>
      </w:r>
      <w:r w:rsidR="007E5754">
        <w:rPr>
          <w:sz w:val="26"/>
          <w:szCs w:val="26"/>
        </w:rPr>
        <w:t xml:space="preserve">a limited attachment to it, </w:t>
      </w:r>
      <w:r w:rsidR="00116E6F">
        <w:rPr>
          <w:sz w:val="26"/>
          <w:szCs w:val="26"/>
        </w:rPr>
        <w:t xml:space="preserve">the relationship between the consumer and such a product is relatively weak, and the effect of anthropomorphism </w:t>
      </w:r>
      <w:r w:rsidR="007E5754">
        <w:rPr>
          <w:sz w:val="26"/>
          <w:szCs w:val="26"/>
        </w:rPr>
        <w:t>in this context is relatively small</w:t>
      </w:r>
      <w:r w:rsidRPr="00A50C2F">
        <w:rPr>
          <w:sz w:val="26"/>
          <w:szCs w:val="26"/>
        </w:rPr>
        <w:t>. Therefore, a promising research direction should focus more on a</w:t>
      </w:r>
      <w:r w:rsidR="007E5754">
        <w:rPr>
          <w:sz w:val="26"/>
          <w:szCs w:val="26"/>
        </w:rPr>
        <w:t>ss</w:t>
      </w:r>
      <w:r w:rsidRPr="00A50C2F">
        <w:rPr>
          <w:sz w:val="26"/>
          <w:szCs w:val="26"/>
        </w:rPr>
        <w:t xml:space="preserve">essing the relative influences of these dimensions on brand relationships and clarifying the most significant effects on consumers' judgments </w:t>
      </w:r>
      <w:r w:rsidRPr="00A50C2F">
        <w:rPr>
          <w:iCs/>
          <w:sz w:val="26"/>
          <w:szCs w:val="26"/>
        </w:rPr>
        <w:fldChar w:fldCharType="begin"/>
      </w:r>
      <w:r w:rsidR="0077656E" w:rsidRPr="00A50C2F">
        <w:rPr>
          <w:iCs/>
          <w:sz w:val="26"/>
          <w:szCs w:val="26"/>
        </w:rPr>
        <w:instrText xml:space="preserve"> ADDIN EN.CITE &lt;EndNote&gt;&lt;Cite&gt;&lt;Author&gt;MacInnis&lt;/Author&gt;&lt;Year&gt;2017&lt;/Year&gt;&lt;RecNum&gt;15&lt;/RecNum&gt;&lt;DisplayText&gt;(MacInnis &amp;amp;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A50C2F">
        <w:rPr>
          <w:iCs/>
          <w:sz w:val="26"/>
          <w:szCs w:val="26"/>
        </w:rPr>
        <w:fldChar w:fldCharType="separate"/>
      </w:r>
      <w:r w:rsidRPr="00A50C2F">
        <w:rPr>
          <w:noProof/>
          <w:sz w:val="26"/>
          <w:szCs w:val="26"/>
        </w:rPr>
        <w:t>(MacInnis &amp; Folkes, 2017)</w:t>
      </w:r>
      <w:r w:rsidRPr="00A50C2F">
        <w:rPr>
          <w:iCs/>
          <w:sz w:val="26"/>
          <w:szCs w:val="26"/>
        </w:rPr>
        <w:fldChar w:fldCharType="end"/>
      </w:r>
      <w:r w:rsidRPr="00A50C2F">
        <w:rPr>
          <w:sz w:val="26"/>
          <w:szCs w:val="26"/>
        </w:rPr>
        <w:t xml:space="preserve">. The field can also investigate more complex interactions that may change over time </w:t>
      </w:r>
      <w:r w:rsidRPr="00A50C2F">
        <w:rPr>
          <w:iCs/>
          <w:sz w:val="26"/>
          <w:szCs w:val="26"/>
        </w:rPr>
        <w:fldChar w:fldCharType="begin"/>
      </w:r>
      <w:r w:rsidRPr="00A50C2F">
        <w:rPr>
          <w:sz w:val="26"/>
          <w:szCs w:val="26"/>
        </w:rPr>
        <w:instrText xml:space="preserve"> ADDIN EN.CITE &lt;EndNote&gt;&lt;Cite&gt;&lt;Author&gt;Blut&lt;/Author&gt;&lt;Year&gt;2021&lt;/Year&gt;&lt;RecNum&gt;395&lt;/RecNum&gt;&lt;DisplayText&gt;(Blut et al., 2021)&lt;/DisplayText&gt;&lt;record&gt;&lt;rec-number&gt;395&lt;/rec-number&gt;&lt;foreign-keys&gt;&lt;key app="EN" db-id="559fzaf0osetwre0zdnp9ppmtsvxsrapvw9f" timestamp="1696324670"&gt;395&lt;/key&gt;&lt;/foreign-keys&gt;&lt;ref-type name="Journal Article"&gt;17&lt;/ref-type&gt;&lt;contributors&gt;&lt;authors&gt;&lt;author&gt;Blut, Markus&lt;/author&gt;&lt;author&gt;Wang, Cheng&lt;/author&gt;&lt;author&gt;Wünderlich, Nancy V.&lt;/author&gt;&lt;author&gt;Brock, Christian&lt;/author&gt;&lt;/authors&gt;&lt;/contributors&gt;&lt;titles&gt;&lt;title&gt;Understanding anthropomorphism in service provision: a meta-analysis of physical robots, chatbots, and other AI&lt;/title&gt;&lt;secondary-title&gt;Journal of the Academy of Marketing Science&lt;/secondary-title&gt;&lt;/titles&gt;&lt;periodical&gt;&lt;full-title&gt;Journal of the Academy of Marketing Science&lt;/full-title&gt;&lt;/periodical&gt;&lt;pages&gt;632-658&lt;/pages&gt;&lt;volume&gt;49&lt;/volume&gt;&lt;number&gt;4&lt;/number&gt;&lt;dates&gt;&lt;year&gt;2021&lt;/year&gt;&lt;pub-dates&gt;&lt;date&gt;2021/07/01&lt;/date&gt;&lt;/pub-dates&gt;&lt;/dates&gt;&lt;isbn&gt;1552-7824&lt;/isbn&gt;&lt;urls&gt;&lt;related-urls&gt;&lt;url&gt;https://doi.org/10.1007/s11747-020-00762-y&lt;/url&gt;&lt;/related-urls&gt;&lt;/urls&gt;&lt;electronic-resource-num&gt;10.1007/s11747-020-00762-y&lt;/electronic-resource-num&gt;&lt;/record&gt;&lt;/Cite&gt;&lt;/EndNote&gt;</w:instrText>
      </w:r>
      <w:r w:rsidRPr="00A50C2F">
        <w:rPr>
          <w:iCs/>
          <w:sz w:val="26"/>
          <w:szCs w:val="26"/>
        </w:rPr>
        <w:fldChar w:fldCharType="separate"/>
      </w:r>
      <w:r w:rsidRPr="00A50C2F">
        <w:rPr>
          <w:noProof/>
          <w:sz w:val="26"/>
          <w:szCs w:val="26"/>
        </w:rPr>
        <w:t>(Blut et al., 2021)</w:t>
      </w:r>
      <w:r w:rsidRPr="00A50C2F">
        <w:rPr>
          <w:iCs/>
          <w:sz w:val="26"/>
          <w:szCs w:val="26"/>
        </w:rPr>
        <w:fldChar w:fldCharType="end"/>
      </w:r>
      <w:r w:rsidRPr="00A50C2F">
        <w:rPr>
          <w:sz w:val="26"/>
          <w:szCs w:val="26"/>
        </w:rPr>
        <w:t xml:space="preserve">. In some cases of brand transgressions, individuals may experience a state of brand attachment (e.g., </w:t>
      </w:r>
      <w:r w:rsidR="007E5754">
        <w:rPr>
          <w:sz w:val="26"/>
          <w:szCs w:val="26"/>
        </w:rPr>
        <w:t>happiness) transformed into brand betrayal (e.g., unhappiness</w:t>
      </w:r>
      <w:r w:rsidRPr="00A50C2F">
        <w:rPr>
          <w:sz w:val="26"/>
          <w:szCs w:val="26"/>
        </w:rPr>
        <w:t>). Furthermore, scholars should pay considerable attention to the dark side effects of brand relationships</w:t>
      </w:r>
      <w:r w:rsidR="004E5170" w:rsidRPr="00A50C2F">
        <w:rPr>
          <w:sz w:val="26"/>
          <w:szCs w:val="26"/>
        </w:rPr>
        <w:t>,</w:t>
      </w:r>
      <w:r w:rsidRPr="00A50C2F">
        <w:rPr>
          <w:sz w:val="26"/>
          <w:szCs w:val="26"/>
        </w:rPr>
        <w:t xml:space="preserve"> such as ambivalence or aversion </w:t>
      </w:r>
      <w:r w:rsidRPr="00A50C2F">
        <w:rPr>
          <w:iCs/>
          <w:sz w:val="26"/>
          <w:szCs w:val="26"/>
        </w:rPr>
        <w:fldChar w:fldCharType="begin"/>
      </w:r>
      <w:r w:rsidR="0077656E" w:rsidRPr="00A50C2F">
        <w:rPr>
          <w:iCs/>
          <w:sz w:val="26"/>
          <w:szCs w:val="26"/>
        </w:rPr>
        <w:instrText xml:space="preserve"> ADDIN EN.CITE &lt;EndNote&gt;&lt;Cite&gt;&lt;Author&gt;MacInnis&lt;/Author&gt;&lt;Year&gt;2017&lt;/Year&gt;&lt;RecNum&gt;15&lt;/RecNum&gt;&lt;DisplayText&gt;(MacInnis &amp;amp;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A50C2F">
        <w:rPr>
          <w:iCs/>
          <w:sz w:val="26"/>
          <w:szCs w:val="26"/>
        </w:rPr>
        <w:fldChar w:fldCharType="separate"/>
      </w:r>
      <w:r w:rsidRPr="00A50C2F">
        <w:rPr>
          <w:noProof/>
          <w:sz w:val="26"/>
          <w:szCs w:val="26"/>
        </w:rPr>
        <w:t>(MacInnis &amp; Folkes, 2017)</w:t>
      </w:r>
      <w:r w:rsidRPr="00A50C2F">
        <w:rPr>
          <w:iCs/>
          <w:sz w:val="26"/>
          <w:szCs w:val="26"/>
        </w:rPr>
        <w:fldChar w:fldCharType="end"/>
      </w:r>
      <w:r w:rsidRPr="00A50C2F">
        <w:rPr>
          <w:sz w:val="26"/>
          <w:szCs w:val="26"/>
        </w:rPr>
        <w:t>.</w:t>
      </w:r>
    </w:p>
    <w:p w14:paraId="01BDCB58" w14:textId="77777777" w:rsidR="00520ABA" w:rsidRPr="00A50C2F" w:rsidRDefault="00520ABA" w:rsidP="006C55A1">
      <w:pPr>
        <w:spacing w:line="360" w:lineRule="exact"/>
        <w:ind w:firstLine="720"/>
        <w:jc w:val="both"/>
        <w:rPr>
          <w:iCs/>
          <w:sz w:val="26"/>
          <w:szCs w:val="26"/>
        </w:rPr>
      </w:pPr>
    </w:p>
    <w:p w14:paraId="3160F38E" w14:textId="77777777" w:rsidR="006B7047" w:rsidRPr="00A50C2F" w:rsidRDefault="006B7047" w:rsidP="001C5397">
      <w:pPr>
        <w:spacing w:line="360" w:lineRule="exact"/>
        <w:ind w:left="1171" w:hangingChars="450" w:hanging="1171"/>
        <w:rPr>
          <w:b/>
          <w:iCs/>
          <w:sz w:val="26"/>
          <w:szCs w:val="26"/>
        </w:rPr>
      </w:pPr>
      <w:r w:rsidRPr="00A50C2F">
        <w:rPr>
          <w:b/>
          <w:sz w:val="26"/>
          <w:szCs w:val="26"/>
        </w:rPr>
        <w:t>Cluster 5 - Investigating potential mediators and moderators of brand anthropomorphism</w:t>
      </w:r>
    </w:p>
    <w:p w14:paraId="6F6C553E" w14:textId="77CAE598" w:rsidR="006B7047" w:rsidRPr="00A50C2F" w:rsidRDefault="006B7047" w:rsidP="00412359">
      <w:pPr>
        <w:widowControl w:val="0"/>
        <w:snapToGrid w:val="0"/>
        <w:spacing w:line="360" w:lineRule="exact"/>
        <w:ind w:firstLineChars="200" w:firstLine="520"/>
        <w:jc w:val="both"/>
        <w:rPr>
          <w:bCs/>
          <w:iCs/>
          <w:sz w:val="26"/>
          <w:szCs w:val="26"/>
        </w:rPr>
      </w:pPr>
      <w:r w:rsidRPr="00A50C2F">
        <w:rPr>
          <w:bCs/>
          <w:sz w:val="26"/>
          <w:szCs w:val="26"/>
        </w:rPr>
        <w:t>The content analysis of our study explicitly</w:t>
      </w:r>
      <w:r w:rsidRPr="00A50C2F">
        <w:rPr>
          <w:sz w:val="26"/>
          <w:szCs w:val="26"/>
        </w:rPr>
        <w:t xml:space="preserve"> </w:t>
      </w:r>
      <w:r w:rsidRPr="00A50C2F">
        <w:rPr>
          <w:bCs/>
          <w:sz w:val="26"/>
          <w:szCs w:val="26"/>
        </w:rPr>
        <w:t xml:space="preserve">indicated that a vital notion </w:t>
      </w:r>
      <w:r w:rsidR="00D35943" w:rsidRPr="00A50C2F">
        <w:rPr>
          <w:bCs/>
          <w:sz w:val="26"/>
          <w:szCs w:val="26"/>
        </w:rPr>
        <w:t>that</w:t>
      </w:r>
      <w:r w:rsidRPr="00A50C2F">
        <w:rPr>
          <w:bCs/>
          <w:sz w:val="26"/>
          <w:szCs w:val="26"/>
        </w:rPr>
        <w:t xml:space="preserve"> is embedded in this cluster is the potential mediators and moderators of brand anthropomorphism. Most authors focus on socio-psychological factors that manipulate the </w:t>
      </w:r>
      <w:r w:rsidR="00D35943" w:rsidRPr="00A50C2F">
        <w:rPr>
          <w:bCs/>
          <w:sz w:val="26"/>
          <w:szCs w:val="26"/>
        </w:rPr>
        <w:t>effects of anthropomorphism</w:t>
      </w:r>
      <w:r w:rsidRPr="00A50C2F">
        <w:rPr>
          <w:bCs/>
          <w:sz w:val="26"/>
          <w:szCs w:val="26"/>
        </w:rPr>
        <w:t xml:space="preserve">. For example, </w:t>
      </w:r>
      <w:r w:rsidRPr="00A50C2F">
        <w:rPr>
          <w:bCs/>
          <w:iCs/>
          <w:sz w:val="26"/>
          <w:szCs w:val="26"/>
        </w:rPr>
        <w:fldChar w:fldCharType="begin"/>
      </w:r>
      <w:r w:rsidR="0077656E" w:rsidRPr="00A50C2F">
        <w:rPr>
          <w:bCs/>
          <w:iCs/>
          <w:sz w:val="26"/>
          <w:szCs w:val="26"/>
        </w:rPr>
        <w:instrText xml:space="preserve"> ADDIN EN.CITE &lt;EndNote&gt;&lt;Cite AuthorYear="1"&gt;&lt;Author&gt;Chen&lt;/Author&gt;&lt;Year&gt;2017&lt;/Year&gt;&lt;RecNum&gt;133&lt;/RecNum&gt;&lt;DisplayText&gt;Chen et al. (2017)&lt;/DisplayText&gt;&lt;record&gt;&lt;rec-number&gt;133&lt;/rec-number&gt;&lt;foreign-keys&gt;&lt;key app="EN" db-id="559fzaf0osetwre0zdnp9ppmtsvxsrapvw9f" timestamp="1687016697"&gt;133&lt;/key&gt;&lt;/foreign-keys&gt;&lt;ref-type name="Journal Article"&gt;17&lt;/ref-type&gt;&lt;contributors&gt;&lt;authors&gt;&lt;author&gt;Chen, R. P.&lt;/author&gt;&lt;author&gt;Wan, E. W.&lt;/author&gt;&lt;author&gt;Levy, E.&lt;/author&gt;&lt;/authors&gt;&lt;/contributors&gt;&lt;auth-address&gt;Hong Kong Baptist Univ, Sch Business, Hong Kong, Hong Kong, Peoples R China&amp;#xD;Univ Hong Kong, Fac Business &amp;amp; Econ, Hong Kong, Hong Kong, Peoples R China&amp;#xD;Univ Cambridge, Judge Business Sch, Cambridge CB2 1TN, England&lt;/auth-address&gt;&lt;titles&gt;&lt;title&gt;The effect of social exclusion on consumer preference for anthropomorphized brands&lt;/title&gt;&lt;secondary-title&gt;JOURNAL OF CONSUMER PSYCHOLOGY&lt;/secondary-title&gt;&lt;/titles&gt;&lt;periodical&gt;&lt;full-title&gt;Journal of Consumer Psychology&lt;/full-title&gt;&lt;/periodical&gt;&lt;pages&gt;23-34&lt;/pages&gt;&lt;volume&gt;27&lt;/volume&gt;&lt;number&gt;1&lt;/number&gt;&lt;keywords&gt;&lt;keyword&gt;Social exclusion&lt;/keyword&gt;&lt;keyword&gt;Anthropomorphism&lt;/keyword&gt;&lt;keyword&gt;Consumer preference&lt;/keyword&gt;&lt;keyword&gt;Social affiliation&lt;/keyword&gt;&lt;keyword&gt;ATTACHMENT STYLES&lt;/keyword&gt;&lt;keyword&gt;MODERATING ROLE&lt;/keyword&gt;&lt;keyword&gt;ME&lt;/keyword&gt;&lt;keyword&gt;LONELINESS&lt;/keyword&gt;&lt;keyword&gt;CONNECTION&lt;/keyword&gt;&lt;keyword&gt;ACCEPTANCE&lt;/keyword&gt;&lt;keyword&gt;PERCEPTION&lt;/keyword&gt;&lt;keyword&gt;OSTRACISM&lt;/keyword&gt;&lt;keyword&gt;BEHAVIOR&lt;/keyword&gt;&lt;/keywords&gt;&lt;dates&gt;&lt;year&gt;2017&lt;/year&gt;&lt;pub-dates&gt;&lt;date&gt;JAN&lt;/date&gt;&lt;/pub-dates&gt;&lt;/dates&gt;&lt;isbn&gt;1057-7408&amp;#xD;1532-7663 J9 - J CONSUM PSYCHOL&lt;/isbn&gt;&lt;accession-num&gt;WOS:000392041100003&lt;/accession-num&gt;&lt;urls&gt;&lt;/urls&gt;&lt;custom3&gt;Hong Kong Baptist University&amp;#xD;University of Hong Kong&amp;#xD;University of Cambridge&lt;/custom3&gt;&lt;electronic-resource-num&gt;10.1016/j.jcps.2016.05.004&lt;/electronic-resource-num&gt;&lt;language&gt;English&lt;/language&gt;&lt;/record&gt;&lt;/Cite&gt;&lt;/EndNote&gt;</w:instrText>
      </w:r>
      <w:r w:rsidRPr="00A50C2F">
        <w:rPr>
          <w:bCs/>
          <w:iCs/>
          <w:sz w:val="26"/>
          <w:szCs w:val="26"/>
        </w:rPr>
        <w:fldChar w:fldCharType="separate"/>
      </w:r>
      <w:r w:rsidRPr="00A50C2F">
        <w:rPr>
          <w:bCs/>
          <w:noProof/>
          <w:sz w:val="26"/>
          <w:szCs w:val="26"/>
        </w:rPr>
        <w:t>Chen et al. (</w:t>
      </w:r>
      <w:r w:rsidRPr="00412359">
        <w:rPr>
          <w:rStyle w:val="shorttext"/>
        </w:rPr>
        <w:t>2017</w:t>
      </w:r>
      <w:r w:rsidRPr="00A50C2F">
        <w:rPr>
          <w:bCs/>
          <w:noProof/>
          <w:sz w:val="26"/>
          <w:szCs w:val="26"/>
        </w:rPr>
        <w:t>)</w:t>
      </w:r>
      <w:r w:rsidRPr="00A50C2F">
        <w:rPr>
          <w:bCs/>
          <w:iCs/>
          <w:sz w:val="26"/>
          <w:szCs w:val="26"/>
        </w:rPr>
        <w:fldChar w:fldCharType="end"/>
      </w:r>
      <w:r w:rsidRPr="00A50C2F">
        <w:rPr>
          <w:bCs/>
          <w:sz w:val="26"/>
          <w:szCs w:val="26"/>
        </w:rPr>
        <w:t xml:space="preserve"> examined the impact of social exclusion on consumer preferences for anthropomorphic brands. </w:t>
      </w:r>
      <w:r w:rsidRPr="00A50C2F">
        <w:rPr>
          <w:bCs/>
          <w:iCs/>
          <w:sz w:val="26"/>
          <w:szCs w:val="26"/>
        </w:rPr>
        <w:fldChar w:fldCharType="begin"/>
      </w:r>
      <w:r w:rsidRPr="00A50C2F">
        <w:rPr>
          <w:bCs/>
          <w:sz w:val="26"/>
          <w:szCs w:val="26"/>
        </w:rPr>
        <w:instrText xml:space="preserve"> ADDIN EN.CITE &lt;EndNote&gt;&lt;Cite AuthorYear="1"&gt;&lt;Author&gt;Kim&lt;/Author&gt;&lt;Year&gt;2011&lt;/Year&gt;&lt;RecNum&gt;270&lt;/RecNum&gt;&lt;DisplayText&gt;Kim and McGill (2011)&lt;/DisplayText&gt;&lt;record&gt;&lt;rec-number&gt;270&lt;/rec-number&gt;&lt;foreign-keys&gt;&lt;key app="EN" db-id="559fzaf0osetwre0zdnp9ppmtsvxsrapvw9f" timestamp="1687016697"&gt;270&lt;/key&gt;&lt;/foreign-keys&gt;&lt;ref-type name="Journal Article"&gt;17&lt;/ref-type&gt;&lt;contributors&gt;&lt;authors&gt;&lt;author&gt;Kim, S.&lt;/author&gt;&lt;author&gt;McGill, A. L.&lt;/author&gt;&lt;/authors&gt;&lt;/contributors&gt;&lt;auth-address&gt;Univ Chicago, Booth Sch Business, Chicago, IL 60637 USA&lt;/auth-address&gt;&lt;titles&gt;&lt;title&gt;Gaming with Mr. Slot or Gaming the Slot Machine? Power, Anthropomorphism, and Risk Perception&lt;/title&gt;&lt;secondary-title&gt;JOURNAL OF CONSUMER RESEARCH&lt;/secondary-title&gt;&lt;/titles&gt;&lt;periodical&gt;&lt;full-title&gt;Journal of Consumer Research&lt;/full-title&gt;&lt;/periodical&gt;&lt;pages&gt;94-107&lt;/pages&gt;&lt;volume&gt;38&lt;/volume&gt;&lt;number&gt;1&lt;/number&gt;&lt;keywords&gt;&lt;keyword&gt;ILLUSORY CONTROL&lt;/keyword&gt;&lt;keyword&gt;BRAND&lt;/keyword&gt;&lt;keyword&gt;DETERMINANTS&lt;/keyword&gt;&lt;keyword&gt;ORIENTATION&lt;/keyword&gt;&lt;keyword&gt;BEHAVIOR&lt;/keyword&gt;&lt;/keywords&gt;&lt;dates&gt;&lt;year&gt;2011&lt;/year&gt;&lt;pub-dates&gt;&lt;date&gt;JUN&lt;/date&gt;&lt;/pub-dates&gt;&lt;/dates&gt;&lt;isbn&gt;0093-5301 J9 - J CONSUM RES&lt;/isbn&gt;&lt;accession-num&gt;WOS:000297841700008&lt;/accession-num&gt;&lt;urls&gt;&lt;/urls&gt;&lt;custom3&gt;University of Chicago&lt;/custom3&gt;&lt;electronic-resource-num&gt;10.1086/658148&lt;/electronic-resource-num&gt;&lt;language&gt;English&lt;/language&gt;&lt;/record&gt;&lt;/Cite&gt;&lt;/EndNote&gt;</w:instrText>
      </w:r>
      <w:r w:rsidRPr="00A50C2F">
        <w:rPr>
          <w:bCs/>
          <w:iCs/>
          <w:sz w:val="26"/>
          <w:szCs w:val="26"/>
        </w:rPr>
        <w:fldChar w:fldCharType="separate"/>
      </w:r>
      <w:r w:rsidRPr="00A50C2F">
        <w:rPr>
          <w:bCs/>
          <w:noProof/>
          <w:sz w:val="26"/>
          <w:szCs w:val="26"/>
        </w:rPr>
        <w:t>Kim and McGill (2011)</w:t>
      </w:r>
      <w:r w:rsidRPr="00A50C2F">
        <w:rPr>
          <w:bCs/>
          <w:iCs/>
          <w:sz w:val="26"/>
          <w:szCs w:val="26"/>
        </w:rPr>
        <w:fldChar w:fldCharType="end"/>
      </w:r>
      <w:r w:rsidRPr="00A50C2F">
        <w:rPr>
          <w:bCs/>
          <w:sz w:val="26"/>
          <w:szCs w:val="26"/>
        </w:rPr>
        <w:t xml:space="preserve"> found that consumers' perceptions of social power </w:t>
      </w:r>
      <w:r w:rsidR="00D35943" w:rsidRPr="00A50C2F">
        <w:rPr>
          <w:bCs/>
          <w:sz w:val="26"/>
          <w:szCs w:val="26"/>
        </w:rPr>
        <w:t xml:space="preserve">have </w:t>
      </w:r>
      <w:r w:rsidRPr="00A50C2F">
        <w:rPr>
          <w:bCs/>
          <w:sz w:val="26"/>
          <w:szCs w:val="26"/>
        </w:rPr>
        <w:t xml:space="preserve">moderate anthropomorphism effects. Supporting this view, scholars </w:t>
      </w:r>
      <w:r w:rsidR="007E5754">
        <w:rPr>
          <w:bCs/>
          <w:sz w:val="26"/>
          <w:szCs w:val="26"/>
        </w:rPr>
        <w:t>have indicated that the more empowered individuals are, the more likely they are to respond favorably to humanlike brands, as such brands</w:t>
      </w:r>
      <w:r w:rsidRPr="00A50C2F">
        <w:rPr>
          <w:bCs/>
          <w:sz w:val="26"/>
          <w:szCs w:val="26"/>
        </w:rPr>
        <w:t xml:space="preserve"> prompt them to feel socially dominant </w:t>
      </w:r>
      <w:r w:rsidRPr="00A50C2F">
        <w:rPr>
          <w:bCs/>
          <w:iCs/>
          <w:sz w:val="26"/>
          <w:szCs w:val="26"/>
        </w:rPr>
        <w:fldChar w:fldCharType="begin"/>
      </w:r>
      <w:r w:rsidRPr="00A50C2F">
        <w:rPr>
          <w:bCs/>
          <w:sz w:val="26"/>
          <w:szCs w:val="26"/>
        </w:rPr>
        <w:instrText xml:space="preserve"> ADDIN EN.CITE &lt;EndNote&gt;&lt;Cite&gt;&lt;Author&gt;Kim&lt;/Author&gt;&lt;Year&gt;2018&lt;/Year&gt;&lt;RecNum&gt;228&lt;/RecNum&gt;&lt;DisplayText&gt;(Kim &amp;amp; McGill, 2018)&lt;/DisplayText&gt;&lt;record&gt;&lt;rec-number&gt;228&lt;/rec-number&gt;&lt;foreign-keys&gt;&lt;key app="EN" db-id="559fzaf0osetwre0zdnp9ppmtsvxsrapvw9f" timestamp="1687016697"&gt;228&lt;/key&gt;&lt;/foreign-keys&gt;&lt;ref-type name="Journal Article"&gt;17&lt;/ref-type&gt;&lt;contributors&gt;&lt;authors&gt;&lt;author&gt;Kim, H. Y.&lt;/author&gt;&lt;author&gt;McGill, A. L.&lt;/author&gt;&lt;/authors&gt;&lt;/contributors&gt;&lt;auth-address&gt;Univ Chicago, Booth Sch Business, 5807 S Woodlawn Ave, Chicago, IL 60637 USA&amp;#xD;Univ Chicago, Booth Sch Business, Mkt &amp;amp; Behav Sci, 5807 S Woodlawn Ave, Chicago, IL 60637 USA&lt;/auth-address&gt;&lt;titles&gt;&lt;title&gt;Minions for the Rich? Financial Status Changes How Consumers See Products with Anthropomorphic Features&lt;/title&gt;&lt;secondary-title&gt;JOURNAL OF CONSUMER RESEARCH&lt;/secondary-title&gt;&lt;/titles&gt;&lt;periodical&gt;&lt;full-title&gt;Journal of Consumer Research&lt;/full-title&gt;&lt;/periodical&gt;&lt;pages&gt;429-450&lt;/pages&gt;&lt;volume&gt;45&lt;/volume&gt;&lt;number&gt;2&lt;/number&gt;&lt;keywords&gt;&lt;keyword&gt;anthropomorphism&lt;/keyword&gt;&lt;keyword&gt;financial status&lt;/keyword&gt;&lt;keyword&gt;agency perception&lt;/keyword&gt;&lt;keyword&gt;product liking&lt;/keyword&gt;&lt;keyword&gt;BRAND&lt;/keyword&gt;&lt;keyword&gt;LOYALTY&lt;/keyword&gt;&lt;keyword&gt;BELONG&lt;/keyword&gt;&lt;keyword&gt;DESIRE&lt;/keyword&gt;&lt;keyword&gt;MONEY&lt;/keyword&gt;&lt;keyword&gt;POWER&lt;/keyword&gt;&lt;keyword&gt;NEED&lt;/keyword&gt;&lt;keyword&gt;ME&lt;/keyword&gt;&lt;/keywords&gt;&lt;dates&gt;&lt;year&gt;2018&lt;/year&gt;&lt;pub-dates&gt;&lt;date&gt;AUG&lt;/date&gt;&lt;/pub-dates&gt;&lt;/dates&gt;&lt;isbn&gt;0093-5301&amp;#xD;1537-5277 J9 - J CONSUM RES&lt;/isbn&gt;&lt;accession-num&gt;WOS:000449045300010&lt;/accession-num&gt;&lt;urls&gt;&lt;/urls&gt;&lt;custom3&gt;University of Chicago&lt;/custom3&gt;&lt;electronic-resource-num&gt;10.1093/jcr/ucy006&lt;/electronic-resource-num&gt;&lt;language&gt;English&lt;/language&gt;&lt;/record&gt;&lt;/Cite&gt;&lt;/EndNote&gt;</w:instrText>
      </w:r>
      <w:r w:rsidRPr="00A50C2F">
        <w:rPr>
          <w:bCs/>
          <w:iCs/>
          <w:sz w:val="26"/>
          <w:szCs w:val="26"/>
        </w:rPr>
        <w:fldChar w:fldCharType="separate"/>
      </w:r>
      <w:r w:rsidRPr="00A50C2F">
        <w:rPr>
          <w:bCs/>
          <w:noProof/>
          <w:sz w:val="26"/>
          <w:szCs w:val="26"/>
        </w:rPr>
        <w:t>(Kim &amp; McGill, 2018)</w:t>
      </w:r>
      <w:r w:rsidRPr="00A50C2F">
        <w:rPr>
          <w:bCs/>
          <w:iCs/>
          <w:sz w:val="26"/>
          <w:szCs w:val="26"/>
        </w:rPr>
        <w:fldChar w:fldCharType="end"/>
      </w:r>
      <w:r w:rsidRPr="00A50C2F">
        <w:rPr>
          <w:bCs/>
          <w:sz w:val="26"/>
          <w:szCs w:val="26"/>
        </w:rPr>
        <w:t xml:space="preserve">. </w:t>
      </w:r>
      <w:r w:rsidRPr="00A50C2F">
        <w:rPr>
          <w:bCs/>
          <w:iCs/>
          <w:sz w:val="26"/>
          <w:szCs w:val="26"/>
        </w:rPr>
        <w:fldChar w:fldCharType="begin"/>
      </w:r>
      <w:r w:rsidRPr="00A50C2F">
        <w:rPr>
          <w:bCs/>
          <w:sz w:val="26"/>
          <w:szCs w:val="26"/>
        </w:rPr>
        <w:instrText xml:space="preserve"> ADDIN EN.CITE &lt;EndNote&gt;&lt;Cite AuthorYear="1"&gt;&lt;Author&gt;Khenfer&lt;/Author&gt;&lt;Year&gt;2020&lt;/Year&gt;&lt;RecNum&gt;116&lt;/RecNum&gt;&lt;DisplayText&gt;Khenfer et al. (2020)&lt;/DisplayText&gt;&lt;record&gt;&lt;rec-number&gt;116&lt;/rec-number&gt;&lt;foreign-keys&gt;&lt;key app="EN" db-id="559fzaf0osetwre0zdnp9ppmtsvxsrapvw9f" timestamp="1687016697"&gt;116&lt;/key&gt;&lt;/foreign-keys&gt;&lt;ref-type name="Journal Article"&gt;17&lt;/ref-type&gt;&lt;contributors&gt;&lt;authors&gt;&lt;author&gt;Khenfer, J.&lt;/author&gt;&lt;author&gt;Shepherd, S.&lt;/author&gt;&lt;author&gt;Trendel, O.&lt;/author&gt;&lt;/authors&gt;&lt;/contributors&gt;&lt;auth-address&gt;Zayed Univ, Coll Business, POB 144534, Abu Dhabi, U Arab Emirates&amp;#xD;Oklahoma State Univ, Spears Sch Business, Stillwater, OK 74078 USA&amp;#xD;Grenoble Ecole Management, 12 Rue Pierre Semard, F-38000 Grenoble, France&lt;/auth-address&gt;&lt;titles&gt;&lt;title&gt;Customer empowerment in the face of perceived Incompetence: Effect on preference for anthropomorphized brands&lt;/title&gt;&lt;secondary-title&gt;JOURNAL OF BUSINESS RESEARCH&lt;/secondary-title&gt;&lt;/titles&gt;&lt;periodical&gt;&lt;full-title&gt;Journal of Business Research&lt;/full-title&gt;&lt;/periodical&gt;&lt;pages&gt;1-11&lt;/pages&gt;&lt;volume&gt;118&lt;/volume&gt;&lt;keywords&gt;&lt;keyword&gt;Brand anthropomorphism&lt;/keyword&gt;&lt;keyword&gt;Brand preference&lt;/keyword&gt;&lt;keyword&gt;Power&lt;/keyword&gt;&lt;keyword&gt;Customer empowerment&lt;/keyword&gt;&lt;keyword&gt;Perceived competence&lt;/keyword&gt;&lt;keyword&gt;SELF-EFFICACY&lt;/keyword&gt;&lt;keyword&gt;CONSUMERS&lt;/keyword&gt;&lt;keyword&gt;COMPETENCE&lt;/keyword&gt;&lt;/keywords&gt;&lt;dates&gt;&lt;year&gt;2020&lt;/year&gt;&lt;pub-dates&gt;&lt;date&gt;SEP&lt;/date&gt;&lt;/pub-dates&gt;&lt;/dates&gt;&lt;isbn&gt;0148-2963&amp;#xD;1873-7978 J9 - J BUS RES&lt;/isbn&gt;&lt;accession-num&gt;WOS:000566752500001&lt;/accession-num&gt;&lt;urls&gt;&lt;/urls&gt;&lt;custom3&gt;Zayed University&amp;#xD;Oklahoma State University System&amp;#xD;Oklahoma State University - Stillwater&amp;#xD;Grenoble Ecole Management&lt;/custom3&gt;&lt;electronic-resource-num&gt;10.1016/j.jbusres.2020.06.010&lt;/electronic-resource-num&gt;&lt;language&gt;English&lt;/language&gt;&lt;/record&gt;&lt;/Cite&gt;&lt;/EndNote&gt;</w:instrText>
      </w:r>
      <w:r w:rsidRPr="00A50C2F">
        <w:rPr>
          <w:bCs/>
          <w:iCs/>
          <w:sz w:val="26"/>
          <w:szCs w:val="26"/>
        </w:rPr>
        <w:fldChar w:fldCharType="separate"/>
      </w:r>
      <w:r w:rsidRPr="00A50C2F">
        <w:rPr>
          <w:bCs/>
          <w:noProof/>
          <w:sz w:val="26"/>
          <w:szCs w:val="26"/>
        </w:rPr>
        <w:t>Khenfer et al. (2020)</w:t>
      </w:r>
      <w:r w:rsidRPr="00A50C2F">
        <w:rPr>
          <w:bCs/>
          <w:iCs/>
          <w:sz w:val="26"/>
          <w:szCs w:val="26"/>
        </w:rPr>
        <w:fldChar w:fldCharType="end"/>
      </w:r>
      <w:r w:rsidRPr="00A50C2F">
        <w:rPr>
          <w:bCs/>
          <w:sz w:val="26"/>
          <w:szCs w:val="26"/>
        </w:rPr>
        <w:t xml:space="preserve"> further expand previous research when investigating the moderating role of perceived competence on the connection between brand anthropomorphism and empowered consumers' attitudes. Recently, </w:t>
      </w:r>
      <w:r w:rsidRPr="00A50C2F">
        <w:rPr>
          <w:bCs/>
          <w:iCs/>
          <w:sz w:val="26"/>
          <w:szCs w:val="26"/>
        </w:rPr>
        <w:fldChar w:fldCharType="begin"/>
      </w:r>
      <w:r w:rsidRPr="00A50C2F">
        <w:rPr>
          <w:bCs/>
          <w:sz w:val="26"/>
          <w:szCs w:val="26"/>
        </w:rPr>
        <w:instrText xml:space="preserve"> ADDIN EN.CITE &lt;EndNote&gt;&lt;Cite AuthorYear="1"&gt;&lt;Author&gt;Kim&lt;/Author&gt;&lt;Year&gt;2020&lt;/Year&gt;&lt;RecNum&gt;117&lt;/RecNum&gt;&lt;DisplayText&gt;Kim et al. (2020)&lt;/DisplayText&gt;&lt;record&gt;&lt;rec-number&gt;117&lt;/rec-number&gt;&lt;foreign-keys&gt;&lt;key app="EN" db-id="559fzaf0osetwre0zdnp9ppmtsvxsrapvw9f" timestamp="1687016697"&gt;117&lt;/key&gt;&lt;/foreign-keys&gt;&lt;ref-type name="Journal Article"&gt;17&lt;/ref-type&gt;&lt;contributors&gt;&lt;authors&gt;&lt;author&gt;Kim, T.&lt;/author&gt;&lt;author&gt;Sung, Y. J.&lt;/author&gt;&lt;author&gt;Moon, J. H.&lt;/author&gt;&lt;/authors&gt;&lt;/contributors&gt;&lt;auth-address&gt;Univ Georgia, Grady Coll Journalism &amp;amp; Mass Commun, Dept Advertising &amp;amp; Publ Relat, 120 Hooper St, Athens, GA 30602 USA&amp;#xD;Korea Univ, Dept Psychol, 145 Anam Ro, Seoul, South Korea&amp;#xD;Sookmyung Womens Univ, Dept Publ Relat &amp;amp; Advertising, Seoul, South Korea&lt;/auth-address&gt;&lt;titles&gt;&lt;title&gt;Effects of brand anthropomorphism on consumer-brand relationships on social networking site fan pages: The mediating role of social presence&lt;/title&gt;&lt;secondary-title&gt;TELEMATICS AND INFORMATICS&lt;/secondary-title&gt;&lt;/titles&gt;&lt;volume&gt;51&lt;/volume&gt;&lt;keywords&gt;&lt;keyword&gt;Social networking sites&lt;/keyword&gt;&lt;keyword&gt;Fan page&lt;/keyword&gt;&lt;keyword&gt;Brand anthropomorphism&lt;/keyword&gt;&lt;keyword&gt;Social presence&lt;/keyword&gt;&lt;keyword&gt;Consumer-brand relationships&lt;/keyword&gt;&lt;keyword&gt;FACEBOOK&lt;/keyword&gt;&lt;keyword&gt;TWITTER&lt;/keyword&gt;&lt;keyword&gt;TRUST&lt;/keyword&gt;&lt;keyword&gt;SELF&lt;/keyword&gt;&lt;keyword&gt;IDENTIFICATION&lt;/keyword&gt;&lt;keyword&gt;SATISFACTION&lt;/keyword&gt;&lt;keyword&gt;COMPETENCE&lt;/keyword&gt;&lt;keyword&gt;POPULARITY&lt;/keyword&gt;&lt;keyword&gt;COMMITMENT&lt;/keyword&gt;&lt;keyword&gt;ENGAGEMENT&lt;/keyword&gt;&lt;/keywords&gt;&lt;dates&gt;&lt;year&gt;2020&lt;/year&gt;&lt;pub-dates&gt;&lt;date&gt;AUG&lt;/date&gt;&lt;/pub-dates&gt;&lt;/dates&gt;&lt;isbn&gt;0736-5853 J9 - TELEMAT INFORM&lt;/isbn&gt;&lt;accession-num&gt;WOS:000528193500006&lt;/accession-num&gt;&lt;urls&gt;&lt;/urls&gt;&lt;custom3&gt;University System of Georgia&amp;#xD;University of Georgia&amp;#xD;Korea University&amp;#xD;Sookmyung Women&amp;apos;s University&lt;/custom3&gt;&lt;custom7&gt;101406&lt;/custom7&gt;&lt;electronic-resource-num&gt;10.1016/j.tele.2020.101406&lt;/electronic-resource-num&gt;&lt;language&gt;English&lt;/language&gt;&lt;/record&gt;&lt;/Cite&gt;&lt;/EndNote&gt;</w:instrText>
      </w:r>
      <w:r w:rsidRPr="00A50C2F">
        <w:rPr>
          <w:bCs/>
          <w:iCs/>
          <w:sz w:val="26"/>
          <w:szCs w:val="26"/>
        </w:rPr>
        <w:fldChar w:fldCharType="separate"/>
      </w:r>
      <w:r w:rsidRPr="00A50C2F">
        <w:rPr>
          <w:bCs/>
          <w:noProof/>
          <w:sz w:val="26"/>
          <w:szCs w:val="26"/>
        </w:rPr>
        <w:t>Kim et al. (2020)</w:t>
      </w:r>
      <w:r w:rsidRPr="00A50C2F">
        <w:rPr>
          <w:bCs/>
          <w:iCs/>
          <w:sz w:val="26"/>
          <w:szCs w:val="26"/>
        </w:rPr>
        <w:fldChar w:fldCharType="end"/>
      </w:r>
      <w:r w:rsidRPr="00A50C2F">
        <w:rPr>
          <w:bCs/>
          <w:sz w:val="26"/>
          <w:szCs w:val="26"/>
        </w:rPr>
        <w:t xml:space="preserve"> </w:t>
      </w:r>
      <w:r w:rsidR="007E5754">
        <w:rPr>
          <w:bCs/>
          <w:sz w:val="26"/>
          <w:szCs w:val="26"/>
        </w:rPr>
        <w:t>found that social presence (primarily related to perceived warmth) mediates the effects</w:t>
      </w:r>
      <w:r w:rsidR="00520ABA">
        <w:rPr>
          <w:bCs/>
          <w:sz w:val="26"/>
          <w:szCs w:val="26"/>
        </w:rPr>
        <w:t xml:space="preserve"> </w:t>
      </w:r>
      <w:r w:rsidR="007E5754">
        <w:rPr>
          <w:bCs/>
          <w:sz w:val="26"/>
          <w:szCs w:val="26"/>
        </w:rPr>
        <w:t>of brand</w:t>
      </w:r>
      <w:r w:rsidR="00520ABA">
        <w:rPr>
          <w:bCs/>
          <w:sz w:val="26"/>
          <w:szCs w:val="26"/>
        </w:rPr>
        <w:t xml:space="preserve"> </w:t>
      </w:r>
      <w:r w:rsidR="007E5754">
        <w:rPr>
          <w:bCs/>
          <w:sz w:val="26"/>
          <w:szCs w:val="26"/>
        </w:rPr>
        <w:t>anthropomorphism</w:t>
      </w:r>
      <w:r w:rsidR="00520ABA">
        <w:rPr>
          <w:bCs/>
          <w:sz w:val="26"/>
          <w:szCs w:val="26"/>
        </w:rPr>
        <w:t xml:space="preserve"> </w:t>
      </w:r>
      <w:r w:rsidR="007E5754">
        <w:rPr>
          <w:bCs/>
          <w:sz w:val="26"/>
          <w:szCs w:val="26"/>
        </w:rPr>
        <w:t>on consumer-brand relationships, a finding applicable</w:t>
      </w:r>
      <w:r w:rsidRPr="00A50C2F">
        <w:rPr>
          <w:bCs/>
          <w:sz w:val="26"/>
          <w:szCs w:val="26"/>
        </w:rPr>
        <w:t xml:space="preserve"> in the context of social networking site fan pages. </w:t>
      </w:r>
    </w:p>
    <w:p w14:paraId="2A0F1061" w14:textId="51A2E098" w:rsidR="006B7047" w:rsidRPr="00A50C2F" w:rsidRDefault="006B7047" w:rsidP="00412359">
      <w:pPr>
        <w:widowControl w:val="0"/>
        <w:snapToGrid w:val="0"/>
        <w:spacing w:line="360" w:lineRule="exact"/>
        <w:ind w:firstLineChars="200" w:firstLine="520"/>
        <w:jc w:val="both"/>
        <w:rPr>
          <w:bCs/>
          <w:iCs/>
          <w:sz w:val="26"/>
          <w:szCs w:val="26"/>
        </w:rPr>
      </w:pPr>
      <w:r w:rsidRPr="00A50C2F">
        <w:rPr>
          <w:bCs/>
          <w:sz w:val="26"/>
          <w:szCs w:val="26"/>
        </w:rPr>
        <w:t xml:space="preserve">Further content analysis revealed that the relevant articles of this cluster </w:t>
      </w:r>
      <w:r w:rsidR="00D35943" w:rsidRPr="00A50C2F">
        <w:rPr>
          <w:bCs/>
          <w:sz w:val="26"/>
          <w:szCs w:val="26"/>
        </w:rPr>
        <w:t>were mainly</w:t>
      </w:r>
      <w:r w:rsidRPr="00A50C2F">
        <w:rPr>
          <w:bCs/>
          <w:sz w:val="26"/>
          <w:szCs w:val="26"/>
        </w:rPr>
        <w:t xml:space="preserve"> derived from the literature on anthropomorphism. Despite the growing number of research papers, few works have applied attribution theory </w:t>
      </w:r>
      <w:r w:rsidRPr="00A50C2F">
        <w:rPr>
          <w:bCs/>
          <w:iCs/>
          <w:sz w:val="26"/>
          <w:szCs w:val="26"/>
        </w:rPr>
        <w:fldChar w:fldCharType="begin"/>
      </w:r>
      <w:r w:rsidR="0077656E" w:rsidRPr="00A50C2F">
        <w:rPr>
          <w:bCs/>
          <w:iCs/>
          <w:sz w:val="26"/>
          <w:szCs w:val="26"/>
        </w:rPr>
        <w:instrText xml:space="preserve"> ADDIN EN.CITE &lt;EndNote&gt;&lt;Cite&gt;&lt;Author&gt;Chen&lt;/Author&gt;&lt;Year&gt;2017&lt;/Year&gt;&lt;RecNum&gt;133&lt;/RecNum&gt;&lt;DisplayText&gt;(Chen et al., 2017)&lt;/DisplayText&gt;&lt;record&gt;&lt;rec-number&gt;133&lt;/rec-number&gt;&lt;foreign-keys&gt;&lt;key app="EN" db-id="559fzaf0osetwre0zdnp9ppmtsvxsrapvw9f" timestamp="1687016697"&gt;133&lt;/key&gt;&lt;/foreign-keys&gt;&lt;ref-type name="Journal Article"&gt;17&lt;/ref-type&gt;&lt;contributors&gt;&lt;authors&gt;&lt;author&gt;Chen, R. P.&lt;/author&gt;&lt;author&gt;Wan, E. W.&lt;/author&gt;&lt;author&gt;Levy, E.&lt;/author&gt;&lt;/authors&gt;&lt;/contributors&gt;&lt;auth-address&gt;Hong Kong Baptist Univ, Sch Business, Hong Kong, Hong Kong, Peoples R China&amp;#xD;Univ Hong Kong, Fac Business &amp;amp; Econ, Hong Kong, Hong Kong, Peoples R China&amp;#xD;Univ Cambridge, Judge Business Sch, Cambridge CB2 1TN, England&lt;/auth-address&gt;&lt;titles&gt;&lt;title&gt;The effect of social exclusion on consumer preference for anthropomorphized brands&lt;/title&gt;&lt;secondary-title&gt;JOURNAL OF CONSUMER PSYCHOLOGY&lt;/secondary-title&gt;&lt;/titles&gt;&lt;periodical&gt;&lt;full-title&gt;Journal of Consumer Psychology&lt;/full-title&gt;&lt;/periodical&gt;&lt;pages&gt;23-34&lt;/pages&gt;&lt;volume&gt;27&lt;/volume&gt;&lt;number&gt;1&lt;/number&gt;&lt;keywords&gt;&lt;keyword&gt;Social exclusion&lt;/keyword&gt;&lt;keyword&gt;Anthropomorphism&lt;/keyword&gt;&lt;keyword&gt;Consumer preference&lt;/keyword&gt;&lt;keyword&gt;Social affiliation&lt;/keyword&gt;&lt;keyword&gt;ATTACHMENT STYLES&lt;/keyword&gt;&lt;keyword&gt;MODERATING ROLE&lt;/keyword&gt;&lt;keyword&gt;ME&lt;/keyword&gt;&lt;keyword&gt;LONELINESS&lt;/keyword&gt;&lt;keyword&gt;CONNECTION&lt;/keyword&gt;&lt;keyword&gt;ACCEPTANCE&lt;/keyword&gt;&lt;keyword&gt;PERCEPTION&lt;/keyword&gt;&lt;keyword&gt;OSTRACISM&lt;/keyword&gt;&lt;keyword&gt;BEHAVIOR&lt;/keyword&gt;&lt;/keywords&gt;&lt;dates&gt;&lt;year&gt;2017&lt;/year&gt;&lt;pub-dates&gt;&lt;date&gt;JAN&lt;/date&gt;&lt;/pub-dates&gt;&lt;/dates&gt;&lt;isbn&gt;1057-7408&amp;#xD;1532-7663 J9 - J CONSUM PSYCHOL&lt;/isbn&gt;&lt;accession-num&gt;WOS:000392041100003&lt;/accession-num&gt;&lt;urls&gt;&lt;/urls&gt;&lt;custom3&gt;Hong Kong Baptist University&amp;#xD;University of Hong Kong&amp;#xD;University of Cambridge&lt;/custom3&gt;&lt;electronic-resource-num&gt;10.1016/j.jcps.2016.05.004&lt;/electronic-resource-num&gt;&lt;language&gt;English&lt;/language&gt;&lt;/record&gt;&lt;/Cite&gt;&lt;/EndNote&gt;</w:instrText>
      </w:r>
      <w:r w:rsidRPr="00A50C2F">
        <w:rPr>
          <w:bCs/>
          <w:iCs/>
          <w:sz w:val="26"/>
          <w:szCs w:val="26"/>
        </w:rPr>
        <w:fldChar w:fldCharType="separate"/>
      </w:r>
      <w:r w:rsidRPr="00A50C2F">
        <w:rPr>
          <w:bCs/>
          <w:noProof/>
          <w:sz w:val="26"/>
          <w:szCs w:val="26"/>
        </w:rPr>
        <w:t>(Chen et al., 2017)</w:t>
      </w:r>
      <w:r w:rsidRPr="00A50C2F">
        <w:rPr>
          <w:bCs/>
          <w:iCs/>
          <w:sz w:val="26"/>
          <w:szCs w:val="26"/>
        </w:rPr>
        <w:fldChar w:fldCharType="end"/>
      </w:r>
      <w:r w:rsidRPr="00A50C2F">
        <w:rPr>
          <w:bCs/>
          <w:sz w:val="26"/>
          <w:szCs w:val="26"/>
        </w:rPr>
        <w:t xml:space="preserve"> and self-extension theory </w:t>
      </w:r>
      <w:r w:rsidRPr="00A50C2F">
        <w:rPr>
          <w:bCs/>
          <w:iCs/>
          <w:sz w:val="26"/>
          <w:szCs w:val="26"/>
        </w:rPr>
        <w:fldChar w:fldCharType="begin"/>
      </w:r>
      <w:r w:rsidRPr="00A50C2F">
        <w:rPr>
          <w:bCs/>
          <w:sz w:val="26"/>
          <w:szCs w:val="26"/>
        </w:rPr>
        <w:instrText xml:space="preserve"> ADDIN EN.CITE &lt;EndNote&gt;&lt;Cite&gt;&lt;Author&gt;Schweitzer&lt;/Author&gt;&lt;Year&gt;2019&lt;/Year&gt;&lt;RecNum&gt;291&lt;/RecNum&gt;&lt;DisplayText&gt;(Schweitzer et al., 2019)&lt;/DisplayText&gt;&lt;record&gt;&lt;rec-number&gt;291&lt;/rec-number&gt;&lt;foreign-keys&gt;&lt;key app="EN" db-id="559fzaf0osetwre0zdnp9ppmtsvxsrapvw9f" timestamp="1687016697"&gt;291&lt;/key&gt;&lt;/foreign-keys&gt;&lt;ref-type name="Journal Article"&gt;17&lt;/ref-type&gt;&lt;contributors&gt;&lt;authors&gt;&lt;author&gt;Schweitzer, F.&lt;/author&gt;&lt;author&gt;Belk, R.&lt;/author&gt;&lt;author&gt;Jordan, W.&lt;/author&gt;&lt;author&gt;Ortner, M.&lt;/author&gt;&lt;/authors&gt;&lt;/contributors&gt;&lt;auth-address&gt;Univ Grenoble Alpes ComUE, Grenoble Ecole Management, 12,Rue Pierre Semard, F-38000 Grenoble, France&amp;#xD;York Univ, Toronto, ON, Canada&amp;#xD;Usecon, Vienna, Austria&amp;#xD;Univ Upper Austria, Wels, Austria&lt;/auth-address&gt;&lt;titles&gt;&lt;title&gt;Servant, friend or master? The relationships users build with voice-controlled smart devices&lt;/title&gt;&lt;secondary-title&gt;JOURNAL OF MARKETING MANAGEMENT&lt;/secondary-title&gt;&lt;/titles&gt;&lt;periodical&gt;&lt;full-title&gt;Journal of Marketing Management&lt;/full-title&gt;&lt;/periodical&gt;&lt;pages&gt;693-715&lt;/pages&gt;&lt;volume&gt;35&lt;/volume&gt;&lt;number&gt;7-8&lt;/number&gt;&lt;keywords&gt;&lt;keyword&gt;Anthropomorphism&lt;/keyword&gt;&lt;keyword&gt;consumer object relationship&lt;/keyword&gt;&lt;keyword&gt;self-extension theory&lt;/keyword&gt;&lt;keyword&gt;smart products&lt;/keyword&gt;&lt;keyword&gt;artificial intelligence&lt;/keyword&gt;&lt;keyword&gt;SCHEMA CONGRUITY&lt;/keyword&gt;&lt;keyword&gt;CONSUMER&lt;/keyword&gt;&lt;keyword&gt;TECHNOLOGY&lt;/keyword&gt;&lt;keyword&gt;CONCURRENT&lt;/keyword&gt;&lt;keyword&gt;EXPERIENCE&lt;/keyword&gt;&lt;keyword&gt;BRANDS&lt;/keyword&gt;&lt;keyword&gt;ROBOTS&lt;/keyword&gt;&lt;keyword&gt;MODEL&lt;/keyword&gt;&lt;/keywords&gt;&lt;dates&gt;&lt;year&gt;2019&lt;/year&gt;&lt;pub-dates&gt;&lt;date&gt;MAY 4&lt;/date&gt;&lt;/pub-dates&gt;&lt;/dates&gt;&lt;isbn&gt;0267-257X&amp;#xD;1472-1376 J9 - J MARKET MANAG-UK&lt;/isbn&gt;&lt;accession-num&gt;WOS:000466214800001&lt;/accession-num&gt;&lt;urls&gt;&lt;/urls&gt;&lt;custom3&gt;Grenoble Ecole Management&amp;#xD;York University - Canada&lt;/custom3&gt;&lt;custom6&gt;APR 2019&lt;/custom6&gt;&lt;electronic-resource-num&gt;10.1080/0267257X.2019.1596970&lt;/electronic-resource-num&gt;&lt;language&gt;English&lt;/language&gt;&lt;/record&gt;&lt;/Cite&gt;&lt;/EndNote&gt;</w:instrText>
      </w:r>
      <w:r w:rsidRPr="00A50C2F">
        <w:rPr>
          <w:bCs/>
          <w:iCs/>
          <w:sz w:val="26"/>
          <w:szCs w:val="26"/>
        </w:rPr>
        <w:fldChar w:fldCharType="separate"/>
      </w:r>
      <w:r w:rsidRPr="00A50C2F">
        <w:rPr>
          <w:bCs/>
          <w:noProof/>
          <w:sz w:val="26"/>
          <w:szCs w:val="26"/>
        </w:rPr>
        <w:t>(Schweitzer et al., 2019)</w:t>
      </w:r>
      <w:r w:rsidRPr="00A50C2F">
        <w:rPr>
          <w:bCs/>
          <w:iCs/>
          <w:sz w:val="26"/>
          <w:szCs w:val="26"/>
        </w:rPr>
        <w:fldChar w:fldCharType="end"/>
      </w:r>
      <w:r w:rsidRPr="00A50C2F">
        <w:rPr>
          <w:bCs/>
          <w:sz w:val="26"/>
          <w:szCs w:val="26"/>
        </w:rPr>
        <w:t xml:space="preserve">. As stated, a common feature of this research stream is its lack of </w:t>
      </w:r>
      <w:r w:rsidR="007E5754">
        <w:rPr>
          <w:bCs/>
          <w:sz w:val="26"/>
          <w:szCs w:val="26"/>
        </w:rPr>
        <w:t xml:space="preserve">a </w:t>
      </w:r>
      <w:r w:rsidRPr="00A50C2F">
        <w:rPr>
          <w:bCs/>
          <w:sz w:val="26"/>
          <w:szCs w:val="26"/>
        </w:rPr>
        <w:t xml:space="preserve">theoretical foundation. Therefore, developing relevant approaches, combining multiple theories in a single article, or further expanding current views must be considered in future research. </w:t>
      </w:r>
    </w:p>
    <w:p w14:paraId="1EF41F99" w14:textId="5C889280" w:rsidR="006B7047" w:rsidRDefault="006B7047" w:rsidP="00412359">
      <w:pPr>
        <w:widowControl w:val="0"/>
        <w:snapToGrid w:val="0"/>
        <w:spacing w:line="360" w:lineRule="exact"/>
        <w:ind w:firstLineChars="200" w:firstLine="520"/>
        <w:jc w:val="both"/>
        <w:rPr>
          <w:bCs/>
          <w:sz w:val="26"/>
          <w:szCs w:val="26"/>
        </w:rPr>
      </w:pPr>
      <w:r w:rsidRPr="00A50C2F">
        <w:rPr>
          <w:bCs/>
          <w:sz w:val="26"/>
          <w:szCs w:val="26"/>
        </w:rPr>
        <w:t xml:space="preserve">Additionally, academicians will find impressive findings by exploring several novel and untested constructs. Future researchers could investigate </w:t>
      </w:r>
      <w:r w:rsidR="007E5754">
        <w:rPr>
          <w:bCs/>
          <w:sz w:val="26"/>
          <w:szCs w:val="26"/>
        </w:rPr>
        <w:t>the non-linear effects of individual moderators, such as proactive versus reactive interactions, preference for personal space (</w:t>
      </w:r>
      <w:proofErr w:type="spellStart"/>
      <w:r w:rsidR="007E5754">
        <w:rPr>
          <w:bCs/>
          <w:sz w:val="26"/>
          <w:szCs w:val="26"/>
        </w:rPr>
        <w:t>Blut</w:t>
      </w:r>
      <w:proofErr w:type="spellEnd"/>
      <w:r w:rsidR="007E5754">
        <w:rPr>
          <w:bCs/>
          <w:sz w:val="26"/>
          <w:szCs w:val="26"/>
        </w:rPr>
        <w:t xml:space="preserve"> et al., 2021), or introversion versus</w:t>
      </w:r>
      <w:r w:rsidRPr="00A50C2F">
        <w:rPr>
          <w:bCs/>
          <w:sz w:val="26"/>
          <w:szCs w:val="26"/>
        </w:rPr>
        <w:t xml:space="preserve"> extroversion </w:t>
      </w:r>
      <w:r w:rsidRPr="00A50C2F">
        <w:rPr>
          <w:bCs/>
          <w:iCs/>
          <w:sz w:val="26"/>
          <w:szCs w:val="26"/>
        </w:rPr>
        <w:fldChar w:fldCharType="begin"/>
      </w:r>
      <w:r w:rsidR="0077656E" w:rsidRPr="00A50C2F">
        <w:rPr>
          <w:bCs/>
          <w:iCs/>
          <w:sz w:val="26"/>
          <w:szCs w:val="26"/>
        </w:rPr>
        <w:instrText xml:space="preserve"> ADDIN EN.CITE &lt;EndNote&gt;&lt;Cite&gt;&lt;Author&gt;MacInnis&lt;/Author&gt;&lt;Year&gt;2017&lt;/Year&gt;&lt;RecNum&gt;15&lt;/RecNum&gt;&lt;DisplayText&gt;(MacInnis &amp;amp;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A50C2F">
        <w:rPr>
          <w:bCs/>
          <w:iCs/>
          <w:sz w:val="26"/>
          <w:szCs w:val="26"/>
        </w:rPr>
        <w:fldChar w:fldCharType="separate"/>
      </w:r>
      <w:r w:rsidRPr="00A50C2F">
        <w:rPr>
          <w:bCs/>
          <w:noProof/>
          <w:sz w:val="26"/>
          <w:szCs w:val="26"/>
        </w:rPr>
        <w:t>(MacInnis &amp; Folkes, 2017)</w:t>
      </w:r>
      <w:r w:rsidRPr="00A50C2F">
        <w:rPr>
          <w:bCs/>
          <w:iCs/>
          <w:sz w:val="26"/>
          <w:szCs w:val="26"/>
        </w:rPr>
        <w:fldChar w:fldCharType="end"/>
      </w:r>
      <w:r w:rsidRPr="00A50C2F">
        <w:rPr>
          <w:bCs/>
          <w:sz w:val="26"/>
          <w:szCs w:val="26"/>
        </w:rPr>
        <w:t xml:space="preserve">. Other authors also access interesting moderators related to culture </w:t>
      </w:r>
      <w:r w:rsidRPr="00A50C2F">
        <w:rPr>
          <w:bCs/>
          <w:iCs/>
          <w:sz w:val="26"/>
          <w:szCs w:val="26"/>
        </w:rPr>
        <w:fldChar w:fldCharType="begin"/>
      </w:r>
      <w:r w:rsidRPr="00A50C2F">
        <w:rPr>
          <w:bCs/>
          <w:sz w:val="26"/>
          <w:szCs w:val="26"/>
        </w:rPr>
        <w:instrText xml:space="preserve"> ADDIN EN.CITE &lt;EndNote&gt;&lt;Cite&gt;&lt;Author&gt;Sharma&lt;/Author&gt;&lt;Year&gt;2022&lt;/Year&gt;&lt;RecNum&gt;26&lt;/RecNum&gt;&lt;DisplayText&gt;(Sharma &amp;amp; Rahman, 2022)&lt;/DisplayText&gt;&lt;record&gt;&lt;rec-number&gt;26&lt;/rec-number&gt;&lt;foreign-keys&gt;&lt;key app="EN" db-id="559fzaf0osetwre0zdnp9ppmtsvxsrapvw9f" timestamp="1687016697"&gt;26&lt;/key&gt;&lt;/foreign-keys&gt;&lt;ref-type name="Journal Article"&gt;17&lt;/ref-type&gt;&lt;contributors&gt;&lt;authors&gt;&lt;author&gt;Sharma, M.&lt;/author&gt;&lt;author&gt;Rahman, Z.&lt;/author&gt;&lt;/authors&gt;&lt;/contributors&gt;&lt;auth-address&gt;Indian Inst Technol Roorkee, Dept Management Studies, Roorkee, Uttarakhand, India&lt;/auth-address&gt;&lt;titles&gt;&lt;title&gt;Anthropomorphic brand management: An integrated review and research agenda&lt;/title&gt;&lt;secondary-title&gt;JOURNAL OF BUSINESS RESEARCH&lt;/secondary-title&gt;&lt;/titles&gt;&lt;periodical&gt;&lt;full-title&gt;Journal of Business Research&lt;/full-title&gt;&lt;/periodical&gt;&lt;pages&gt;463-475&lt;/pages&gt;&lt;volume&gt;149&lt;/volume&gt;&lt;keywords&gt;&lt;keyword&gt;Designed brand anthropomorphism&lt;/keyword&gt;&lt;keyword&gt;Perceived brand anthropomorphism&lt;/keyword&gt;&lt;keyword&gt;Brand humanization&lt;/keyword&gt;&lt;keyword&gt;Anthropomorphic marketing&lt;/keyword&gt;&lt;keyword&gt;Anthropomorphic brand strategy&lt;/keyword&gt;&lt;keyword&gt;SOCIAL MEDIA&lt;/keyword&gt;&lt;keyword&gt;PERSONALITY-TRAITS&lt;/keyword&gt;&lt;keyword&gt;CONSUMER&lt;/keyword&gt;&lt;keyword&gt;PERSONIFICATION&lt;/keyword&gt;&lt;keyword&gt;PERCEPTIONS&lt;/keyword&gt;&lt;keyword&gt;WARMTH&lt;/keyword&gt;&lt;keyword&gt;SELF&lt;/keyword&gt;&lt;keyword&gt;CUSTOMERS&lt;/keyword&gt;&lt;keyword&gt;FRAMEWORK&lt;/keyword&gt;&lt;keyword&gt;PRODUCTS&lt;/keyword&gt;&lt;/keywords&gt;&lt;dates&gt;&lt;year&gt;2022&lt;/year&gt;&lt;pub-dates&gt;&lt;date&gt;OCT&lt;/date&gt;&lt;/pub-dates&gt;&lt;/dates&gt;&lt;isbn&gt;0148-2963&amp;#xD;1873-7978 J9 - J BUS RES&lt;/isbn&gt;&lt;accession-num&gt;WOS:000807389800007&lt;/accession-num&gt;&lt;urls&gt;&lt;/urls&gt;&lt;custom3&gt;Indian Institute of Technology System (IIT System)&amp;#xD;Indian Institute of Technology (IIT) - Roorkee&lt;/custom3&gt;&lt;custom6&gt;MAY 2022&lt;/custom6&gt;&lt;electronic-resource-num&gt;10.1016/j.jbusres.2022.05.039&lt;/electronic-resource-num&gt;&lt;language&gt;English&lt;/language&gt;&lt;/record&gt;&lt;/Cite&gt;&lt;/EndNote&gt;</w:instrText>
      </w:r>
      <w:r w:rsidRPr="00A50C2F">
        <w:rPr>
          <w:bCs/>
          <w:iCs/>
          <w:sz w:val="26"/>
          <w:szCs w:val="26"/>
        </w:rPr>
        <w:fldChar w:fldCharType="separate"/>
      </w:r>
      <w:r w:rsidRPr="00A50C2F">
        <w:rPr>
          <w:bCs/>
          <w:noProof/>
          <w:sz w:val="26"/>
          <w:szCs w:val="26"/>
        </w:rPr>
        <w:t>(Sharma &amp; Rahman, 2022)</w:t>
      </w:r>
      <w:r w:rsidRPr="00A50C2F">
        <w:rPr>
          <w:bCs/>
          <w:iCs/>
          <w:sz w:val="26"/>
          <w:szCs w:val="26"/>
        </w:rPr>
        <w:fldChar w:fldCharType="end"/>
      </w:r>
      <w:r w:rsidRPr="00A50C2F">
        <w:rPr>
          <w:bCs/>
          <w:sz w:val="26"/>
          <w:szCs w:val="26"/>
        </w:rPr>
        <w:t xml:space="preserve">, political ideology </w:t>
      </w:r>
      <w:r w:rsidRPr="00A50C2F">
        <w:rPr>
          <w:bCs/>
          <w:iCs/>
          <w:sz w:val="26"/>
          <w:szCs w:val="26"/>
        </w:rPr>
        <w:fldChar w:fldCharType="begin"/>
      </w:r>
      <w:r w:rsidRPr="00A50C2F">
        <w:rPr>
          <w:bCs/>
          <w:sz w:val="26"/>
          <w:szCs w:val="26"/>
        </w:rPr>
        <w:instrText xml:space="preserve"> ADDIN EN.CITE &lt;EndNote&gt;&lt;Cite&gt;&lt;Author&gt;van Esch&lt;/Author&gt;&lt;Year&gt;2022&lt;/Year&gt;&lt;RecNum&gt;408&lt;/RecNum&gt;&lt;DisplayText&gt;(van Esch et al., 2022)&lt;/DisplayText&gt;&lt;record&gt;&lt;rec-number&gt;408&lt;/rec-number&gt;&lt;foreign-keys&gt;&lt;key app="EN" db-id="559fzaf0osetwre0zdnp9ppmtsvxsrapvw9f" timestamp="1696930589"&gt;408&lt;/key&gt;&lt;/foreign-keys&gt;&lt;ref-type name="Journal Article"&gt;17&lt;/ref-type&gt;&lt;contributors&gt;&lt;authors&gt;&lt;author&gt;van Esch, Patrick&lt;/author&gt;&lt;author&gt;Cui, Yuanyuan&lt;/author&gt;&lt;author&gt;Arli, Denni&lt;/author&gt;&lt;author&gt;Hutchins, Jennifer&lt;/author&gt;&lt;/authors&gt;&lt;/contributors&gt;&lt;titles&gt;&lt;title&gt;Anthropomorphizing religious advertising: The moderating role of political ideology&lt;/title&gt;&lt;secondary-title&gt;Psychology &amp;amp; Marketing&lt;/secondary-title&gt;&lt;/titles&gt;&lt;periodical&gt;&lt;full-title&gt;Psychology &amp;amp; Marketing&lt;/full-title&gt;&lt;/periodical&gt;&lt;pages&gt;2284-2301&lt;/pages&gt;&lt;volume&gt;39&lt;/volume&gt;&lt;number&gt;12&lt;/number&gt;&lt;dates&gt;&lt;year&gt;2022&lt;/year&gt;&lt;/dates&gt;&lt;isbn&gt;0742-6046&lt;/isbn&gt;&lt;urls&gt;&lt;related-urls&gt;&lt;url&gt;https://onlinelibrary.wiley.com/doi/abs/10.1002/mar.21739&lt;/url&gt;&lt;/related-urls&gt;&lt;/urls&gt;&lt;electronic-resource-num&gt;https://doi.org/10.1002/mar.21739&lt;/electronic-resource-num&gt;&lt;/record&gt;&lt;/Cite&gt;&lt;/EndNote&gt;</w:instrText>
      </w:r>
      <w:r w:rsidRPr="00A50C2F">
        <w:rPr>
          <w:bCs/>
          <w:iCs/>
          <w:sz w:val="26"/>
          <w:szCs w:val="26"/>
        </w:rPr>
        <w:fldChar w:fldCharType="separate"/>
      </w:r>
      <w:r w:rsidRPr="00A50C2F">
        <w:rPr>
          <w:bCs/>
          <w:noProof/>
          <w:sz w:val="26"/>
          <w:szCs w:val="26"/>
        </w:rPr>
        <w:t>(van Esch et al., 2022)</w:t>
      </w:r>
      <w:r w:rsidRPr="00A50C2F">
        <w:rPr>
          <w:bCs/>
          <w:iCs/>
          <w:sz w:val="26"/>
          <w:szCs w:val="26"/>
        </w:rPr>
        <w:fldChar w:fldCharType="end"/>
      </w:r>
      <w:r w:rsidRPr="00A50C2F">
        <w:rPr>
          <w:bCs/>
          <w:sz w:val="26"/>
          <w:szCs w:val="26"/>
        </w:rPr>
        <w:t xml:space="preserve">, cross-national differences </w:t>
      </w:r>
      <w:r w:rsidRPr="00A50C2F">
        <w:rPr>
          <w:bCs/>
          <w:iCs/>
          <w:sz w:val="26"/>
          <w:szCs w:val="26"/>
        </w:rPr>
        <w:fldChar w:fldCharType="begin"/>
      </w:r>
      <w:r w:rsidRPr="00A50C2F">
        <w:rPr>
          <w:bCs/>
          <w:sz w:val="26"/>
          <w:szCs w:val="26"/>
        </w:rPr>
        <w:instrText xml:space="preserve"> ADDIN EN.CITE &lt;EndNote&gt;&lt;Cite&gt;&lt;Author&gt;Blut&lt;/Author&gt;&lt;Year&gt;2021&lt;/Year&gt;&lt;RecNum&gt;395&lt;/RecNum&gt;&lt;DisplayText&gt;(Blut et al., 2021)&lt;/DisplayText&gt;&lt;record&gt;&lt;rec-number&gt;395&lt;/rec-number&gt;&lt;foreign-keys&gt;&lt;key app="EN" db-id="559fzaf0osetwre0zdnp9ppmtsvxsrapvw9f" timestamp="1696324670"&gt;395&lt;/key&gt;&lt;/foreign-keys&gt;&lt;ref-type name="Journal Article"&gt;17&lt;/ref-type&gt;&lt;contributors&gt;&lt;authors&gt;&lt;author&gt;Blut, Markus&lt;/author&gt;&lt;author&gt;Wang, Cheng&lt;/author&gt;&lt;author&gt;Wünderlich, Nancy V.&lt;/author&gt;&lt;author&gt;Brock, Christian&lt;/author&gt;&lt;/authors&gt;&lt;/contributors&gt;&lt;titles&gt;&lt;title&gt;Understanding anthropomorphism in service provision: a meta-analysis of physical robots, chatbots, and other AI&lt;/title&gt;&lt;secondary-title&gt;Journal of the Academy of Marketing Science&lt;/secondary-title&gt;&lt;/titles&gt;&lt;periodical&gt;&lt;full-title&gt;Journal of the Academy of Marketing Science&lt;/full-title&gt;&lt;/periodical&gt;&lt;pages&gt;632-658&lt;/pages&gt;&lt;volume&gt;49&lt;/volume&gt;&lt;number&gt;4&lt;/number&gt;&lt;dates&gt;&lt;year&gt;2021&lt;/year&gt;&lt;pub-dates&gt;&lt;date&gt;2021/07/01&lt;/date&gt;&lt;/pub-dates&gt;&lt;/dates&gt;&lt;isbn&gt;1552-7824&lt;/isbn&gt;&lt;urls&gt;&lt;related-urls&gt;&lt;url&gt;https://doi.org/10.1007/s11747-020-00762-y&lt;/url&gt;&lt;/related-urls&gt;&lt;/urls&gt;&lt;electronic-resource-num&gt;10.1007/s11747-020-00762-y&lt;/electronic-resource-num&gt;&lt;/record&gt;&lt;/Cite&gt;&lt;/EndNote&gt;</w:instrText>
      </w:r>
      <w:r w:rsidRPr="00A50C2F">
        <w:rPr>
          <w:bCs/>
          <w:iCs/>
          <w:sz w:val="26"/>
          <w:szCs w:val="26"/>
        </w:rPr>
        <w:fldChar w:fldCharType="separate"/>
      </w:r>
      <w:r w:rsidRPr="00A50C2F">
        <w:rPr>
          <w:bCs/>
          <w:noProof/>
          <w:sz w:val="26"/>
          <w:szCs w:val="26"/>
        </w:rPr>
        <w:t>(</w:t>
      </w:r>
      <w:r w:rsidRPr="00412359">
        <w:rPr>
          <w:rStyle w:val="shorttext"/>
        </w:rPr>
        <w:t>Blut</w:t>
      </w:r>
      <w:r w:rsidRPr="00A50C2F">
        <w:rPr>
          <w:bCs/>
          <w:noProof/>
          <w:sz w:val="26"/>
          <w:szCs w:val="26"/>
        </w:rPr>
        <w:t xml:space="preserve"> et al., 2021)</w:t>
      </w:r>
      <w:r w:rsidRPr="00A50C2F">
        <w:rPr>
          <w:bCs/>
          <w:iCs/>
          <w:sz w:val="26"/>
          <w:szCs w:val="26"/>
        </w:rPr>
        <w:fldChar w:fldCharType="end"/>
      </w:r>
      <w:r w:rsidRPr="00A50C2F">
        <w:rPr>
          <w:bCs/>
          <w:sz w:val="26"/>
          <w:szCs w:val="26"/>
        </w:rPr>
        <w:t xml:space="preserve">, situational contexts (e.g., time pressure), and different anthropomorphic brand roles (e.g., leader vs. friend) </w:t>
      </w:r>
      <w:r w:rsidRPr="00A50C2F">
        <w:rPr>
          <w:bCs/>
          <w:iCs/>
          <w:sz w:val="26"/>
          <w:szCs w:val="26"/>
        </w:rPr>
        <w:fldChar w:fldCharType="begin"/>
      </w:r>
      <w:r w:rsidR="0077656E" w:rsidRPr="00A50C2F">
        <w:rPr>
          <w:bCs/>
          <w:iCs/>
          <w:sz w:val="26"/>
          <w:szCs w:val="26"/>
        </w:rPr>
        <w:instrText xml:space="preserve"> ADDIN EN.CITE &lt;EndNote&gt;&lt;Cite&gt;&lt;Author&gt;Ding&lt;/Author&gt;&lt;Year&gt;2022&lt;/Year&gt;&lt;RecNum&gt;139&lt;/RecNum&gt;&lt;DisplayText&gt;(Ding et al., 2022)&lt;/DisplayText&gt;&lt;record&gt;&lt;rec-number&gt;139&lt;/rec-number&gt;&lt;foreign-keys&gt;&lt;key app="EN" db-id="559fzaf0osetwre0zdnp9ppmtsvxsrapvw9f" timestamp="1687016697"&gt;139&lt;/key&gt;&lt;/foreign-keys&gt;&lt;ref-type name="Journal Article"&gt;17&lt;/ref-type&gt;&lt;contributors&gt;&lt;authors&gt;&lt;author&gt;Ding, A. N.&lt;/author&gt;&lt;author&gt;Lee, R. H.&lt;/author&gt;&lt;author&gt;Legendre, T. S.&lt;/author&gt;&lt;author&gt;Madera, J.&lt;/author&gt;&lt;/authors&gt;&lt;/contributors&gt;&lt;auth-address&gt;Univ Houston, Conrad N Hilton Coll Global Hospitality Leadership, 4450 Univ Dr 227, Houston, TX 77204 USA&lt;/auth-address&gt;&lt;titles&gt;&lt;title&gt;Anthropomorphism in hospitality and tourism: A systematic review and agenda for future research&lt;/title&gt;&lt;secondary-title&gt;JOURNAL OF HOSPITALITY AND TOURISM MANAGEMENT&lt;/secondary-title&gt;&lt;/titles&gt;&lt;periodical&gt;&lt;full-title&gt;Journal of Hospitality and Tourism Management&lt;/full-title&gt;&lt;/periodical&gt;&lt;pages&gt;404-415&lt;/pages&gt;&lt;volume&gt;52&lt;/volume&gt;&lt;keywords&gt;&lt;keyword&gt;Anthropomorphism&lt;/keyword&gt;&lt;keyword&gt;Technology&lt;/keyword&gt;&lt;keyword&gt;Brand&lt;/keyword&gt;&lt;keyword&gt;Product&lt;/keyword&gt;&lt;keyword&gt;Systematic literature review&lt;/keyword&gt;&lt;keyword&gt;Leximancer&lt;/keyword&gt;&lt;keyword&gt;SOCIAL MEDIA&lt;/keyword&gt;&lt;keyword&gt;ROBOT&lt;/keyword&gt;&lt;keyword&gt;BRANDS&lt;/keyword&gt;&lt;keyword&gt;ATTITUDES&lt;/keyword&gt;&lt;keyword&gt;LANGUAGE&lt;/keyword&gt;&lt;keyword&gt;IMPACTS&lt;/keyword&gt;&lt;keyword&gt;APPEALS&lt;/keyword&gt;&lt;keyword&gt;HUMANS&lt;/keyword&gt;&lt;keyword&gt;GENDER&lt;/keyword&gt;&lt;keyword&gt;POWER&lt;/keyword&gt;&lt;/keywords&gt;&lt;dates&gt;&lt;year&gt;2022&lt;/year&gt;&lt;pub-dates&gt;&lt;date&gt;SEP&lt;/date&gt;&lt;/pub-dates&gt;&lt;/dates&gt;&lt;isbn&gt;1447-6770&amp;#xD;1839-5260 J9 - J HOSP TOUR MANAG&lt;/isbn&gt;&lt;accession-num&gt;WOS:000860772500005&lt;/accession-num&gt;&lt;urls&gt;&lt;/urls&gt;&lt;custom3&gt;University of Houston System&amp;#xD;University of Houston&lt;/custom3&gt;&lt;custom6&gt;AUG 2022&lt;/custom6&gt;&lt;electronic-resource-num&gt;10.1016/j.jhtm.2022.07.018&lt;/electronic-resource-num&gt;&lt;language&gt;English&lt;/language&gt;&lt;/record&gt;&lt;/Cite&gt;&lt;/EndNote&gt;</w:instrText>
      </w:r>
      <w:r w:rsidRPr="00A50C2F">
        <w:rPr>
          <w:bCs/>
          <w:iCs/>
          <w:sz w:val="26"/>
          <w:szCs w:val="26"/>
        </w:rPr>
        <w:fldChar w:fldCharType="separate"/>
      </w:r>
      <w:r w:rsidRPr="00A50C2F">
        <w:rPr>
          <w:bCs/>
          <w:noProof/>
          <w:sz w:val="26"/>
          <w:szCs w:val="26"/>
        </w:rPr>
        <w:t>(Ding et al., 2022)</w:t>
      </w:r>
      <w:r w:rsidRPr="00A50C2F">
        <w:rPr>
          <w:bCs/>
          <w:iCs/>
          <w:sz w:val="26"/>
          <w:szCs w:val="26"/>
        </w:rPr>
        <w:fldChar w:fldCharType="end"/>
      </w:r>
      <w:r w:rsidRPr="00A50C2F">
        <w:rPr>
          <w:bCs/>
          <w:sz w:val="26"/>
          <w:szCs w:val="26"/>
        </w:rPr>
        <w:t xml:space="preserve">. Moreover, one might raise concerns about ownership's position, which can impact brand perception. Whereas brand ownership potentially enhances brand-self connections, we know little about whether people are likely to anthropomorphize an individual branded possession (e.g., my Mac computer) rather than the brand (e.g., Mac's) </w:t>
      </w:r>
      <w:r w:rsidRPr="00A50C2F">
        <w:rPr>
          <w:bCs/>
          <w:iCs/>
          <w:sz w:val="26"/>
          <w:szCs w:val="26"/>
        </w:rPr>
        <w:fldChar w:fldCharType="begin"/>
      </w:r>
      <w:r w:rsidR="0077656E" w:rsidRPr="00A50C2F">
        <w:rPr>
          <w:bCs/>
          <w:iCs/>
          <w:sz w:val="26"/>
          <w:szCs w:val="26"/>
        </w:rPr>
        <w:instrText xml:space="preserve"> ADDIN EN.CITE &lt;EndNote&gt;&lt;Cite&gt;&lt;Author&gt;MacInnis&lt;/Author&gt;&lt;Year&gt;2017&lt;/Year&gt;&lt;RecNum&gt;15&lt;/RecNum&gt;&lt;DisplayText&gt;(MacInnis &amp;amp;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A50C2F">
        <w:rPr>
          <w:bCs/>
          <w:iCs/>
          <w:sz w:val="26"/>
          <w:szCs w:val="26"/>
        </w:rPr>
        <w:fldChar w:fldCharType="separate"/>
      </w:r>
      <w:r w:rsidRPr="00A50C2F">
        <w:rPr>
          <w:bCs/>
          <w:noProof/>
          <w:sz w:val="26"/>
          <w:szCs w:val="26"/>
        </w:rPr>
        <w:t>(MacInnis &amp; Folkes, 2017)</w:t>
      </w:r>
      <w:r w:rsidRPr="00A50C2F">
        <w:rPr>
          <w:bCs/>
          <w:iCs/>
          <w:sz w:val="26"/>
          <w:szCs w:val="26"/>
        </w:rPr>
        <w:fldChar w:fldCharType="end"/>
      </w:r>
      <w:r w:rsidRPr="00A50C2F">
        <w:rPr>
          <w:bCs/>
          <w:sz w:val="26"/>
          <w:szCs w:val="26"/>
        </w:rPr>
        <w:t>.</w:t>
      </w:r>
    </w:p>
    <w:p w14:paraId="7E69249E" w14:textId="77777777" w:rsidR="00520ABA" w:rsidRPr="00A50C2F" w:rsidRDefault="00520ABA" w:rsidP="006C55A1">
      <w:pPr>
        <w:spacing w:line="360" w:lineRule="exact"/>
        <w:ind w:firstLine="720"/>
        <w:jc w:val="both"/>
        <w:rPr>
          <w:bCs/>
          <w:iCs/>
          <w:sz w:val="26"/>
          <w:szCs w:val="26"/>
        </w:rPr>
      </w:pPr>
    </w:p>
    <w:p w14:paraId="166CF991" w14:textId="77777777" w:rsidR="006B7047" w:rsidRPr="00A50C2F" w:rsidRDefault="006B7047" w:rsidP="006B7047">
      <w:pPr>
        <w:spacing w:line="360" w:lineRule="exact"/>
        <w:rPr>
          <w:b/>
          <w:bCs/>
          <w:sz w:val="26"/>
          <w:szCs w:val="26"/>
        </w:rPr>
      </w:pPr>
      <w:r w:rsidRPr="00A50C2F">
        <w:rPr>
          <w:b/>
          <w:bCs/>
          <w:sz w:val="26"/>
          <w:szCs w:val="26"/>
        </w:rPr>
        <w:t>Cluster 6 - Consumer Emotions Toward Anthropomorphized Brands</w:t>
      </w:r>
    </w:p>
    <w:p w14:paraId="6DAEE001" w14:textId="00F4A916" w:rsidR="006B7047" w:rsidRPr="00A50C2F" w:rsidRDefault="006B7047" w:rsidP="00412359">
      <w:pPr>
        <w:widowControl w:val="0"/>
        <w:snapToGrid w:val="0"/>
        <w:spacing w:line="360" w:lineRule="exact"/>
        <w:ind w:firstLineChars="200" w:firstLine="520"/>
        <w:jc w:val="both"/>
        <w:rPr>
          <w:sz w:val="26"/>
          <w:szCs w:val="26"/>
        </w:rPr>
      </w:pPr>
      <w:r w:rsidRPr="00A50C2F">
        <w:rPr>
          <w:sz w:val="26"/>
          <w:szCs w:val="26"/>
        </w:rPr>
        <w:t xml:space="preserve">The sixth cluster highlights an emerging stream exploring consumer emotions toward anthropomorphized brands. The central notion of this cluster mainly focuses on brand love and brand hate. An </w:t>
      </w:r>
      <w:r w:rsidRPr="00412359">
        <w:rPr>
          <w:rStyle w:val="shorttext"/>
        </w:rPr>
        <w:t>increasing</w:t>
      </w:r>
      <w:r w:rsidRPr="00A50C2F">
        <w:rPr>
          <w:sz w:val="26"/>
          <w:szCs w:val="26"/>
        </w:rPr>
        <w:t xml:space="preserve"> number of empirical studies have investigated the</w:t>
      </w:r>
      <w:r w:rsidR="007E5754">
        <w:rPr>
          <w:sz w:val="26"/>
          <w:szCs w:val="26"/>
        </w:rPr>
        <w:t xml:space="preserve"> measurement, antecedents, and consequences of these construct</w:t>
      </w:r>
      <w:r w:rsidRPr="00A50C2F">
        <w:rPr>
          <w:sz w:val="26"/>
          <w:szCs w:val="26"/>
        </w:rPr>
        <w:t xml:space="preserve">s </w:t>
      </w:r>
      <w:r w:rsidRPr="00A50C2F">
        <w:rPr>
          <w:sz w:val="26"/>
          <w:szCs w:val="26"/>
        </w:rPr>
        <w:fldChar w:fldCharType="begin">
          <w:fldData xml:space="preserve">PEVuZE5vdGU+PENpdGU+PEF1dGhvcj5CYWdvenppPC9BdXRob3I+PFllYXI+MjAyMTwvWWVhcj48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</w:fldData>
        </w:fldChar>
      </w:r>
      <w:r w:rsidRPr="00A50C2F">
        <w:rPr>
          <w:sz w:val="26"/>
          <w:szCs w:val="26"/>
        </w:rPr>
        <w:instrText xml:space="preserve"> ADDIN EN.CITE </w:instrText>
      </w:r>
      <w:r w:rsidRPr="00A50C2F">
        <w:rPr>
          <w:sz w:val="26"/>
          <w:szCs w:val="26"/>
        </w:rPr>
        <w:fldChar w:fldCharType="begin">
          <w:fldData xml:space="preserve">PEVuZE5vdGU+PENpdGU+PEF1dGhvcj5CYWdvenppPC9BdXRob3I+PFllYXI+MjAyMTwvWWVhcj48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</w:fldData>
        </w:fldChar>
      </w:r>
      <w:r w:rsidRPr="00A50C2F">
        <w:rPr>
          <w:sz w:val="26"/>
          <w:szCs w:val="26"/>
        </w:rPr>
        <w:instrText xml:space="preserve"> ADDIN EN.CITE.DATA </w:instrText>
      </w:r>
      <w:r w:rsidRPr="00A50C2F">
        <w:rPr>
          <w:sz w:val="26"/>
          <w:szCs w:val="26"/>
        </w:rPr>
      </w:r>
      <w:r w:rsidRPr="00A50C2F">
        <w:rPr>
          <w:sz w:val="26"/>
          <w:szCs w:val="26"/>
        </w:rPr>
        <w:fldChar w:fldCharType="end"/>
      </w:r>
      <w:r w:rsidRPr="00A50C2F">
        <w:rPr>
          <w:sz w:val="26"/>
          <w:szCs w:val="26"/>
        </w:rPr>
      </w:r>
      <w:r w:rsidRPr="00A50C2F">
        <w:rPr>
          <w:sz w:val="26"/>
          <w:szCs w:val="26"/>
        </w:rPr>
        <w:fldChar w:fldCharType="separate"/>
      </w:r>
      <w:r w:rsidRPr="00A50C2F">
        <w:rPr>
          <w:noProof/>
          <w:sz w:val="26"/>
          <w:szCs w:val="26"/>
        </w:rPr>
        <w:t>(Bagozzi et al., 2021)</w:t>
      </w:r>
      <w:r w:rsidRPr="00A50C2F">
        <w:rPr>
          <w:sz w:val="26"/>
          <w:szCs w:val="26"/>
        </w:rPr>
        <w:fldChar w:fldCharType="end"/>
      </w:r>
      <w:r w:rsidRPr="00A50C2F">
        <w:rPr>
          <w:sz w:val="26"/>
          <w:szCs w:val="26"/>
        </w:rPr>
        <w:t>. In many contexts, brand anthropomorphism is adopted as a</w:t>
      </w:r>
      <w:r w:rsidR="007E5754">
        <w:rPr>
          <w:sz w:val="26"/>
          <w:szCs w:val="26"/>
        </w:rPr>
        <w:t xml:space="preserve"> powerful means to strengthen brand love and loyalty</w:t>
      </w:r>
      <w:r w:rsidRPr="00A50C2F">
        <w:rPr>
          <w:sz w:val="26"/>
          <w:szCs w:val="26"/>
        </w:rPr>
        <w:t xml:space="preserve"> </w:t>
      </w:r>
      <w:r w:rsidRPr="00A50C2F">
        <w:rPr>
          <w:sz w:val="26"/>
          <w:szCs w:val="26"/>
        </w:rPr>
        <w:fldChar w:fldCharType="begin"/>
      </w:r>
      <w:r w:rsidR="0077656E" w:rsidRPr="00A50C2F">
        <w:rPr>
          <w:sz w:val="26"/>
          <w:szCs w:val="26"/>
        </w:rPr>
        <w:instrText xml:space="preserve"> ADDIN EN.CITE &lt;EndNote&gt;&lt;Cite&gt;&lt;Author&gt;Brandao&lt;/Author&gt;&lt;Year&gt;2022&lt;/Year&gt;&lt;RecNum&gt;136&lt;/RecNum&gt;&lt;DisplayText&gt;(Brandao &amp;amp; Popoli, 2022)&lt;/DisplayText&gt;&lt;record&gt;&lt;rec-number&gt;136&lt;/rec-number&gt;&lt;foreign-keys&gt;&lt;key app="EN" db-id="559fzaf0osetwre0zdnp9ppmtsvxsrapvw9f" timestamp="1687016697"&gt;136&lt;/key&gt;&lt;/foreign-keys&gt;&lt;ref-type name="Journal Article"&gt;17&lt;/ref-type&gt;&lt;contributors&gt;&lt;authors&gt;&lt;author&gt;Brandao, A.&lt;/author&gt;&lt;author&gt;Popoli, P.&lt;/author&gt;&lt;/authors&gt;&lt;/contributors&gt;&lt;auth-address&gt;Univ Porto, Fac Econ, Porto, Portugal&amp;#xD;Univ Porto, CEF UP, FEP, Porto, Portugal&amp;#xD;Parthenope Univ Naples ITALY, Dept Business Studies &amp;amp; Quantitat Methods, Naples, Italy&lt;/auth-address&gt;&lt;titles&gt;&lt;title&gt;&amp;quot;I&amp;apos;m hatin&amp;apos; it&amp;quot;! Negative consumer-brand relationships in online anti-brand communities&lt;/title&gt;&lt;secondary-title&gt;EUROPEAN JOURNAL OF MARKETING&lt;/secondary-title&gt;&lt;/titles&gt;&lt;periodical&gt;&lt;full-title&gt;European Journal of Marketing&lt;/full-title&gt;&lt;/periodical&gt;&lt;pages&gt;622-650&lt;/pages&gt;&lt;volume&gt;56&lt;/volume&gt;&lt;number&gt;2&lt;/number&gt;&lt;keywords&gt;&lt;keyword&gt;Negative consumer-brand relationships&lt;/keyword&gt;&lt;keyword&gt;Brand hate&lt;/keyword&gt;&lt;keyword&gt;Anti-brand communities&lt;/keyword&gt;&lt;keyword&gt;Consumer behavior&lt;/keyword&gt;&lt;keyword&gt;Brand anthropomorphism&lt;/keyword&gt;&lt;keyword&gt;Social media&lt;/keyword&gt;&lt;keyword&gt;Consumer culture theory&lt;/keyword&gt;&lt;keyword&gt;DOUBLE JEOPARDY&lt;/keyword&gt;&lt;keyword&gt;CO-CREATION&lt;/keyword&gt;&lt;keyword&gt;CONSUMPTION&lt;/keyword&gt;&lt;keyword&gt;ENGAGEMENT&lt;/keyword&gt;&lt;keyword&gt;DETERMINANTS&lt;/keyword&gt;&lt;keyword&gt;CULTURE&lt;/keyword&gt;&lt;keyword&gt;ANTHROPOMORPHISM&lt;/keyword&gt;&lt;keyword&gt;CONCEPTUALIZATION&lt;/keyword&gt;&lt;keyword&gt;IDENTIFICATION&lt;/keyword&gt;&lt;/keywords&gt;&lt;dates&gt;&lt;year&gt;2022&lt;/year&gt;&lt;pub-dates&gt;&lt;date&gt;FEB 2&lt;/date&gt;&lt;/pub-dates&gt;&lt;/dates&gt;&lt;isbn&gt;0309-0566&amp;#xD;1758-7123 J9 - EUR J MARKETING&lt;/isbn&gt;&lt;accession-num&gt;WOS:000749321000001&lt;/accession-num&gt;&lt;urls&gt;&lt;/urls&gt;&lt;custom3&gt;Universidade do Porto&lt;/custom3&gt;&lt;custom6&gt;JAN 2022&lt;/custom6&gt;&lt;electronic-resource-num&gt;10.1108/EJM-03-2020-0214&lt;/electronic-resource-num&gt;&lt;language&gt;English&lt;/language&gt;&lt;/record&gt;&lt;/Cite&gt;&lt;/EndNote&gt;</w:instrText>
      </w:r>
      <w:r w:rsidRPr="00A50C2F">
        <w:rPr>
          <w:sz w:val="26"/>
          <w:szCs w:val="26"/>
        </w:rPr>
        <w:fldChar w:fldCharType="separate"/>
      </w:r>
      <w:r w:rsidRPr="00A50C2F">
        <w:rPr>
          <w:noProof/>
          <w:sz w:val="26"/>
          <w:szCs w:val="26"/>
        </w:rPr>
        <w:t>(Brandao &amp; Popoli, 2022)</w:t>
      </w:r>
      <w:r w:rsidRPr="00A50C2F">
        <w:rPr>
          <w:sz w:val="26"/>
          <w:szCs w:val="26"/>
        </w:rPr>
        <w:fldChar w:fldCharType="end"/>
      </w:r>
      <w:r w:rsidRPr="00A50C2F">
        <w:rPr>
          <w:sz w:val="26"/>
          <w:szCs w:val="26"/>
        </w:rPr>
        <w:t>. Furthermore, these close relations</w:t>
      </w:r>
      <w:r w:rsidR="007E5754">
        <w:rPr>
          <w:sz w:val="26"/>
          <w:szCs w:val="26"/>
        </w:rPr>
        <w:t>hips are moderated by various factors,</w:t>
      </w:r>
      <w:r w:rsidRPr="00A50C2F">
        <w:rPr>
          <w:sz w:val="26"/>
          <w:szCs w:val="26"/>
        </w:rPr>
        <w:t xml:space="preserve"> such as consumer involvement </w:t>
      </w:r>
      <w:r w:rsidRPr="00A50C2F">
        <w:rPr>
          <w:sz w:val="26"/>
          <w:szCs w:val="26"/>
        </w:rPr>
        <w:fldChar w:fldCharType="begin"/>
      </w:r>
      <w:r w:rsidRPr="00A50C2F">
        <w:rPr>
          <w:sz w:val="26"/>
          <w:szCs w:val="26"/>
        </w:rPr>
        <w:instrText xml:space="preserve"> ADDIN EN.CITE &lt;EndNote&gt;&lt;Cite&gt;&lt;Author&gt;Hegner&lt;/Author&gt;&lt;Year&gt;2017&lt;/Year&gt;&lt;RecNum&gt;146&lt;/RecNum&gt;&lt;DisplayText&gt;(Hegner et al., 2017)&lt;/DisplayText&gt;&lt;record&gt;&lt;rec-number&gt;146&lt;/rec-number&gt;&lt;foreign-keys&gt;&lt;key app="EN" db-id="559fzaf0osetwre0zdnp9ppmtsvxsrapvw9f" timestamp="1687016697"&gt;146&lt;/key&gt;&lt;/foreign-keys&gt;&lt;ref-type name="Journal Article"&gt;17&lt;/ref-type&gt;&lt;contributors&gt;&lt;authors&gt;&lt;author&gt;Hegner, S. M.&lt;/author&gt;&lt;author&gt;Fenko, A.&lt;/author&gt;&lt;author&gt;Teravest, A.&lt;/author&gt;&lt;/authors&gt;&lt;/contributors&gt;&lt;auth-address&gt;Fachhsch Bielefeld, Bielefeld, Germany&amp;#xD;Univ Twente, Mkt Commun &amp;amp; Consumer Behav, Enschede, Netherlands&amp;#xD;Univ Twente, Fac Behav Management &amp;amp; Social Sci, Enschede, Netherlands&lt;/auth-address&gt;&lt;titles&gt;&lt;title&gt;Using the theory of planned behaviour to understand brand love&lt;/title&gt;&lt;secondary-title&gt;JOURNAL OF PRODUCT AND BRAND MANAGEMENT&lt;/secondary-title&gt;&lt;/titles&gt;&lt;pages&gt;26-41&lt;/pages&gt;&lt;volume&gt;26&lt;/volume&gt;&lt;number&gt;1&lt;/number&gt;&lt;keywords&gt;&lt;keyword&gt;Involvement&lt;/keyword&gt;&lt;keyword&gt;Theory of planned behaviour&lt;/keyword&gt;&lt;keyword&gt;Anthropomorphism&lt;/keyword&gt;&lt;keyword&gt;Brand love&lt;/keyword&gt;&lt;keyword&gt;Forgiveness&lt;/keyword&gt;&lt;keyword&gt;GOAL-DIRECTED BEHAVIORS&lt;/keyword&gt;&lt;keyword&gt;ANTECEDENTS&lt;/keyword&gt;&lt;keyword&gt;PRODUCT&lt;/keyword&gt;&lt;keyword&gt;EMOTION&lt;/keyword&gt;&lt;keyword&gt;CONSUMERS&lt;/keyword&gt;&lt;keyword&gt;INTERVENTION&lt;/keyword&gt;&lt;keyword&gt;ATTACHMENT&lt;/keyword&gt;&lt;keyword&gt;ATTITUDE&lt;/keyword&gt;&lt;keyword&gt;LOYALTY&lt;/keyword&gt;&lt;/keywords&gt;&lt;dates&gt;&lt;year&gt;2017&lt;/year&gt;&lt;/dates&gt;&lt;isbn&gt;1061-0421&amp;#xD;2054-1643 J9 - J PROD BRAND MANAG&lt;/isbn&gt;&lt;accession-num&gt;WOS:000401069600004&lt;/accession-num&gt;&lt;urls&gt;&lt;/urls&gt;&lt;custom3&gt;Bielefeld University of Applied Sciences&amp;#xD;University of Twente&lt;/custom3&gt;&lt;electronic-resource-num&gt;10.1108/JPBM-06-2016-1215&lt;/electronic-resource-num&gt;&lt;language&gt;English&lt;/language&gt;&lt;/record&gt;&lt;/Cite&gt;&lt;/EndNote&gt;</w:instrText>
      </w:r>
      <w:r w:rsidRPr="00A50C2F">
        <w:rPr>
          <w:sz w:val="26"/>
          <w:szCs w:val="26"/>
        </w:rPr>
        <w:fldChar w:fldCharType="separate"/>
      </w:r>
      <w:r w:rsidRPr="00A50C2F">
        <w:rPr>
          <w:noProof/>
          <w:sz w:val="26"/>
          <w:szCs w:val="26"/>
        </w:rPr>
        <w:t>(Hegner et al., 2017)</w:t>
      </w:r>
      <w:r w:rsidRPr="00A50C2F">
        <w:rPr>
          <w:sz w:val="26"/>
          <w:szCs w:val="26"/>
        </w:rPr>
        <w:fldChar w:fldCharType="end"/>
      </w:r>
      <w:r w:rsidRPr="00A50C2F">
        <w:rPr>
          <w:sz w:val="26"/>
          <w:szCs w:val="26"/>
        </w:rPr>
        <w:t xml:space="preserve">, experiential cues </w:t>
      </w:r>
      <w:r w:rsidRPr="00A50C2F">
        <w:rPr>
          <w:sz w:val="26"/>
          <w:szCs w:val="26"/>
        </w:rPr>
        <w:fldChar w:fldCharType="begin"/>
      </w:r>
      <w:r w:rsidRPr="00A50C2F">
        <w:rPr>
          <w:sz w:val="26"/>
          <w:szCs w:val="26"/>
        </w:rPr>
        <w:instrText xml:space="preserve"> ADDIN EN.CITE &lt;EndNote&gt;&lt;Cite&gt;&lt;Author&gt;Sarkar&lt;/Author&gt;&lt;Year&gt;2019&lt;/Year&gt;&lt;RecNum&gt;155&lt;/RecNum&gt;&lt;DisplayText&gt;(Sarkar et al., 2019)&lt;/DisplayText&gt;&lt;record&gt;&lt;rec-number&gt;155&lt;/rec-number&gt;&lt;foreign-keys&gt;&lt;key app="EN" db-id="559fzaf0osetwre0zdnp9ppmtsvxsrapvw9f" timestamp="1687016697"&gt;155&lt;/key&gt;&lt;/foreign-keys&gt;&lt;ref-type name="Journal Article"&gt;17&lt;/ref-type&gt;&lt;contributors&gt;&lt;authors&gt;&lt;author&gt;Sarkar, A.&lt;/author&gt;&lt;author&gt;Sarkar, J. G.&lt;/author&gt;&lt;author&gt;Bhatt, G.&lt;/author&gt;&lt;/authors&gt;&lt;/contributors&gt;&lt;auth-address&gt;Inst Management Technol, Mkt, Ghaziabad, India&amp;#xD;IBS Hyderabad, Mkt Area, Hyderbad, India&lt;/auth-address&gt;&lt;titles&gt;&lt;title&gt;Store love in single brand retailing: the roles of relevant moderators&lt;/title&gt;&lt;secondary-title&gt;MARKETING INTELLIGENCE &amp;amp; PLANNING&lt;/secondary-title&gt;&lt;/titles&gt;&lt;pages&gt;168-181&lt;/pages&gt;&lt;volume&gt;37&lt;/volume&gt;&lt;number&gt;2&lt;/number&gt;&lt;keywords&gt;&lt;keyword&gt;Store brand love&lt;/keyword&gt;&lt;keyword&gt;Store brand loyalty&lt;/keyword&gt;&lt;keyword&gt;Brand anthropomorphization&lt;/keyword&gt;&lt;keyword&gt;ENVIRONMENTAL CUES&lt;/keyword&gt;&lt;keyword&gt;CONSUMERS&lt;/keyword&gt;&lt;keyword&gt;ANTECEDENTS&lt;/keyword&gt;&lt;keyword&gt;PERSONALITY&lt;/keyword&gt;&lt;keyword&gt;EXPERIENCE&lt;/keyword&gt;&lt;keyword&gt;CONSEQUENCES&lt;/keyword&gt;&lt;keyword&gt;ATTACHMENT&lt;/keyword&gt;&lt;keyword&gt;STRENGTH&lt;/keyword&gt;&lt;/keywords&gt;&lt;dates&gt;&lt;year&gt;2019&lt;/year&gt;&lt;pub-dates&gt;&lt;date&gt;APR 1&lt;/date&gt;&lt;/pub-dates&gt;&lt;/dates&gt;&lt;isbn&gt;0263-4503&amp;#xD;1758-8049 J9 - MARK INTELL PLAN&lt;/isbn&gt;&lt;accession-num&gt;WOS:000461645400004&lt;/accession-num&gt;&lt;urls&gt;&lt;/urls&gt;&lt;custom3&gt;Institute of Management Technology, Ghaziabad&amp;#xD;The ICFAI Foundation for Higher Education (IFHE)&amp;#xD;ICFAI Business School (IBS)&lt;/custom3&gt;&lt;electronic-resource-num&gt;10.1108/MIP-05-2018-0148&lt;/electronic-resource-num&gt;&lt;language&gt;English&lt;/language&gt;&lt;/record&gt;&lt;/Cite&gt;&lt;/EndNote&gt;</w:instrText>
      </w:r>
      <w:r w:rsidRPr="00A50C2F">
        <w:rPr>
          <w:sz w:val="26"/>
          <w:szCs w:val="26"/>
        </w:rPr>
        <w:fldChar w:fldCharType="separate"/>
      </w:r>
      <w:r w:rsidRPr="00A50C2F">
        <w:rPr>
          <w:noProof/>
          <w:sz w:val="26"/>
          <w:szCs w:val="26"/>
        </w:rPr>
        <w:t>(Sarkar et al., 2019)</w:t>
      </w:r>
      <w:r w:rsidRPr="00A50C2F">
        <w:rPr>
          <w:sz w:val="26"/>
          <w:szCs w:val="26"/>
        </w:rPr>
        <w:fldChar w:fldCharType="end"/>
      </w:r>
      <w:r w:rsidR="00D35943" w:rsidRPr="00A50C2F">
        <w:rPr>
          <w:sz w:val="26"/>
          <w:szCs w:val="26"/>
        </w:rPr>
        <w:t>,</w:t>
      </w:r>
      <w:r w:rsidRPr="00A50C2F">
        <w:rPr>
          <w:sz w:val="26"/>
          <w:szCs w:val="26"/>
        </w:rPr>
        <w:t xml:space="preserve"> or social distancing </w:t>
      </w:r>
      <w:r w:rsidRPr="00A50C2F">
        <w:rPr>
          <w:sz w:val="26"/>
          <w:szCs w:val="26"/>
        </w:rPr>
        <w:fldChar w:fldCharType="begin"/>
      </w:r>
      <w:r w:rsidRPr="00A50C2F">
        <w:rPr>
          <w:sz w:val="26"/>
          <w:szCs w:val="26"/>
        </w:rPr>
        <w:instrText xml:space="preserve"> ADDIN EN.CITE &lt;EndNote&gt;&lt;Cite&gt;&lt;Author&gt;Ali&lt;/Author&gt;&lt;Year&gt;2021&lt;/Year&gt;&lt;RecNum&gt;112&lt;/RecNum&gt;&lt;DisplayText&gt;(Ali et al., 2021)&lt;/DisplayText&gt;&lt;record&gt;&lt;rec-number&gt;112&lt;/rec-number&gt;&lt;foreign-keys&gt;&lt;key app="EN" db-id="559fzaf0osetwre0zdnp9ppmtsvxsrapvw9f" timestamp="1687016697"&gt;112&lt;/key&gt;&lt;/foreign-keys&gt;&lt;ref-type name="Journal Article"&gt;17&lt;/ref-type&gt;&lt;contributors&gt;&lt;authors&gt;&lt;author&gt;Ali, F.&lt;/author&gt;&lt;author&gt;Dogan, S.&lt;/author&gt;&lt;author&gt;Amin, M.&lt;/author&gt;&lt;author&gt;Hussain, K.&lt;/author&gt;&lt;author&gt;Ryu, K.&lt;/author&gt;&lt;/authors&gt;&lt;/contributors&gt;&lt;auth-address&gt;Univ S Florida, Muma Coll Business, Sarasota, FL USA&amp;#xD;Ondokuz Mayis Univ, Fac Tourism, Samsun, Turkey&amp;#xD;Taylors Univ, Fac Business &amp;amp; Law, Sch Management &amp;amp; Mkt, Subang Jaya, Malaysia&amp;#xD;Taylors Univ, Fac Social Sci &amp;amp; Leisure Management, Subang Jaya, Malaysia&amp;#xD;Sejong Univ, Coll Hospitality &amp;amp; Tourism Management, Seoul, South Korea&lt;/auth-address&gt;&lt;titles&gt;&lt;title&gt;Brand anthropomorphism, love and defense: does attitude towards social distancing matter?&lt;/title&gt;&lt;secondary-title&gt;SERVICE INDUSTRIES JOURNAL&lt;/secondary-title&gt;&lt;/titles&gt;&lt;pages&gt;58-83&lt;/pages&gt;&lt;volume&gt;41&lt;/volume&gt;&lt;number&gt;1-2&lt;/number&gt;&lt;keywords&gt;&lt;keyword&gt;Brand anthropomorphism&lt;/keyword&gt;&lt;keyword&gt;brand love&lt;/keyword&gt;&lt;keyword&gt;brand defense&lt;/keyword&gt;&lt;keyword&gt;social distancing&lt;/keyword&gt;&lt;keyword&gt;COVID-19&lt;/keyword&gt;&lt;/keywords&gt;&lt;dates&gt;&lt;year&gt;2021&lt;/year&gt;&lt;pub-dates&gt;&lt;date&gt;JAN 25&lt;/date&gt;&lt;/pub-dates&gt;&lt;/dates&gt;&lt;isbn&gt;0264-2069&amp;#xD;1743-9507 J9 - SERV IND J&lt;/isbn&gt;&lt;accession-num&gt;WOS:000605700800001&lt;/accession-num&gt;&lt;urls&gt;&lt;/urls&gt;&lt;custom3&gt;State University System of Florida&amp;#xD;University of South Florida&amp;#xD;Ondokuz Mayis University&amp;#xD;Taylor&amp;apos;s University&amp;#xD;Sejong University&lt;/custom3&gt;&lt;custom6&gt;JAN 2021&lt;/custom6&gt;&lt;electronic-resource-num&gt;10.1080/02642069.2020.1867542&lt;/electronic-resource-num&gt;&lt;language&gt;English&lt;/language&gt;&lt;/record&gt;&lt;/Cite&gt;&lt;/EndNote&gt;</w:instrText>
      </w:r>
      <w:r w:rsidRPr="00A50C2F">
        <w:rPr>
          <w:sz w:val="26"/>
          <w:szCs w:val="26"/>
        </w:rPr>
        <w:fldChar w:fldCharType="separate"/>
      </w:r>
      <w:r w:rsidRPr="00A50C2F">
        <w:rPr>
          <w:noProof/>
          <w:sz w:val="26"/>
          <w:szCs w:val="26"/>
        </w:rPr>
        <w:t>(Ali et al., 2021)</w:t>
      </w:r>
      <w:r w:rsidRPr="00A50C2F">
        <w:rPr>
          <w:sz w:val="26"/>
          <w:szCs w:val="26"/>
        </w:rPr>
        <w:fldChar w:fldCharType="end"/>
      </w:r>
      <w:r w:rsidRPr="00A50C2F">
        <w:rPr>
          <w:sz w:val="26"/>
          <w:szCs w:val="26"/>
        </w:rPr>
        <w:t xml:space="preserve">. When researchers subsequently examined the outcomes of brand love, they </w:t>
      </w:r>
      <w:r w:rsidRPr="006C55A1">
        <w:rPr>
          <w:bCs/>
          <w:sz w:val="26"/>
          <w:szCs w:val="26"/>
        </w:rPr>
        <w:t>reported</w:t>
      </w:r>
      <w:r w:rsidRPr="00A50C2F">
        <w:rPr>
          <w:sz w:val="26"/>
          <w:szCs w:val="26"/>
        </w:rPr>
        <w:t xml:space="preserve"> analogous effects </w:t>
      </w:r>
      <w:r w:rsidR="00116E6F">
        <w:rPr>
          <w:sz w:val="26"/>
          <w:szCs w:val="26"/>
        </w:rPr>
        <w:t>to</w:t>
      </w:r>
      <w:r w:rsidRPr="00A50C2F">
        <w:rPr>
          <w:sz w:val="26"/>
          <w:szCs w:val="26"/>
        </w:rPr>
        <w:t xml:space="preserve"> those regulated by brand attachment. However, brand love was found to be self-focused, while brand attachment tends to be relationship-oriented </w:t>
      </w:r>
      <w:r w:rsidRPr="00A50C2F">
        <w:rPr>
          <w:bCs/>
          <w:iCs/>
          <w:sz w:val="26"/>
          <w:szCs w:val="26"/>
        </w:rPr>
        <w:fldChar w:fldCharType="begin"/>
      </w:r>
      <w:r w:rsidR="0077656E" w:rsidRPr="00A50C2F">
        <w:rPr>
          <w:bCs/>
          <w:iCs/>
          <w:sz w:val="26"/>
          <w:szCs w:val="26"/>
        </w:rPr>
        <w:instrText xml:space="preserve"> ADDIN EN.CITE &lt;EndNote&gt;&lt;Cite&gt;&lt;Author&gt;MacInnis&lt;/Author&gt;&lt;Year&gt;2017&lt;/Year&gt;&lt;RecNum&gt;15&lt;/RecNum&gt;&lt;DisplayText&gt;(MacInnis &amp;amp;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A50C2F">
        <w:rPr>
          <w:bCs/>
          <w:iCs/>
          <w:sz w:val="26"/>
          <w:szCs w:val="26"/>
        </w:rPr>
        <w:fldChar w:fldCharType="separate"/>
      </w:r>
      <w:r w:rsidRPr="00A50C2F">
        <w:rPr>
          <w:bCs/>
          <w:noProof/>
          <w:sz w:val="26"/>
          <w:szCs w:val="26"/>
        </w:rPr>
        <w:t>(MacInnis &amp; Folkes, 2017)</w:t>
      </w:r>
      <w:r w:rsidRPr="00A50C2F">
        <w:rPr>
          <w:bCs/>
          <w:iCs/>
          <w:sz w:val="26"/>
          <w:szCs w:val="26"/>
        </w:rPr>
        <w:fldChar w:fldCharType="end"/>
      </w:r>
      <w:r w:rsidRPr="00A50C2F">
        <w:rPr>
          <w:sz w:val="26"/>
          <w:szCs w:val="26"/>
        </w:rPr>
        <w:t xml:space="preserve">. Like brand love, brand hate can predict complaining behavior, negative word of mouth, and protest actions. Brand hate also </w:t>
      </w:r>
      <w:r w:rsidR="007E5754">
        <w:rPr>
          <w:sz w:val="26"/>
          <w:szCs w:val="26"/>
        </w:rPr>
        <w:t>creates conditions for developing dislike toward competitive brands and reduc</w:t>
      </w:r>
      <w:r w:rsidRPr="00A50C2F">
        <w:rPr>
          <w:sz w:val="26"/>
          <w:szCs w:val="26"/>
        </w:rPr>
        <w:t xml:space="preserve">ing hostility toward exclusive brands </w:t>
      </w:r>
      <w:r w:rsidRPr="00A50C2F">
        <w:rPr>
          <w:sz w:val="26"/>
          <w:szCs w:val="26"/>
        </w:rPr>
        <w:fldChar w:fldCharType="begin">
          <w:fldData xml:space="preserve">PEVuZE5vdGU+PENpdGU+PEF1dGhvcj5CYWdvenppPC9BdXRob3I+PFllYXI+MjAyMTwvWWVhcj48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</w:fldData>
        </w:fldChar>
      </w:r>
      <w:r w:rsidRPr="00A50C2F">
        <w:rPr>
          <w:sz w:val="26"/>
          <w:szCs w:val="26"/>
        </w:rPr>
        <w:instrText xml:space="preserve"> ADDIN EN.CITE </w:instrText>
      </w:r>
      <w:r w:rsidRPr="00A50C2F">
        <w:rPr>
          <w:sz w:val="26"/>
          <w:szCs w:val="26"/>
        </w:rPr>
        <w:fldChar w:fldCharType="begin">
          <w:fldData xml:space="preserve">PEVuZE5vdGU+PENpdGU+PEF1dGhvcj5CYWdvenppPC9BdXRob3I+PFllYXI+MjAyMTwvWWVhcj48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</w:fldData>
        </w:fldChar>
      </w:r>
      <w:r w:rsidRPr="00A50C2F">
        <w:rPr>
          <w:sz w:val="26"/>
          <w:szCs w:val="26"/>
        </w:rPr>
        <w:instrText xml:space="preserve"> ADDIN EN.CITE.DATA </w:instrText>
      </w:r>
      <w:r w:rsidRPr="00A50C2F">
        <w:rPr>
          <w:sz w:val="26"/>
          <w:szCs w:val="26"/>
        </w:rPr>
      </w:r>
      <w:r w:rsidRPr="00A50C2F">
        <w:rPr>
          <w:sz w:val="26"/>
          <w:szCs w:val="26"/>
        </w:rPr>
        <w:fldChar w:fldCharType="end"/>
      </w:r>
      <w:r w:rsidRPr="00A50C2F">
        <w:rPr>
          <w:sz w:val="26"/>
          <w:szCs w:val="26"/>
        </w:rPr>
      </w:r>
      <w:r w:rsidRPr="00A50C2F">
        <w:rPr>
          <w:sz w:val="26"/>
          <w:szCs w:val="26"/>
        </w:rPr>
        <w:fldChar w:fldCharType="separate"/>
      </w:r>
      <w:r w:rsidRPr="00A50C2F">
        <w:rPr>
          <w:noProof/>
          <w:sz w:val="26"/>
          <w:szCs w:val="26"/>
        </w:rPr>
        <w:t>(Bagozzi et al., 2021)</w:t>
      </w:r>
      <w:r w:rsidRPr="00A50C2F">
        <w:rPr>
          <w:sz w:val="26"/>
          <w:szCs w:val="26"/>
        </w:rPr>
        <w:fldChar w:fldCharType="end"/>
      </w:r>
      <w:r w:rsidRPr="00A50C2F">
        <w:rPr>
          <w:sz w:val="26"/>
          <w:szCs w:val="26"/>
        </w:rPr>
        <w:t xml:space="preserve">.  </w:t>
      </w:r>
    </w:p>
    <w:p w14:paraId="68D46645" w14:textId="0F87B171" w:rsidR="006B7047" w:rsidRPr="00A50C2F" w:rsidRDefault="006B7047" w:rsidP="00412359">
      <w:pPr>
        <w:widowControl w:val="0"/>
        <w:snapToGrid w:val="0"/>
        <w:spacing w:line="360" w:lineRule="exact"/>
        <w:ind w:firstLineChars="200" w:firstLine="520"/>
        <w:jc w:val="both"/>
        <w:rPr>
          <w:sz w:val="26"/>
          <w:szCs w:val="26"/>
        </w:rPr>
      </w:pPr>
      <w:r w:rsidRPr="00A50C2F">
        <w:rPr>
          <w:sz w:val="26"/>
          <w:szCs w:val="26"/>
        </w:rPr>
        <w:t xml:space="preserve">Scholars tap into several behavioral and psychological theories to explore this research domain. Brand love is </w:t>
      </w:r>
      <w:r w:rsidR="007E5754">
        <w:rPr>
          <w:sz w:val="26"/>
          <w:szCs w:val="26"/>
        </w:rPr>
        <w:t xml:space="preserve">primarily derived from Sternberg’s (1986) triangular theory of love, which </w:t>
      </w:r>
      <w:r w:rsidR="007E5754" w:rsidRPr="00412359">
        <w:rPr>
          <w:rStyle w:val="shorttext"/>
        </w:rPr>
        <w:t>posits</w:t>
      </w:r>
      <w:r w:rsidR="007E5754">
        <w:rPr>
          <w:sz w:val="26"/>
          <w:szCs w:val="26"/>
        </w:rPr>
        <w:t xml:space="preserve"> that love compris</w:t>
      </w:r>
      <w:r w:rsidRPr="00A50C2F">
        <w:rPr>
          <w:sz w:val="26"/>
          <w:szCs w:val="26"/>
        </w:rPr>
        <w:t xml:space="preserve">es three underlying aspects of love: intimacy, passion, and </w:t>
      </w:r>
      <w:r w:rsidRPr="006C55A1">
        <w:rPr>
          <w:bCs/>
          <w:sz w:val="26"/>
          <w:szCs w:val="26"/>
        </w:rPr>
        <w:t>commitment</w:t>
      </w:r>
      <w:r w:rsidRPr="00A50C2F">
        <w:rPr>
          <w:sz w:val="26"/>
          <w:szCs w:val="26"/>
        </w:rPr>
        <w:t xml:space="preserve">. Some studies are also grounded in the theory of reasoned action, </w:t>
      </w:r>
      <w:r w:rsidR="007E5754">
        <w:rPr>
          <w:sz w:val="26"/>
          <w:szCs w:val="26"/>
        </w:rPr>
        <w:t xml:space="preserve">the </w:t>
      </w:r>
      <w:r w:rsidRPr="00A50C2F">
        <w:rPr>
          <w:sz w:val="26"/>
          <w:szCs w:val="26"/>
        </w:rPr>
        <w:t xml:space="preserve">theory of planned behavior, </w:t>
      </w:r>
      <w:r w:rsidR="007E5754">
        <w:rPr>
          <w:sz w:val="26"/>
          <w:szCs w:val="26"/>
        </w:rPr>
        <w:t xml:space="preserve">the </w:t>
      </w:r>
      <w:r w:rsidRPr="00A50C2F">
        <w:rPr>
          <w:sz w:val="26"/>
          <w:szCs w:val="26"/>
        </w:rPr>
        <w:t xml:space="preserve">regulatory focus theory, and </w:t>
      </w:r>
      <w:r w:rsidR="007E5754">
        <w:rPr>
          <w:sz w:val="26"/>
          <w:szCs w:val="26"/>
        </w:rPr>
        <w:t xml:space="preserve">the </w:t>
      </w:r>
      <w:r w:rsidRPr="00A50C2F">
        <w:rPr>
          <w:sz w:val="26"/>
          <w:szCs w:val="26"/>
        </w:rPr>
        <w:t xml:space="preserve">construal level theory to examine associations between brand anthropomorphism and brand love and brand defense, as well as investigate moderators of these relationships (Ali et al., 2021; </w:t>
      </w:r>
      <w:proofErr w:type="spellStart"/>
      <w:r w:rsidRPr="00A50C2F">
        <w:rPr>
          <w:sz w:val="26"/>
          <w:szCs w:val="26"/>
        </w:rPr>
        <w:t>Hegner</w:t>
      </w:r>
      <w:proofErr w:type="spellEnd"/>
      <w:r w:rsidRPr="00A50C2F">
        <w:rPr>
          <w:sz w:val="26"/>
          <w:szCs w:val="26"/>
        </w:rPr>
        <w:t xml:space="preserve"> et al., 2017). </w:t>
      </w:r>
      <w:r w:rsidR="007E5754">
        <w:rPr>
          <w:sz w:val="26"/>
          <w:szCs w:val="26"/>
        </w:rPr>
        <w:t>Although some authors combined multiple theories in a single article, there was little to no extension of</w:t>
      </w:r>
      <w:r w:rsidRPr="00A50C2F">
        <w:rPr>
          <w:sz w:val="26"/>
          <w:szCs w:val="26"/>
        </w:rPr>
        <w:t xml:space="preserve"> these theories. </w:t>
      </w:r>
    </w:p>
    <w:p w14:paraId="37645217" w14:textId="17FC43D0" w:rsidR="006B7047" w:rsidRPr="00A50C2F" w:rsidRDefault="006B7047" w:rsidP="00412359">
      <w:pPr>
        <w:widowControl w:val="0"/>
        <w:snapToGrid w:val="0"/>
        <w:spacing w:line="360" w:lineRule="exact"/>
        <w:ind w:firstLineChars="200" w:firstLine="520"/>
        <w:jc w:val="both"/>
        <w:rPr>
          <w:sz w:val="26"/>
          <w:szCs w:val="26"/>
        </w:rPr>
      </w:pPr>
      <w:r w:rsidRPr="00A50C2F">
        <w:rPr>
          <w:sz w:val="26"/>
          <w:szCs w:val="26"/>
        </w:rPr>
        <w:t xml:space="preserve">A promising area for future research is the effect of ambivalence, which reflects a state in which a prominent brand causes an approach-avoidance conflict </w:t>
      </w:r>
      <w:r w:rsidRPr="00A50C2F">
        <w:rPr>
          <w:sz w:val="26"/>
          <w:szCs w:val="26"/>
        </w:rPr>
        <w:fldChar w:fldCharType="begin"/>
      </w:r>
      <w:r w:rsidR="0077656E" w:rsidRPr="00A50C2F">
        <w:rPr>
          <w:sz w:val="26"/>
          <w:szCs w:val="26"/>
        </w:rPr>
        <w:instrText xml:space="preserve"> ADDIN EN.CITE &lt;EndNote&gt;&lt;Cite&gt;&lt;Author&gt;MacInnis&lt;/Author&gt;&lt;Year&gt;2017&lt;/Year&gt;&lt;RecNum&gt;15&lt;/RecNum&gt;&lt;DisplayText&gt;(MacInnis &amp;amp;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A50C2F">
        <w:rPr>
          <w:sz w:val="26"/>
          <w:szCs w:val="26"/>
        </w:rPr>
        <w:fldChar w:fldCharType="separate"/>
      </w:r>
      <w:r w:rsidRPr="00A50C2F">
        <w:rPr>
          <w:noProof/>
          <w:sz w:val="26"/>
          <w:szCs w:val="26"/>
        </w:rPr>
        <w:t>(MacInnis &amp; Folkes, 2017)</w:t>
      </w:r>
      <w:r w:rsidRPr="00A50C2F">
        <w:rPr>
          <w:sz w:val="26"/>
          <w:szCs w:val="26"/>
        </w:rPr>
        <w:fldChar w:fldCharType="end"/>
      </w:r>
      <w:r w:rsidRPr="00A50C2F">
        <w:rPr>
          <w:sz w:val="26"/>
          <w:szCs w:val="26"/>
        </w:rPr>
        <w:t>. The ex</w:t>
      </w:r>
      <w:r w:rsidR="007E5754">
        <w:rPr>
          <w:sz w:val="26"/>
          <w:szCs w:val="26"/>
        </w:rPr>
        <w:t>isting literature reveals that there are very few studies that consider the potential</w:t>
      </w:r>
      <w:r w:rsidRPr="00A50C2F">
        <w:rPr>
          <w:sz w:val="26"/>
          <w:szCs w:val="26"/>
        </w:rPr>
        <w:t xml:space="preserve"> tensions and ambivalences between brand love and brand hate </w:t>
      </w:r>
      <w:r w:rsidRPr="00A50C2F">
        <w:rPr>
          <w:sz w:val="26"/>
          <w:szCs w:val="26"/>
        </w:rPr>
        <w:fldChar w:fldCharType="begin">
          <w:fldData xml:space="preserve">PEVuZE5vdGU+PENpdGU+PEF1dGhvcj5CYWdvenppPC9BdXRob3I+PFllYXI+MjAyMTwvWWVhcj48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</w:fldData>
        </w:fldChar>
      </w:r>
      <w:r w:rsidRPr="00A50C2F">
        <w:rPr>
          <w:sz w:val="26"/>
          <w:szCs w:val="26"/>
        </w:rPr>
        <w:instrText xml:space="preserve"> ADDIN EN.CITE </w:instrText>
      </w:r>
      <w:r w:rsidRPr="00A50C2F">
        <w:rPr>
          <w:sz w:val="26"/>
          <w:szCs w:val="26"/>
        </w:rPr>
        <w:fldChar w:fldCharType="begin">
          <w:fldData xml:space="preserve">PEVuZE5vdGU+PENpdGU+PEF1dGhvcj5CYWdvenppPC9BdXRob3I+PFllYXI+MjAyMTwvWWVhcj48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</w:fldData>
        </w:fldChar>
      </w:r>
      <w:r w:rsidRPr="00A50C2F">
        <w:rPr>
          <w:sz w:val="26"/>
          <w:szCs w:val="26"/>
        </w:rPr>
        <w:instrText xml:space="preserve"> ADDIN EN.CITE.DATA </w:instrText>
      </w:r>
      <w:r w:rsidRPr="00A50C2F">
        <w:rPr>
          <w:sz w:val="26"/>
          <w:szCs w:val="26"/>
        </w:rPr>
      </w:r>
      <w:r w:rsidRPr="00A50C2F">
        <w:rPr>
          <w:sz w:val="26"/>
          <w:szCs w:val="26"/>
        </w:rPr>
        <w:fldChar w:fldCharType="end"/>
      </w:r>
      <w:r w:rsidRPr="00A50C2F">
        <w:rPr>
          <w:sz w:val="26"/>
          <w:szCs w:val="26"/>
        </w:rPr>
      </w:r>
      <w:r w:rsidRPr="00A50C2F">
        <w:rPr>
          <w:sz w:val="26"/>
          <w:szCs w:val="26"/>
        </w:rPr>
        <w:fldChar w:fldCharType="separate"/>
      </w:r>
      <w:r w:rsidRPr="00A50C2F">
        <w:rPr>
          <w:noProof/>
          <w:sz w:val="26"/>
          <w:szCs w:val="26"/>
        </w:rPr>
        <w:t>(Bagozzi et al., 2021)</w:t>
      </w:r>
      <w:r w:rsidRPr="00A50C2F">
        <w:rPr>
          <w:sz w:val="26"/>
          <w:szCs w:val="26"/>
        </w:rPr>
        <w:fldChar w:fldCharType="end"/>
      </w:r>
      <w:r w:rsidRPr="00A50C2F">
        <w:rPr>
          <w:sz w:val="26"/>
          <w:szCs w:val="26"/>
        </w:rPr>
        <w:t xml:space="preserve">. In some cases, consumers </w:t>
      </w:r>
      <w:r w:rsidRPr="00412359">
        <w:rPr>
          <w:rStyle w:val="shorttext"/>
        </w:rPr>
        <w:t>desire</w:t>
      </w:r>
      <w:r w:rsidRPr="00A50C2F">
        <w:rPr>
          <w:sz w:val="26"/>
          <w:szCs w:val="26"/>
        </w:rPr>
        <w:t xml:space="preserve"> the brand but feel </w:t>
      </w:r>
      <w:r w:rsidR="007E5754">
        <w:rPr>
          <w:sz w:val="26"/>
          <w:szCs w:val="26"/>
        </w:rPr>
        <w:t>that it controls them</w:t>
      </w:r>
      <w:r w:rsidRPr="00A50C2F">
        <w:rPr>
          <w:sz w:val="26"/>
          <w:szCs w:val="26"/>
        </w:rPr>
        <w:t xml:space="preserve">. In other circumstances, people </w:t>
      </w:r>
      <w:r w:rsidR="007E5754">
        <w:rPr>
          <w:sz w:val="26"/>
          <w:szCs w:val="26"/>
        </w:rPr>
        <w:t>are passionate about their favorite brands despite receiving disapproval from others</w:t>
      </w:r>
      <w:r w:rsidRPr="00A50C2F">
        <w:rPr>
          <w:sz w:val="26"/>
          <w:szCs w:val="26"/>
        </w:rPr>
        <w:t xml:space="preserve">. Revealing ambivalence </w:t>
      </w:r>
      <w:r w:rsidR="007E5754">
        <w:rPr>
          <w:sz w:val="26"/>
          <w:szCs w:val="26"/>
        </w:rPr>
        <w:t>presents an opportunity to examine persuasive communication techniques that promote consumer consumption by regulating love and/</w:t>
      </w:r>
      <w:r w:rsidRPr="00A50C2F">
        <w:rPr>
          <w:sz w:val="26"/>
          <w:szCs w:val="26"/>
        </w:rPr>
        <w:t xml:space="preserve">or hate toward target brands </w:t>
      </w:r>
      <w:r w:rsidRPr="00A50C2F">
        <w:rPr>
          <w:sz w:val="26"/>
          <w:szCs w:val="26"/>
        </w:rPr>
        <w:fldChar w:fldCharType="begin"/>
      </w:r>
      <w:r w:rsidR="0077656E" w:rsidRPr="00A50C2F">
        <w:rPr>
          <w:sz w:val="26"/>
          <w:szCs w:val="26"/>
        </w:rPr>
        <w:instrText xml:space="preserve"> ADDIN EN.CITE &lt;EndNote&gt;&lt;Cite&gt;&lt;Author&gt;MacInnis&lt;/Author&gt;&lt;Year&gt;2017&lt;/Year&gt;&lt;RecNum&gt;15&lt;/RecNum&gt;&lt;DisplayText&gt;(MacInnis &amp;amp;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A50C2F">
        <w:rPr>
          <w:sz w:val="26"/>
          <w:szCs w:val="26"/>
        </w:rPr>
        <w:fldChar w:fldCharType="separate"/>
      </w:r>
      <w:r w:rsidRPr="00A50C2F">
        <w:rPr>
          <w:noProof/>
          <w:sz w:val="26"/>
          <w:szCs w:val="26"/>
        </w:rPr>
        <w:t>(MacInnis &amp; Folkes, 2017)</w:t>
      </w:r>
      <w:r w:rsidRPr="00A50C2F">
        <w:rPr>
          <w:sz w:val="26"/>
          <w:szCs w:val="26"/>
        </w:rPr>
        <w:fldChar w:fldCharType="end"/>
      </w:r>
      <w:r w:rsidRPr="00A50C2F">
        <w:rPr>
          <w:sz w:val="26"/>
          <w:szCs w:val="26"/>
        </w:rPr>
        <w:t xml:space="preserve">. </w:t>
      </w:r>
    </w:p>
    <w:p w14:paraId="1EADFAD9" w14:textId="5D3C9B53" w:rsidR="006B7047" w:rsidRDefault="006B7047" w:rsidP="00412359">
      <w:pPr>
        <w:widowControl w:val="0"/>
        <w:snapToGrid w:val="0"/>
        <w:spacing w:line="360" w:lineRule="exact"/>
        <w:ind w:firstLineChars="200" w:firstLine="520"/>
        <w:jc w:val="both"/>
        <w:rPr>
          <w:sz w:val="26"/>
          <w:szCs w:val="26"/>
        </w:rPr>
      </w:pPr>
      <w:r w:rsidRPr="00A50C2F">
        <w:rPr>
          <w:sz w:val="26"/>
          <w:szCs w:val="26"/>
        </w:rPr>
        <w:t xml:space="preserve">Another interesting direction for future research is the study of neuroscience approaches as they are linked to brand behaviors </w:t>
      </w:r>
      <w:r w:rsidRPr="00A50C2F">
        <w:rPr>
          <w:sz w:val="26"/>
          <w:szCs w:val="26"/>
        </w:rPr>
        <w:fldChar w:fldCharType="begin"/>
      </w:r>
      <w:r w:rsidRPr="00A50C2F">
        <w:rPr>
          <w:sz w:val="26"/>
          <w:szCs w:val="26"/>
        </w:rPr>
        <w:instrText xml:space="preserve"> ADDIN EN.CITE &lt;EndNote&gt;&lt;Cite&gt;&lt;Author&gt;Bagozzi&lt;/Author&gt;&lt;Year&gt;2017&lt;/Year&gt;&lt;RecNum&gt;403&lt;/RecNum&gt;&lt;DisplayText&gt;(Bagozzi &amp;amp; Lee, 2017)&lt;/DisplayText&gt;&lt;record&gt;&lt;rec-number&gt;403&lt;/rec-number&gt;&lt;foreign-keys&gt;&lt;key app="EN" db-id="559fzaf0osetwre0zdnp9ppmtsvxsrapvw9f" timestamp="1696341998"&gt;403&lt;/key&gt;&lt;/foreign-keys&gt;&lt;ref-type name="Journal Article"&gt;17&lt;/ref-type&gt;&lt;contributors&gt;&lt;authors&gt;&lt;author&gt;Bagozzi, Richard P.&lt;/author&gt;&lt;author&gt;Lee, Nick&lt;/author&gt;&lt;/authors&gt;&lt;/contributors&gt;&lt;titles&gt;&lt;title&gt;Philosophical Foundations of Neuroscience in Organizational Research: Functional and Nonfunctional Approaches&lt;/title&gt;&lt;secondary-title&gt;Organizational Research Methods&lt;/secondary-title&gt;&lt;/titles&gt;&lt;periodical&gt;&lt;full-title&gt;Organizational Research Methods&lt;/full-title&gt;&lt;/periodical&gt;&lt;pages&gt;299-331&lt;/pages&gt;&lt;volume&gt;22&lt;/volume&gt;&lt;number&gt;1&lt;/number&gt;&lt;dates&gt;&lt;year&gt;2017&lt;/year&gt;&lt;pub-dates&gt;&lt;date&gt;2019/01/01&lt;/date&gt;&lt;/pub-dates&gt;&lt;/dates&gt;&lt;publisher&gt;SAGE Publications Inc&lt;/publisher&gt;&lt;isbn&gt;1094-4281&lt;/isbn&gt;&lt;urls&gt;&lt;related-urls&gt;&lt;url&gt;https://doi.org/10.1177/1094428117697042&lt;/url&gt;&lt;/related-urls&gt;&lt;/urls&gt;&lt;electronic-resource-num&gt;10.1177/1094428117697042&lt;/electronic-resource-num&gt;&lt;access-date&gt;2023/10/03&lt;/access-date&gt;&lt;/record&gt;&lt;/Cite&gt;&lt;/EndNote&gt;</w:instrText>
      </w:r>
      <w:r w:rsidRPr="00A50C2F">
        <w:rPr>
          <w:sz w:val="26"/>
          <w:szCs w:val="26"/>
        </w:rPr>
        <w:fldChar w:fldCharType="separate"/>
      </w:r>
      <w:r w:rsidRPr="00A50C2F">
        <w:rPr>
          <w:noProof/>
          <w:sz w:val="26"/>
          <w:szCs w:val="26"/>
        </w:rPr>
        <w:t>(Bagozzi &amp; Lee, 2017)</w:t>
      </w:r>
      <w:r w:rsidRPr="00A50C2F">
        <w:rPr>
          <w:sz w:val="26"/>
          <w:szCs w:val="26"/>
        </w:rPr>
        <w:fldChar w:fldCharType="end"/>
      </w:r>
      <w:r w:rsidRPr="00A50C2F">
        <w:rPr>
          <w:sz w:val="26"/>
          <w:szCs w:val="26"/>
        </w:rPr>
        <w:t xml:space="preserve">. Neurocognitive methods have provided a </w:t>
      </w:r>
      <w:r w:rsidRPr="00412359">
        <w:rPr>
          <w:rStyle w:val="shorttext"/>
        </w:rPr>
        <w:t>deeper</w:t>
      </w:r>
      <w:r w:rsidRPr="00A50C2F">
        <w:rPr>
          <w:sz w:val="26"/>
          <w:szCs w:val="26"/>
        </w:rPr>
        <w:t xml:space="preserve"> understanding of self-report measures of emotions and </w:t>
      </w:r>
      <w:r w:rsidR="00520ABA">
        <w:rPr>
          <w:sz w:val="26"/>
          <w:szCs w:val="26"/>
        </w:rPr>
        <w:t>validated</w:t>
      </w:r>
      <w:r w:rsidRPr="00A50C2F">
        <w:rPr>
          <w:sz w:val="26"/>
          <w:szCs w:val="26"/>
        </w:rPr>
        <w:t xml:space="preserve"> related measurement scales. Regarding </w:t>
      </w:r>
      <w:r w:rsidR="00D35943" w:rsidRPr="00A50C2F">
        <w:rPr>
          <w:sz w:val="26"/>
          <w:szCs w:val="26"/>
        </w:rPr>
        <w:t>the issues mentioned</w:t>
      </w:r>
      <w:r w:rsidRPr="00A50C2F">
        <w:rPr>
          <w:sz w:val="26"/>
          <w:szCs w:val="26"/>
        </w:rPr>
        <w:t xml:space="preserve">, </w:t>
      </w:r>
      <w:r w:rsidRPr="00A50C2F">
        <w:rPr>
          <w:sz w:val="26"/>
          <w:szCs w:val="26"/>
        </w:rPr>
        <w:fldChar w:fldCharType="begin">
          <w:fldData xml:space="preserve">PEVuZE5vdGU+PENpdGUgQXV0aG9yWWVhcj0iMSI+PEF1dGhvcj5CYWdvenppPC9BdXRob3I+PFll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==
</w:fldData>
        </w:fldChar>
      </w:r>
      <w:r w:rsidRPr="00A50C2F">
        <w:rPr>
          <w:sz w:val="26"/>
          <w:szCs w:val="26"/>
        </w:rPr>
        <w:instrText xml:space="preserve"> ADDIN EN.CITE </w:instrText>
      </w:r>
      <w:r w:rsidRPr="00A50C2F">
        <w:rPr>
          <w:sz w:val="26"/>
          <w:szCs w:val="26"/>
        </w:rPr>
        <w:fldChar w:fldCharType="begin">
          <w:fldData xml:space="preserve">PEVuZE5vdGU+PENpdGUgQXV0aG9yWWVhcj0iMSI+PEF1dGhvcj5CYWdvenppPC9BdXRob3I+PFll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==
</w:fldData>
        </w:fldChar>
      </w:r>
      <w:r w:rsidRPr="00A50C2F">
        <w:rPr>
          <w:sz w:val="26"/>
          <w:szCs w:val="26"/>
        </w:rPr>
        <w:instrText xml:space="preserve"> ADDIN EN.CITE.DATA </w:instrText>
      </w:r>
      <w:r w:rsidRPr="00A50C2F">
        <w:rPr>
          <w:sz w:val="26"/>
          <w:szCs w:val="26"/>
        </w:rPr>
      </w:r>
      <w:r w:rsidRPr="00A50C2F">
        <w:rPr>
          <w:sz w:val="26"/>
          <w:szCs w:val="26"/>
        </w:rPr>
        <w:fldChar w:fldCharType="end"/>
      </w:r>
      <w:r w:rsidRPr="00A50C2F">
        <w:rPr>
          <w:sz w:val="26"/>
          <w:szCs w:val="26"/>
        </w:rPr>
      </w:r>
      <w:r w:rsidRPr="00A50C2F">
        <w:rPr>
          <w:sz w:val="26"/>
          <w:szCs w:val="26"/>
        </w:rPr>
        <w:fldChar w:fldCharType="separate"/>
      </w:r>
      <w:r w:rsidRPr="00A50C2F">
        <w:rPr>
          <w:noProof/>
          <w:sz w:val="26"/>
          <w:szCs w:val="26"/>
        </w:rPr>
        <w:t xml:space="preserve">Bagozzi et </w:t>
      </w:r>
      <w:r w:rsidRPr="006C55A1">
        <w:rPr>
          <w:bCs/>
          <w:sz w:val="26"/>
          <w:szCs w:val="26"/>
        </w:rPr>
        <w:t>al</w:t>
      </w:r>
      <w:r w:rsidRPr="00A50C2F">
        <w:rPr>
          <w:noProof/>
          <w:sz w:val="26"/>
          <w:szCs w:val="26"/>
        </w:rPr>
        <w:t>. (2021)</w:t>
      </w:r>
      <w:r w:rsidRPr="00A50C2F">
        <w:rPr>
          <w:sz w:val="26"/>
          <w:szCs w:val="26"/>
        </w:rPr>
        <w:fldChar w:fldCharType="end"/>
      </w:r>
      <w:r w:rsidRPr="00A50C2F">
        <w:rPr>
          <w:sz w:val="26"/>
          <w:szCs w:val="26"/>
        </w:rPr>
        <w:t xml:space="preserve"> raised concerns about </w:t>
      </w:r>
      <w:r w:rsidR="00520ABA">
        <w:rPr>
          <w:sz w:val="26"/>
          <w:szCs w:val="26"/>
        </w:rPr>
        <w:t>the involvement of brain activation</w:t>
      </w:r>
      <w:r w:rsidRPr="00A50C2F">
        <w:rPr>
          <w:sz w:val="26"/>
          <w:szCs w:val="26"/>
        </w:rPr>
        <w:t xml:space="preserve"> in emotional and cognitive processes, which still receive scant attention. </w:t>
      </w:r>
    </w:p>
    <w:p w14:paraId="4BE94307" w14:textId="77777777" w:rsidR="00AD2583" w:rsidRPr="00520ABA" w:rsidRDefault="00AD2583" w:rsidP="006B7047">
      <w:pPr>
        <w:spacing w:line="360" w:lineRule="exact"/>
        <w:ind w:firstLine="720"/>
        <w:rPr>
          <w:sz w:val="26"/>
          <w:szCs w:val="26"/>
        </w:rPr>
      </w:pPr>
    </w:p>
    <w:p w14:paraId="137D1D0B" w14:textId="389B8F80" w:rsidR="006B7047" w:rsidRPr="00A50C2F" w:rsidRDefault="006B7047" w:rsidP="006B7047">
      <w:pPr>
        <w:spacing w:line="360" w:lineRule="exact"/>
        <w:rPr>
          <w:b/>
          <w:iCs/>
          <w:sz w:val="26"/>
          <w:szCs w:val="26"/>
        </w:rPr>
      </w:pPr>
      <w:r w:rsidRPr="00A50C2F">
        <w:rPr>
          <w:b/>
          <w:sz w:val="26"/>
          <w:szCs w:val="26"/>
        </w:rPr>
        <w:t>Methodological Analysis</w:t>
      </w:r>
    </w:p>
    <w:p w14:paraId="41CFEA0A" w14:textId="0F80E76B" w:rsidR="006B7047" w:rsidRPr="00A50C2F" w:rsidRDefault="0042332D" w:rsidP="00412359">
      <w:pPr>
        <w:widowControl w:val="0"/>
        <w:snapToGrid w:val="0"/>
        <w:spacing w:line="360" w:lineRule="exact"/>
        <w:ind w:firstLineChars="200" w:firstLine="520"/>
        <w:jc w:val="both"/>
        <w:rPr>
          <w:bCs/>
          <w:iCs/>
          <w:sz w:val="26"/>
          <w:szCs w:val="26"/>
        </w:rPr>
      </w:pPr>
      <w:r w:rsidRPr="00A50C2F">
        <w:rPr>
          <w:bCs/>
          <w:sz w:val="26"/>
          <w:szCs w:val="26"/>
        </w:rPr>
        <w:t>This section</w:t>
      </w:r>
      <w:r w:rsidR="006B7047" w:rsidRPr="00A50C2F">
        <w:rPr>
          <w:bCs/>
          <w:sz w:val="26"/>
          <w:szCs w:val="26"/>
        </w:rPr>
        <w:t xml:space="preserve"> systematically reviewed empirical articles related to six bibliographic coupling analysis research clusters. For cluster 1, the quantitative techniques dominate the domain, with most studies focusing on scenario-based experiments (i.e., laboratory settings). Only a few studies have c</w:t>
      </w:r>
      <w:r w:rsidR="007E5754">
        <w:rPr>
          <w:bCs/>
          <w:sz w:val="26"/>
          <w:szCs w:val="26"/>
        </w:rPr>
        <w:t>onducted field-based experiments (i.e., in</w:t>
      </w:r>
      <w:r w:rsidR="006B7047" w:rsidRPr="00A50C2F">
        <w:rPr>
          <w:bCs/>
          <w:sz w:val="26"/>
          <w:szCs w:val="26"/>
        </w:rPr>
        <w:t xml:space="preserve"> natural environments) or applied real-world archival data to validate </w:t>
      </w:r>
      <w:r w:rsidRPr="00A50C2F">
        <w:rPr>
          <w:bCs/>
          <w:sz w:val="26"/>
          <w:szCs w:val="26"/>
        </w:rPr>
        <w:t>experimental research findings</w:t>
      </w:r>
      <w:r w:rsidR="006B7047" w:rsidRPr="00A50C2F">
        <w:rPr>
          <w:bCs/>
          <w:sz w:val="26"/>
          <w:szCs w:val="26"/>
        </w:rPr>
        <w:t xml:space="preserve"> </w:t>
      </w:r>
      <w:r w:rsidR="006B7047" w:rsidRPr="00A50C2F">
        <w:rPr>
          <w:bCs/>
          <w:iCs/>
          <w:sz w:val="26"/>
          <w:szCs w:val="26"/>
        </w:rPr>
        <w:fldChar w:fldCharType="begin"/>
      </w:r>
      <w:r w:rsidR="006B7047" w:rsidRPr="00A50C2F">
        <w:rPr>
          <w:bCs/>
          <w:sz w:val="26"/>
          <w:szCs w:val="26"/>
        </w:rPr>
        <w:instrText xml:space="preserve"> ADDIN EN.CITE &lt;EndNote&gt;&lt;Cite&gt;&lt;Author&gt;Deng&lt;/Author&gt;&lt;Year&gt;2021&lt;/Year&gt;&lt;RecNum&gt;188&lt;/RecNum&gt;&lt;DisplayText&gt;(Deng et al., 2021)&lt;/DisplayText&gt;&lt;record&gt;&lt;rec-number&gt;188&lt;/rec-number&gt;&lt;foreign-keys&gt;&lt;key app="EN" db-id="559fzaf0osetwre0zdnp9ppmtsvxsrapvw9f" timestamp="1687016697"&gt;188&lt;/key&gt;&lt;/foreign-keys&gt;&lt;ref-type name="Journal Article"&gt;17&lt;/ref-type&gt;&lt;contributors&gt;&lt;authors&gt;&lt;author&gt;Deng, Q.&lt;/author&gt;&lt;author&gt;Hine, M. J.&lt;/author&gt;&lt;author&gt;Ji, S. B.&lt;/author&gt;&lt;author&gt;Wang, Y.&lt;/author&gt;&lt;/authors&gt;&lt;/contributors&gt;&lt;auth-address&gt;Zhejiang Gongshang Univ, Hangzhou, Zhejiang, Peoples R China&amp;#xD;Dalhousie Univ, Rowe Sch Business, Halifax, NS, Canada&amp;#xD;Carleton Univ, Sprott Sch Business, Ottawa, ON, Canada&lt;/auth-address&gt;&lt;titles&gt;&lt;title&gt;Understanding consumer engagement with brand posts on social media: The effects of post linguistic styles&lt;/title&gt;&lt;secondary-title&gt;ELECTRONIC COMMERCE RESEARCH AND APPLICATIONS&lt;/secondary-title&gt;&lt;/titles&gt;&lt;volume&gt;48&lt;/volume&gt;&lt;keywords&gt;&lt;keyword&gt;Consumer engagement&lt;/keyword&gt;&lt;keyword&gt;E-commerce&lt;/keyword&gt;&lt;keyword&gt;Brand communication&lt;/keyword&gt;&lt;keyword&gt;Online communities&lt;/keyword&gt;&lt;keyword&gt;Social media&lt;/keyword&gt;&lt;keyword&gt;Business analytics&lt;/keyword&gt;&lt;keyword&gt;COMMUNICATION STYLE&lt;/keyword&gt;&lt;keyword&gt;MESSAGE STRATEGY&lt;/keyword&gt;&lt;keyword&gt;FACEBOOK&lt;/keyword&gt;&lt;keyword&gt;LANGUAGE&lt;/keyword&gt;&lt;keyword&gt;WORD&lt;/keyword&gt;&lt;keyword&gt;ACCOMMODATION&lt;/keyword&gt;&lt;keyword&gt;POPULARITY&lt;/keyword&gt;&lt;keyword&gt;IDENTIFICATION&lt;/keyword&gt;&lt;keyword&gt;DETERMINANTS&lt;/keyword&gt;&lt;keyword&gt;DIFFUSION&lt;/keyword&gt;&lt;/keywords&gt;&lt;dates&gt;&lt;year&gt;2021&lt;/year&gt;&lt;pub-dates&gt;&lt;date&gt;JUL-AUG&lt;/date&gt;&lt;/pub-dates&gt;&lt;/dates&gt;&lt;isbn&gt;1567-4223&amp;#xD;1873-7846 J9 - ELECTRON COMMER R A&lt;/isbn&gt;&lt;accession-num&gt;WOS:000684285700013&lt;/accession-num&gt;&lt;urls&gt;&lt;/urls&gt;&lt;custom3&gt;Zhejiang Gongshang University&amp;#xD;Dalhousie University&amp;#xD;Carleton University&lt;/custom3&gt;&lt;custom6&gt;JUN 2021&lt;/custom6&gt;&lt;custom7&gt;101068&lt;/custom7&gt;&lt;electronic-resource-num&gt;10.1016/j.elerap.2021.101068&lt;/electronic-resource-num&gt;&lt;language&gt;English&lt;/language&gt;&lt;/record&gt;&lt;/Cite&gt;&lt;/EndNote&gt;</w:instrText>
      </w:r>
      <w:r w:rsidR="006B7047" w:rsidRPr="00A50C2F">
        <w:rPr>
          <w:bCs/>
          <w:iCs/>
          <w:sz w:val="26"/>
          <w:szCs w:val="26"/>
        </w:rPr>
        <w:fldChar w:fldCharType="separate"/>
      </w:r>
      <w:r w:rsidR="006B7047" w:rsidRPr="00A50C2F">
        <w:rPr>
          <w:bCs/>
          <w:noProof/>
          <w:sz w:val="26"/>
          <w:szCs w:val="26"/>
        </w:rPr>
        <w:t>(Deng et al., 2021)</w:t>
      </w:r>
      <w:r w:rsidR="006B7047" w:rsidRPr="00A50C2F">
        <w:rPr>
          <w:bCs/>
          <w:iCs/>
          <w:sz w:val="26"/>
          <w:szCs w:val="26"/>
        </w:rPr>
        <w:fldChar w:fldCharType="end"/>
      </w:r>
      <w:r w:rsidR="006B7047" w:rsidRPr="00A50C2F">
        <w:rPr>
          <w:bCs/>
          <w:sz w:val="26"/>
          <w:szCs w:val="26"/>
        </w:rPr>
        <w:t xml:space="preserve">. Several papers adopt other research methods, such as surveys </w:t>
      </w:r>
      <w:r w:rsidR="006B7047" w:rsidRPr="00A50C2F">
        <w:rPr>
          <w:bCs/>
          <w:iCs/>
          <w:sz w:val="26"/>
          <w:szCs w:val="26"/>
        </w:rPr>
        <w:fldChar w:fldCharType="begin"/>
      </w:r>
      <w:r w:rsidR="006B7047" w:rsidRPr="00A50C2F">
        <w:rPr>
          <w:bCs/>
          <w:sz w:val="26"/>
          <w:szCs w:val="26"/>
        </w:rPr>
        <w:instrText xml:space="preserve"> ADDIN EN.CITE &lt;EndNote&gt;&lt;Cite&gt;&lt;Author&gt;Tuskej&lt;/Author&gt;&lt;Year&gt;2018&lt;/Year&gt;&lt;RecNum&gt;96&lt;/RecNum&gt;&lt;DisplayText&gt;(Tuskej &amp;amp; Podnar, 2018)&lt;/DisplayText&gt;&lt;record&gt;&lt;rec-number&gt;96&lt;/rec-number&gt;&lt;foreign-keys&gt;&lt;key app="EN" db-id="559fzaf0osetwre0zdnp9ppmtsvxsrapvw9f" timestamp="1687016697"&gt;96&lt;/key&gt;&lt;/foreign-keys&gt;&lt;ref-type name="Journal Article"&gt;17&lt;/ref-type&gt;&lt;contributors&gt;&lt;authors&gt;&lt;author&gt;Tuskej, U.&lt;/author&gt;&lt;author&gt;Podnar, K.&lt;/author&gt;&lt;/authors&gt;&lt;/contributors&gt;&lt;auth-address&gt;Univ Ljubljana, Fac Social Sci, Mkt Commun Programme, Ljubljana, Slovenia&amp;#xD;Univ Ljubljana, Fac Social Sci, Mkt Commun, Ljubljana, Slovenia&lt;/auth-address&gt;&lt;titles&gt;&lt;title&gt;Consumers&amp;apos; identification with corporate brands: Brand prestige, anthropomorphism and engagement in social media&lt;/title&gt;&lt;secondary-title&gt;JOURNAL OF PRODUCT AND BRAND MANAGEMENT&lt;/secondary-title&gt;&lt;/titles&gt;&lt;pages&gt;3-17&lt;/pages&gt;&lt;volume&gt;27&lt;/volume&gt;&lt;number&gt;1&lt;/number&gt;&lt;keywords&gt;&lt;keyword&gt;Corporate marketing&lt;/keyword&gt;&lt;keyword&gt;Anthropomorphism&lt;/keyword&gt;&lt;keyword&gt;Brand identification&lt;/keyword&gt;&lt;keyword&gt;Corporate branding&lt;/keyword&gt;&lt;keyword&gt;Brand engagement&lt;/keyword&gt;&lt;keyword&gt;Brand prestige&lt;/keyword&gt;&lt;keyword&gt;INVESTIGATING ANTECEDENTS&lt;/keyword&gt;&lt;keyword&gt;COMPANY IDENTIFICATION&lt;/keyword&gt;&lt;keyword&gt;IDENTITY THEORY&lt;/keyword&gt;&lt;keyword&gt;CONSEQUENCES&lt;/keyword&gt;&lt;keyword&gt;MANAGEMENT&lt;/keyword&gt;&lt;keyword&gt;PRODUCT&lt;/keyword&gt;&lt;keyword&gt;CATEGORIZATION&lt;/keyword&gt;&lt;keyword&gt;CREDIBILITY&lt;/keyword&gt;&lt;keyword&gt;STRATEGIES&lt;/keyword&gt;&lt;keyword&gt;FRAMEWORK&lt;/keyword&gt;&lt;/keywords&gt;&lt;dates&gt;&lt;year&gt;2018&lt;/year&gt;&lt;/dates&gt;&lt;isbn&gt;1061-0421&amp;#xD;2054-1643 J9 - J PROD BRAND MANAG&lt;/isbn&gt;&lt;accession-num&gt;WOS:000424994300002&lt;/accession-num&gt;&lt;urls&gt;&lt;/urls&gt;&lt;custom3&gt;University of Ljubljana&lt;/custom3&gt;&lt;electronic-resource-num&gt;10.1108/JPBM-05-2016-1199&lt;/electronic-resource-num&gt;&lt;language&gt;English&lt;/language&gt;&lt;/record&gt;&lt;/Cite&gt;&lt;/EndNote&gt;</w:instrText>
      </w:r>
      <w:r w:rsidR="006B7047" w:rsidRPr="00A50C2F">
        <w:rPr>
          <w:bCs/>
          <w:iCs/>
          <w:sz w:val="26"/>
          <w:szCs w:val="26"/>
        </w:rPr>
        <w:fldChar w:fldCharType="separate"/>
      </w:r>
      <w:r w:rsidR="006B7047" w:rsidRPr="00A50C2F">
        <w:rPr>
          <w:bCs/>
          <w:noProof/>
          <w:sz w:val="26"/>
          <w:szCs w:val="26"/>
        </w:rPr>
        <w:t>(Tuskej &amp; Podnar, 2018)</w:t>
      </w:r>
      <w:r w:rsidR="006B7047" w:rsidRPr="00A50C2F">
        <w:rPr>
          <w:bCs/>
          <w:iCs/>
          <w:sz w:val="26"/>
          <w:szCs w:val="26"/>
        </w:rPr>
        <w:fldChar w:fldCharType="end"/>
      </w:r>
      <w:r w:rsidR="006B7047" w:rsidRPr="00A50C2F">
        <w:rPr>
          <w:bCs/>
          <w:sz w:val="26"/>
          <w:szCs w:val="26"/>
        </w:rPr>
        <w:t xml:space="preserve"> or qualitative approaches</w:t>
      </w:r>
      <w:r w:rsidR="00E14C6A" w:rsidRPr="00A50C2F">
        <w:rPr>
          <w:bCs/>
          <w:sz w:val="26"/>
          <w:szCs w:val="26"/>
        </w:rPr>
        <w:t xml:space="preserve"> </w:t>
      </w:r>
      <w:r w:rsidR="00E14C6A" w:rsidRPr="00A50C2F">
        <w:rPr>
          <w:bCs/>
          <w:sz w:val="26"/>
          <w:szCs w:val="26"/>
        </w:rPr>
        <w:fldChar w:fldCharType="begin">
          <w:fldData xml:space="preserve">PEVuZE5vdGU+PENpdGU+PEF1dGhvcj5HYmFkYW1vc2k8L0F1dGhvcj48WWVhcj4yMDE1PC9ZZWFy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</w:fldData>
        </w:fldChar>
      </w:r>
      <w:r w:rsidR="00E14C6A" w:rsidRPr="00A50C2F">
        <w:rPr>
          <w:bCs/>
          <w:sz w:val="26"/>
          <w:szCs w:val="26"/>
        </w:rPr>
        <w:instrText xml:space="preserve"> ADDIN EN.CITE </w:instrText>
      </w:r>
      <w:r w:rsidR="00E14C6A" w:rsidRPr="00A50C2F">
        <w:rPr>
          <w:bCs/>
          <w:sz w:val="26"/>
          <w:szCs w:val="26"/>
        </w:rPr>
        <w:fldChar w:fldCharType="begin">
          <w:fldData xml:space="preserve">PEVuZE5vdGU+PENpdGU+PEF1dGhvcj5HYmFkYW1vc2k8L0F1dGhvcj48WWVhcj4yMDE1PC9ZZWFy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</w:fldData>
        </w:fldChar>
      </w:r>
      <w:r w:rsidR="00E14C6A" w:rsidRPr="00A50C2F">
        <w:rPr>
          <w:bCs/>
          <w:sz w:val="26"/>
          <w:szCs w:val="26"/>
        </w:rPr>
        <w:instrText xml:space="preserve"> ADDIN EN.CITE.DATA </w:instrText>
      </w:r>
      <w:r w:rsidR="00E14C6A" w:rsidRPr="00A50C2F">
        <w:rPr>
          <w:bCs/>
          <w:sz w:val="26"/>
          <w:szCs w:val="26"/>
        </w:rPr>
      </w:r>
      <w:r w:rsidR="00E14C6A" w:rsidRPr="00A50C2F">
        <w:rPr>
          <w:bCs/>
          <w:sz w:val="26"/>
          <w:szCs w:val="26"/>
        </w:rPr>
        <w:fldChar w:fldCharType="end"/>
      </w:r>
      <w:r w:rsidR="00E14C6A" w:rsidRPr="00A50C2F">
        <w:rPr>
          <w:bCs/>
          <w:sz w:val="26"/>
          <w:szCs w:val="26"/>
        </w:rPr>
      </w:r>
      <w:r w:rsidR="00E14C6A" w:rsidRPr="00A50C2F">
        <w:rPr>
          <w:bCs/>
          <w:sz w:val="26"/>
          <w:szCs w:val="26"/>
        </w:rPr>
        <w:fldChar w:fldCharType="separate"/>
      </w:r>
      <w:r w:rsidR="00E14C6A" w:rsidRPr="00A50C2F">
        <w:rPr>
          <w:bCs/>
          <w:noProof/>
          <w:sz w:val="26"/>
          <w:szCs w:val="26"/>
        </w:rPr>
        <w:t>(Gbadamosi, 2015; Kniazeva &amp; Belk, 2010)</w:t>
      </w:r>
      <w:r w:rsidR="00E14C6A" w:rsidRPr="00A50C2F">
        <w:rPr>
          <w:bCs/>
          <w:sz w:val="26"/>
          <w:szCs w:val="26"/>
        </w:rPr>
        <w:fldChar w:fldCharType="end"/>
      </w:r>
      <w:r w:rsidR="006B7047" w:rsidRPr="00A50C2F">
        <w:rPr>
          <w:bCs/>
          <w:sz w:val="26"/>
          <w:szCs w:val="26"/>
        </w:rPr>
        <w:t xml:space="preserve">. Very few studies opt for </w:t>
      </w:r>
      <w:r w:rsidRPr="00A50C2F">
        <w:rPr>
          <w:bCs/>
          <w:sz w:val="26"/>
          <w:szCs w:val="26"/>
        </w:rPr>
        <w:t xml:space="preserve">mixed </w:t>
      </w:r>
      <w:r w:rsidR="006B7047" w:rsidRPr="00A50C2F">
        <w:rPr>
          <w:bCs/>
          <w:sz w:val="26"/>
          <w:szCs w:val="26"/>
        </w:rPr>
        <w:t xml:space="preserve">methods </w:t>
      </w:r>
      <w:r w:rsidR="006B7047" w:rsidRPr="00A50C2F">
        <w:rPr>
          <w:bCs/>
          <w:iCs/>
          <w:sz w:val="26"/>
          <w:szCs w:val="26"/>
        </w:rPr>
        <w:fldChar w:fldCharType="begin"/>
      </w:r>
      <w:r w:rsidR="0077656E" w:rsidRPr="00A50C2F">
        <w:rPr>
          <w:bCs/>
          <w:iCs/>
          <w:sz w:val="26"/>
          <w:szCs w:val="26"/>
        </w:rPr>
        <w:instrText xml:space="preserve"> ADDIN EN.CITE &lt;EndNote&gt;&lt;Cite&gt;&lt;Author&gt;Rutter&lt;/Author&gt;&lt;Year&gt;2017&lt;/Year&gt;&lt;RecNum&gt;162&lt;/RecNum&gt;&lt;DisplayText&gt;(Rutter et al., 2017)&lt;/DisplayText&gt;&lt;record&gt;&lt;rec-number&gt;162&lt;/rec-number&gt;&lt;foreign-keys&gt;&lt;key app="EN" db-id="559fzaf0osetwre0zdnp9ppmtsvxsrapvw9f" timestamp="1687016697"&gt;162&lt;/key&gt;&lt;/foreign-keys&gt;&lt;ref-type name="Journal Article"&gt;17&lt;/ref-type&gt;&lt;contributors&gt;&lt;authors&gt;&lt;author&gt;Rutter, R.&lt;/author&gt;&lt;author&gt;Lettice, F.&lt;/author&gt;&lt;author&gt;Nadeau, J.&lt;/author&gt;&lt;/authors&gt;&lt;/contributors&gt;&lt;auth-address&gt;Univ East Anglia, Norwich Business Sch, Norwich, Norfolk, England&amp;#xD;Nipissing Univ, Sch Business, North Bay, ON, Canada&amp;#xD;Australian Coll, Sch Business, POB 1411, Safat 13015, Kuwait&lt;/auth-address&gt;&lt;titles&gt;&lt;title&gt;Brand personality in higher education: anthropomorphized university marketing communications&lt;/title&gt;&lt;secondary-title&gt;JOURNAL OF MARKETING FOR HIGHER EDUCATION&lt;/secondary-title&gt;&lt;/titles&gt;&lt;periodical&gt;&lt;full-title&gt;Journal of Marketing for Higher Education&lt;/full-title&gt;&lt;/periodical&gt;&lt;pages&gt;19-39&lt;/pages&gt;&lt;volume&gt;27&lt;/volume&gt;&lt;number&gt;1&lt;/number&gt;&lt;keywords&gt;&lt;keyword&gt;UK higher education&lt;/keyword&gt;&lt;keyword&gt;university brand management&lt;/keyword&gt;&lt;keyword&gt;university branding&lt;/keyword&gt;&lt;keyword&gt;university marketing communications&lt;/keyword&gt;&lt;keyword&gt;brand personality&lt;/keyword&gt;&lt;keyword&gt;BUSINESS SCHOOLS&lt;/keyword&gt;&lt;keyword&gt;STUDENT-CHOICE&lt;/keyword&gt;&lt;keyword&gt;SOCIAL MEDIA&lt;/keyword&gt;&lt;keyword&gt;DIMENSIONS&lt;/keyword&gt;&lt;keyword&gt;INSTITUTIONS&lt;/keyword&gt;&lt;keyword&gt;PERFORMANCE&lt;/keyword&gt;&lt;keyword&gt;PROSPECTUS&lt;/keyword&gt;&lt;keyword&gt;REPUTATION&lt;/keyword&gt;&lt;keyword&gt;IDENTITY&lt;/keyword&gt;&lt;keyword&gt;WEBSITES&lt;/keyword&gt;&lt;/keywords&gt;&lt;dates&gt;&lt;year&gt;2017&lt;/year&gt;&lt;/dates&gt;&lt;isbn&gt;0884-1241&amp;#xD;1540-7144 J9 - J MARK HIGH EDUC&lt;/isbn&gt;&lt;accession-num&gt;WOS:000410919000002&lt;/accession-num&gt;&lt;urls&gt;&lt;/urls&gt;&lt;custom3&gt;University of East Anglia&amp;#xD;Nipissing University&lt;/custom3&gt;&lt;electronic-resource-num&gt;10.1080/08841241.2016.1213346&lt;/electronic-resource-num&gt;&lt;language&gt;English&lt;/language&gt;&lt;/record&gt;&lt;/Cite&gt;&lt;/EndNote&gt;</w:instrText>
      </w:r>
      <w:r w:rsidR="006B7047" w:rsidRPr="00A50C2F">
        <w:rPr>
          <w:bCs/>
          <w:iCs/>
          <w:sz w:val="26"/>
          <w:szCs w:val="26"/>
        </w:rPr>
        <w:fldChar w:fldCharType="separate"/>
      </w:r>
      <w:r w:rsidR="006B7047" w:rsidRPr="00A50C2F">
        <w:rPr>
          <w:bCs/>
          <w:noProof/>
          <w:sz w:val="26"/>
          <w:szCs w:val="26"/>
        </w:rPr>
        <w:t>(Rutter et al., 2017)</w:t>
      </w:r>
      <w:r w:rsidR="006B7047" w:rsidRPr="00A50C2F">
        <w:rPr>
          <w:bCs/>
          <w:iCs/>
          <w:sz w:val="26"/>
          <w:szCs w:val="26"/>
        </w:rPr>
        <w:fldChar w:fldCharType="end"/>
      </w:r>
      <w:r w:rsidR="006B7047" w:rsidRPr="00A50C2F">
        <w:rPr>
          <w:bCs/>
          <w:sz w:val="26"/>
          <w:szCs w:val="26"/>
        </w:rPr>
        <w:t xml:space="preserve"> or methodological triangulation (i.e., </w:t>
      </w:r>
      <w:r w:rsidRPr="00A50C2F">
        <w:rPr>
          <w:bCs/>
          <w:sz w:val="26"/>
          <w:szCs w:val="26"/>
        </w:rPr>
        <w:t xml:space="preserve">a </w:t>
      </w:r>
      <w:r w:rsidR="006B7047" w:rsidRPr="00A50C2F">
        <w:rPr>
          <w:bCs/>
          <w:sz w:val="26"/>
          <w:szCs w:val="26"/>
        </w:rPr>
        <w:t xml:space="preserve">multi-method qualitative approach) </w:t>
      </w:r>
      <w:r w:rsidR="006B7047" w:rsidRPr="00A50C2F">
        <w:rPr>
          <w:bCs/>
          <w:iCs/>
          <w:sz w:val="26"/>
          <w:szCs w:val="26"/>
        </w:rPr>
        <w:fldChar w:fldCharType="begin"/>
      </w:r>
      <w:r w:rsidR="0077656E" w:rsidRPr="00A50C2F">
        <w:rPr>
          <w:bCs/>
          <w:iCs/>
          <w:sz w:val="26"/>
          <w:szCs w:val="26"/>
        </w:rPr>
        <w:instrText xml:space="preserve"> ADDIN EN.CITE &lt;EndNote&gt;&lt;Cite&gt;&lt;Author&gt;Freling&lt;/Author&gt;&lt;Year&gt;2005&lt;/Year&gt;&lt;RecNum&gt;237&lt;/RecNum&gt;&lt;DisplayText&gt;(Freling &amp;amp; Forbes, 2005)&lt;/DisplayText&gt;&lt;record&gt;&lt;rec-number&gt;237&lt;/rec-number&gt;&lt;foreign-keys&gt;&lt;key app="EN" db-id="559fzaf0osetwre0zdnp9ppmtsvxsrapvw9f" timestamp="1687016697"&gt;237&lt;/key&gt;&lt;/foreign-keys&gt;&lt;ref-type name="Journal Article"&gt;17&lt;/ref-type&gt;&lt;contributors&gt;&lt;authors&gt;&lt;author&gt;Freling, T. H.&lt;/author&gt;&lt;author&gt;Forbes, L. P.&lt;/author&gt;&lt;/authors&gt;&lt;/contributors&gt;&lt;auth-address&gt;Univ Kentucky, Gatton Coll Business &amp;amp; Econ, Mkt, Lexington, KY 40506 USA&amp;#xD;Western Kentucky Univ, Ford Coll Business, Mkt, 1906 Coll Hts Blvd 21059, Bowling Green, KY 42101 USA&lt;/auth-address&gt;&lt;titles&gt;&lt;title&gt;An examination of brand personality through methodological triangulation&lt;/title&gt;&lt;secondary-title&gt;JOURNAL OF BRAND MANAGEMENT&lt;/secondary-title&gt;&lt;/titles&gt;&lt;periodical&gt;&lt;full-title&gt;Journal of Brand Management&lt;/full-title&gt;&lt;/periodical&gt;&lt;pages&gt;148-162&lt;/pages&gt;&lt;volume&gt;13&lt;/volume&gt;&lt;number&gt;2&lt;/number&gt;&lt;keywords&gt;&lt;keyword&gt;SELF&lt;/keyword&gt;&lt;/keywords&gt;&lt;dates&gt;&lt;year&gt;2005&lt;/year&gt;&lt;pub-dates&gt;&lt;date&gt;NOV&lt;/date&gt;&lt;/pub-dates&gt;&lt;/dates&gt;&lt;isbn&gt;1350-231X&amp;#xD;1479-1803 J9 - J BRAND MANAG&lt;/isbn&gt;&lt;accession-num&gt;WOS:000211307200005&lt;/accession-num&gt;&lt;urls&gt;&lt;/urls&gt;&lt;custom3&gt;University of Kentucky&amp;#xD;Western Kentucky University&lt;/custom3&gt;&lt;electronic-resource-num&gt;10.1057/palgrave.bm.2540254&lt;/electronic-resource-num&gt;&lt;language&gt;English&lt;/language&gt;&lt;/record&gt;&lt;/Cite&gt;&lt;/EndNote&gt;</w:instrText>
      </w:r>
      <w:r w:rsidR="006B7047" w:rsidRPr="00A50C2F">
        <w:rPr>
          <w:bCs/>
          <w:iCs/>
          <w:sz w:val="26"/>
          <w:szCs w:val="26"/>
        </w:rPr>
        <w:fldChar w:fldCharType="separate"/>
      </w:r>
      <w:r w:rsidR="006B7047" w:rsidRPr="00A50C2F">
        <w:rPr>
          <w:bCs/>
          <w:noProof/>
          <w:sz w:val="26"/>
          <w:szCs w:val="26"/>
        </w:rPr>
        <w:t>(Freling &amp; Forbes, 2005)</w:t>
      </w:r>
      <w:r w:rsidR="006B7047" w:rsidRPr="00A50C2F">
        <w:rPr>
          <w:bCs/>
          <w:iCs/>
          <w:sz w:val="26"/>
          <w:szCs w:val="26"/>
        </w:rPr>
        <w:fldChar w:fldCharType="end"/>
      </w:r>
      <w:r w:rsidR="006B7047" w:rsidRPr="00A50C2F">
        <w:rPr>
          <w:bCs/>
          <w:sz w:val="26"/>
          <w:szCs w:val="26"/>
        </w:rPr>
        <w:t xml:space="preserve">. </w:t>
      </w:r>
      <w:r w:rsidR="006B7047" w:rsidRPr="00A50C2F">
        <w:rPr>
          <w:bCs/>
          <w:iCs/>
          <w:sz w:val="26"/>
          <w:szCs w:val="26"/>
        </w:rPr>
        <w:fldChar w:fldCharType="begin">
          <w:fldData xml:space="preserve">PEVuZE5vdGU+PENpdGUgSGlkZGVuPSIxIj48QXV0aG9yPktuaWF6ZXZhPC9BdXRob3I+PFllYXI+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</w:fldData>
        </w:fldChar>
      </w:r>
      <w:r w:rsidR="0077656E" w:rsidRPr="00A50C2F">
        <w:rPr>
          <w:bCs/>
          <w:iCs/>
          <w:sz w:val="26"/>
          <w:szCs w:val="26"/>
        </w:rPr>
        <w:instrText xml:space="preserve"> ADDIN EN.CITE </w:instrText>
      </w:r>
      <w:r w:rsidR="0077656E" w:rsidRPr="00A50C2F">
        <w:rPr>
          <w:bCs/>
          <w:iCs/>
          <w:sz w:val="26"/>
          <w:szCs w:val="26"/>
        </w:rPr>
        <w:fldChar w:fldCharType="begin">
          <w:fldData xml:space="preserve">PEVuZE5vdGU+PENpdGUgSGlkZGVuPSIxIj48QXV0aG9yPktuaWF6ZXZhPC9BdXRob3I+PFllYXI+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</w:fldData>
        </w:fldChar>
      </w:r>
      <w:r w:rsidR="0077656E" w:rsidRPr="00A50C2F">
        <w:rPr>
          <w:bCs/>
          <w:iCs/>
          <w:sz w:val="26"/>
          <w:szCs w:val="26"/>
        </w:rPr>
        <w:instrText xml:space="preserve"> ADDIN EN.CITE.DATA </w:instrText>
      </w:r>
      <w:r w:rsidR="0077656E" w:rsidRPr="00A50C2F">
        <w:rPr>
          <w:bCs/>
          <w:iCs/>
          <w:sz w:val="26"/>
          <w:szCs w:val="26"/>
        </w:rPr>
      </w:r>
      <w:r w:rsidR="0077656E" w:rsidRPr="00A50C2F">
        <w:rPr>
          <w:bCs/>
          <w:iCs/>
          <w:sz w:val="26"/>
          <w:szCs w:val="26"/>
        </w:rPr>
        <w:fldChar w:fldCharType="end"/>
      </w:r>
      <w:r w:rsidR="006B7047" w:rsidRPr="00A50C2F">
        <w:rPr>
          <w:bCs/>
          <w:iCs/>
          <w:sz w:val="26"/>
          <w:szCs w:val="26"/>
        </w:rPr>
      </w:r>
      <w:r w:rsidR="006B7047" w:rsidRPr="00A50C2F">
        <w:rPr>
          <w:bCs/>
          <w:iCs/>
          <w:sz w:val="26"/>
          <w:szCs w:val="26"/>
        </w:rPr>
        <w:fldChar w:fldCharType="end"/>
      </w:r>
      <w:r w:rsidR="006B7047" w:rsidRPr="00A50C2F">
        <w:rPr>
          <w:bCs/>
          <w:sz w:val="26"/>
          <w:szCs w:val="26"/>
        </w:rPr>
        <w:t xml:space="preserve">  </w:t>
      </w:r>
    </w:p>
    <w:p w14:paraId="60526091" w14:textId="5FF6D45E" w:rsidR="006B7047" w:rsidRPr="00A50C2F" w:rsidRDefault="006B7047" w:rsidP="00412359">
      <w:pPr>
        <w:widowControl w:val="0"/>
        <w:snapToGrid w:val="0"/>
        <w:spacing w:line="360" w:lineRule="exact"/>
        <w:ind w:firstLineChars="200" w:firstLine="520"/>
        <w:jc w:val="both"/>
        <w:rPr>
          <w:bCs/>
          <w:sz w:val="26"/>
          <w:szCs w:val="26"/>
        </w:rPr>
      </w:pPr>
      <w:r w:rsidRPr="00A50C2F">
        <w:rPr>
          <w:bCs/>
          <w:sz w:val="26"/>
          <w:szCs w:val="26"/>
        </w:rPr>
        <w:t xml:space="preserve">Similar to the first cluster, much of the research in the second cluster uses traditional experimentation based on the paper-and-pencil method and application of ANOVA analysis. In the third cluster, it is worth noting that </w:t>
      </w:r>
      <w:r w:rsidR="007E5754">
        <w:rPr>
          <w:bCs/>
          <w:sz w:val="26"/>
          <w:szCs w:val="26"/>
        </w:rPr>
        <w:t>an increasing number of studies are</w:t>
      </w:r>
      <w:r w:rsidRPr="00A50C2F">
        <w:rPr>
          <w:bCs/>
          <w:sz w:val="26"/>
          <w:szCs w:val="26"/>
        </w:rPr>
        <w:t xml:space="preserve"> exploring online surveys and qualitative techniques, although many authors still conduct experiments. </w:t>
      </w:r>
      <w:r w:rsidR="0042332D" w:rsidRPr="00A50C2F">
        <w:rPr>
          <w:bCs/>
          <w:sz w:val="26"/>
          <w:szCs w:val="26"/>
        </w:rPr>
        <w:t>Most of the fourth and fifth clusters</w:t>
      </w:r>
      <w:r w:rsidRPr="00A50C2F">
        <w:rPr>
          <w:bCs/>
          <w:sz w:val="26"/>
          <w:szCs w:val="26"/>
        </w:rPr>
        <w:t xml:space="preserve"> are also performed in experiments set up in lab</w:t>
      </w:r>
      <w:r w:rsidR="007E5754">
        <w:rPr>
          <w:bCs/>
          <w:sz w:val="26"/>
          <w:szCs w:val="26"/>
        </w:rPr>
        <w:t xml:space="preserve">oratory or </w:t>
      </w:r>
      <w:r w:rsidRPr="00A50C2F">
        <w:rPr>
          <w:bCs/>
          <w:sz w:val="26"/>
          <w:szCs w:val="26"/>
        </w:rPr>
        <w:t xml:space="preserve">online environments. </w:t>
      </w:r>
      <w:r w:rsidR="007E5754">
        <w:rPr>
          <w:bCs/>
          <w:sz w:val="26"/>
          <w:szCs w:val="26"/>
        </w:rPr>
        <w:t xml:space="preserve">Regarding the sixth cluster, various research approaches, such as the mall intercept method (Sarkar et al., 2019) or the 'symbolic </w:t>
      </w:r>
      <w:proofErr w:type="spellStart"/>
      <w:r w:rsidR="007E5754" w:rsidRPr="00412359">
        <w:rPr>
          <w:rStyle w:val="shorttext"/>
        </w:rPr>
        <w:t>netnographic</w:t>
      </w:r>
      <w:proofErr w:type="spellEnd"/>
      <w:r w:rsidR="007E5754" w:rsidRPr="00412359">
        <w:rPr>
          <w:rStyle w:val="shorttext"/>
        </w:rPr>
        <w:t>'</w:t>
      </w:r>
      <w:r w:rsidR="007E5754">
        <w:rPr>
          <w:bCs/>
          <w:sz w:val="26"/>
          <w:szCs w:val="26"/>
        </w:rPr>
        <w:t xml:space="preserve"> method combined with interviews (</w:t>
      </w:r>
      <w:proofErr w:type="spellStart"/>
      <w:r w:rsidR="007E5754">
        <w:rPr>
          <w:bCs/>
          <w:sz w:val="26"/>
          <w:szCs w:val="26"/>
        </w:rPr>
        <w:t>Brandão</w:t>
      </w:r>
      <w:proofErr w:type="spellEnd"/>
      <w:r w:rsidR="007E5754">
        <w:rPr>
          <w:bCs/>
          <w:sz w:val="26"/>
          <w:szCs w:val="26"/>
        </w:rPr>
        <w:t xml:space="preserve"> &amp; </w:t>
      </w:r>
      <w:proofErr w:type="spellStart"/>
      <w:r w:rsidR="007E5754">
        <w:rPr>
          <w:bCs/>
          <w:sz w:val="26"/>
          <w:szCs w:val="26"/>
        </w:rPr>
        <w:t>Popoli</w:t>
      </w:r>
      <w:proofErr w:type="spellEnd"/>
      <w:r w:rsidR="007E5754">
        <w:rPr>
          <w:bCs/>
          <w:sz w:val="26"/>
          <w:szCs w:val="26"/>
        </w:rPr>
        <w:t>, 2022), are employ</w:t>
      </w:r>
      <w:r w:rsidRPr="00A50C2F">
        <w:rPr>
          <w:bCs/>
          <w:sz w:val="26"/>
          <w:szCs w:val="26"/>
        </w:rPr>
        <w:t>ed in this section to understand brand attitudes and behaviors. Future studies should build on these findings to expand the specific research patterns.</w:t>
      </w:r>
    </w:p>
    <w:p w14:paraId="660CFFE0" w14:textId="77777777" w:rsidR="0081308E" w:rsidRPr="00A50C2F" w:rsidRDefault="0081308E" w:rsidP="006B7047">
      <w:pPr>
        <w:spacing w:line="360" w:lineRule="exact"/>
        <w:ind w:firstLine="720"/>
        <w:rPr>
          <w:bCs/>
          <w:sz w:val="26"/>
          <w:szCs w:val="26"/>
        </w:rPr>
      </w:pPr>
    </w:p>
    <w:p w14:paraId="12B1E18B" w14:textId="77777777" w:rsidR="005F055D" w:rsidRDefault="005F055D">
      <w:pPr>
        <w:rPr>
          <w:b/>
          <w:iCs/>
          <w:sz w:val="26"/>
          <w:szCs w:val="26"/>
        </w:rPr>
      </w:pPr>
      <w:r>
        <w:rPr>
          <w:b/>
          <w:iCs/>
          <w:sz w:val="26"/>
          <w:szCs w:val="26"/>
        </w:rPr>
        <w:br w:type="page"/>
      </w:r>
    </w:p>
    <w:p w14:paraId="749EA5AF" w14:textId="4E399910" w:rsidR="00520ABA" w:rsidRPr="00A50C2F" w:rsidRDefault="00520ABA" w:rsidP="00520ABA">
      <w:pPr>
        <w:spacing w:line="360" w:lineRule="exact"/>
        <w:rPr>
          <w:b/>
          <w:iCs/>
          <w:sz w:val="26"/>
          <w:szCs w:val="26"/>
        </w:rPr>
      </w:pPr>
      <w:r w:rsidRPr="00A50C2F">
        <w:rPr>
          <w:b/>
          <w:iCs/>
          <w:sz w:val="26"/>
          <w:szCs w:val="26"/>
        </w:rPr>
        <w:t xml:space="preserve">Table </w:t>
      </w:r>
      <w:proofErr w:type="gramStart"/>
      <w:r w:rsidRPr="00A50C2F">
        <w:rPr>
          <w:b/>
          <w:iCs/>
          <w:sz w:val="26"/>
          <w:szCs w:val="26"/>
        </w:rPr>
        <w:t>7</w:t>
      </w:r>
      <w:r>
        <w:rPr>
          <w:b/>
          <w:iCs/>
          <w:sz w:val="26"/>
          <w:szCs w:val="26"/>
        </w:rPr>
        <w:t xml:space="preserve"> </w:t>
      </w:r>
      <w:r w:rsidRPr="00A50C2F">
        <w:rPr>
          <w:b/>
          <w:iCs/>
          <w:sz w:val="26"/>
          <w:szCs w:val="26"/>
        </w:rPr>
        <w:t xml:space="preserve"> </w:t>
      </w:r>
      <w:r w:rsidRPr="00520ABA">
        <w:rPr>
          <w:bCs/>
          <w:i/>
          <w:sz w:val="26"/>
          <w:szCs w:val="26"/>
        </w:rPr>
        <w:t>Suggested</w:t>
      </w:r>
      <w:proofErr w:type="gramEnd"/>
      <w:r w:rsidRPr="00520ABA">
        <w:rPr>
          <w:bCs/>
          <w:i/>
          <w:sz w:val="26"/>
          <w:szCs w:val="26"/>
        </w:rPr>
        <w:t xml:space="preserve"> Future Research Agendas</w:t>
      </w:r>
    </w:p>
    <w:tbl>
      <w:tblPr>
        <w:tblStyle w:val="21"/>
        <w:tblW w:w="0" w:type="auto"/>
        <w:tblLook w:val="04A0" w:firstRow="1" w:lastRow="0" w:firstColumn="1" w:lastColumn="0" w:noHBand="0" w:noVBand="1"/>
      </w:tblPr>
      <w:tblGrid>
        <w:gridCol w:w="2319"/>
        <w:gridCol w:w="4208"/>
        <w:gridCol w:w="2499"/>
      </w:tblGrid>
      <w:tr w:rsidR="00520ABA" w:rsidRPr="00A50C2F" w14:paraId="35DBB5D0" w14:textId="77777777" w:rsidTr="005F05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dxa"/>
          </w:tcPr>
          <w:p w14:paraId="05472BAE" w14:textId="77777777" w:rsidR="00520ABA" w:rsidRPr="00520ABA" w:rsidRDefault="00520ABA" w:rsidP="00520ABA">
            <w:pPr>
              <w:snapToGrid w:val="0"/>
              <w:spacing w:line="320" w:lineRule="exact"/>
              <w:jc w:val="center"/>
              <w:rPr>
                <w:b w:val="0"/>
                <w:bCs w:val="0"/>
                <w:sz w:val="22"/>
                <w:szCs w:val="22"/>
              </w:rPr>
            </w:pPr>
            <w:r w:rsidRPr="00520ABA">
              <w:rPr>
                <w:sz w:val="22"/>
                <w:szCs w:val="22"/>
              </w:rPr>
              <w:t>Research topics</w:t>
            </w:r>
          </w:p>
        </w:tc>
        <w:tc>
          <w:tcPr>
            <w:tcW w:w="4208" w:type="dxa"/>
          </w:tcPr>
          <w:p w14:paraId="1663647E" w14:textId="77777777" w:rsidR="00520ABA" w:rsidRPr="00520ABA" w:rsidRDefault="00520ABA" w:rsidP="00520ABA">
            <w:pPr>
              <w:snapToGrid w:val="0"/>
              <w:spacing w:line="320" w:lineRule="exact"/>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520ABA">
              <w:rPr>
                <w:sz w:val="22"/>
                <w:szCs w:val="22"/>
              </w:rPr>
              <w:t>Future research avenues</w:t>
            </w:r>
          </w:p>
        </w:tc>
        <w:tc>
          <w:tcPr>
            <w:tcW w:w="2499" w:type="dxa"/>
          </w:tcPr>
          <w:p w14:paraId="7E12E4AD" w14:textId="77777777" w:rsidR="00520ABA" w:rsidRPr="00520ABA" w:rsidRDefault="00520ABA" w:rsidP="00520ABA">
            <w:pPr>
              <w:snapToGrid w:val="0"/>
              <w:spacing w:line="320" w:lineRule="exact"/>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520ABA">
              <w:rPr>
                <w:sz w:val="22"/>
                <w:szCs w:val="22"/>
              </w:rPr>
              <w:t>Supporting references</w:t>
            </w:r>
          </w:p>
        </w:tc>
      </w:tr>
      <w:tr w:rsidR="00520ABA" w:rsidRPr="00A50C2F" w14:paraId="20CA4AE4" w14:textId="77777777" w:rsidTr="00B648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dxa"/>
            <w:vAlign w:val="center"/>
          </w:tcPr>
          <w:p w14:paraId="48DAB4DE" w14:textId="77777777" w:rsidR="00520ABA" w:rsidRPr="00520ABA" w:rsidRDefault="00520ABA" w:rsidP="00B6484A">
            <w:pPr>
              <w:snapToGrid w:val="0"/>
              <w:spacing w:line="320" w:lineRule="exact"/>
              <w:jc w:val="both"/>
              <w:rPr>
                <w:sz w:val="22"/>
                <w:szCs w:val="22"/>
              </w:rPr>
            </w:pPr>
            <w:r w:rsidRPr="00520ABA">
              <w:rPr>
                <w:sz w:val="22"/>
                <w:szCs w:val="22"/>
              </w:rPr>
              <w:t>The impact of brand anthropomorphism and brand personality on self-brand connections</w:t>
            </w:r>
          </w:p>
        </w:tc>
        <w:tc>
          <w:tcPr>
            <w:tcW w:w="4208" w:type="dxa"/>
          </w:tcPr>
          <w:p w14:paraId="09598D5B"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t>- Measuring different levels of anthropomorphism due to various personality traits.</w:t>
            </w:r>
          </w:p>
          <w:p w14:paraId="4B909454"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t>- Examining how anthropomorphic brands define the self and self-brand connections.</w:t>
            </w:r>
          </w:p>
          <w:p w14:paraId="0497442B"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t>- Accessing how self-brand connections influence consumers' judgments.</w:t>
            </w:r>
          </w:p>
          <w:p w14:paraId="3A1EDD72"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t>- Testing intangible branded products (e.g., services, experiences, ideas, celebrities).</w:t>
            </w:r>
          </w:p>
          <w:p w14:paraId="4D221E41"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t>- Applying multiple theories (e.g., SCM/BIAF and mind perception theory) to investigate consumer psychological processes.</w:t>
            </w:r>
          </w:p>
          <w:p w14:paraId="30EF742A"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t>- Exploring the negative side of self-brand connections, leading to brand-related behaviors such as indulgent consumption, addiction, and spurious loyalty.</w:t>
            </w:r>
          </w:p>
        </w:tc>
        <w:tc>
          <w:tcPr>
            <w:tcW w:w="2499" w:type="dxa"/>
          </w:tcPr>
          <w:p w14:paraId="6D482CD9"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fldChar w:fldCharType="begin">
                <w:fldData xml:space="preserve">PEVuZE5vdGU+PENpdGUgQXV0aG9yWWVhcj0iMSI+PEF1dGhvcj5CYWdvenppPC9BdXRob3I+PFll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==
</w:fldData>
              </w:fldChar>
            </w:r>
            <w:r w:rsidRPr="00520ABA">
              <w:rPr>
                <w:sz w:val="22"/>
                <w:szCs w:val="22"/>
              </w:rPr>
              <w:instrText xml:space="preserve"> ADDIN EN.CITE </w:instrText>
            </w:r>
            <w:r w:rsidRPr="00520ABA">
              <w:rPr>
                <w:sz w:val="22"/>
                <w:szCs w:val="22"/>
              </w:rPr>
              <w:fldChar w:fldCharType="begin">
                <w:fldData xml:space="preserve">PEVuZE5vdGU+PENpdGUgQXV0aG9yWWVhcj0iMSI+PEF1dGhvcj5CYWdvenppPC9BdXRob3I+PFll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==
</w:fldData>
              </w:fldChar>
            </w:r>
            <w:r w:rsidRPr="00520ABA">
              <w:rPr>
                <w:sz w:val="22"/>
                <w:szCs w:val="22"/>
              </w:rPr>
              <w:instrText xml:space="preserve"> ADDIN EN.CITE.DATA </w:instrText>
            </w:r>
            <w:r w:rsidRPr="00520ABA">
              <w:rPr>
                <w:sz w:val="22"/>
                <w:szCs w:val="22"/>
              </w:rPr>
            </w:r>
            <w:r w:rsidRPr="00520ABA">
              <w:rPr>
                <w:sz w:val="22"/>
                <w:szCs w:val="22"/>
              </w:rPr>
              <w:fldChar w:fldCharType="end"/>
            </w:r>
            <w:r w:rsidRPr="00520ABA">
              <w:rPr>
                <w:sz w:val="22"/>
                <w:szCs w:val="22"/>
              </w:rPr>
            </w:r>
            <w:r w:rsidRPr="00520ABA">
              <w:rPr>
                <w:sz w:val="22"/>
                <w:szCs w:val="22"/>
              </w:rPr>
              <w:fldChar w:fldCharType="separate"/>
            </w:r>
            <w:r w:rsidRPr="00520ABA">
              <w:rPr>
                <w:noProof/>
                <w:sz w:val="22"/>
                <w:szCs w:val="22"/>
              </w:rPr>
              <w:t>Bagozzi et al. (2021)</w:t>
            </w:r>
            <w:r w:rsidRPr="00520ABA">
              <w:rPr>
                <w:sz w:val="22"/>
                <w:szCs w:val="22"/>
              </w:rPr>
              <w:fldChar w:fldCharType="end"/>
            </w:r>
          </w:p>
          <w:p w14:paraId="04ED6683"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fldChar w:fldCharType="begin"/>
            </w:r>
            <w:r w:rsidRPr="00520ABA">
              <w:rPr>
                <w:sz w:val="22"/>
                <w:szCs w:val="22"/>
              </w:rPr>
              <w:instrText xml:space="preserve"> ADDIN EN.CITE &lt;EndNote&gt;&lt;Cite AuthorYear="1"&gt;&lt;Author&gt;Fournier&lt;/Author&gt;&lt;Year&gt;2012&lt;/Year&gt;&lt;RecNum&gt;43&lt;/RecNum&gt;&lt;DisplayText&gt;Fournier and Alvarez (2012)&lt;/DisplayText&gt;&lt;record&gt;&lt;rec-number&gt;43&lt;/rec-number&gt;&lt;foreign-keys&gt;&lt;key app="EN" db-id="559fzaf0osetwre0zdnp9ppmtsvxsrapvw9f" timestamp="1687016697"&gt;43&lt;/key&gt;&lt;/foreign-keys&gt;&lt;ref-type name="Journal Article"&gt;17&lt;/ref-type&gt;&lt;contributors&gt;&lt;authors&gt;&lt;author&gt;Fournier, S.&lt;/author&gt;&lt;author&gt;Alvarez, C.&lt;/author&gt;&lt;/authors&gt;&lt;/contributors&gt;&lt;auth-address&gt;Boston Univ, Sch Management, Boston, MA 02215 USA&lt;/auth-address&gt;&lt;titles&gt;&lt;title&gt;Brands as relationship partners: Warmth, competence, and in-between&lt;/title&gt;&lt;secondary-title&gt;JOURNAL OF CONSUMER PSYCHOLOGY&lt;/secondary-title&gt;&lt;/titles&gt;&lt;periodical&gt;&lt;full-title&gt;Journal of Consumer Psychology&lt;/full-title&gt;&lt;/periodical&gt;&lt;pages&gt;177-185&lt;/pages&gt;&lt;volume&gt;22&lt;/volume&gt;&lt;number&gt;2&lt;/number&gt;&lt;keywords&gt;&lt;keyword&gt;Brand relationships&lt;/keyword&gt;&lt;keyword&gt;Brands as intentional agents framework&lt;/keyword&gt;&lt;keyword&gt;Brands and Branding&lt;/keyword&gt;&lt;keyword&gt;Anthropomorphism&lt;/keyword&gt;&lt;keyword&gt;Brand personality&lt;/keyword&gt;&lt;keyword&gt;ATTACHMENT STYLE&lt;/keyword&gt;&lt;keyword&gt;RELATIONSHIP NORMS&lt;/keyword&gt;&lt;keyword&gt;EXTENDED SELF&lt;/keyword&gt;&lt;keyword&gt;CONSUMER&lt;/keyword&gt;&lt;keyword&gt;DIMENSIONS&lt;/keyword&gt;&lt;keyword&gt;LOYALTY&lt;/keyword&gt;&lt;keyword&gt;PERSONALITY&lt;/keyword&gt;&lt;keyword&gt;TRUST&lt;/keyword&gt;&lt;keyword&gt;BEHAVIOR&lt;/keyword&gt;&lt;keyword&gt;LOVE&lt;/keyword&gt;&lt;/keywords&gt;&lt;dates&gt;&lt;year&gt;2012&lt;/year&gt;&lt;pub-dates&gt;&lt;date&gt;APR&lt;/date&gt;&lt;/pub-dates&gt;&lt;/dates&gt;&lt;isbn&gt;1057-7408 J9 - J CONSUM PSYCHOL&lt;/isbn&gt;&lt;accession-num&gt;WOS:000304383000003&lt;/accession-num&gt;&lt;urls&gt;&lt;/urls&gt;&lt;custom3&gt;Boston University&lt;/custom3&gt;&lt;electronic-resource-num&gt;10.1016/j.jcps.2011.10.003&lt;/electronic-resource-num&gt;&lt;language&gt;English&lt;/language&gt;&lt;/record&gt;&lt;/Cite&gt;&lt;/EndNote&gt;</w:instrText>
            </w:r>
            <w:r w:rsidRPr="00520ABA">
              <w:rPr>
                <w:sz w:val="22"/>
                <w:szCs w:val="22"/>
              </w:rPr>
              <w:fldChar w:fldCharType="separate"/>
            </w:r>
            <w:r w:rsidRPr="00520ABA">
              <w:rPr>
                <w:noProof/>
                <w:sz w:val="22"/>
                <w:szCs w:val="22"/>
              </w:rPr>
              <w:t>Fournier and Alvarez (2012)</w:t>
            </w:r>
            <w:r w:rsidRPr="00520ABA">
              <w:rPr>
                <w:sz w:val="22"/>
                <w:szCs w:val="22"/>
              </w:rPr>
              <w:fldChar w:fldCharType="end"/>
            </w:r>
          </w:p>
          <w:p w14:paraId="228275CD"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fldChar w:fldCharType="begin"/>
            </w:r>
            <w:r w:rsidRPr="00520ABA">
              <w:rPr>
                <w:sz w:val="22"/>
                <w:szCs w:val="22"/>
              </w:rPr>
              <w:instrText xml:space="preserve"> ADDIN EN.CITE &lt;EndNote&gt;&lt;Cite AuthorYear="1"&gt;&lt;Author&gt;Sharma&lt;/Author&gt;&lt;Year&gt;2022&lt;/Year&gt;&lt;RecNum&gt;26&lt;/RecNum&gt;&lt;DisplayText&gt;Sharma and Rahman (2022)&lt;/DisplayText&gt;&lt;record&gt;&lt;rec-number&gt;26&lt;/rec-number&gt;&lt;foreign-keys&gt;&lt;key app="EN" db-id="559fzaf0osetwre0zdnp9ppmtsvxsrapvw9f" timestamp="1687016697"&gt;26&lt;/key&gt;&lt;/foreign-keys&gt;&lt;ref-type name="Journal Article"&gt;17&lt;/ref-type&gt;&lt;contributors&gt;&lt;authors&gt;&lt;author&gt;Sharma, M.&lt;/author&gt;&lt;author&gt;Rahman, Z.&lt;/author&gt;&lt;/authors&gt;&lt;/contributors&gt;&lt;auth-address&gt;Indian Inst Technol Roorkee, Dept Management Studies, Roorkee, Uttarakhand, India&lt;/auth-address&gt;&lt;titles&gt;&lt;title&gt;Anthropomorphic brand management: An integrated review and research agenda&lt;/title&gt;&lt;secondary-title&gt;JOURNAL OF BUSINESS RESEARCH&lt;/secondary-title&gt;&lt;/titles&gt;&lt;periodical&gt;&lt;full-title&gt;Journal of Business Research&lt;/full-title&gt;&lt;/periodical&gt;&lt;pages&gt;463-475&lt;/pages&gt;&lt;volume&gt;149&lt;/volume&gt;&lt;keywords&gt;&lt;keyword&gt;Designed brand anthropomorphism&lt;/keyword&gt;&lt;keyword&gt;Perceived brand anthropomorphism&lt;/keyword&gt;&lt;keyword&gt;Brand humanization&lt;/keyword&gt;&lt;keyword&gt;Anthropomorphic marketing&lt;/keyword&gt;&lt;keyword&gt;Anthropomorphic brand strategy&lt;/keyword&gt;&lt;keyword&gt;SOCIAL MEDIA&lt;/keyword&gt;&lt;keyword&gt;PERSONALITY-TRAITS&lt;/keyword&gt;&lt;keyword&gt;CONSUMER&lt;/keyword&gt;&lt;keyword&gt;PERSONIFICATION&lt;/keyword&gt;&lt;keyword&gt;PERCEPTIONS&lt;/keyword&gt;&lt;keyword&gt;WARMTH&lt;/keyword&gt;&lt;keyword&gt;SELF&lt;/keyword&gt;&lt;keyword&gt;CUSTOMERS&lt;/keyword&gt;&lt;keyword&gt;FRAMEWORK&lt;/keyword&gt;&lt;keyword&gt;PRODUCTS&lt;/keyword&gt;&lt;/keywords&gt;&lt;dates&gt;&lt;year&gt;2022&lt;/year&gt;&lt;pub-dates&gt;&lt;date&gt;OCT&lt;/date&gt;&lt;/pub-dates&gt;&lt;/dates&gt;&lt;isbn&gt;0148-2963&amp;#xD;1873-7978 J9 - J BUS RES&lt;/isbn&gt;&lt;accession-num&gt;WOS:000807389800007&lt;/accession-num&gt;&lt;urls&gt;&lt;/urls&gt;&lt;custom3&gt;Indian Institute of Technology System (IIT System)&amp;#xD;Indian Institute of Technology (IIT) - Roorkee&lt;/custom3&gt;&lt;custom6&gt;MAY 2022&lt;/custom6&gt;&lt;electronic-resource-num&gt;10.1016/j.jbusres.2022.05.039&lt;/electronic-resource-num&gt;&lt;language&gt;English&lt;/language&gt;&lt;/record&gt;&lt;/Cite&gt;&lt;/EndNote&gt;</w:instrText>
            </w:r>
            <w:r w:rsidRPr="00520ABA">
              <w:rPr>
                <w:sz w:val="22"/>
                <w:szCs w:val="22"/>
              </w:rPr>
              <w:fldChar w:fldCharType="separate"/>
            </w:r>
            <w:r w:rsidRPr="00520ABA">
              <w:rPr>
                <w:noProof/>
                <w:sz w:val="22"/>
                <w:szCs w:val="22"/>
              </w:rPr>
              <w:t>Sharma and Rahman (2022)</w:t>
            </w:r>
            <w:r w:rsidRPr="00520ABA">
              <w:rPr>
                <w:sz w:val="22"/>
                <w:szCs w:val="22"/>
              </w:rPr>
              <w:fldChar w:fldCharType="end"/>
            </w:r>
          </w:p>
          <w:p w14:paraId="01EDF485"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p>
        </w:tc>
      </w:tr>
      <w:tr w:rsidR="00520ABA" w:rsidRPr="00A50C2F" w14:paraId="75966A3C" w14:textId="77777777" w:rsidTr="00B6484A">
        <w:tc>
          <w:tcPr>
            <w:cnfStyle w:val="001000000000" w:firstRow="0" w:lastRow="0" w:firstColumn="1" w:lastColumn="0" w:oddVBand="0" w:evenVBand="0" w:oddHBand="0" w:evenHBand="0" w:firstRowFirstColumn="0" w:firstRowLastColumn="0" w:lastRowFirstColumn="0" w:lastRowLastColumn="0"/>
            <w:tcW w:w="2319" w:type="dxa"/>
            <w:vAlign w:val="center"/>
          </w:tcPr>
          <w:p w14:paraId="0BA7C5A1" w14:textId="77777777" w:rsidR="00520ABA" w:rsidRPr="00520ABA" w:rsidRDefault="00520ABA" w:rsidP="00B6484A">
            <w:pPr>
              <w:snapToGrid w:val="0"/>
              <w:spacing w:line="320" w:lineRule="exact"/>
              <w:jc w:val="both"/>
              <w:rPr>
                <w:sz w:val="22"/>
                <w:szCs w:val="22"/>
              </w:rPr>
            </w:pPr>
            <w:r w:rsidRPr="00520ABA">
              <w:rPr>
                <w:sz w:val="22"/>
                <w:szCs w:val="22"/>
              </w:rPr>
              <w:t>The mixed effects of brand anthropomorphism on consumer behaviors</w:t>
            </w:r>
          </w:p>
        </w:tc>
        <w:tc>
          <w:tcPr>
            <w:tcW w:w="4208" w:type="dxa"/>
          </w:tcPr>
          <w:p w14:paraId="3E556FD4"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t>- Examining diverse consequences driven by different types of anthropomorphism and/ or kinds of brands.</w:t>
            </w:r>
          </w:p>
          <w:p w14:paraId="6EAFF6A6"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t>- Observing non-traditional outcomes of BA (e.g., pride, happiness, and life satisfaction).</w:t>
            </w:r>
          </w:p>
          <w:p w14:paraId="6F9627F3"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t>- Studying the impacts of BA on customer responses to branded product failures</w:t>
            </w:r>
          </w:p>
          <w:p w14:paraId="6E8799F9"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t xml:space="preserve">- Exploring influential factors (e.g., sociality, </w:t>
            </w:r>
            <w:proofErr w:type="spellStart"/>
            <w:r w:rsidRPr="00520ABA">
              <w:rPr>
                <w:sz w:val="22"/>
                <w:szCs w:val="22"/>
              </w:rPr>
              <w:t>effectance</w:t>
            </w:r>
            <w:proofErr w:type="spellEnd"/>
            <w:r w:rsidRPr="00520ABA">
              <w:rPr>
                <w:sz w:val="22"/>
                <w:szCs w:val="22"/>
              </w:rPr>
              <w:t>) that change consumers from detaching to re-attaching towards a target brand.</w:t>
            </w:r>
          </w:p>
          <w:p w14:paraId="632AD9AB"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t>- Accessing the role of consumers and employees in co-creating anthropomorphic brand meaning.</w:t>
            </w:r>
          </w:p>
          <w:p w14:paraId="7DED6AD4"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t>- Investigating the effects of BA on other stakeholders and business performances.</w:t>
            </w:r>
          </w:p>
          <w:p w14:paraId="182854EF"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t>- Examining detrimental effects of BA (e.g., consumer vulnerability or loss of self-control).</w:t>
            </w:r>
          </w:p>
        </w:tc>
        <w:tc>
          <w:tcPr>
            <w:tcW w:w="2499" w:type="dxa"/>
          </w:tcPr>
          <w:p w14:paraId="5E4F097F"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fldChar w:fldCharType="begin"/>
            </w:r>
            <w:r w:rsidRPr="00520ABA">
              <w:rPr>
                <w:sz w:val="22"/>
                <w:szCs w:val="22"/>
              </w:rPr>
              <w:instrText xml:space="preserve"> ADDIN EN.CITE &lt;EndNote&gt;&lt;Cite AuthorYear="1"&gt;&lt;Author&gt;Aggarwal&lt;/Author&gt;&lt;Year&gt;2007&lt;/Year&gt;&lt;RecNum&gt;271&lt;/RecNum&gt;&lt;DisplayText&gt;Aggarwal and McGill (2007)&lt;/DisplayText&gt;&lt;record&gt;&lt;rec-number&gt;271&lt;/rec-number&gt;&lt;foreign-keys&gt;&lt;key app="EN" db-id="559fzaf0osetwre0zdnp9ppmtsvxsrapvw9f" timestamp="1687016697"&gt;271&lt;/key&gt;&lt;/foreign-keys&gt;&lt;ref-type name="Journal Article"&gt;17&lt;/ref-type&gt;&lt;contributors&gt;&lt;authors&gt;&lt;author&gt;Aggarwal, P.&lt;/author&gt;&lt;author&gt;McGill, A. L.&lt;/author&gt;&lt;/authors&gt;&lt;/contributors&gt;&lt;auth-address&gt;Univ Toronto, Div Management, Scarborough, ON M1C 1A4, Canada&amp;#xD;Univ Chicago, Grad Sch Business, Chicago, IL 60637 USA&lt;/auth-address&gt;&lt;titles&gt;&lt;title&gt;Is that car smiling at me? Schema congruity as a basis for evaluating anthropomorphized products&lt;/title&gt;&lt;secondary-title&gt;JOURNAL OF CONSUMER RESEARCH&lt;/secondary-title&gt;&lt;/titles&gt;&lt;periodical&gt;&lt;full-title&gt;Journal of Consumer Research&lt;/full-title&gt;&lt;/periodical&gt;&lt;pages&gt;468-479&lt;/pages&gt;&lt;volume&gt;34&lt;/volume&gt;&lt;number&gt;4&lt;/number&gt;&lt;keywords&gt;&lt;keyword&gt;NATURAL CATEGORIES&lt;/keyword&gt;&lt;keyword&gt;PERCEPTION&lt;/keyword&gt;&lt;keyword&gt;BEHAVIOR&lt;/keyword&gt;&lt;keyword&gt;JUDGMENTS&lt;/keyword&gt;&lt;keyword&gt;COMPUTERS&lt;/keyword&gt;&lt;keyword&gt;CONSUMERS&lt;/keyword&gt;&lt;keyword&gt;OBJECTS&lt;/keyword&gt;&lt;keyword&gt;BRANDS&lt;/keyword&gt;&lt;/keywords&gt;&lt;dates&gt;&lt;year&gt;2007&lt;/year&gt;&lt;pub-dates&gt;&lt;date&gt;DEC&lt;/date&gt;&lt;/pub-dates&gt;&lt;/dates&gt;&lt;isbn&gt;0093-5301 J9 - J CONSUM RES&lt;/isbn&gt;&lt;accession-num&gt;WOS:000252244200004&lt;/accession-num&gt;&lt;urls&gt;&lt;/urls&gt;&lt;custom3&gt;University of Toronto&amp;#xD;University Toronto Scarborough&amp;#xD;University of Chicago&lt;/custom3&gt;&lt;electronic-resource-num&gt;10.1086/518544&lt;/electronic-resource-num&gt;&lt;language&gt;English&lt;/language&gt;&lt;/record&gt;&lt;/Cite&gt;&lt;/EndNote&gt;</w:instrText>
            </w:r>
            <w:r w:rsidRPr="00520ABA">
              <w:rPr>
                <w:sz w:val="22"/>
                <w:szCs w:val="22"/>
              </w:rPr>
              <w:fldChar w:fldCharType="separate"/>
            </w:r>
            <w:r w:rsidRPr="00520ABA">
              <w:rPr>
                <w:noProof/>
                <w:sz w:val="22"/>
                <w:szCs w:val="22"/>
              </w:rPr>
              <w:t>Aggarwal and McGill (2007)</w:t>
            </w:r>
            <w:r w:rsidRPr="00520ABA">
              <w:rPr>
                <w:sz w:val="22"/>
                <w:szCs w:val="22"/>
              </w:rPr>
              <w:fldChar w:fldCharType="end"/>
            </w:r>
          </w:p>
          <w:p w14:paraId="192C4194"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fldChar w:fldCharType="begin">
                <w:fldData xml:space="preserve">PEVuZE5vdGU+PENpdGUgQXV0aG9yWWVhcj0iMSI+PEF1dGhvcj5CYWdvenppPC9BdXRob3I+PFll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==
</w:fldData>
              </w:fldChar>
            </w:r>
            <w:r w:rsidRPr="00520ABA">
              <w:rPr>
                <w:sz w:val="22"/>
                <w:szCs w:val="22"/>
              </w:rPr>
              <w:instrText xml:space="preserve"> ADDIN EN.CITE </w:instrText>
            </w:r>
            <w:r w:rsidRPr="00520ABA">
              <w:rPr>
                <w:sz w:val="22"/>
                <w:szCs w:val="22"/>
              </w:rPr>
              <w:fldChar w:fldCharType="begin">
                <w:fldData xml:space="preserve">PEVuZE5vdGU+PENpdGUgQXV0aG9yWWVhcj0iMSI+PEF1dGhvcj5CYWdvenppPC9BdXRob3I+PFll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==
</w:fldData>
              </w:fldChar>
            </w:r>
            <w:r w:rsidRPr="00520ABA">
              <w:rPr>
                <w:sz w:val="22"/>
                <w:szCs w:val="22"/>
              </w:rPr>
              <w:instrText xml:space="preserve"> ADDIN EN.CITE.DATA </w:instrText>
            </w:r>
            <w:r w:rsidRPr="00520ABA">
              <w:rPr>
                <w:sz w:val="22"/>
                <w:szCs w:val="22"/>
              </w:rPr>
            </w:r>
            <w:r w:rsidRPr="00520ABA">
              <w:rPr>
                <w:sz w:val="22"/>
                <w:szCs w:val="22"/>
              </w:rPr>
              <w:fldChar w:fldCharType="end"/>
            </w:r>
            <w:r w:rsidRPr="00520ABA">
              <w:rPr>
                <w:sz w:val="22"/>
                <w:szCs w:val="22"/>
              </w:rPr>
            </w:r>
            <w:r w:rsidRPr="00520ABA">
              <w:rPr>
                <w:sz w:val="22"/>
                <w:szCs w:val="22"/>
              </w:rPr>
              <w:fldChar w:fldCharType="separate"/>
            </w:r>
            <w:r w:rsidRPr="00520ABA">
              <w:rPr>
                <w:noProof/>
                <w:sz w:val="22"/>
                <w:szCs w:val="22"/>
              </w:rPr>
              <w:t>Bagozzi et al. (2021)</w:t>
            </w:r>
            <w:r w:rsidRPr="00520ABA">
              <w:rPr>
                <w:sz w:val="22"/>
                <w:szCs w:val="22"/>
              </w:rPr>
              <w:fldChar w:fldCharType="end"/>
            </w:r>
          </w:p>
          <w:p w14:paraId="51DC8895"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fldChar w:fldCharType="begin"/>
            </w:r>
            <w:r w:rsidRPr="00520ABA">
              <w:rPr>
                <w:sz w:val="22"/>
                <w:szCs w:val="22"/>
              </w:rPr>
              <w:instrText xml:space="preserve"> ADDIN EN.CITE &lt;EndNote&gt;&lt;Cite AuthorYear="1"&gt;&lt;Author&gt;Blut&lt;/Author&gt;&lt;Year&gt;2021&lt;/Year&gt;&lt;RecNum&gt;395&lt;/RecNum&gt;&lt;DisplayText&gt;Blut et al. (2021)&lt;/DisplayText&gt;&lt;record&gt;&lt;rec-number&gt;395&lt;/rec-number&gt;&lt;foreign-keys&gt;&lt;key app="EN" db-id="559fzaf0osetwre0zdnp9ppmtsvxsrapvw9f" timestamp="1696324670"&gt;395&lt;/key&gt;&lt;/foreign-keys&gt;&lt;ref-type name="Journal Article"&gt;17&lt;/ref-type&gt;&lt;contributors&gt;&lt;authors&gt;&lt;author&gt;Blut, Markus&lt;/author&gt;&lt;author&gt;Wang, Cheng&lt;/author&gt;&lt;author&gt;Wünderlich, Nancy V.&lt;/author&gt;&lt;author&gt;Brock, Christian&lt;/author&gt;&lt;/authors&gt;&lt;/contributors&gt;&lt;titles&gt;&lt;title&gt;Understanding anthropomorphism in service provision: a meta-analysis of physical robots, chatbots, and other AI&lt;/title&gt;&lt;secondary-title&gt;Journal of the Academy of Marketing Science&lt;/secondary-title&gt;&lt;/titles&gt;&lt;periodical&gt;&lt;full-title&gt;Journal of the Academy of Marketing Science&lt;/full-title&gt;&lt;/periodical&gt;&lt;pages&gt;632-658&lt;/pages&gt;&lt;volume&gt;49&lt;/volume&gt;&lt;number&gt;4&lt;/number&gt;&lt;dates&gt;&lt;year&gt;2021&lt;/year&gt;&lt;pub-dates&gt;&lt;date&gt;2021/07/01&lt;/date&gt;&lt;/pub-dates&gt;&lt;/dates&gt;&lt;isbn&gt;1552-7824&lt;/isbn&gt;&lt;urls&gt;&lt;related-urls&gt;&lt;url&gt;https://doi.org/10.1007/s11747-020-00762-y&lt;/url&gt;&lt;/related-urls&gt;&lt;/urls&gt;&lt;electronic-resource-num&gt;10.1007/s11747-020-00762-y&lt;/electronic-resource-num&gt;&lt;/record&gt;&lt;/Cite&gt;&lt;/EndNote&gt;</w:instrText>
            </w:r>
            <w:r w:rsidRPr="00520ABA">
              <w:rPr>
                <w:sz w:val="22"/>
                <w:szCs w:val="22"/>
              </w:rPr>
              <w:fldChar w:fldCharType="separate"/>
            </w:r>
            <w:r w:rsidRPr="00520ABA">
              <w:rPr>
                <w:noProof/>
                <w:sz w:val="22"/>
                <w:szCs w:val="22"/>
              </w:rPr>
              <w:t>Blut et al. (2021)</w:t>
            </w:r>
            <w:r w:rsidRPr="00520ABA">
              <w:rPr>
                <w:sz w:val="22"/>
                <w:szCs w:val="22"/>
              </w:rPr>
              <w:fldChar w:fldCharType="end"/>
            </w:r>
          </w:p>
          <w:p w14:paraId="1470905A"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fldChar w:fldCharType="begin"/>
            </w:r>
            <w:r w:rsidRPr="00520ABA">
              <w:rPr>
                <w:sz w:val="22"/>
                <w:szCs w:val="22"/>
              </w:rPr>
              <w:instrText xml:space="preserve"> ADDIN EN.CITE &lt;EndNote&gt;&lt;Cite AuthorYear="1"&gt;&lt;Author&gt;MacInnis&lt;/Author&gt;&lt;Year&gt;2017&lt;/Year&gt;&lt;RecNum&gt;15&lt;/RecNum&gt;&lt;DisplayText&gt;MacInnis and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520ABA">
              <w:rPr>
                <w:sz w:val="22"/>
                <w:szCs w:val="22"/>
              </w:rPr>
              <w:fldChar w:fldCharType="separate"/>
            </w:r>
            <w:r w:rsidRPr="00520ABA">
              <w:rPr>
                <w:noProof/>
                <w:sz w:val="22"/>
                <w:szCs w:val="22"/>
              </w:rPr>
              <w:t>MacInnis and Folkes (2017)</w:t>
            </w:r>
            <w:r w:rsidRPr="00520ABA">
              <w:rPr>
                <w:sz w:val="22"/>
                <w:szCs w:val="22"/>
              </w:rPr>
              <w:fldChar w:fldCharType="end"/>
            </w:r>
          </w:p>
          <w:p w14:paraId="3D5E8677"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fldChar w:fldCharType="begin"/>
            </w:r>
            <w:r w:rsidRPr="00520ABA">
              <w:rPr>
                <w:sz w:val="22"/>
                <w:szCs w:val="22"/>
              </w:rPr>
              <w:instrText xml:space="preserve"> ADDIN EN.CITE &lt;EndNote&gt;&lt;Cite AuthorYear="1"&gt;&lt;Author&gt;Sharma&lt;/Author&gt;&lt;Year&gt;2022&lt;/Year&gt;&lt;RecNum&gt;26&lt;/RecNum&gt;&lt;DisplayText&gt;Sharma and Rahman (2022)&lt;/DisplayText&gt;&lt;record&gt;&lt;rec-number&gt;26&lt;/rec-number&gt;&lt;foreign-keys&gt;&lt;key app="EN" db-id="559fzaf0osetwre0zdnp9ppmtsvxsrapvw9f" timestamp="1687016697"&gt;26&lt;/key&gt;&lt;/foreign-keys&gt;&lt;ref-type name="Journal Article"&gt;17&lt;/ref-type&gt;&lt;contributors&gt;&lt;authors&gt;&lt;author&gt;Sharma, M.&lt;/author&gt;&lt;author&gt;Rahman, Z.&lt;/author&gt;&lt;/authors&gt;&lt;/contributors&gt;&lt;auth-address&gt;Indian Inst Technol Roorkee, Dept Management Studies, Roorkee, Uttarakhand, India&lt;/auth-address&gt;&lt;titles&gt;&lt;title&gt;Anthropomorphic brand management: An integrated review and research agenda&lt;/title&gt;&lt;secondary-title&gt;JOURNAL OF BUSINESS RESEARCH&lt;/secondary-title&gt;&lt;/titles&gt;&lt;periodical&gt;&lt;full-title&gt;Journal of Business Research&lt;/full-title&gt;&lt;/periodical&gt;&lt;pages&gt;463-475&lt;/pages&gt;&lt;volume&gt;149&lt;/volume&gt;&lt;keywords&gt;&lt;keyword&gt;Designed brand anthropomorphism&lt;/keyword&gt;&lt;keyword&gt;Perceived brand anthropomorphism&lt;/keyword&gt;&lt;keyword&gt;Brand humanization&lt;/keyword&gt;&lt;keyword&gt;Anthropomorphic marketing&lt;/keyword&gt;&lt;keyword&gt;Anthropomorphic brand strategy&lt;/keyword&gt;&lt;keyword&gt;SOCIAL MEDIA&lt;/keyword&gt;&lt;keyword&gt;PERSONALITY-TRAITS&lt;/keyword&gt;&lt;keyword&gt;CONSUMER&lt;/keyword&gt;&lt;keyword&gt;PERSONIFICATION&lt;/keyword&gt;&lt;keyword&gt;PERCEPTIONS&lt;/keyword&gt;&lt;keyword&gt;WARMTH&lt;/keyword&gt;&lt;keyword&gt;SELF&lt;/keyword&gt;&lt;keyword&gt;CUSTOMERS&lt;/keyword&gt;&lt;keyword&gt;FRAMEWORK&lt;/keyword&gt;&lt;keyword&gt;PRODUCTS&lt;/keyword&gt;&lt;/keywords&gt;&lt;dates&gt;&lt;year&gt;2022&lt;/year&gt;&lt;pub-dates&gt;&lt;date&gt;OCT&lt;/date&gt;&lt;/pub-dates&gt;&lt;/dates&gt;&lt;isbn&gt;0148-2963&amp;#xD;1873-7978 J9 - J BUS RES&lt;/isbn&gt;&lt;accession-num&gt;WOS:000807389800007&lt;/accession-num&gt;&lt;urls&gt;&lt;/urls&gt;&lt;custom3&gt;Indian Institute of Technology System (IIT System)&amp;#xD;Indian Institute of Technology (IIT) - Roorkee&lt;/custom3&gt;&lt;custom6&gt;MAY 2022&lt;/custom6&gt;&lt;electronic-resource-num&gt;10.1016/j.jbusres.2022.05.039&lt;/electronic-resource-num&gt;&lt;language&gt;English&lt;/language&gt;&lt;/record&gt;&lt;/Cite&gt;&lt;/EndNote&gt;</w:instrText>
            </w:r>
            <w:r w:rsidRPr="00520ABA">
              <w:rPr>
                <w:sz w:val="22"/>
                <w:szCs w:val="22"/>
              </w:rPr>
              <w:fldChar w:fldCharType="separate"/>
            </w:r>
            <w:r w:rsidRPr="00520ABA">
              <w:rPr>
                <w:noProof/>
                <w:sz w:val="22"/>
                <w:szCs w:val="22"/>
              </w:rPr>
              <w:t>Sharma and Rahman (2022)</w:t>
            </w:r>
            <w:r w:rsidRPr="00520ABA">
              <w:rPr>
                <w:sz w:val="22"/>
                <w:szCs w:val="22"/>
              </w:rPr>
              <w:fldChar w:fldCharType="end"/>
            </w:r>
          </w:p>
          <w:p w14:paraId="6E595ECA"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p>
        </w:tc>
      </w:tr>
    </w:tbl>
    <w:p w14:paraId="3FB38E29" w14:textId="44C32419" w:rsidR="005F055D" w:rsidRDefault="005F055D"/>
    <w:p w14:paraId="6919FA34" w14:textId="77777777" w:rsidR="005F055D" w:rsidRDefault="005F055D">
      <w:pPr>
        <w:rPr>
          <w:b/>
          <w:iCs/>
          <w:sz w:val="26"/>
          <w:szCs w:val="26"/>
        </w:rPr>
      </w:pPr>
      <w:r>
        <w:rPr>
          <w:b/>
          <w:iCs/>
          <w:sz w:val="26"/>
          <w:szCs w:val="26"/>
        </w:rPr>
        <w:br w:type="page"/>
      </w:r>
    </w:p>
    <w:p w14:paraId="0D4CA1D6" w14:textId="514E3666" w:rsidR="005F055D" w:rsidRDefault="005F055D" w:rsidP="005F055D">
      <w:pPr>
        <w:spacing w:line="360" w:lineRule="exact"/>
      </w:pPr>
      <w:r w:rsidRPr="00A50C2F">
        <w:rPr>
          <w:b/>
          <w:iCs/>
          <w:sz w:val="26"/>
          <w:szCs w:val="26"/>
        </w:rPr>
        <w:t xml:space="preserve">Table </w:t>
      </w:r>
      <w:proofErr w:type="gramStart"/>
      <w:r w:rsidRPr="00A50C2F">
        <w:rPr>
          <w:b/>
          <w:iCs/>
          <w:sz w:val="26"/>
          <w:szCs w:val="26"/>
        </w:rPr>
        <w:t>7</w:t>
      </w:r>
      <w:r>
        <w:rPr>
          <w:b/>
          <w:iCs/>
          <w:sz w:val="26"/>
          <w:szCs w:val="26"/>
        </w:rPr>
        <w:t xml:space="preserve"> </w:t>
      </w:r>
      <w:r w:rsidRPr="00A50C2F">
        <w:rPr>
          <w:b/>
          <w:iCs/>
          <w:sz w:val="26"/>
          <w:szCs w:val="26"/>
        </w:rPr>
        <w:t xml:space="preserve"> </w:t>
      </w:r>
      <w:r w:rsidRPr="00520ABA">
        <w:rPr>
          <w:bCs/>
          <w:i/>
          <w:sz w:val="26"/>
          <w:szCs w:val="26"/>
        </w:rPr>
        <w:t>Suggested</w:t>
      </w:r>
      <w:proofErr w:type="gramEnd"/>
      <w:r w:rsidRPr="00520ABA">
        <w:rPr>
          <w:bCs/>
          <w:i/>
          <w:sz w:val="26"/>
          <w:szCs w:val="26"/>
        </w:rPr>
        <w:t xml:space="preserve"> Future Research Agendas</w:t>
      </w:r>
      <w:r>
        <w:rPr>
          <w:bCs/>
          <w:i/>
          <w:sz w:val="26"/>
          <w:szCs w:val="26"/>
        </w:rPr>
        <w:t xml:space="preserve"> (cont.)</w:t>
      </w:r>
    </w:p>
    <w:tbl>
      <w:tblPr>
        <w:tblStyle w:val="21"/>
        <w:tblW w:w="0" w:type="auto"/>
        <w:tblLook w:val="04A0" w:firstRow="1" w:lastRow="0" w:firstColumn="1" w:lastColumn="0" w:noHBand="0" w:noVBand="1"/>
      </w:tblPr>
      <w:tblGrid>
        <w:gridCol w:w="2319"/>
        <w:gridCol w:w="4208"/>
        <w:gridCol w:w="2499"/>
      </w:tblGrid>
      <w:tr w:rsidR="005F055D" w:rsidRPr="00A50C2F" w14:paraId="5DA1AE08" w14:textId="77777777" w:rsidTr="005F05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dxa"/>
          </w:tcPr>
          <w:p w14:paraId="047454EF" w14:textId="6B27536A" w:rsidR="005F055D" w:rsidRPr="00520ABA" w:rsidRDefault="005F055D" w:rsidP="005F055D">
            <w:pPr>
              <w:snapToGrid w:val="0"/>
              <w:spacing w:line="320" w:lineRule="exact"/>
              <w:jc w:val="center"/>
              <w:rPr>
                <w:sz w:val="22"/>
                <w:szCs w:val="22"/>
              </w:rPr>
            </w:pPr>
            <w:r w:rsidRPr="00520ABA">
              <w:rPr>
                <w:sz w:val="22"/>
                <w:szCs w:val="22"/>
              </w:rPr>
              <w:t>Research topics</w:t>
            </w:r>
          </w:p>
        </w:tc>
        <w:tc>
          <w:tcPr>
            <w:tcW w:w="4208" w:type="dxa"/>
          </w:tcPr>
          <w:p w14:paraId="7DEAF56A" w14:textId="5EB80151" w:rsidR="005F055D" w:rsidRPr="00520ABA" w:rsidRDefault="005F055D" w:rsidP="005F055D">
            <w:pPr>
              <w:snapToGrid w:val="0"/>
              <w:spacing w:line="320" w:lineRule="exact"/>
              <w:jc w:val="center"/>
              <w:cnfStyle w:val="100000000000" w:firstRow="1" w:lastRow="0" w:firstColumn="0" w:lastColumn="0" w:oddVBand="0" w:evenVBand="0" w:oddHBand="0" w:evenHBand="0" w:firstRowFirstColumn="0" w:firstRowLastColumn="0" w:lastRowFirstColumn="0" w:lastRowLastColumn="0"/>
              <w:rPr>
                <w:sz w:val="22"/>
                <w:szCs w:val="22"/>
              </w:rPr>
            </w:pPr>
            <w:r w:rsidRPr="00520ABA">
              <w:rPr>
                <w:sz w:val="22"/>
                <w:szCs w:val="22"/>
              </w:rPr>
              <w:t>Future research avenues</w:t>
            </w:r>
          </w:p>
        </w:tc>
        <w:tc>
          <w:tcPr>
            <w:tcW w:w="2499" w:type="dxa"/>
          </w:tcPr>
          <w:p w14:paraId="39D5E43C" w14:textId="54176B59" w:rsidR="005F055D" w:rsidRPr="00520ABA" w:rsidRDefault="005F055D" w:rsidP="005F055D">
            <w:pPr>
              <w:snapToGrid w:val="0"/>
              <w:spacing w:line="320" w:lineRule="exact"/>
              <w:jc w:val="center"/>
              <w:cnfStyle w:val="100000000000" w:firstRow="1" w:lastRow="0" w:firstColumn="0" w:lastColumn="0" w:oddVBand="0" w:evenVBand="0" w:oddHBand="0" w:evenHBand="0" w:firstRowFirstColumn="0" w:firstRowLastColumn="0" w:lastRowFirstColumn="0" w:lastRowLastColumn="0"/>
              <w:rPr>
                <w:sz w:val="22"/>
                <w:szCs w:val="22"/>
              </w:rPr>
            </w:pPr>
            <w:r w:rsidRPr="00520ABA">
              <w:rPr>
                <w:sz w:val="22"/>
                <w:szCs w:val="22"/>
              </w:rPr>
              <w:t>Supporting references</w:t>
            </w:r>
          </w:p>
        </w:tc>
      </w:tr>
      <w:tr w:rsidR="00520ABA" w:rsidRPr="00A50C2F" w14:paraId="1D169CA7" w14:textId="77777777" w:rsidTr="00B648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dxa"/>
            <w:vAlign w:val="center"/>
          </w:tcPr>
          <w:p w14:paraId="26766D92" w14:textId="77777777" w:rsidR="00520ABA" w:rsidRPr="00520ABA" w:rsidRDefault="00520ABA" w:rsidP="00B6484A">
            <w:pPr>
              <w:snapToGrid w:val="0"/>
              <w:spacing w:line="320" w:lineRule="exact"/>
              <w:jc w:val="both"/>
              <w:rPr>
                <w:sz w:val="22"/>
                <w:szCs w:val="22"/>
              </w:rPr>
            </w:pPr>
            <w:r w:rsidRPr="00520ABA">
              <w:rPr>
                <w:sz w:val="22"/>
                <w:szCs w:val="22"/>
              </w:rPr>
              <w:t>Brand anthropomorphism adopted in the digital context</w:t>
            </w:r>
          </w:p>
        </w:tc>
        <w:tc>
          <w:tcPr>
            <w:tcW w:w="4208" w:type="dxa"/>
          </w:tcPr>
          <w:p w14:paraId="28563190"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t>- Measuring the effects of BA promoted via social media platforms on brand image and brand experience.</w:t>
            </w:r>
          </w:p>
          <w:p w14:paraId="0DB82BA5"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t>- Investigating novel and untested outcomes of BA-technologies intersection, such as firm performance or stakeholders' perceptions.</w:t>
            </w:r>
          </w:p>
          <w:p w14:paraId="6D6F139C"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t>- Examining the impact of BA integrated in intelligent objects (e.g., robots, AI devices)</w:t>
            </w:r>
          </w:p>
          <w:p w14:paraId="59502A20"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t>- Testing whether innovative technologies combined with societal changes might allow people to see brands as humanlike.</w:t>
            </w:r>
          </w:p>
          <w:p w14:paraId="736D0189"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t>- Testing influential moderators related to individual-level (e.g., male person's interaction with female robots and vice versa).</w:t>
            </w:r>
          </w:p>
          <w:p w14:paraId="37E0E4E6"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t>- Defining potential drawbacks of BA-technologies intersection (e.g., uncertainty, tricked feeling, unwanted stereotypic biases).</w:t>
            </w:r>
          </w:p>
        </w:tc>
        <w:tc>
          <w:tcPr>
            <w:tcW w:w="2499" w:type="dxa"/>
          </w:tcPr>
          <w:p w14:paraId="49BA1668"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fldChar w:fldCharType="begin">
                <w:fldData xml:space="preserve">PEVuZE5vdGU+PENpdGUgQXV0aG9yWWVhcj0iMSI+PEF1dGhvcj5CYWdvenppPC9BdXRob3I+PFll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==
</w:fldData>
              </w:fldChar>
            </w:r>
            <w:r w:rsidRPr="00520ABA">
              <w:rPr>
                <w:sz w:val="22"/>
                <w:szCs w:val="22"/>
              </w:rPr>
              <w:instrText xml:space="preserve"> ADDIN EN.CITE </w:instrText>
            </w:r>
            <w:r w:rsidRPr="00520ABA">
              <w:rPr>
                <w:sz w:val="22"/>
                <w:szCs w:val="22"/>
              </w:rPr>
              <w:fldChar w:fldCharType="begin">
                <w:fldData xml:space="preserve">PEVuZE5vdGU+PENpdGUgQXV0aG9yWWVhcj0iMSI+PEF1dGhvcj5CYWdvenppPC9BdXRob3I+PFll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==
</w:fldData>
              </w:fldChar>
            </w:r>
            <w:r w:rsidRPr="00520ABA">
              <w:rPr>
                <w:sz w:val="22"/>
                <w:szCs w:val="22"/>
              </w:rPr>
              <w:instrText xml:space="preserve"> ADDIN EN.CITE.DATA </w:instrText>
            </w:r>
            <w:r w:rsidRPr="00520ABA">
              <w:rPr>
                <w:sz w:val="22"/>
                <w:szCs w:val="22"/>
              </w:rPr>
            </w:r>
            <w:r w:rsidRPr="00520ABA">
              <w:rPr>
                <w:sz w:val="22"/>
                <w:szCs w:val="22"/>
              </w:rPr>
              <w:fldChar w:fldCharType="end"/>
            </w:r>
            <w:r w:rsidRPr="00520ABA">
              <w:rPr>
                <w:sz w:val="22"/>
                <w:szCs w:val="22"/>
              </w:rPr>
            </w:r>
            <w:r w:rsidRPr="00520ABA">
              <w:rPr>
                <w:sz w:val="22"/>
                <w:szCs w:val="22"/>
              </w:rPr>
              <w:fldChar w:fldCharType="separate"/>
            </w:r>
            <w:r w:rsidRPr="00520ABA">
              <w:rPr>
                <w:noProof/>
                <w:sz w:val="22"/>
                <w:szCs w:val="22"/>
              </w:rPr>
              <w:t>Bagozzi et al. (2021)</w:t>
            </w:r>
            <w:r w:rsidRPr="00520ABA">
              <w:rPr>
                <w:sz w:val="22"/>
                <w:szCs w:val="22"/>
              </w:rPr>
              <w:fldChar w:fldCharType="end"/>
            </w:r>
          </w:p>
          <w:p w14:paraId="02FA7F3C"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fldChar w:fldCharType="begin"/>
            </w:r>
            <w:r w:rsidRPr="00520ABA">
              <w:rPr>
                <w:sz w:val="22"/>
                <w:szCs w:val="22"/>
              </w:rPr>
              <w:instrText xml:space="preserve"> ADDIN EN.CITE &lt;EndNote&gt;&lt;Cite AuthorYear="1"&gt;&lt;Author&gt;Blut&lt;/Author&gt;&lt;Year&gt;2021&lt;/Year&gt;&lt;RecNum&gt;395&lt;/RecNum&gt;&lt;DisplayText&gt;Blut et al. (2021)&lt;/DisplayText&gt;&lt;record&gt;&lt;rec-number&gt;395&lt;/rec-number&gt;&lt;foreign-keys&gt;&lt;key app="EN" db-id="559fzaf0osetwre0zdnp9ppmtsvxsrapvw9f" timestamp="1696324670"&gt;395&lt;/key&gt;&lt;/foreign-keys&gt;&lt;ref-type name="Journal Article"&gt;17&lt;/ref-type&gt;&lt;contributors&gt;&lt;authors&gt;&lt;author&gt;Blut, Markus&lt;/author&gt;&lt;author&gt;Wang, Cheng&lt;/author&gt;&lt;author&gt;Wünderlich, Nancy V.&lt;/author&gt;&lt;author&gt;Brock, Christian&lt;/author&gt;&lt;/authors&gt;&lt;/contributors&gt;&lt;titles&gt;&lt;title&gt;Understanding anthropomorphism in service provision: a meta-analysis of physical robots, chatbots, and other AI&lt;/title&gt;&lt;secondary-title&gt;Journal of the Academy of Marketing Science&lt;/secondary-title&gt;&lt;/titles&gt;&lt;periodical&gt;&lt;full-title&gt;Journal of the Academy of Marketing Science&lt;/full-title&gt;&lt;/periodical&gt;&lt;pages&gt;632-658&lt;/pages&gt;&lt;volume&gt;49&lt;/volume&gt;&lt;number&gt;4&lt;/number&gt;&lt;dates&gt;&lt;year&gt;2021&lt;/year&gt;&lt;pub-dates&gt;&lt;date&gt;2021/07/01&lt;/date&gt;&lt;/pub-dates&gt;&lt;/dates&gt;&lt;isbn&gt;1552-7824&lt;/isbn&gt;&lt;urls&gt;&lt;related-urls&gt;&lt;url&gt;https://doi.org/10.1007/s11747-020-00762-y&lt;/url&gt;&lt;/related-urls&gt;&lt;/urls&gt;&lt;electronic-resource-num&gt;10.1007/s11747-020-00762-y&lt;/electronic-resource-num&gt;&lt;/record&gt;&lt;/Cite&gt;&lt;/EndNote&gt;</w:instrText>
            </w:r>
            <w:r w:rsidRPr="00520ABA">
              <w:rPr>
                <w:sz w:val="22"/>
                <w:szCs w:val="22"/>
              </w:rPr>
              <w:fldChar w:fldCharType="separate"/>
            </w:r>
            <w:r w:rsidRPr="00520ABA">
              <w:rPr>
                <w:noProof/>
                <w:sz w:val="22"/>
                <w:szCs w:val="22"/>
              </w:rPr>
              <w:t>Blut et al. (2021)</w:t>
            </w:r>
            <w:r w:rsidRPr="00520ABA">
              <w:rPr>
                <w:sz w:val="22"/>
                <w:szCs w:val="22"/>
              </w:rPr>
              <w:fldChar w:fldCharType="end"/>
            </w:r>
          </w:p>
          <w:p w14:paraId="5EEFC00A"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fldChar w:fldCharType="begin"/>
            </w:r>
            <w:r w:rsidRPr="00520ABA">
              <w:rPr>
                <w:sz w:val="22"/>
                <w:szCs w:val="22"/>
              </w:rPr>
              <w:instrText xml:space="preserve"> ADDIN EN.CITE &lt;EndNote&gt;&lt;Cite AuthorYear="1"&gt;&lt;Author&gt;De Keyser&lt;/Author&gt;&lt;Year&gt;2022&lt;/Year&gt;&lt;RecNum&gt;324&lt;/RecNum&gt;&lt;DisplayText&gt;De Keyser and Kunz (2022)&lt;/DisplayText&gt;&lt;record&gt;&lt;rec-number&gt;324&lt;/rec-number&gt;&lt;foreign-keys&gt;&lt;key app="EN" db-id="559fzaf0osetwre0zdnp9ppmtsvxsrapvw9f" timestamp="1687016697"&gt;324&lt;/key&gt;&lt;/foreign-keys&gt;&lt;ref-type name="Journal Article"&gt;17&lt;/ref-type&gt;&lt;contributors&gt;&lt;authors&gt;&lt;author&gt;De Keyser, A.&lt;/author&gt;&lt;author&gt;Kunz, W. H.&lt;/author&gt;&lt;/authors&gt;&lt;/contributors&gt;&lt;auth-address&gt;EDHEC Business Sch, Dept Mkt, Roubaix, France&amp;#xD;Univ Massachusetts, Dept Mkt, Boston, MA 02125 USA&lt;/auth-address&gt;&lt;titles&gt;&lt;title&gt;Living and working with service robots: a TCCM analysis and considerations for future research&lt;/title&gt;&lt;secondary-title&gt;JOURNAL OF SERVICE MANAGEMENT&lt;/secondary-title&gt;&lt;/titles&gt;&lt;pages&gt;165-196&lt;/pages&gt;&lt;volume&gt;33&lt;/volume&gt;&lt;number&gt;2&lt;/number&gt;&lt;keywords&gt;&lt;keyword&gt;Service robots&lt;/keyword&gt;&lt;keyword&gt;Robotics&lt;/keyword&gt;&lt;keyword&gt;AI&lt;/keyword&gt;&lt;keyword&gt;Artificial intelligence&lt;/keyword&gt;&lt;keyword&gt;Service encounter&lt;/keyword&gt;&lt;keyword&gt;Chatbot&lt;/keyword&gt;&lt;keyword&gt;Conversational agent&lt;/keyword&gt;&lt;keyword&gt;AUTOMATED SOCIAL PRESENCE&lt;/keyword&gt;&lt;keyword&gt;ARTIFICIAL-INTELLIGENCE&lt;/keyword&gt;&lt;keyword&gt;INFORMATION-TECHNOLOGY&lt;/keyword&gt;&lt;keyword&gt;BRAND ENGAGEMENT&lt;/keyword&gt;&lt;keyword&gt;VOICE ASSISTANTS&lt;/keyword&gt;&lt;keyword&gt;USER ACCEPTANCE&lt;/keyword&gt;&lt;keyword&gt;COGNITION&lt;/keyword&gt;&lt;keyword&gt;WARMTH&lt;/keyword&gt;&lt;keyword&gt;ANTHROPOMORPHISM&lt;/keyword&gt;&lt;keyword&gt;ENCOUNTER&lt;/keyword&gt;&lt;/keywords&gt;&lt;dates&gt;&lt;year&gt;2022&lt;/year&gt;&lt;pub-dates&gt;&lt;date&gt;FEB 28&lt;/date&gt;&lt;/pub-dates&gt;&lt;/dates&gt;&lt;isbn&gt;1757-5818&amp;#xD;1757-5826 J9 - J SERV MANAGE&lt;/isbn&gt;&lt;accession-num&gt;WOS:000760130100001&lt;/accession-num&gt;&lt;urls&gt;&lt;/urls&gt;&lt;custom3&gt;Universite Catholique de Lille&amp;#xD;EDHEC Business School&amp;#xD;University of Massachusetts System&amp;#xD;University of Massachusetts Boston&lt;/custom3&gt;&lt;custom6&gt;FEB 2022&lt;/custom6&gt;&lt;electronic-resource-num&gt;10.1108/JOSM-12-2021-0488&lt;/electronic-resource-num&gt;&lt;language&gt;English&lt;/language&gt;&lt;/record&gt;&lt;/Cite&gt;&lt;/EndNote&gt;</w:instrText>
            </w:r>
            <w:r w:rsidRPr="00520ABA">
              <w:rPr>
                <w:sz w:val="22"/>
                <w:szCs w:val="22"/>
              </w:rPr>
              <w:fldChar w:fldCharType="separate"/>
            </w:r>
            <w:r w:rsidRPr="00520ABA">
              <w:rPr>
                <w:noProof/>
                <w:sz w:val="22"/>
                <w:szCs w:val="22"/>
              </w:rPr>
              <w:t>De Keyser and Kunz (2022)</w:t>
            </w:r>
            <w:r w:rsidRPr="00520ABA">
              <w:rPr>
                <w:sz w:val="22"/>
                <w:szCs w:val="22"/>
              </w:rPr>
              <w:fldChar w:fldCharType="end"/>
            </w:r>
          </w:p>
          <w:p w14:paraId="2EA73606"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fldChar w:fldCharType="begin"/>
            </w:r>
            <w:r w:rsidRPr="00520ABA">
              <w:rPr>
                <w:sz w:val="22"/>
                <w:szCs w:val="22"/>
              </w:rPr>
              <w:instrText xml:space="preserve"> ADDIN EN.CITE &lt;EndNote&gt;&lt;Cite AuthorYear="1"&gt;&lt;Author&gt;Ding&lt;/Author&gt;&lt;Year&gt;2022&lt;/Year&gt;&lt;RecNum&gt;139&lt;/RecNum&gt;&lt;DisplayText&gt;Ding et al. (2022)&lt;/DisplayText&gt;&lt;record&gt;&lt;rec-number&gt;139&lt;/rec-number&gt;&lt;foreign-keys&gt;&lt;key app="EN" db-id="559fzaf0osetwre0zdnp9ppmtsvxsrapvw9f" timestamp="1687016697"&gt;139&lt;/key&gt;&lt;/foreign-keys&gt;&lt;ref-type name="Journal Article"&gt;17&lt;/ref-type&gt;&lt;contributors&gt;&lt;authors&gt;&lt;author&gt;Ding, A. N.&lt;/author&gt;&lt;author&gt;Lee, R. H.&lt;/author&gt;&lt;author&gt;Legendre, T. S.&lt;/author&gt;&lt;author&gt;Madera, J.&lt;/author&gt;&lt;/authors&gt;&lt;/contributors&gt;&lt;auth-address&gt;Univ Houston, Conrad N Hilton Coll Global Hospitality Leadership, 4450 Univ Dr 227, Houston, TX 77204 USA&lt;/auth-address&gt;&lt;titles&gt;&lt;title&gt;Anthropomorphism in hospitality and tourism: A systematic review and agenda for future research&lt;/title&gt;&lt;secondary-title&gt;JOURNAL OF HOSPITALITY AND TOURISM MANAGEMENT&lt;/secondary-title&gt;&lt;/titles&gt;&lt;periodical&gt;&lt;full-title&gt;Journal of Hospitality and Tourism Management&lt;/full-title&gt;&lt;/periodical&gt;&lt;pages&gt;404-415&lt;/pages&gt;&lt;volume&gt;52&lt;/volume&gt;&lt;keywords&gt;&lt;keyword&gt;Anthropomorphism&lt;/keyword&gt;&lt;keyword&gt;Technology&lt;/keyword&gt;&lt;keyword&gt;Brand&lt;/keyword&gt;&lt;keyword&gt;Product&lt;/keyword&gt;&lt;keyword&gt;Systematic literature review&lt;/keyword&gt;&lt;keyword&gt;Leximancer&lt;/keyword&gt;&lt;keyword&gt;SOCIAL MEDIA&lt;/keyword&gt;&lt;keyword&gt;ROBOT&lt;/keyword&gt;&lt;keyword&gt;BRANDS&lt;/keyword&gt;&lt;keyword&gt;ATTITUDES&lt;/keyword&gt;&lt;keyword&gt;LANGUAGE&lt;/keyword&gt;&lt;keyword&gt;IMPACTS&lt;/keyword&gt;&lt;keyword&gt;APPEALS&lt;/keyword&gt;&lt;keyword&gt;HUMANS&lt;/keyword&gt;&lt;keyword&gt;GENDER&lt;/keyword&gt;&lt;keyword&gt;POWER&lt;/keyword&gt;&lt;/keywords&gt;&lt;dates&gt;&lt;year&gt;2022&lt;/year&gt;&lt;pub-dates&gt;&lt;date&gt;SEP&lt;/date&gt;&lt;/pub-dates&gt;&lt;/dates&gt;&lt;isbn&gt;1447-6770&amp;#xD;1839-5260 J9 - J HOSP TOUR MANAG&lt;/isbn&gt;&lt;accession-num&gt;WOS:000860772500005&lt;/accession-num&gt;&lt;urls&gt;&lt;/urls&gt;&lt;custom3&gt;University of Houston System&amp;#xD;University of Houston&lt;/custom3&gt;&lt;custom6&gt;AUG 2022&lt;/custom6&gt;&lt;electronic-resource-num&gt;10.1016/j.jhtm.2022.07.018&lt;/electronic-resource-num&gt;&lt;language&gt;English&lt;/language&gt;&lt;/record&gt;&lt;/Cite&gt;&lt;/EndNote&gt;</w:instrText>
            </w:r>
            <w:r w:rsidRPr="00520ABA">
              <w:rPr>
                <w:sz w:val="22"/>
                <w:szCs w:val="22"/>
              </w:rPr>
              <w:fldChar w:fldCharType="separate"/>
            </w:r>
            <w:r w:rsidRPr="00520ABA">
              <w:rPr>
                <w:noProof/>
                <w:sz w:val="22"/>
                <w:szCs w:val="22"/>
              </w:rPr>
              <w:t>Ding et al. (2022)</w:t>
            </w:r>
            <w:r w:rsidRPr="00520ABA">
              <w:rPr>
                <w:sz w:val="22"/>
                <w:szCs w:val="22"/>
              </w:rPr>
              <w:fldChar w:fldCharType="end"/>
            </w:r>
          </w:p>
          <w:p w14:paraId="5FD04E5B"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fldChar w:fldCharType="begin"/>
            </w:r>
            <w:r w:rsidRPr="00520ABA">
              <w:rPr>
                <w:sz w:val="22"/>
                <w:szCs w:val="22"/>
              </w:rPr>
              <w:instrText xml:space="preserve"> ADDIN EN.CITE &lt;EndNote&gt;&lt;Cite AuthorYear="1"&gt;&lt;Author&gt;MacInnis&lt;/Author&gt;&lt;Year&gt;2017&lt;/Year&gt;&lt;RecNum&gt;15&lt;/RecNum&gt;&lt;DisplayText&gt;MacInnis and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520ABA">
              <w:rPr>
                <w:sz w:val="22"/>
                <w:szCs w:val="22"/>
              </w:rPr>
              <w:fldChar w:fldCharType="separate"/>
            </w:r>
            <w:r w:rsidRPr="00520ABA">
              <w:rPr>
                <w:noProof/>
                <w:sz w:val="22"/>
                <w:szCs w:val="22"/>
              </w:rPr>
              <w:t>MacInnis and Folkes (2017)</w:t>
            </w:r>
            <w:r w:rsidRPr="00520ABA">
              <w:rPr>
                <w:sz w:val="22"/>
                <w:szCs w:val="22"/>
              </w:rPr>
              <w:fldChar w:fldCharType="end"/>
            </w:r>
          </w:p>
          <w:p w14:paraId="555AF284"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p>
        </w:tc>
      </w:tr>
      <w:tr w:rsidR="00520ABA" w:rsidRPr="00A50C2F" w14:paraId="63B1DF90" w14:textId="77777777" w:rsidTr="00B6484A">
        <w:tc>
          <w:tcPr>
            <w:cnfStyle w:val="001000000000" w:firstRow="0" w:lastRow="0" w:firstColumn="1" w:lastColumn="0" w:oddVBand="0" w:evenVBand="0" w:oddHBand="0" w:evenHBand="0" w:firstRowFirstColumn="0" w:firstRowLastColumn="0" w:lastRowFirstColumn="0" w:lastRowLastColumn="0"/>
            <w:tcW w:w="2319" w:type="dxa"/>
            <w:vAlign w:val="center"/>
          </w:tcPr>
          <w:p w14:paraId="07847F53" w14:textId="77777777" w:rsidR="00520ABA" w:rsidRPr="00520ABA" w:rsidRDefault="00520ABA" w:rsidP="00B6484A">
            <w:pPr>
              <w:snapToGrid w:val="0"/>
              <w:spacing w:line="320" w:lineRule="exact"/>
              <w:jc w:val="both"/>
              <w:rPr>
                <w:sz w:val="22"/>
                <w:szCs w:val="22"/>
              </w:rPr>
            </w:pPr>
            <w:r w:rsidRPr="00520ABA">
              <w:rPr>
                <w:sz w:val="22"/>
                <w:szCs w:val="22"/>
              </w:rPr>
              <w:t>Anthropomorphized brands as relationship partners</w:t>
            </w:r>
          </w:p>
        </w:tc>
        <w:tc>
          <w:tcPr>
            <w:tcW w:w="4208" w:type="dxa"/>
          </w:tcPr>
          <w:p w14:paraId="01153FAA"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t>- Examining different levels of consumer-brand relationships based on various dimensions (e.g., attachment styles, relationship types) and measuring the most remarkable effects on consumers' judgments.</w:t>
            </w:r>
          </w:p>
          <w:p w14:paraId="27380C30"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t>- Investigating more complex interactions that may change over time (e.g., brand attachment turned into brand betrayal)</w:t>
            </w:r>
          </w:p>
          <w:p w14:paraId="2C386674"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t>- Accessing the dark side effects of brand relationships (e.g., ambivalence or aversion).</w:t>
            </w:r>
          </w:p>
        </w:tc>
        <w:tc>
          <w:tcPr>
            <w:tcW w:w="2499" w:type="dxa"/>
          </w:tcPr>
          <w:p w14:paraId="0ABF4D64"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fldChar w:fldCharType="begin"/>
            </w:r>
            <w:r w:rsidRPr="00520ABA">
              <w:rPr>
                <w:sz w:val="22"/>
                <w:szCs w:val="22"/>
              </w:rPr>
              <w:instrText xml:space="preserve"> ADDIN EN.CITE &lt;EndNote&gt;&lt;Cite AuthorYear="1"&gt;&lt;Author&gt;Blut&lt;/Author&gt;&lt;Year&gt;2021&lt;/Year&gt;&lt;RecNum&gt;395&lt;/RecNum&gt;&lt;DisplayText&gt;Blut et al. (2021)&lt;/DisplayText&gt;&lt;record&gt;&lt;rec-number&gt;395&lt;/rec-number&gt;&lt;foreign-keys&gt;&lt;key app="EN" db-id="559fzaf0osetwre0zdnp9ppmtsvxsrapvw9f" timestamp="1696324670"&gt;395&lt;/key&gt;&lt;/foreign-keys&gt;&lt;ref-type name="Journal Article"&gt;17&lt;/ref-type&gt;&lt;contributors&gt;&lt;authors&gt;&lt;author&gt;Blut, Markus&lt;/author&gt;&lt;author&gt;Wang, Cheng&lt;/author&gt;&lt;author&gt;Wünderlich, Nancy V.&lt;/author&gt;&lt;author&gt;Brock, Christian&lt;/author&gt;&lt;/authors&gt;&lt;/contributors&gt;&lt;titles&gt;&lt;title&gt;Understanding anthropomorphism in service provision: a meta-analysis of physical robots, chatbots, and other AI&lt;/title&gt;&lt;secondary-title&gt;Journal of the Academy of Marketing Science&lt;/secondary-title&gt;&lt;/titles&gt;&lt;periodical&gt;&lt;full-title&gt;Journal of the Academy of Marketing Science&lt;/full-title&gt;&lt;/periodical&gt;&lt;pages&gt;632-658&lt;/pages&gt;&lt;volume&gt;49&lt;/volume&gt;&lt;number&gt;4&lt;/number&gt;&lt;dates&gt;&lt;year&gt;2021&lt;/year&gt;&lt;pub-dates&gt;&lt;date&gt;2021/07/01&lt;/date&gt;&lt;/pub-dates&gt;&lt;/dates&gt;&lt;isbn&gt;1552-7824&lt;/isbn&gt;&lt;urls&gt;&lt;related-urls&gt;&lt;url&gt;https://doi.org/10.1007/s11747-020-00762-y&lt;/url&gt;&lt;/related-urls&gt;&lt;/urls&gt;&lt;electronic-resource-num&gt;10.1007/s11747-020-00762-y&lt;/electronic-resource-num&gt;&lt;/record&gt;&lt;/Cite&gt;&lt;/EndNote&gt;</w:instrText>
            </w:r>
            <w:r w:rsidRPr="00520ABA">
              <w:rPr>
                <w:sz w:val="22"/>
                <w:szCs w:val="22"/>
              </w:rPr>
              <w:fldChar w:fldCharType="separate"/>
            </w:r>
            <w:r w:rsidRPr="00520ABA">
              <w:rPr>
                <w:noProof/>
                <w:sz w:val="22"/>
                <w:szCs w:val="22"/>
              </w:rPr>
              <w:t>Blut et al. (2021)</w:t>
            </w:r>
            <w:r w:rsidRPr="00520ABA">
              <w:rPr>
                <w:sz w:val="22"/>
                <w:szCs w:val="22"/>
              </w:rPr>
              <w:fldChar w:fldCharType="end"/>
            </w:r>
          </w:p>
          <w:p w14:paraId="6808BDF8"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fldChar w:fldCharType="begin"/>
            </w:r>
            <w:r w:rsidRPr="00520ABA">
              <w:rPr>
                <w:sz w:val="22"/>
                <w:szCs w:val="22"/>
              </w:rPr>
              <w:instrText xml:space="preserve"> ADDIN EN.CITE &lt;EndNote&gt;&lt;Cite AuthorYear="1"&gt;&lt;Author&gt;MacInnis&lt;/Author&gt;&lt;Year&gt;2017&lt;/Year&gt;&lt;RecNum&gt;15&lt;/RecNum&gt;&lt;DisplayText&gt;MacInnis and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520ABA">
              <w:rPr>
                <w:sz w:val="22"/>
                <w:szCs w:val="22"/>
              </w:rPr>
              <w:fldChar w:fldCharType="separate"/>
            </w:r>
            <w:r w:rsidRPr="00520ABA">
              <w:rPr>
                <w:noProof/>
                <w:sz w:val="22"/>
                <w:szCs w:val="22"/>
              </w:rPr>
              <w:t>MacInnis and Folkes (2017)</w:t>
            </w:r>
            <w:r w:rsidRPr="00520ABA">
              <w:rPr>
                <w:sz w:val="22"/>
                <w:szCs w:val="22"/>
              </w:rPr>
              <w:fldChar w:fldCharType="end"/>
            </w:r>
          </w:p>
          <w:p w14:paraId="326CC3F9"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fldChar w:fldCharType="begin"/>
            </w:r>
            <w:r w:rsidRPr="00520ABA">
              <w:rPr>
                <w:sz w:val="22"/>
                <w:szCs w:val="22"/>
              </w:rPr>
              <w:instrText xml:space="preserve"> ADDIN EN.CITE &lt;EndNote&gt;&lt;Cite AuthorYear="1"&gt;&lt;Author&gt;Wan&lt;/Author&gt;&lt;Year&gt;2021&lt;/Year&gt;&lt;RecNum&gt;264&lt;/RecNum&gt;&lt;DisplayText&gt;Wan and Chen (2021)&lt;/DisplayText&gt;&lt;record&gt;&lt;rec-number&gt;264&lt;/rec-number&gt;&lt;foreign-keys&gt;&lt;key app="EN" db-id="559fzaf0osetwre0zdnp9ppmtsvxsrapvw9f" timestamp="1687016697"&gt;264&lt;/key&gt;&lt;/foreign-keys&gt;&lt;ref-type name="Journal Article"&gt;17&lt;/ref-type&gt;&lt;contributors&gt;&lt;authors&gt;&lt;author&gt;Wan, E. W.&lt;/author&gt;&lt;author&gt;Chen, R. P.&lt;/author&gt;&lt;/authors&gt;&lt;/contributors&gt;&lt;auth-address&gt;Univ Hong Kong, Hong Kong, Peoples R China&amp;#xD;Hong Kong Baptist Univ, Hong Kong, Peoples R China&lt;/auth-address&gt;&lt;titles&gt;&lt;title&gt;Anthropomorphism and object attachment&lt;/title&gt;&lt;secondary-title&gt;CURRENT OPINION IN PSYCHOLOGY&lt;/secondary-title&gt;&lt;/titles&gt;&lt;pages&gt;88-93&lt;/pages&gt;&lt;volume&gt;39&lt;/volume&gt;&lt;keywords&gt;&lt;keyword&gt;BRANDS&lt;/keyword&gt;&lt;keyword&gt;PRODUCTS&lt;/keyword&gt;&lt;keyword&gt;EFFICACY&lt;/keyword&gt;&lt;keyword&gt;SLOT&lt;/keyword&gt;&lt;keyword&gt;ME&lt;/keyword&gt;&lt;/keywords&gt;&lt;dates&gt;&lt;year&gt;2021&lt;/year&gt;&lt;pub-dates&gt;&lt;date&gt;JUN&lt;/date&gt;&lt;/pub-dates&gt;&lt;/dates&gt;&lt;isbn&gt;2352-250X&amp;#xD;2352-2518 J9 - CURR OPIN PSYCHOL&lt;/isbn&gt;&lt;accession-num&gt;WOS:000656716000018&lt;/accession-num&gt;&lt;urls&gt;&lt;/urls&gt;&lt;custom3&gt;University of Hong Kong&amp;#xD;Hong Kong Baptist University&lt;/custom3&gt;&lt;electronic-resource-num&gt;10.1016/j.copsyc.2020.08.009&lt;/electronic-resource-num&gt;&lt;language&gt;English&lt;/language&gt;&lt;/record&gt;&lt;/Cite&gt;&lt;/EndNote&gt;</w:instrText>
            </w:r>
            <w:r w:rsidRPr="00520ABA">
              <w:rPr>
                <w:sz w:val="22"/>
                <w:szCs w:val="22"/>
              </w:rPr>
              <w:fldChar w:fldCharType="separate"/>
            </w:r>
            <w:r w:rsidRPr="00520ABA">
              <w:rPr>
                <w:noProof/>
                <w:sz w:val="22"/>
                <w:szCs w:val="22"/>
              </w:rPr>
              <w:t>Wan and Chen (2021)</w:t>
            </w:r>
            <w:r w:rsidRPr="00520ABA">
              <w:rPr>
                <w:sz w:val="22"/>
                <w:szCs w:val="22"/>
              </w:rPr>
              <w:fldChar w:fldCharType="end"/>
            </w:r>
          </w:p>
          <w:p w14:paraId="11A706C5"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p>
          <w:p w14:paraId="4FBB68D7"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p>
        </w:tc>
      </w:tr>
      <w:tr w:rsidR="00520ABA" w:rsidRPr="00A50C2F" w14:paraId="7150FF07" w14:textId="77777777" w:rsidTr="00B648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dxa"/>
            <w:vAlign w:val="center"/>
          </w:tcPr>
          <w:p w14:paraId="39DA80E3" w14:textId="77777777" w:rsidR="00520ABA" w:rsidRPr="00520ABA" w:rsidRDefault="00520ABA" w:rsidP="00B6484A">
            <w:pPr>
              <w:snapToGrid w:val="0"/>
              <w:spacing w:line="320" w:lineRule="exact"/>
              <w:jc w:val="both"/>
              <w:rPr>
                <w:sz w:val="22"/>
                <w:szCs w:val="22"/>
              </w:rPr>
            </w:pPr>
            <w:r w:rsidRPr="00520ABA">
              <w:rPr>
                <w:sz w:val="22"/>
                <w:szCs w:val="22"/>
              </w:rPr>
              <w:t>Potential mediators and moderators of brand anthropomorphism</w:t>
            </w:r>
          </w:p>
        </w:tc>
        <w:tc>
          <w:tcPr>
            <w:tcW w:w="4208" w:type="dxa"/>
          </w:tcPr>
          <w:p w14:paraId="0E8F5BAF"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t>- Test individual moderators for proactive vs. reactive interactions, preference for personal space, or introversion vs. extroversion.</w:t>
            </w:r>
          </w:p>
          <w:p w14:paraId="2CBD0C89"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t>- Access interesting moderators related to culture, cross-national differences, situational contexts (e.g., time pressure), and anthropomorphic brand roles (e.g., leader vs. friend).</w:t>
            </w:r>
          </w:p>
          <w:p w14:paraId="6B96B3F1"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t xml:space="preserve">- Examining the role of ownership (e.g., my Mac computer vs. Mac's) in brand perception. </w:t>
            </w:r>
          </w:p>
        </w:tc>
        <w:tc>
          <w:tcPr>
            <w:tcW w:w="2499" w:type="dxa"/>
          </w:tcPr>
          <w:p w14:paraId="0F820C08"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fldChar w:fldCharType="begin"/>
            </w:r>
            <w:r w:rsidRPr="00520ABA">
              <w:rPr>
                <w:sz w:val="22"/>
                <w:szCs w:val="22"/>
              </w:rPr>
              <w:instrText xml:space="preserve"> ADDIN EN.CITE &lt;EndNote&gt;&lt;Cite AuthorYear="1"&gt;&lt;Author&gt;Blut&lt;/Author&gt;&lt;Year&gt;2021&lt;/Year&gt;&lt;RecNum&gt;395&lt;/RecNum&gt;&lt;DisplayText&gt;Blut et al. (2021)&lt;/DisplayText&gt;&lt;record&gt;&lt;rec-number&gt;395&lt;/rec-number&gt;&lt;foreign-keys&gt;&lt;key app="EN" db-id="559fzaf0osetwre0zdnp9ppmtsvxsrapvw9f" timestamp="1696324670"&gt;395&lt;/key&gt;&lt;/foreign-keys&gt;&lt;ref-type name="Journal Article"&gt;17&lt;/ref-type&gt;&lt;contributors&gt;&lt;authors&gt;&lt;author&gt;Blut, Markus&lt;/author&gt;&lt;author&gt;Wang, Cheng&lt;/author&gt;&lt;author&gt;Wünderlich, Nancy V.&lt;/author&gt;&lt;author&gt;Brock, Christian&lt;/author&gt;&lt;/authors&gt;&lt;/contributors&gt;&lt;titles&gt;&lt;title&gt;Understanding anthropomorphism in service provision: a meta-analysis of physical robots, chatbots, and other AI&lt;/title&gt;&lt;secondary-title&gt;Journal of the Academy of Marketing Science&lt;/secondary-title&gt;&lt;/titles&gt;&lt;periodical&gt;&lt;full-title&gt;Journal of the Academy of Marketing Science&lt;/full-title&gt;&lt;/periodical&gt;&lt;pages&gt;632-658&lt;/pages&gt;&lt;volume&gt;49&lt;/volume&gt;&lt;number&gt;4&lt;/number&gt;&lt;dates&gt;&lt;year&gt;2021&lt;/year&gt;&lt;pub-dates&gt;&lt;date&gt;2021/07/01&lt;/date&gt;&lt;/pub-dates&gt;&lt;/dates&gt;&lt;isbn&gt;1552-7824&lt;/isbn&gt;&lt;urls&gt;&lt;related-urls&gt;&lt;url&gt;https://doi.org/10.1007/s11747-020-00762-y&lt;/url&gt;&lt;/related-urls&gt;&lt;/urls&gt;&lt;electronic-resource-num&gt;10.1007/s11747-020-00762-y&lt;/electronic-resource-num&gt;&lt;/record&gt;&lt;/Cite&gt;&lt;/EndNote&gt;</w:instrText>
            </w:r>
            <w:r w:rsidRPr="00520ABA">
              <w:rPr>
                <w:sz w:val="22"/>
                <w:szCs w:val="22"/>
              </w:rPr>
              <w:fldChar w:fldCharType="separate"/>
            </w:r>
            <w:r w:rsidRPr="00520ABA">
              <w:rPr>
                <w:noProof/>
                <w:sz w:val="22"/>
                <w:szCs w:val="22"/>
              </w:rPr>
              <w:t>Blut et al. (2021)</w:t>
            </w:r>
            <w:r w:rsidRPr="00520ABA">
              <w:rPr>
                <w:sz w:val="22"/>
                <w:szCs w:val="22"/>
              </w:rPr>
              <w:fldChar w:fldCharType="end"/>
            </w:r>
          </w:p>
          <w:p w14:paraId="0B143C8B"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fldChar w:fldCharType="begin"/>
            </w:r>
            <w:r w:rsidRPr="00520ABA">
              <w:rPr>
                <w:sz w:val="22"/>
                <w:szCs w:val="22"/>
              </w:rPr>
              <w:instrText xml:space="preserve"> ADDIN EN.CITE &lt;EndNote&gt;&lt;Cite AuthorYear="1"&gt;&lt;Author&gt;Ding&lt;/Author&gt;&lt;Year&gt;2022&lt;/Year&gt;&lt;RecNum&gt;139&lt;/RecNum&gt;&lt;DisplayText&gt;Ding et al. (2022)&lt;/DisplayText&gt;&lt;record&gt;&lt;rec-number&gt;139&lt;/rec-number&gt;&lt;foreign-keys&gt;&lt;key app="EN" db-id="559fzaf0osetwre0zdnp9ppmtsvxsrapvw9f" timestamp="1687016697"&gt;139&lt;/key&gt;&lt;/foreign-keys&gt;&lt;ref-type name="Journal Article"&gt;17&lt;/ref-type&gt;&lt;contributors&gt;&lt;authors&gt;&lt;author&gt;Ding, A. N.&lt;/author&gt;&lt;author&gt;Lee, R. H.&lt;/author&gt;&lt;author&gt;Legendre, T. S.&lt;/author&gt;&lt;author&gt;Madera, J.&lt;/author&gt;&lt;/authors&gt;&lt;/contributors&gt;&lt;auth-address&gt;Univ Houston, Conrad N Hilton Coll Global Hospitality Leadership, 4450 Univ Dr 227, Houston, TX 77204 USA&lt;/auth-address&gt;&lt;titles&gt;&lt;title&gt;Anthropomorphism in hospitality and tourism: A systematic review and agenda for future research&lt;/title&gt;&lt;secondary-title&gt;JOURNAL OF HOSPITALITY AND TOURISM MANAGEMENT&lt;/secondary-title&gt;&lt;/titles&gt;&lt;periodical&gt;&lt;full-title&gt;Journal of Hospitality and Tourism Management&lt;/full-title&gt;&lt;/periodical&gt;&lt;pages&gt;404-415&lt;/pages&gt;&lt;volume&gt;52&lt;/volume&gt;&lt;keywords&gt;&lt;keyword&gt;Anthropomorphism&lt;/keyword&gt;&lt;keyword&gt;Technology&lt;/keyword&gt;&lt;keyword&gt;Brand&lt;/keyword&gt;&lt;keyword&gt;Product&lt;/keyword&gt;&lt;keyword&gt;Systematic literature review&lt;/keyword&gt;&lt;keyword&gt;Leximancer&lt;/keyword&gt;&lt;keyword&gt;SOCIAL MEDIA&lt;/keyword&gt;&lt;keyword&gt;ROBOT&lt;/keyword&gt;&lt;keyword&gt;BRANDS&lt;/keyword&gt;&lt;keyword&gt;ATTITUDES&lt;/keyword&gt;&lt;keyword&gt;LANGUAGE&lt;/keyword&gt;&lt;keyword&gt;IMPACTS&lt;/keyword&gt;&lt;keyword&gt;APPEALS&lt;/keyword&gt;&lt;keyword&gt;HUMANS&lt;/keyword&gt;&lt;keyword&gt;GENDER&lt;/keyword&gt;&lt;keyword&gt;POWER&lt;/keyword&gt;&lt;/keywords&gt;&lt;dates&gt;&lt;year&gt;2022&lt;/year&gt;&lt;pub-dates&gt;&lt;date&gt;SEP&lt;/date&gt;&lt;/pub-dates&gt;&lt;/dates&gt;&lt;isbn&gt;1447-6770&amp;#xD;1839-5260 J9 - J HOSP TOUR MANAG&lt;/isbn&gt;&lt;accession-num&gt;WOS:000860772500005&lt;/accession-num&gt;&lt;urls&gt;&lt;/urls&gt;&lt;custom3&gt;University of Houston System&amp;#xD;University of Houston&lt;/custom3&gt;&lt;custom6&gt;AUG 2022&lt;/custom6&gt;&lt;electronic-resource-num&gt;10.1016/j.jhtm.2022.07.018&lt;/electronic-resource-num&gt;&lt;language&gt;English&lt;/language&gt;&lt;/record&gt;&lt;/Cite&gt;&lt;/EndNote&gt;</w:instrText>
            </w:r>
            <w:r w:rsidRPr="00520ABA">
              <w:rPr>
                <w:sz w:val="22"/>
                <w:szCs w:val="22"/>
              </w:rPr>
              <w:fldChar w:fldCharType="separate"/>
            </w:r>
            <w:r w:rsidRPr="00520ABA">
              <w:rPr>
                <w:noProof/>
                <w:sz w:val="22"/>
                <w:szCs w:val="22"/>
              </w:rPr>
              <w:t>Ding et al. (2022)</w:t>
            </w:r>
            <w:r w:rsidRPr="00520ABA">
              <w:rPr>
                <w:sz w:val="22"/>
                <w:szCs w:val="22"/>
              </w:rPr>
              <w:fldChar w:fldCharType="end"/>
            </w:r>
          </w:p>
          <w:p w14:paraId="2263455D"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fldChar w:fldCharType="begin"/>
            </w:r>
            <w:r w:rsidRPr="00520ABA">
              <w:rPr>
                <w:sz w:val="22"/>
                <w:szCs w:val="22"/>
              </w:rPr>
              <w:instrText xml:space="preserve"> ADDIN EN.CITE &lt;EndNote&gt;&lt;Cite AuthorYear="1"&gt;&lt;Author&gt;MacInnis&lt;/Author&gt;&lt;Year&gt;2017&lt;/Year&gt;&lt;RecNum&gt;15&lt;/RecNum&gt;&lt;DisplayText&gt;MacInnis and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520ABA">
              <w:rPr>
                <w:sz w:val="22"/>
                <w:szCs w:val="22"/>
              </w:rPr>
              <w:fldChar w:fldCharType="separate"/>
            </w:r>
            <w:r w:rsidRPr="00520ABA">
              <w:rPr>
                <w:noProof/>
                <w:sz w:val="22"/>
                <w:szCs w:val="22"/>
              </w:rPr>
              <w:t>MacInnis and Folkes (2017)</w:t>
            </w:r>
            <w:r w:rsidRPr="00520ABA">
              <w:rPr>
                <w:sz w:val="22"/>
                <w:szCs w:val="22"/>
              </w:rPr>
              <w:fldChar w:fldCharType="end"/>
            </w:r>
          </w:p>
          <w:p w14:paraId="5568C259"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fldChar w:fldCharType="begin"/>
            </w:r>
            <w:r w:rsidRPr="00520ABA">
              <w:rPr>
                <w:sz w:val="22"/>
                <w:szCs w:val="22"/>
              </w:rPr>
              <w:instrText xml:space="preserve"> ADDIN EN.CITE &lt;EndNote&gt;&lt;Cite AuthorYear="1"&gt;&lt;Author&gt;Sharma&lt;/Author&gt;&lt;Year&gt;2022&lt;/Year&gt;&lt;RecNum&gt;26&lt;/RecNum&gt;&lt;DisplayText&gt;Sharma and Rahman (2022)&lt;/DisplayText&gt;&lt;record&gt;&lt;rec-number&gt;26&lt;/rec-number&gt;&lt;foreign-keys&gt;&lt;key app="EN" db-id="559fzaf0osetwre0zdnp9ppmtsvxsrapvw9f" timestamp="1687016697"&gt;26&lt;/key&gt;&lt;/foreign-keys&gt;&lt;ref-type name="Journal Article"&gt;17&lt;/ref-type&gt;&lt;contributors&gt;&lt;authors&gt;&lt;author&gt;Sharma, M.&lt;/author&gt;&lt;author&gt;Rahman, Z.&lt;/author&gt;&lt;/authors&gt;&lt;/contributors&gt;&lt;auth-address&gt;Indian Inst Technol Roorkee, Dept Management Studies, Roorkee, Uttarakhand, India&lt;/auth-address&gt;&lt;titles&gt;&lt;title&gt;Anthropomorphic brand management: An integrated review and research agenda&lt;/title&gt;&lt;secondary-title&gt;JOURNAL OF BUSINESS RESEARCH&lt;/secondary-title&gt;&lt;/titles&gt;&lt;periodical&gt;&lt;full-title&gt;Journal of Business Research&lt;/full-title&gt;&lt;/periodical&gt;&lt;pages&gt;463-475&lt;/pages&gt;&lt;volume&gt;149&lt;/volume&gt;&lt;keywords&gt;&lt;keyword&gt;Designed brand anthropomorphism&lt;/keyword&gt;&lt;keyword&gt;Perceived brand anthropomorphism&lt;/keyword&gt;&lt;keyword&gt;Brand humanization&lt;/keyword&gt;&lt;keyword&gt;Anthropomorphic marketing&lt;/keyword&gt;&lt;keyword&gt;Anthropomorphic brand strategy&lt;/keyword&gt;&lt;keyword&gt;SOCIAL MEDIA&lt;/keyword&gt;&lt;keyword&gt;PERSONALITY-TRAITS&lt;/keyword&gt;&lt;keyword&gt;CONSUMER&lt;/keyword&gt;&lt;keyword&gt;PERSONIFICATION&lt;/keyword&gt;&lt;keyword&gt;PERCEPTIONS&lt;/keyword&gt;&lt;keyword&gt;WARMTH&lt;/keyword&gt;&lt;keyword&gt;SELF&lt;/keyword&gt;&lt;keyword&gt;CUSTOMERS&lt;/keyword&gt;&lt;keyword&gt;FRAMEWORK&lt;/keyword&gt;&lt;keyword&gt;PRODUCTS&lt;/keyword&gt;&lt;/keywords&gt;&lt;dates&gt;&lt;year&gt;2022&lt;/year&gt;&lt;pub-dates&gt;&lt;date&gt;OCT&lt;/date&gt;&lt;/pub-dates&gt;&lt;/dates&gt;&lt;isbn&gt;0148-2963&amp;#xD;1873-7978 J9 - J BUS RES&lt;/isbn&gt;&lt;accession-num&gt;WOS:000807389800007&lt;/accession-num&gt;&lt;urls&gt;&lt;/urls&gt;&lt;custom3&gt;Indian Institute of Technology System (IIT System)&amp;#xD;Indian Institute of Technology (IIT) - Roorkee&lt;/custom3&gt;&lt;custom6&gt;MAY 2022&lt;/custom6&gt;&lt;electronic-resource-num&gt;10.1016/j.jbusres.2022.05.039&lt;/electronic-resource-num&gt;&lt;language&gt;English&lt;/language&gt;&lt;/record&gt;&lt;/Cite&gt;&lt;/EndNote&gt;</w:instrText>
            </w:r>
            <w:r w:rsidRPr="00520ABA">
              <w:rPr>
                <w:sz w:val="22"/>
                <w:szCs w:val="22"/>
              </w:rPr>
              <w:fldChar w:fldCharType="separate"/>
            </w:r>
            <w:r w:rsidRPr="00520ABA">
              <w:rPr>
                <w:noProof/>
                <w:sz w:val="22"/>
                <w:szCs w:val="22"/>
              </w:rPr>
              <w:t>Sharma and Rahman (2022)</w:t>
            </w:r>
            <w:r w:rsidRPr="00520ABA">
              <w:rPr>
                <w:sz w:val="22"/>
                <w:szCs w:val="22"/>
              </w:rPr>
              <w:fldChar w:fldCharType="end"/>
            </w:r>
          </w:p>
          <w:p w14:paraId="2EF4A7B3"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p>
          <w:p w14:paraId="7AD24FEC"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p>
        </w:tc>
      </w:tr>
    </w:tbl>
    <w:p w14:paraId="71FA89FB" w14:textId="51857660" w:rsidR="005F055D" w:rsidRDefault="005F055D"/>
    <w:p w14:paraId="081B347E" w14:textId="2F82AB91" w:rsidR="005F055D" w:rsidRPr="005F055D" w:rsidRDefault="005F055D" w:rsidP="005F055D">
      <w:pPr>
        <w:spacing w:line="360" w:lineRule="exact"/>
      </w:pPr>
      <w:r w:rsidRPr="00A50C2F">
        <w:rPr>
          <w:b/>
          <w:iCs/>
          <w:sz w:val="26"/>
          <w:szCs w:val="26"/>
        </w:rPr>
        <w:t xml:space="preserve">Table </w:t>
      </w:r>
      <w:proofErr w:type="gramStart"/>
      <w:r w:rsidRPr="00A50C2F">
        <w:rPr>
          <w:b/>
          <w:iCs/>
          <w:sz w:val="26"/>
          <w:szCs w:val="26"/>
        </w:rPr>
        <w:t>7</w:t>
      </w:r>
      <w:r>
        <w:rPr>
          <w:b/>
          <w:iCs/>
          <w:sz w:val="26"/>
          <w:szCs w:val="26"/>
        </w:rPr>
        <w:t xml:space="preserve"> </w:t>
      </w:r>
      <w:r w:rsidRPr="00A50C2F">
        <w:rPr>
          <w:b/>
          <w:iCs/>
          <w:sz w:val="26"/>
          <w:szCs w:val="26"/>
        </w:rPr>
        <w:t xml:space="preserve"> </w:t>
      </w:r>
      <w:r w:rsidRPr="00520ABA">
        <w:rPr>
          <w:bCs/>
          <w:i/>
          <w:sz w:val="26"/>
          <w:szCs w:val="26"/>
        </w:rPr>
        <w:t>Suggested</w:t>
      </w:r>
      <w:proofErr w:type="gramEnd"/>
      <w:r w:rsidRPr="00520ABA">
        <w:rPr>
          <w:bCs/>
          <w:i/>
          <w:sz w:val="26"/>
          <w:szCs w:val="26"/>
        </w:rPr>
        <w:t xml:space="preserve"> Future Research Agendas</w:t>
      </w:r>
      <w:r>
        <w:rPr>
          <w:bCs/>
          <w:i/>
          <w:sz w:val="26"/>
          <w:szCs w:val="26"/>
        </w:rPr>
        <w:t xml:space="preserve"> (cont.)</w:t>
      </w:r>
    </w:p>
    <w:tbl>
      <w:tblPr>
        <w:tblStyle w:val="21"/>
        <w:tblW w:w="0" w:type="auto"/>
        <w:tblLook w:val="04A0" w:firstRow="1" w:lastRow="0" w:firstColumn="1" w:lastColumn="0" w:noHBand="0" w:noVBand="1"/>
      </w:tblPr>
      <w:tblGrid>
        <w:gridCol w:w="2319"/>
        <w:gridCol w:w="4208"/>
        <w:gridCol w:w="2499"/>
      </w:tblGrid>
      <w:tr w:rsidR="005F055D" w:rsidRPr="00A50C2F" w14:paraId="785CC961" w14:textId="77777777" w:rsidTr="005F05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dxa"/>
          </w:tcPr>
          <w:p w14:paraId="43A606D4" w14:textId="62A373E1" w:rsidR="005F055D" w:rsidRPr="00520ABA" w:rsidRDefault="005F055D" w:rsidP="005F055D">
            <w:pPr>
              <w:snapToGrid w:val="0"/>
              <w:spacing w:line="320" w:lineRule="exact"/>
              <w:jc w:val="center"/>
              <w:rPr>
                <w:sz w:val="22"/>
                <w:szCs w:val="22"/>
              </w:rPr>
            </w:pPr>
            <w:r w:rsidRPr="00520ABA">
              <w:rPr>
                <w:sz w:val="22"/>
                <w:szCs w:val="22"/>
              </w:rPr>
              <w:t>Research topics</w:t>
            </w:r>
          </w:p>
        </w:tc>
        <w:tc>
          <w:tcPr>
            <w:tcW w:w="4208" w:type="dxa"/>
          </w:tcPr>
          <w:p w14:paraId="5360C390" w14:textId="33A16A90" w:rsidR="005F055D" w:rsidRPr="00520ABA" w:rsidRDefault="005F055D" w:rsidP="005F055D">
            <w:pPr>
              <w:snapToGrid w:val="0"/>
              <w:spacing w:line="320" w:lineRule="exact"/>
              <w:jc w:val="center"/>
              <w:cnfStyle w:val="100000000000" w:firstRow="1" w:lastRow="0" w:firstColumn="0" w:lastColumn="0" w:oddVBand="0" w:evenVBand="0" w:oddHBand="0" w:evenHBand="0" w:firstRowFirstColumn="0" w:firstRowLastColumn="0" w:lastRowFirstColumn="0" w:lastRowLastColumn="0"/>
              <w:rPr>
                <w:sz w:val="22"/>
                <w:szCs w:val="22"/>
              </w:rPr>
            </w:pPr>
            <w:r w:rsidRPr="00520ABA">
              <w:rPr>
                <w:sz w:val="22"/>
                <w:szCs w:val="22"/>
              </w:rPr>
              <w:t>Future research avenues</w:t>
            </w:r>
          </w:p>
        </w:tc>
        <w:tc>
          <w:tcPr>
            <w:tcW w:w="2499" w:type="dxa"/>
          </w:tcPr>
          <w:p w14:paraId="423B4F44" w14:textId="5281D866" w:rsidR="005F055D" w:rsidRPr="00520ABA" w:rsidRDefault="005F055D" w:rsidP="005F055D">
            <w:pPr>
              <w:snapToGrid w:val="0"/>
              <w:spacing w:line="320" w:lineRule="exact"/>
              <w:jc w:val="center"/>
              <w:cnfStyle w:val="100000000000" w:firstRow="1" w:lastRow="0" w:firstColumn="0" w:lastColumn="0" w:oddVBand="0" w:evenVBand="0" w:oddHBand="0" w:evenHBand="0" w:firstRowFirstColumn="0" w:firstRowLastColumn="0" w:lastRowFirstColumn="0" w:lastRowLastColumn="0"/>
              <w:rPr>
                <w:sz w:val="22"/>
                <w:szCs w:val="22"/>
              </w:rPr>
            </w:pPr>
            <w:r w:rsidRPr="00520ABA">
              <w:rPr>
                <w:sz w:val="22"/>
                <w:szCs w:val="22"/>
              </w:rPr>
              <w:t>Supporting references</w:t>
            </w:r>
          </w:p>
        </w:tc>
      </w:tr>
      <w:tr w:rsidR="00520ABA" w:rsidRPr="00A50C2F" w14:paraId="53EDE12A" w14:textId="77777777" w:rsidTr="00B648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dxa"/>
            <w:vAlign w:val="center"/>
          </w:tcPr>
          <w:p w14:paraId="4B5497C5" w14:textId="77777777" w:rsidR="00520ABA" w:rsidRPr="00520ABA" w:rsidRDefault="00520ABA" w:rsidP="00B6484A">
            <w:pPr>
              <w:snapToGrid w:val="0"/>
              <w:spacing w:line="320" w:lineRule="exact"/>
              <w:jc w:val="both"/>
              <w:rPr>
                <w:sz w:val="22"/>
                <w:szCs w:val="22"/>
              </w:rPr>
            </w:pPr>
            <w:r w:rsidRPr="00520ABA">
              <w:rPr>
                <w:sz w:val="22"/>
                <w:szCs w:val="22"/>
              </w:rPr>
              <w:t>Consumer Emotions Toward Anthropomorphized Brands</w:t>
            </w:r>
          </w:p>
        </w:tc>
        <w:tc>
          <w:tcPr>
            <w:tcW w:w="4208" w:type="dxa"/>
          </w:tcPr>
          <w:p w14:paraId="074F2D86"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t>- Examining the possible tensions and ambivalences between brand love and brand hate.</w:t>
            </w:r>
          </w:p>
          <w:p w14:paraId="03920FB3"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t>- Exploring persuasive communication techniques to promote consumer consumption by regulating love and/ or hate toward target brands.</w:t>
            </w:r>
          </w:p>
          <w:p w14:paraId="15710B57"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t>- Applying neuroscience approaches to explain how brain activation is involved in emotional and cognitive processes.</w:t>
            </w:r>
          </w:p>
        </w:tc>
        <w:tc>
          <w:tcPr>
            <w:tcW w:w="2499" w:type="dxa"/>
          </w:tcPr>
          <w:p w14:paraId="2CCCBCC2"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fldChar w:fldCharType="begin">
                <w:fldData xml:space="preserve">PEVuZE5vdGU+PENpdGUgQXV0aG9yWWVhcj0iMSI+PEF1dGhvcj5CYWdvenppPC9BdXRob3I+PFll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==
</w:fldData>
              </w:fldChar>
            </w:r>
            <w:r w:rsidRPr="00520ABA">
              <w:rPr>
                <w:sz w:val="22"/>
                <w:szCs w:val="22"/>
              </w:rPr>
              <w:instrText xml:space="preserve"> ADDIN EN.CITE </w:instrText>
            </w:r>
            <w:r w:rsidRPr="00520ABA">
              <w:rPr>
                <w:sz w:val="22"/>
                <w:szCs w:val="22"/>
              </w:rPr>
              <w:fldChar w:fldCharType="begin">
                <w:fldData xml:space="preserve">PEVuZE5vdGU+PENpdGUgQXV0aG9yWWVhcj0iMSI+PEF1dGhvcj5CYWdvenppPC9BdXRob3I+PFll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==
</w:fldData>
              </w:fldChar>
            </w:r>
            <w:r w:rsidRPr="00520ABA">
              <w:rPr>
                <w:sz w:val="22"/>
                <w:szCs w:val="22"/>
              </w:rPr>
              <w:instrText xml:space="preserve"> ADDIN EN.CITE.DATA </w:instrText>
            </w:r>
            <w:r w:rsidRPr="00520ABA">
              <w:rPr>
                <w:sz w:val="22"/>
                <w:szCs w:val="22"/>
              </w:rPr>
            </w:r>
            <w:r w:rsidRPr="00520ABA">
              <w:rPr>
                <w:sz w:val="22"/>
                <w:szCs w:val="22"/>
              </w:rPr>
              <w:fldChar w:fldCharType="end"/>
            </w:r>
            <w:r w:rsidRPr="00520ABA">
              <w:rPr>
                <w:sz w:val="22"/>
                <w:szCs w:val="22"/>
              </w:rPr>
            </w:r>
            <w:r w:rsidRPr="00520ABA">
              <w:rPr>
                <w:sz w:val="22"/>
                <w:szCs w:val="22"/>
              </w:rPr>
              <w:fldChar w:fldCharType="separate"/>
            </w:r>
            <w:r w:rsidRPr="00520ABA">
              <w:rPr>
                <w:noProof/>
                <w:sz w:val="22"/>
                <w:szCs w:val="22"/>
              </w:rPr>
              <w:t>Bagozzi et al. (2021)</w:t>
            </w:r>
            <w:r w:rsidRPr="00520ABA">
              <w:rPr>
                <w:sz w:val="22"/>
                <w:szCs w:val="22"/>
              </w:rPr>
              <w:fldChar w:fldCharType="end"/>
            </w:r>
          </w:p>
          <w:p w14:paraId="45722223"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fldChar w:fldCharType="begin"/>
            </w:r>
            <w:r w:rsidRPr="00520ABA">
              <w:rPr>
                <w:sz w:val="22"/>
                <w:szCs w:val="22"/>
              </w:rPr>
              <w:instrText xml:space="preserve"> ADDIN EN.CITE &lt;EndNote&gt;&lt;Cite AuthorYear="1"&gt;&lt;Author&gt;Bagozzi&lt;/Author&gt;&lt;Year&gt;2017&lt;/Year&gt;&lt;RecNum&gt;403&lt;/RecNum&gt;&lt;DisplayText&gt;Bagozzi and Lee (2017)&lt;/DisplayText&gt;&lt;record&gt;&lt;rec-number&gt;403&lt;/rec-number&gt;&lt;foreign-keys&gt;&lt;key app="EN" db-id="559fzaf0osetwre0zdnp9ppmtsvxsrapvw9f" timestamp="1696341998"&gt;403&lt;/key&gt;&lt;/foreign-keys&gt;&lt;ref-type name="Journal Article"&gt;17&lt;/ref-type&gt;&lt;contributors&gt;&lt;authors&gt;&lt;author&gt;Bagozzi, Richard P.&lt;/author&gt;&lt;author&gt;Lee, Nick&lt;/author&gt;&lt;/authors&gt;&lt;/contributors&gt;&lt;titles&gt;&lt;title&gt;Philosophical Foundations of Neuroscience in Organizational Research: Functional and Nonfunctional Approaches&lt;/title&gt;&lt;secondary-title&gt;Organizational Research Methods&lt;/secondary-title&gt;&lt;/titles&gt;&lt;periodical&gt;&lt;full-title&gt;Organizational Research Methods&lt;/full-title&gt;&lt;/periodical&gt;&lt;pages&gt;299-331&lt;/pages&gt;&lt;volume&gt;22&lt;/volume&gt;&lt;number&gt;1&lt;/number&gt;&lt;dates&gt;&lt;year&gt;2017&lt;/year&gt;&lt;pub-dates&gt;&lt;date&gt;2019/01/01&lt;/date&gt;&lt;/pub-dates&gt;&lt;/dates&gt;&lt;publisher&gt;SAGE Publications Inc&lt;/publisher&gt;&lt;isbn&gt;1094-4281&lt;/isbn&gt;&lt;urls&gt;&lt;related-urls&gt;&lt;url&gt;https://doi.org/10.1177/1094428117697042&lt;/url&gt;&lt;/related-urls&gt;&lt;/urls&gt;&lt;electronic-resource-num&gt;10.1177/1094428117697042&lt;/electronic-resource-num&gt;&lt;access-date&gt;2023/10/03&lt;/access-date&gt;&lt;/record&gt;&lt;/Cite&gt;&lt;/EndNote&gt;</w:instrText>
            </w:r>
            <w:r w:rsidRPr="00520ABA">
              <w:rPr>
                <w:sz w:val="22"/>
                <w:szCs w:val="22"/>
              </w:rPr>
              <w:fldChar w:fldCharType="separate"/>
            </w:r>
            <w:r w:rsidRPr="00520ABA">
              <w:rPr>
                <w:noProof/>
                <w:sz w:val="22"/>
                <w:szCs w:val="22"/>
              </w:rPr>
              <w:t>Bagozzi and Lee (2017)</w:t>
            </w:r>
            <w:r w:rsidRPr="00520ABA">
              <w:rPr>
                <w:sz w:val="22"/>
                <w:szCs w:val="22"/>
              </w:rPr>
              <w:fldChar w:fldCharType="end"/>
            </w:r>
          </w:p>
          <w:p w14:paraId="46947361"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r w:rsidRPr="00520ABA">
              <w:rPr>
                <w:sz w:val="22"/>
                <w:szCs w:val="22"/>
              </w:rPr>
              <w:fldChar w:fldCharType="begin"/>
            </w:r>
            <w:r w:rsidRPr="00520ABA">
              <w:rPr>
                <w:sz w:val="22"/>
                <w:szCs w:val="22"/>
              </w:rPr>
              <w:instrText xml:space="preserve"> ADDIN EN.CITE &lt;EndNote&gt;&lt;Cite AuthorYear="1"&gt;&lt;Author&gt;MacInnis&lt;/Author&gt;&lt;Year&gt;2017&lt;/Year&gt;&lt;RecNum&gt;15&lt;/RecNum&gt;&lt;DisplayText&gt;MacInnis and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520ABA">
              <w:rPr>
                <w:sz w:val="22"/>
                <w:szCs w:val="22"/>
              </w:rPr>
              <w:fldChar w:fldCharType="separate"/>
            </w:r>
            <w:r w:rsidRPr="00520ABA">
              <w:rPr>
                <w:noProof/>
                <w:sz w:val="22"/>
                <w:szCs w:val="22"/>
              </w:rPr>
              <w:t>MacInnis and Folkes (2017)</w:t>
            </w:r>
            <w:r w:rsidRPr="00520ABA">
              <w:rPr>
                <w:sz w:val="22"/>
                <w:szCs w:val="22"/>
              </w:rPr>
              <w:fldChar w:fldCharType="end"/>
            </w:r>
          </w:p>
          <w:p w14:paraId="481B21D6" w14:textId="77777777" w:rsidR="00520ABA" w:rsidRPr="00520ABA" w:rsidRDefault="00520ABA" w:rsidP="00520ABA">
            <w:pPr>
              <w:snapToGrid w:val="0"/>
              <w:spacing w:line="320" w:lineRule="exact"/>
              <w:cnfStyle w:val="000000100000" w:firstRow="0" w:lastRow="0" w:firstColumn="0" w:lastColumn="0" w:oddVBand="0" w:evenVBand="0" w:oddHBand="1" w:evenHBand="0" w:firstRowFirstColumn="0" w:firstRowLastColumn="0" w:lastRowFirstColumn="0" w:lastRowLastColumn="0"/>
              <w:rPr>
                <w:sz w:val="22"/>
                <w:szCs w:val="22"/>
              </w:rPr>
            </w:pPr>
          </w:p>
        </w:tc>
      </w:tr>
      <w:tr w:rsidR="00520ABA" w:rsidRPr="00A50C2F" w14:paraId="28884A5E" w14:textId="77777777" w:rsidTr="00B6484A">
        <w:tc>
          <w:tcPr>
            <w:cnfStyle w:val="001000000000" w:firstRow="0" w:lastRow="0" w:firstColumn="1" w:lastColumn="0" w:oddVBand="0" w:evenVBand="0" w:oddHBand="0" w:evenHBand="0" w:firstRowFirstColumn="0" w:firstRowLastColumn="0" w:lastRowFirstColumn="0" w:lastRowLastColumn="0"/>
            <w:tcW w:w="2319" w:type="dxa"/>
            <w:vAlign w:val="center"/>
          </w:tcPr>
          <w:p w14:paraId="67E3DA9A" w14:textId="77777777" w:rsidR="00520ABA" w:rsidRPr="00520ABA" w:rsidRDefault="00520ABA" w:rsidP="00B6484A">
            <w:pPr>
              <w:snapToGrid w:val="0"/>
              <w:spacing w:line="320" w:lineRule="exact"/>
              <w:jc w:val="both"/>
              <w:rPr>
                <w:sz w:val="22"/>
                <w:szCs w:val="22"/>
              </w:rPr>
            </w:pPr>
            <w:r w:rsidRPr="00520ABA">
              <w:rPr>
                <w:sz w:val="22"/>
                <w:szCs w:val="22"/>
              </w:rPr>
              <w:t>Methodology</w:t>
            </w:r>
          </w:p>
        </w:tc>
        <w:tc>
          <w:tcPr>
            <w:tcW w:w="4208" w:type="dxa"/>
          </w:tcPr>
          <w:p w14:paraId="2B4637B0"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t>- Investigate BA using real-life experiments and multi-method research design (e.g., dyadic, triadic, triangulation design methods).</w:t>
            </w:r>
          </w:p>
          <w:p w14:paraId="3FD32A70"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t>- Applying qualitative research methods.</w:t>
            </w:r>
          </w:p>
          <w:p w14:paraId="230FD9D0"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t>- Developing BA scale on formative indicators.</w:t>
            </w:r>
          </w:p>
          <w:p w14:paraId="3223D336"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t>- Examining neuroscience (e.g., fMRI, EEG) to study psychological aspects of brand behavior.</w:t>
            </w:r>
          </w:p>
        </w:tc>
        <w:tc>
          <w:tcPr>
            <w:tcW w:w="2499" w:type="dxa"/>
          </w:tcPr>
          <w:p w14:paraId="236A7F82"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fldChar w:fldCharType="begin">
                <w:fldData xml:space="preserve">PEVuZE5vdGU+PENpdGUgQXV0aG9yWWVhcj0iMSI+PEF1dGhvcj5CYWdvenppPC9BdXRob3I+PFll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==
</w:fldData>
              </w:fldChar>
            </w:r>
            <w:r w:rsidRPr="00520ABA">
              <w:rPr>
                <w:sz w:val="22"/>
                <w:szCs w:val="22"/>
              </w:rPr>
              <w:instrText xml:space="preserve"> ADDIN EN.CITE </w:instrText>
            </w:r>
            <w:r w:rsidRPr="00520ABA">
              <w:rPr>
                <w:sz w:val="22"/>
                <w:szCs w:val="22"/>
              </w:rPr>
              <w:fldChar w:fldCharType="begin">
                <w:fldData xml:space="preserve">PEVuZE5vdGU+PENpdGUgQXV0aG9yWWVhcj0iMSI+PEF1dGhvcj5CYWdvenppPC9BdXRob3I+PFll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==
</w:fldData>
              </w:fldChar>
            </w:r>
            <w:r w:rsidRPr="00520ABA">
              <w:rPr>
                <w:sz w:val="22"/>
                <w:szCs w:val="22"/>
              </w:rPr>
              <w:instrText xml:space="preserve"> ADDIN EN.CITE.DATA </w:instrText>
            </w:r>
            <w:r w:rsidRPr="00520ABA">
              <w:rPr>
                <w:sz w:val="22"/>
                <w:szCs w:val="22"/>
              </w:rPr>
            </w:r>
            <w:r w:rsidRPr="00520ABA">
              <w:rPr>
                <w:sz w:val="22"/>
                <w:szCs w:val="22"/>
              </w:rPr>
              <w:fldChar w:fldCharType="end"/>
            </w:r>
            <w:r w:rsidRPr="00520ABA">
              <w:rPr>
                <w:sz w:val="22"/>
                <w:szCs w:val="22"/>
              </w:rPr>
            </w:r>
            <w:r w:rsidRPr="00520ABA">
              <w:rPr>
                <w:sz w:val="22"/>
                <w:szCs w:val="22"/>
              </w:rPr>
              <w:fldChar w:fldCharType="separate"/>
            </w:r>
            <w:r w:rsidRPr="00520ABA">
              <w:rPr>
                <w:noProof/>
                <w:sz w:val="22"/>
                <w:szCs w:val="22"/>
              </w:rPr>
              <w:t>Bagozzi et al. (2021)</w:t>
            </w:r>
            <w:r w:rsidRPr="00520ABA">
              <w:rPr>
                <w:sz w:val="22"/>
                <w:szCs w:val="22"/>
              </w:rPr>
              <w:fldChar w:fldCharType="end"/>
            </w:r>
          </w:p>
          <w:p w14:paraId="47AA5D3E"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r w:rsidRPr="00520ABA">
              <w:rPr>
                <w:sz w:val="22"/>
                <w:szCs w:val="22"/>
              </w:rPr>
              <w:fldChar w:fldCharType="begin"/>
            </w:r>
            <w:r w:rsidRPr="00520ABA">
              <w:rPr>
                <w:sz w:val="22"/>
                <w:szCs w:val="22"/>
              </w:rPr>
              <w:instrText xml:space="preserve"> ADDIN EN.CITE &lt;EndNote&gt;&lt;Cite AuthorYear="1"&gt;&lt;Author&gt;Sharma&lt;/Author&gt;&lt;Year&gt;2022&lt;/Year&gt;&lt;RecNum&gt;26&lt;/RecNum&gt;&lt;DisplayText&gt;Sharma and Rahman (2022)&lt;/DisplayText&gt;&lt;record&gt;&lt;rec-number&gt;26&lt;/rec-number&gt;&lt;foreign-keys&gt;&lt;key app="EN" db-id="559fzaf0osetwre0zdnp9ppmtsvxsrapvw9f" timestamp="1687016697"&gt;26&lt;/key&gt;&lt;/foreign-keys&gt;&lt;ref-type name="Journal Article"&gt;17&lt;/ref-type&gt;&lt;contributors&gt;&lt;authors&gt;&lt;author&gt;Sharma, M.&lt;/author&gt;&lt;author&gt;Rahman, Z.&lt;/author&gt;&lt;/authors&gt;&lt;/contributors&gt;&lt;auth-address&gt;Indian Inst Technol Roorkee, Dept Management Studies, Roorkee, Uttarakhand, India&lt;/auth-address&gt;&lt;titles&gt;&lt;title&gt;Anthropomorphic brand management: An integrated review and research agenda&lt;/title&gt;&lt;secondary-title&gt;JOURNAL OF BUSINESS RESEARCH&lt;/secondary-title&gt;&lt;/titles&gt;&lt;periodical&gt;&lt;full-title&gt;Journal of Business Research&lt;/full-title&gt;&lt;/periodical&gt;&lt;pages&gt;463-475&lt;/pages&gt;&lt;volume&gt;149&lt;/volume&gt;&lt;keywords&gt;&lt;keyword&gt;Designed brand anthropomorphism&lt;/keyword&gt;&lt;keyword&gt;Perceived brand anthropomorphism&lt;/keyword&gt;&lt;keyword&gt;Brand humanization&lt;/keyword&gt;&lt;keyword&gt;Anthropomorphic marketing&lt;/keyword&gt;&lt;keyword&gt;Anthropomorphic brand strategy&lt;/keyword&gt;&lt;keyword&gt;SOCIAL MEDIA&lt;/keyword&gt;&lt;keyword&gt;PERSONALITY-TRAITS&lt;/keyword&gt;&lt;keyword&gt;CONSUMER&lt;/keyword&gt;&lt;keyword&gt;PERSONIFICATION&lt;/keyword&gt;&lt;keyword&gt;PERCEPTIONS&lt;/keyword&gt;&lt;keyword&gt;WARMTH&lt;/keyword&gt;&lt;keyword&gt;SELF&lt;/keyword&gt;&lt;keyword&gt;CUSTOMERS&lt;/keyword&gt;&lt;keyword&gt;FRAMEWORK&lt;/keyword&gt;&lt;keyword&gt;PRODUCTS&lt;/keyword&gt;&lt;/keywords&gt;&lt;dates&gt;&lt;year&gt;2022&lt;/year&gt;&lt;pub-dates&gt;&lt;date&gt;OCT&lt;/date&gt;&lt;/pub-dates&gt;&lt;/dates&gt;&lt;isbn&gt;0148-2963&amp;#xD;1873-7978 J9 - J BUS RES&lt;/isbn&gt;&lt;accession-num&gt;WOS:000807389800007&lt;/accession-num&gt;&lt;urls&gt;&lt;/urls&gt;&lt;custom3&gt;Indian Institute of Technology System (IIT System)&amp;#xD;Indian Institute of Technology (IIT) - Roorkee&lt;/custom3&gt;&lt;custom6&gt;MAY 2022&lt;/custom6&gt;&lt;electronic-resource-num&gt;10.1016/j.jbusres.2022.05.039&lt;/electronic-resource-num&gt;&lt;language&gt;English&lt;/language&gt;&lt;/record&gt;&lt;/Cite&gt;&lt;/EndNote&gt;</w:instrText>
            </w:r>
            <w:r w:rsidRPr="00520ABA">
              <w:rPr>
                <w:sz w:val="22"/>
                <w:szCs w:val="22"/>
              </w:rPr>
              <w:fldChar w:fldCharType="separate"/>
            </w:r>
            <w:r w:rsidRPr="00520ABA">
              <w:rPr>
                <w:noProof/>
                <w:sz w:val="22"/>
                <w:szCs w:val="22"/>
              </w:rPr>
              <w:t>Sharma and Rahman (2022)</w:t>
            </w:r>
            <w:r w:rsidRPr="00520ABA">
              <w:rPr>
                <w:sz w:val="22"/>
                <w:szCs w:val="22"/>
              </w:rPr>
              <w:fldChar w:fldCharType="end"/>
            </w:r>
          </w:p>
          <w:p w14:paraId="6DC7E425" w14:textId="77777777" w:rsidR="00520ABA" w:rsidRPr="00520ABA" w:rsidRDefault="00520ABA" w:rsidP="00520ABA">
            <w:pPr>
              <w:snapToGrid w:val="0"/>
              <w:spacing w:line="320" w:lineRule="exact"/>
              <w:cnfStyle w:val="000000000000" w:firstRow="0" w:lastRow="0" w:firstColumn="0" w:lastColumn="0" w:oddVBand="0" w:evenVBand="0" w:oddHBand="0" w:evenHBand="0" w:firstRowFirstColumn="0" w:firstRowLastColumn="0" w:lastRowFirstColumn="0" w:lastRowLastColumn="0"/>
              <w:rPr>
                <w:sz w:val="22"/>
                <w:szCs w:val="22"/>
              </w:rPr>
            </w:pPr>
          </w:p>
        </w:tc>
      </w:tr>
    </w:tbl>
    <w:p w14:paraId="34B6F5C8" w14:textId="25F81F93" w:rsidR="006B7047" w:rsidRPr="00520ABA" w:rsidRDefault="00520ABA" w:rsidP="00520ABA">
      <w:pPr>
        <w:spacing w:line="360" w:lineRule="exact"/>
        <w:rPr>
          <w:i/>
          <w:iCs/>
          <w:sz w:val="22"/>
          <w:szCs w:val="22"/>
        </w:rPr>
      </w:pPr>
      <w:r w:rsidRPr="00520ABA">
        <w:rPr>
          <w:i/>
          <w:sz w:val="22"/>
          <w:szCs w:val="22"/>
        </w:rPr>
        <w:t>Notes: BA refers to brand anthropomorphism</w:t>
      </w:r>
    </w:p>
    <w:p w14:paraId="34623FE9" w14:textId="77777777" w:rsidR="0081308E" w:rsidRPr="00520ABA" w:rsidRDefault="0081308E" w:rsidP="006B7047">
      <w:pPr>
        <w:pStyle w:val="11"/>
        <w:spacing w:line="360" w:lineRule="exact"/>
        <w:rPr>
          <w:b/>
          <w:caps/>
          <w:sz w:val="26"/>
          <w:szCs w:val="26"/>
        </w:rPr>
      </w:pPr>
    </w:p>
    <w:p w14:paraId="12B86AF9" w14:textId="6F79CEB8" w:rsidR="006B7047" w:rsidRPr="003B5367" w:rsidRDefault="006B7047" w:rsidP="006B7047">
      <w:pPr>
        <w:pStyle w:val="11"/>
        <w:spacing w:line="360" w:lineRule="exact"/>
        <w:rPr>
          <w:b/>
          <w:caps/>
          <w:sz w:val="26"/>
          <w:szCs w:val="26"/>
          <w:shd w:val="clear" w:color="auto" w:fill="auto"/>
        </w:rPr>
      </w:pPr>
      <w:r w:rsidRPr="003B5367">
        <w:rPr>
          <w:b/>
          <w:caps/>
          <w:sz w:val="26"/>
          <w:szCs w:val="26"/>
          <w:shd w:val="clear" w:color="auto" w:fill="auto"/>
        </w:rPr>
        <w:t>Conclusions and limitations</w:t>
      </w:r>
    </w:p>
    <w:p w14:paraId="47EC863B" w14:textId="1E9D823E" w:rsidR="006B7047" w:rsidRPr="00A50C2F" w:rsidRDefault="006B7047" w:rsidP="00412359">
      <w:pPr>
        <w:widowControl w:val="0"/>
        <w:snapToGrid w:val="0"/>
        <w:spacing w:line="360" w:lineRule="exact"/>
        <w:ind w:firstLineChars="200" w:firstLine="520"/>
        <w:jc w:val="both"/>
        <w:rPr>
          <w:bCs/>
          <w:iCs/>
          <w:sz w:val="26"/>
          <w:szCs w:val="26"/>
        </w:rPr>
      </w:pPr>
      <w:r w:rsidRPr="00A50C2F">
        <w:rPr>
          <w:bCs/>
          <w:sz w:val="26"/>
          <w:szCs w:val="26"/>
        </w:rPr>
        <w:t xml:space="preserve">In conclusion, this study examined articles on brand anthropomorphism published from 1994 to June 2023. Based on the </w:t>
      </w:r>
      <w:proofErr w:type="spellStart"/>
      <w:r w:rsidRPr="00A50C2F">
        <w:rPr>
          <w:bCs/>
          <w:sz w:val="26"/>
          <w:szCs w:val="26"/>
        </w:rPr>
        <w:t>WoS</w:t>
      </w:r>
      <w:proofErr w:type="spellEnd"/>
      <w:r w:rsidRPr="00A50C2F">
        <w:rPr>
          <w:bCs/>
          <w:sz w:val="26"/>
          <w:szCs w:val="26"/>
        </w:rPr>
        <w:t xml:space="preserve"> database, our findings have portrayed the evolution of the selected research topic and described key journals, contributing nations, </w:t>
      </w:r>
      <w:r w:rsidRPr="00412359">
        <w:rPr>
          <w:rStyle w:val="shorttext"/>
        </w:rPr>
        <w:t>and</w:t>
      </w:r>
      <w:r w:rsidRPr="00A50C2F">
        <w:rPr>
          <w:bCs/>
          <w:sz w:val="26"/>
          <w:szCs w:val="26"/>
        </w:rPr>
        <w:t xml:space="preserve"> primary research areas. This holistic review contributes to the knowledge of brand anthropomorphism and helps </w:t>
      </w:r>
      <w:r w:rsidR="007E5754">
        <w:rPr>
          <w:bCs/>
          <w:sz w:val="26"/>
          <w:szCs w:val="26"/>
        </w:rPr>
        <w:t>extend the academic debate surrounding these</w:t>
      </w:r>
      <w:r w:rsidRPr="00A50C2F">
        <w:rPr>
          <w:bCs/>
          <w:sz w:val="26"/>
          <w:szCs w:val="26"/>
        </w:rPr>
        <w:t xml:space="preserve"> issues. According to the </w:t>
      </w:r>
      <w:r w:rsidR="004E5170" w:rsidRPr="00A50C2F">
        <w:rPr>
          <w:bCs/>
          <w:sz w:val="26"/>
          <w:szCs w:val="26"/>
        </w:rPr>
        <w:t>co-citation and bibliographic coupling analysis result</w:t>
      </w:r>
      <w:r w:rsidRPr="00A50C2F">
        <w:rPr>
          <w:bCs/>
          <w:sz w:val="26"/>
          <w:szCs w:val="26"/>
        </w:rPr>
        <w:t xml:space="preserve">s, brand anthropomorphism has attracted much attention from scholars and practitioners in recent years. However, this domain is still </w:t>
      </w:r>
      <w:r w:rsidR="007E5754">
        <w:rPr>
          <w:bCs/>
          <w:sz w:val="26"/>
          <w:szCs w:val="26"/>
        </w:rPr>
        <w:t>in its early stages</w:t>
      </w:r>
      <w:r w:rsidRPr="00A50C2F">
        <w:rPr>
          <w:bCs/>
          <w:sz w:val="26"/>
          <w:szCs w:val="26"/>
        </w:rPr>
        <w:t xml:space="preserve"> but is developing rapidly.</w:t>
      </w:r>
    </w:p>
    <w:p w14:paraId="57E672FA" w14:textId="40E8731A" w:rsidR="006B7047" w:rsidRDefault="006B7047" w:rsidP="00412359">
      <w:pPr>
        <w:widowControl w:val="0"/>
        <w:snapToGrid w:val="0"/>
        <w:spacing w:line="360" w:lineRule="exact"/>
        <w:ind w:firstLineChars="200" w:firstLine="520"/>
        <w:jc w:val="both"/>
        <w:rPr>
          <w:bCs/>
          <w:sz w:val="26"/>
          <w:szCs w:val="26"/>
        </w:rPr>
      </w:pPr>
      <w:r w:rsidRPr="00A50C2F">
        <w:rPr>
          <w:bCs/>
          <w:sz w:val="26"/>
          <w:szCs w:val="26"/>
        </w:rPr>
        <w:t>Additionally, we have proposed several meaningful clusters involving brand anthropomorphism. These findings provide novel insights into the extant literature in the chosen research field. To the best of our knowledge, this is the first attempt to recognize and analyze th</w:t>
      </w:r>
      <w:r w:rsidR="007E5754">
        <w:rPr>
          <w:bCs/>
          <w:sz w:val="26"/>
          <w:szCs w:val="26"/>
        </w:rPr>
        <w:t>e key themes that</w:t>
      </w:r>
      <w:r w:rsidRPr="00A50C2F">
        <w:rPr>
          <w:bCs/>
          <w:sz w:val="26"/>
          <w:szCs w:val="26"/>
        </w:rPr>
        <w:t xml:space="preserve"> are considered specific values of this study. Then, the paper also suggests </w:t>
      </w:r>
      <w:r w:rsidRPr="00412359">
        <w:rPr>
          <w:rStyle w:val="shorttext"/>
        </w:rPr>
        <w:t>potential</w:t>
      </w:r>
      <w:r w:rsidRPr="00A50C2F">
        <w:rPr>
          <w:bCs/>
          <w:sz w:val="26"/>
          <w:szCs w:val="26"/>
        </w:rPr>
        <w:t xml:space="preserve"> directions for future researchers. Practically, this offers complementary approaches for marketing managers who desire to enhance their brand performance. </w:t>
      </w:r>
    </w:p>
    <w:p w14:paraId="3ED5D017" w14:textId="3B3E6378" w:rsidR="006B7047" w:rsidRPr="00A50C2F" w:rsidRDefault="006B7047" w:rsidP="006B7047">
      <w:pPr>
        <w:spacing w:line="360" w:lineRule="exact"/>
        <w:rPr>
          <w:b/>
          <w:bCs/>
          <w:iCs/>
          <w:sz w:val="26"/>
          <w:szCs w:val="26"/>
        </w:rPr>
      </w:pPr>
      <w:r w:rsidRPr="00A50C2F">
        <w:rPr>
          <w:b/>
          <w:bCs/>
          <w:sz w:val="26"/>
          <w:szCs w:val="26"/>
        </w:rPr>
        <w:t xml:space="preserve">Theoretical and </w:t>
      </w:r>
      <w:r w:rsidR="00520ABA" w:rsidRPr="00A50C2F">
        <w:rPr>
          <w:b/>
          <w:bCs/>
          <w:sz w:val="26"/>
          <w:szCs w:val="26"/>
        </w:rPr>
        <w:t>Practical Contributions</w:t>
      </w:r>
    </w:p>
    <w:p w14:paraId="2B9CD215" w14:textId="040C6B0C" w:rsidR="006B7047" w:rsidRPr="00A50C2F" w:rsidRDefault="006B7047" w:rsidP="00412359">
      <w:pPr>
        <w:widowControl w:val="0"/>
        <w:snapToGrid w:val="0"/>
        <w:spacing w:line="360" w:lineRule="exact"/>
        <w:ind w:firstLineChars="200" w:firstLine="520"/>
        <w:jc w:val="both"/>
        <w:rPr>
          <w:bCs/>
          <w:iCs/>
          <w:sz w:val="26"/>
          <w:szCs w:val="26"/>
        </w:rPr>
      </w:pPr>
      <w:r w:rsidRPr="00A50C2F">
        <w:rPr>
          <w:bCs/>
          <w:sz w:val="26"/>
          <w:szCs w:val="26"/>
        </w:rPr>
        <w:t xml:space="preserve">This work </w:t>
      </w:r>
      <w:r w:rsidR="007E5754">
        <w:rPr>
          <w:bCs/>
          <w:sz w:val="26"/>
          <w:szCs w:val="26"/>
        </w:rPr>
        <w:t>provides a comprehensive understanding of brand anthropomorphism, making a significant</w:t>
      </w:r>
      <w:r w:rsidRPr="00A50C2F">
        <w:rPr>
          <w:bCs/>
          <w:sz w:val="26"/>
          <w:szCs w:val="26"/>
        </w:rPr>
        <w:t xml:space="preserve"> theoretical contribution. </w:t>
      </w:r>
      <w:r w:rsidR="007E5754">
        <w:rPr>
          <w:bCs/>
          <w:sz w:val="26"/>
          <w:szCs w:val="26"/>
        </w:rPr>
        <w:t>According to descriptive statistics, the evolution of brand anthropomorphism can be explicitly divided</w:t>
      </w:r>
      <w:r w:rsidRPr="00A50C2F">
        <w:rPr>
          <w:bCs/>
          <w:sz w:val="26"/>
          <w:szCs w:val="26"/>
        </w:rPr>
        <w:t xml:space="preserve"> into two stages. The early stage </w:t>
      </w:r>
      <w:r w:rsidR="007E5754">
        <w:rPr>
          <w:bCs/>
          <w:sz w:val="26"/>
          <w:szCs w:val="26"/>
        </w:rPr>
        <w:t>spanned from 1994 to 2017, during which few publications provided</w:t>
      </w:r>
      <w:r w:rsidRPr="00A50C2F">
        <w:rPr>
          <w:bCs/>
          <w:sz w:val="26"/>
          <w:szCs w:val="26"/>
        </w:rPr>
        <w:t xml:space="preserve"> a unified perspective on brand anthropomorphism. The "booming" phase has been </w:t>
      </w:r>
      <w:r w:rsidR="007E5754">
        <w:rPr>
          <w:bCs/>
          <w:sz w:val="26"/>
          <w:szCs w:val="26"/>
        </w:rPr>
        <w:t xml:space="preserve">ongoing since 2018, </w:t>
      </w:r>
      <w:r w:rsidR="007E5754" w:rsidRPr="00412359">
        <w:rPr>
          <w:rStyle w:val="shorttext"/>
        </w:rPr>
        <w:t>characterized</w:t>
      </w:r>
      <w:r w:rsidR="007E5754">
        <w:rPr>
          <w:bCs/>
          <w:sz w:val="26"/>
          <w:szCs w:val="26"/>
        </w:rPr>
        <w:t xml:space="preserve"> by an explosion in published papers covering</w:t>
      </w:r>
      <w:r w:rsidRPr="00A50C2F">
        <w:rPr>
          <w:bCs/>
          <w:sz w:val="26"/>
          <w:szCs w:val="26"/>
        </w:rPr>
        <w:t xml:space="preserve"> more interdisciplinary topics. Through the co-citation analysis, three central clusters of brand anthropomorphism research are discovered: (1) the mixed effects of</w:t>
      </w:r>
      <w:r w:rsidRPr="00A50C2F">
        <w:rPr>
          <w:sz w:val="26"/>
          <w:szCs w:val="26"/>
        </w:rPr>
        <w:t xml:space="preserve"> brand anthropomorphism on customer behavior; (2) the multi-dimensions of consumer-brand relationships; (3) the conceptual frameworks explaining the underlying mechanism of brand anthropomorphism</w:t>
      </w:r>
      <w:r w:rsidRPr="00A50C2F">
        <w:rPr>
          <w:bCs/>
          <w:sz w:val="26"/>
          <w:szCs w:val="26"/>
        </w:rPr>
        <w:t>. These findings con</w:t>
      </w:r>
      <w:r w:rsidR="007E5754">
        <w:rPr>
          <w:bCs/>
          <w:sz w:val="26"/>
          <w:szCs w:val="26"/>
        </w:rPr>
        <w:t>tribute to the existing body of knowledge</w:t>
      </w:r>
      <w:r w:rsidRPr="00A50C2F">
        <w:rPr>
          <w:bCs/>
          <w:sz w:val="26"/>
          <w:szCs w:val="26"/>
        </w:rPr>
        <w:t xml:space="preserve"> in the given research area. </w:t>
      </w:r>
    </w:p>
    <w:p w14:paraId="3A342D4C" w14:textId="352DBD81" w:rsidR="006B7047" w:rsidRPr="00A50C2F" w:rsidRDefault="006B7047" w:rsidP="00412359">
      <w:pPr>
        <w:widowControl w:val="0"/>
        <w:snapToGrid w:val="0"/>
        <w:spacing w:line="360" w:lineRule="exact"/>
        <w:ind w:firstLineChars="200" w:firstLine="520"/>
        <w:jc w:val="both"/>
        <w:rPr>
          <w:sz w:val="26"/>
          <w:szCs w:val="26"/>
        </w:rPr>
      </w:pPr>
      <w:r w:rsidRPr="00A50C2F">
        <w:rPr>
          <w:bCs/>
          <w:sz w:val="26"/>
          <w:szCs w:val="26"/>
        </w:rPr>
        <w:t>Our study a</w:t>
      </w:r>
      <w:r w:rsidR="007E5754">
        <w:rPr>
          <w:bCs/>
          <w:sz w:val="26"/>
          <w:szCs w:val="26"/>
        </w:rPr>
        <w:t>lso employed bibliographic coupling analysis, an effective technique for exploring</w:t>
      </w:r>
      <w:r w:rsidR="0042332D" w:rsidRPr="00A50C2F">
        <w:rPr>
          <w:bCs/>
          <w:sz w:val="26"/>
          <w:szCs w:val="26"/>
        </w:rPr>
        <w:t xml:space="preserve"> </w:t>
      </w:r>
      <w:r w:rsidRPr="00A50C2F">
        <w:rPr>
          <w:bCs/>
          <w:sz w:val="26"/>
          <w:szCs w:val="26"/>
        </w:rPr>
        <w:t xml:space="preserve">future </w:t>
      </w:r>
      <w:r w:rsidR="00520ABA">
        <w:rPr>
          <w:bCs/>
          <w:sz w:val="26"/>
          <w:szCs w:val="26"/>
        </w:rPr>
        <w:t>research directions</w:t>
      </w:r>
      <w:r w:rsidRPr="00A50C2F">
        <w:rPr>
          <w:bCs/>
          <w:sz w:val="26"/>
          <w:szCs w:val="26"/>
        </w:rPr>
        <w:t xml:space="preserve"> </w:t>
      </w:r>
      <w:r w:rsidRPr="00A50C2F">
        <w:rPr>
          <w:bCs/>
          <w:iCs/>
          <w:sz w:val="26"/>
          <w:szCs w:val="26"/>
        </w:rPr>
        <w:fldChar w:fldCharType="begin"/>
      </w:r>
      <w:r w:rsidRPr="00A50C2F">
        <w:rPr>
          <w:bCs/>
          <w:sz w:val="26"/>
          <w:szCs w:val="26"/>
        </w:rPr>
        <w:instrText xml:space="preserve"> ADDIN EN.CITE &lt;EndNote&gt;&lt;Cite&gt;&lt;Author&gt;Phan Tan&lt;/Author&gt;&lt;Year&gt;2022&lt;/Year&gt;&lt;RecNum&gt;371&lt;/RecNum&gt;&lt;DisplayText&gt;(Phan Tan, 2022)&lt;/DisplayText&gt;&lt;record&gt;&lt;rec-number&gt;371&lt;/rec-number&gt;&lt;foreign-keys&gt;&lt;key app="EN" db-id="559fzaf0osetwre0zdnp9ppmtsvxsrapvw9f" timestamp="1696314989"&gt;371&lt;/key&gt;&lt;/foreign-keys&gt;&lt;ref-type name="Journal Article"&gt;17&lt;/ref-type&gt;&lt;contributors&gt;&lt;authors&gt;&lt;author&gt;Phan Tan, Luc&lt;/author&gt;&lt;/authors&gt;&lt;/contributors&gt;&lt;titles&gt;&lt;title&gt;Bibliometrics of social entrepreneurship research: Cocitation and bibliographic coupling analyses&lt;/title&gt;&lt;secondary-title&gt;Cogent Business &amp;amp; Management&lt;/secondary-title&gt;&lt;/titles&gt;&lt;periodical&gt;&lt;full-title&gt;Cogent Business &amp;amp; Management&lt;/full-title&gt;&lt;/periodical&gt;&lt;pages&gt;2124594&lt;/pages&gt;&lt;volume&gt;9&lt;/volume&gt;&lt;number&gt;1&lt;/number&gt;&lt;dates&gt;&lt;year&gt;2022&lt;/year&gt;&lt;pub-dates&gt;&lt;date&gt;2022/12/31&lt;/date&gt;&lt;/pub-dates&gt;&lt;/dates&gt;&lt;publisher&gt;Cogent OA&lt;/publisher&gt;&lt;isbn&gt;null&lt;/isbn&gt;&lt;urls&gt;&lt;related-urls&gt;&lt;url&gt;https://doi.org/10.1080/23311975.2022.2124594&lt;/url&gt;&lt;/related-urls&gt;&lt;/urls&gt;&lt;electronic-resource-num&gt;10.1080/23311975.2022.2124594&lt;/electronic-resource-num&gt;&lt;/record&gt;&lt;/Cite&gt;&lt;/EndNote&gt;</w:instrText>
      </w:r>
      <w:r w:rsidRPr="00A50C2F">
        <w:rPr>
          <w:bCs/>
          <w:iCs/>
          <w:sz w:val="26"/>
          <w:szCs w:val="26"/>
        </w:rPr>
        <w:fldChar w:fldCharType="separate"/>
      </w:r>
      <w:r w:rsidRPr="00A50C2F">
        <w:rPr>
          <w:bCs/>
          <w:noProof/>
          <w:sz w:val="26"/>
          <w:szCs w:val="26"/>
        </w:rPr>
        <w:t>(Phan Tan, 2022)</w:t>
      </w:r>
      <w:r w:rsidRPr="00A50C2F">
        <w:rPr>
          <w:bCs/>
          <w:iCs/>
          <w:sz w:val="26"/>
          <w:szCs w:val="26"/>
        </w:rPr>
        <w:fldChar w:fldCharType="end"/>
      </w:r>
      <w:r w:rsidRPr="00A50C2F">
        <w:rPr>
          <w:bCs/>
          <w:sz w:val="26"/>
          <w:szCs w:val="26"/>
        </w:rPr>
        <w:t xml:space="preserve">. </w:t>
      </w:r>
      <w:r w:rsidR="0042332D" w:rsidRPr="00A50C2F">
        <w:rPr>
          <w:bCs/>
          <w:sz w:val="26"/>
          <w:szCs w:val="26"/>
        </w:rPr>
        <w:t>From this view</w:t>
      </w:r>
      <w:r w:rsidRPr="00A50C2F">
        <w:rPr>
          <w:bCs/>
          <w:sz w:val="26"/>
          <w:szCs w:val="26"/>
        </w:rPr>
        <w:t xml:space="preserve">, six significant clusters are unveiled: (1) </w:t>
      </w:r>
      <w:r w:rsidRPr="00A50C2F">
        <w:rPr>
          <w:sz w:val="26"/>
          <w:szCs w:val="26"/>
        </w:rPr>
        <w:t xml:space="preserve">the impact of brand anthropomorphism and brand personality on self-brand connections; (2) the diverse effects of brand </w:t>
      </w:r>
      <w:r w:rsidRPr="006C55A1">
        <w:rPr>
          <w:bCs/>
          <w:sz w:val="26"/>
          <w:szCs w:val="26"/>
        </w:rPr>
        <w:t>anthropomorphism</w:t>
      </w:r>
      <w:r w:rsidRPr="00A50C2F">
        <w:rPr>
          <w:sz w:val="26"/>
          <w:szCs w:val="26"/>
        </w:rPr>
        <w:t xml:space="preserve"> on consumer responses; (3) brand anthropomorphism adopted in digital contexts; (4) anthropomorphized brands as relationship partners; (5) potential mediators and moderators of brand </w:t>
      </w:r>
      <w:r w:rsidRPr="00412359">
        <w:rPr>
          <w:rStyle w:val="shorttext"/>
        </w:rPr>
        <w:t>anthropomorphism</w:t>
      </w:r>
      <w:r w:rsidRPr="00A50C2F">
        <w:rPr>
          <w:sz w:val="26"/>
          <w:szCs w:val="26"/>
        </w:rPr>
        <w:t xml:space="preserve">; (6) consumer emotions toward anthropomorphized brands. These results were compared with the findings of the co-citation analysis to detect emerging trends </w:t>
      </w:r>
      <w:r w:rsidR="0042332D" w:rsidRPr="00A50C2F">
        <w:rPr>
          <w:sz w:val="26"/>
          <w:szCs w:val="26"/>
        </w:rPr>
        <w:t>in</w:t>
      </w:r>
      <w:r w:rsidRPr="00A50C2F">
        <w:rPr>
          <w:sz w:val="26"/>
          <w:szCs w:val="26"/>
        </w:rPr>
        <w:t xml:space="preserve"> the selected field. Besides, the research gaps were thoroughly examined to suggest valuable directions for future studies. </w:t>
      </w:r>
    </w:p>
    <w:p w14:paraId="7EBA82E3" w14:textId="3C0BE7FA" w:rsidR="006B7047" w:rsidRDefault="006B7047" w:rsidP="00412359">
      <w:pPr>
        <w:widowControl w:val="0"/>
        <w:snapToGrid w:val="0"/>
        <w:spacing w:line="360" w:lineRule="exact"/>
        <w:ind w:firstLineChars="200" w:firstLine="520"/>
        <w:jc w:val="both"/>
        <w:rPr>
          <w:bCs/>
          <w:sz w:val="26"/>
          <w:szCs w:val="26"/>
        </w:rPr>
      </w:pPr>
      <w:r w:rsidRPr="00A50C2F">
        <w:rPr>
          <w:bCs/>
          <w:sz w:val="26"/>
          <w:szCs w:val="26"/>
        </w:rPr>
        <w:t xml:space="preserve">From a practical perspective, an understanding of brand anthropomorphism and </w:t>
      </w:r>
      <w:r w:rsidR="007E5754">
        <w:rPr>
          <w:bCs/>
          <w:sz w:val="26"/>
          <w:szCs w:val="26"/>
        </w:rPr>
        <w:t xml:space="preserve">the future research directions identified in this study </w:t>
      </w:r>
      <w:r w:rsidR="00116E6F">
        <w:rPr>
          <w:bCs/>
          <w:sz w:val="26"/>
          <w:szCs w:val="26"/>
        </w:rPr>
        <w:t>can assist practitioners in adopting early changes to their brand management, enabling them to gain a competitive advantage</w:t>
      </w:r>
      <w:r w:rsidRPr="00A50C2F">
        <w:rPr>
          <w:bCs/>
          <w:sz w:val="26"/>
          <w:szCs w:val="26"/>
        </w:rPr>
        <w:t xml:space="preserve">. According to our findings, consumers </w:t>
      </w:r>
      <w:r w:rsidR="007E5754">
        <w:rPr>
          <w:bCs/>
          <w:sz w:val="26"/>
          <w:szCs w:val="26"/>
        </w:rPr>
        <w:t>tend to embrace anthropomorphized brands because these brands are associated with</w:t>
      </w:r>
      <w:r w:rsidRPr="00A50C2F">
        <w:rPr>
          <w:bCs/>
          <w:sz w:val="26"/>
          <w:szCs w:val="26"/>
        </w:rPr>
        <w:t xml:space="preserve"> human traits and personalities (cluster 1 of bibliographic coupling analysis). Consumers often </w:t>
      </w:r>
      <w:r w:rsidRPr="00412359">
        <w:rPr>
          <w:rStyle w:val="shorttext"/>
        </w:rPr>
        <w:t>establish</w:t>
      </w:r>
      <w:r w:rsidRPr="00A50C2F">
        <w:rPr>
          <w:bCs/>
          <w:sz w:val="26"/>
          <w:szCs w:val="26"/>
        </w:rPr>
        <w:t xml:space="preserve"> self-brand connections with humanized brands, leading to more favorable branding evaluations </w:t>
      </w:r>
      <w:r w:rsidRPr="00A50C2F">
        <w:rPr>
          <w:bCs/>
          <w:iCs/>
          <w:sz w:val="26"/>
          <w:szCs w:val="26"/>
        </w:rPr>
        <w:fldChar w:fldCharType="begin"/>
      </w:r>
      <w:r w:rsidR="0077656E" w:rsidRPr="00A50C2F">
        <w:rPr>
          <w:bCs/>
          <w:iCs/>
          <w:sz w:val="26"/>
          <w:szCs w:val="26"/>
        </w:rPr>
        <w:instrText xml:space="preserve"> ADDIN EN.CITE &lt;EndNote&gt;&lt;Cite&gt;&lt;Author&gt;Kara&lt;/Author&gt;&lt;Year&gt;2020&lt;/Year&gt;&lt;RecNum&gt;175&lt;/RecNum&gt;&lt;DisplayText&gt;(Kara et al., 2020)&lt;/DisplayText&gt;&lt;record&gt;&lt;rec-number&gt;175&lt;/rec-number&gt;&lt;foreign-keys&gt;&lt;key app="EN" db-id="559fzaf0osetwre0zdnp9ppmtsvxsrapvw9f" timestamp="1687016697"&gt;175&lt;/key&gt;&lt;/foreign-keys&gt;&lt;ref-type name="Journal Article"&gt;17&lt;/ref-type&gt;&lt;contributors&gt;&lt;authors&gt;&lt;author&gt;Kara, S.&lt;/author&gt;&lt;author&gt;Gunasti, K.&lt;/author&gt;&lt;author&gt;Ross, W. T.&lt;/author&gt;&lt;/authors&gt;&lt;/contributors&gt;&lt;auth-address&gt;Univ Massachusetts, Charlton Coll Business, 285 Old Westport Rd, N Dartmouth, MA 02747 USA&amp;#xD;Washington State Univ, Carson Coll Business, Todd Hall Addit 367,POB 644730, Pullman, WA 99164 USA&amp;#xD;Univ Connecticut, Sch Business, 2100 Hillside Rd, Storrs, CT 06269 USA&lt;/auth-address&gt;&lt;titles&gt;&lt;title&gt;My brand identity lies in the brand name: personified suggestive brand names&lt;/title&gt;&lt;secondary-title&gt;JOURNAL OF BRAND MANAGEMENT&lt;/secondary-title&gt;&lt;/titles&gt;&lt;periodical&gt;&lt;full-title&gt;Journal of Brand Management&lt;/full-title&gt;&lt;/periodical&gt;&lt;pages&gt;607-621&lt;/pages&gt;&lt;volume&gt;27&lt;/volume&gt;&lt;number&gt;5&lt;/number&gt;&lt;keywords&gt;&lt;keyword&gt;Suggestive brand name&lt;/keyword&gt;&lt;keyword&gt;Personified brand&lt;/keyword&gt;&lt;keyword&gt;Brand connection&lt;/keyword&gt;&lt;keyword&gt;Experiments&lt;/keyword&gt;&lt;keyword&gt;Identity-related brand consumption&lt;/keyword&gt;&lt;keyword&gt;Brand name&lt;/keyword&gt;&lt;keyword&gt;SELF&lt;/keyword&gt;&lt;keyword&gt;PERCEPTIONS&lt;/keyword&gt;&lt;keyword&gt;PERSONALITY&lt;/keyword&gt;&lt;keyword&gt;DIMENSIONS&lt;/keyword&gt;&lt;keyword&gt;CONSUMERS&lt;/keyword&gt;&lt;keyword&gt;NUMBERS&lt;/keyword&gt;&lt;keyword&gt;ALPHA&lt;/keyword&gt;&lt;/keywords&gt;&lt;dates&gt;&lt;year&gt;2020&lt;/year&gt;&lt;pub-dates&gt;&lt;date&gt;SEP&lt;/date&gt;&lt;/pub-dates&gt;&lt;/dates&gt;&lt;isbn&gt;1350-231X&amp;#xD;1479-1803 J9 - J BRAND MANAG&lt;/isbn&gt;&lt;accession-num&gt;WOS:000551412600001&lt;/accession-num&gt;&lt;urls&gt;&lt;/urls&gt;&lt;custom3&gt;University of Massachusetts System&amp;#xD;University Massachusetts Dartmouth&amp;#xD;Washington State University&amp;#xD;University of Connecticut&lt;/custom3&gt;&lt;custom6&gt;JUN 2020&lt;/custom6&gt;&lt;electronic-resource-num&gt;10.1057/s41262-020-00201-x&lt;/electronic-resource-num&gt;&lt;language&gt;English&lt;/language&gt;&lt;/record&gt;&lt;/Cite&gt;&lt;/EndNote&gt;</w:instrText>
      </w:r>
      <w:r w:rsidRPr="00A50C2F">
        <w:rPr>
          <w:bCs/>
          <w:iCs/>
          <w:sz w:val="26"/>
          <w:szCs w:val="26"/>
        </w:rPr>
        <w:fldChar w:fldCharType="separate"/>
      </w:r>
      <w:r w:rsidRPr="00A50C2F">
        <w:rPr>
          <w:bCs/>
          <w:noProof/>
          <w:sz w:val="26"/>
          <w:szCs w:val="26"/>
        </w:rPr>
        <w:t>(Kara et al., 2020)</w:t>
      </w:r>
      <w:r w:rsidRPr="00A50C2F">
        <w:rPr>
          <w:bCs/>
          <w:iCs/>
          <w:sz w:val="26"/>
          <w:szCs w:val="26"/>
        </w:rPr>
        <w:fldChar w:fldCharType="end"/>
      </w:r>
      <w:r w:rsidRPr="00A50C2F">
        <w:rPr>
          <w:bCs/>
          <w:sz w:val="26"/>
          <w:szCs w:val="26"/>
        </w:rPr>
        <w:t xml:space="preserve">. However, there has recently been a </w:t>
      </w:r>
      <w:r w:rsidR="007E5754">
        <w:rPr>
          <w:bCs/>
          <w:sz w:val="26"/>
          <w:szCs w:val="26"/>
        </w:rPr>
        <w:t>shift in understanding</w:t>
      </w:r>
      <w:r w:rsidRPr="00A50C2F">
        <w:rPr>
          <w:bCs/>
          <w:sz w:val="26"/>
          <w:szCs w:val="26"/>
        </w:rPr>
        <w:t xml:space="preserve"> the adverse effects of anthropomorphism and its boundary conditions (cluster 2 of bibliographic coupling analysis). Marketing managers should be made aware of these detrimental impacts when integrating anthropomorphism into their brands. </w:t>
      </w:r>
    </w:p>
    <w:p w14:paraId="75E7DBCB" w14:textId="77777777" w:rsidR="00520ABA" w:rsidRPr="00520ABA" w:rsidRDefault="00520ABA" w:rsidP="006C55A1">
      <w:pPr>
        <w:spacing w:line="360" w:lineRule="exact"/>
        <w:ind w:firstLine="720"/>
        <w:jc w:val="both"/>
        <w:rPr>
          <w:bCs/>
          <w:iCs/>
          <w:sz w:val="26"/>
          <w:szCs w:val="26"/>
        </w:rPr>
      </w:pPr>
    </w:p>
    <w:p w14:paraId="543C4D34" w14:textId="2E0A15AB" w:rsidR="006B7047" w:rsidRDefault="006B7047" w:rsidP="00412359">
      <w:pPr>
        <w:widowControl w:val="0"/>
        <w:snapToGrid w:val="0"/>
        <w:spacing w:line="360" w:lineRule="exact"/>
        <w:ind w:firstLineChars="200" w:firstLine="520"/>
        <w:jc w:val="both"/>
        <w:rPr>
          <w:bCs/>
          <w:sz w:val="26"/>
          <w:szCs w:val="26"/>
        </w:rPr>
      </w:pPr>
      <w:r w:rsidRPr="00A50C2F">
        <w:rPr>
          <w:bCs/>
          <w:sz w:val="26"/>
          <w:szCs w:val="26"/>
        </w:rPr>
        <w:t>Our results also reveal several emerging research streams that c</w:t>
      </w:r>
      <w:r w:rsidR="007E5754">
        <w:rPr>
          <w:bCs/>
          <w:sz w:val="26"/>
          <w:szCs w:val="26"/>
        </w:rPr>
        <w:t>ould lead to</w:t>
      </w:r>
      <w:r w:rsidRPr="00A50C2F">
        <w:rPr>
          <w:bCs/>
          <w:sz w:val="26"/>
          <w:szCs w:val="26"/>
        </w:rPr>
        <w:t xml:space="preserve"> valuable applications. Adopting brand anthropomorphism in the digital context might enhance consumers' favorable evaluations (cluster 3 of </w:t>
      </w:r>
      <w:r w:rsidRPr="00412359">
        <w:rPr>
          <w:rStyle w:val="shorttext"/>
        </w:rPr>
        <w:t>bibliographic</w:t>
      </w:r>
      <w:r w:rsidRPr="00A50C2F">
        <w:rPr>
          <w:bCs/>
          <w:sz w:val="26"/>
          <w:szCs w:val="26"/>
        </w:rPr>
        <w:t xml:space="preserve"> coupling analysis). For instance, anthropomorphizing brands/messages in social media settings (e.g., Facebook fan pages) positively activates consumers' attention and engagement </w:t>
      </w:r>
      <w:r w:rsidRPr="00A50C2F">
        <w:rPr>
          <w:bCs/>
          <w:iCs/>
          <w:sz w:val="26"/>
          <w:szCs w:val="26"/>
        </w:rPr>
        <w:fldChar w:fldCharType="begin"/>
      </w:r>
      <w:r w:rsidR="0077656E" w:rsidRPr="00A50C2F">
        <w:rPr>
          <w:bCs/>
          <w:iCs/>
          <w:sz w:val="26"/>
          <w:szCs w:val="26"/>
        </w:rPr>
        <w:instrText xml:space="preserve"> ADDIN EN.CITE &lt;EndNote&gt;&lt;Cite&gt;&lt;Author&gt;Perez-Vega&lt;/Author&gt;&lt;Year&gt;2018&lt;/Year&gt;&lt;RecNum&gt;167&lt;/RecNum&gt;&lt;DisplayText&gt;(Perez-Vega et al., 2018)&lt;/DisplayText&gt;&lt;record&gt;&lt;rec-number&gt;167&lt;/rec-number&gt;&lt;foreign-keys&gt;&lt;key app="EN" db-id="559fzaf0osetwre0zdnp9ppmtsvxsrapvw9f" timestamp="1687016697"&gt;167&lt;/key&gt;&lt;/foreign-keys&gt;&lt;ref-type name="Journal Article"&gt;17&lt;/ref-type&gt;&lt;contributors&gt;&lt;authors&gt;&lt;author&gt;Perez-Vega, R.&lt;/author&gt;&lt;author&gt;Taheri, B.&lt;/author&gt;&lt;author&gt;Farrington, T.&lt;/author&gt;&lt;author&gt;O&amp;apos;Gorman, K.&lt;/author&gt;&lt;/authors&gt;&lt;/contributors&gt;&lt;auth-address&gt;Univ Reading, Henley Business Sch, Reading, Berks, England&amp;#xD;Heriot Watt Univ, Sch Social Sci, Edinburgh EH14 4AS, Midlothian, Scotland&lt;/auth-address&gt;&lt;titles&gt;&lt;title&gt;On being attractive, social and visually appealing in social media: The effects of anthropomorphic tourism brands on Facebook fan pages&lt;/title&gt;&lt;secondary-title&gt;TOURISM MANAGEMENT&lt;/secondary-title&gt;&lt;/titles&gt;&lt;periodical&gt;&lt;full-title&gt;Tourism Management&lt;/full-title&gt;&lt;/periodical&gt;&lt;pages&gt;339-347&lt;/pages&gt;&lt;volume&gt;66&lt;/volume&gt;&lt;keywords&gt;&lt;keyword&gt;Social interactive value&lt;/keyword&gt;&lt;keyword&gt;Visual appearance&lt;/keyword&gt;&lt;keyword&gt;Identity attractiveness&lt;/keyword&gt;&lt;keyword&gt;Fan page engagement&lt;/keyword&gt;&lt;keyword&gt;Social response theory&lt;/keyword&gt;&lt;keyword&gt;CUSTOMER ENGAGEMENT&lt;/keyword&gt;&lt;keyword&gt;WEB SITE&lt;/keyword&gt;&lt;keyword&gt;FLOW EXPERIENCE&lt;/keyword&gt;&lt;keyword&gt;BEHAVIOR&lt;/keyword&gt;&lt;keyword&gt;MODELS&lt;/keyword&gt;&lt;keyword&gt;ENVIRONMENTS&lt;/keyword&gt;&lt;keyword&gt;GUIDELINES&lt;/keyword&gt;&lt;keyword&gt;CONSUMERS&lt;/keyword&gt;&lt;keyword&gt;VISITORS&lt;/keyword&gt;&lt;keyword&gt;QUALITY&lt;/keyword&gt;&lt;/keywords&gt;&lt;dates&gt;&lt;year&gt;2018&lt;/year&gt;&lt;pub-dates&gt;&lt;date&gt;JUN&lt;/date&gt;&lt;/pub-dates&gt;&lt;/dates&gt;&lt;isbn&gt;0261-5177&amp;#xD;1879-3193 J9 - TOURISM MANAGE&lt;/isbn&gt;&lt;accession-num&gt;WOS:000426231600029&lt;/accession-num&gt;&lt;urls&gt;&lt;/urls&gt;&lt;custom3&gt;University of Reading&amp;#xD;Heriot Watt University&lt;/custom3&gt;&lt;electronic-resource-num&gt;10.1016/j.tourman.2017.11.013&lt;/electronic-resource-num&gt;&lt;language&gt;English&lt;/language&gt;&lt;/record&gt;&lt;/Cite&gt;&lt;/EndNote&gt;</w:instrText>
      </w:r>
      <w:r w:rsidRPr="00A50C2F">
        <w:rPr>
          <w:bCs/>
          <w:iCs/>
          <w:sz w:val="26"/>
          <w:szCs w:val="26"/>
        </w:rPr>
        <w:fldChar w:fldCharType="separate"/>
      </w:r>
      <w:r w:rsidRPr="00A50C2F">
        <w:rPr>
          <w:bCs/>
          <w:noProof/>
          <w:sz w:val="26"/>
          <w:szCs w:val="26"/>
        </w:rPr>
        <w:t>(Perez-Vega et al., 2018)</w:t>
      </w:r>
      <w:r w:rsidRPr="00A50C2F">
        <w:rPr>
          <w:bCs/>
          <w:iCs/>
          <w:sz w:val="26"/>
          <w:szCs w:val="26"/>
        </w:rPr>
        <w:fldChar w:fldCharType="end"/>
      </w:r>
      <w:r w:rsidRPr="00A50C2F">
        <w:rPr>
          <w:bCs/>
          <w:sz w:val="26"/>
          <w:szCs w:val="26"/>
        </w:rPr>
        <w:t xml:space="preserve">. Supporting the belief in a humanized brand as a relationship partner, people develop consumer-brand interactions in the same ways they form interpersonal relationships with others (cluster 4 of bibliographic coupling analysis). From this </w:t>
      </w:r>
      <w:r w:rsidR="007E5754">
        <w:rPr>
          <w:bCs/>
          <w:sz w:val="26"/>
          <w:szCs w:val="26"/>
        </w:rPr>
        <w:t xml:space="preserve">perspective, attachment styles (i.e., anxiety and avoidance) and relational norms (i.e., exchange and </w:t>
      </w:r>
      <w:r w:rsidR="007E5754" w:rsidRPr="00412359">
        <w:rPr>
          <w:rStyle w:val="shorttext"/>
        </w:rPr>
        <w:t>communal</w:t>
      </w:r>
      <w:r w:rsidR="007E5754">
        <w:rPr>
          <w:bCs/>
          <w:sz w:val="26"/>
          <w:szCs w:val="26"/>
        </w:rPr>
        <w:t xml:space="preserve"> orientations) that influence human connections have also been appli</w:t>
      </w:r>
      <w:r w:rsidRPr="00A50C2F">
        <w:rPr>
          <w:bCs/>
          <w:sz w:val="26"/>
          <w:szCs w:val="26"/>
        </w:rPr>
        <w:t xml:space="preserve">ed to brand relationships </w:t>
      </w:r>
      <w:r w:rsidRPr="00A50C2F">
        <w:rPr>
          <w:bCs/>
          <w:iCs/>
          <w:sz w:val="26"/>
          <w:szCs w:val="26"/>
        </w:rPr>
        <w:fldChar w:fldCharType="begin"/>
      </w:r>
      <w:r w:rsidR="0077656E" w:rsidRPr="00A50C2F">
        <w:rPr>
          <w:bCs/>
          <w:iCs/>
          <w:sz w:val="26"/>
          <w:szCs w:val="26"/>
        </w:rPr>
        <w:instrText xml:space="preserve"> ADDIN EN.CITE &lt;EndNote&gt;&lt;Cite&gt;&lt;Author&gt;MacInnis&lt;/Author&gt;&lt;Year&gt;2017&lt;/Year&gt;&lt;RecNum&gt;15&lt;/RecNum&gt;&lt;DisplayText&gt;(MacInnis &amp;amp; Folkes, 2017)&lt;/DisplayText&gt;&lt;record&gt;&lt;rec-number&gt;15&lt;/rec-number&gt;&lt;foreign-keys&gt;&lt;key app="EN" db-id="559fzaf0osetwre0zdnp9ppmtsvxsrapvw9f" timestamp="1687016697"&gt;15&lt;/key&gt;&lt;/foreign-keys&gt;&lt;ref-type name="Journal Article"&gt;17&lt;/ref-type&gt;&lt;contributors&gt;&lt;authors&gt;&lt;author&gt;MacInnis, D. J.&lt;/author&gt;&lt;author&gt;Folkes, V. S.&lt;/author&gt;&lt;/authors&gt;&lt;/contributors&gt;&lt;auth-address&gt;Univ Southern Calif, Marshall Sch Business, 701 Exposit Blvd, Los Angeles, CA 90089 USA&lt;/auth-address&gt;&lt;titles&gt;&lt;title&gt;Humanizing brands: When brands seem to be like me, part of me, and in a relationship with me&lt;/title&gt;&lt;secondary-title&gt;JOURNAL OF CONSUMER PSYCHOLOGY&lt;/secondary-title&gt;&lt;/titles&gt;&lt;periodical&gt;&lt;full-title&gt;Journal of Consumer Psychology&lt;/full-title&gt;&lt;/periodical&gt;&lt;pages&gt;355-374&lt;/pages&gt;&lt;volume&gt;27&lt;/volume&gt;&lt;number&gt;3&lt;/number&gt;&lt;keywords&gt;&lt;keyword&gt;Anthropomorphism&lt;/keyword&gt;&lt;keyword&gt;Branding&lt;/keyword&gt;&lt;keyword&gt;Brand personality&lt;/keyword&gt;&lt;keyword&gt;Brand-self-congruity&lt;/keyword&gt;&lt;keyword&gt;Brand attachment&lt;/keyword&gt;&lt;keyword&gt;Brand relationships&lt;/keyword&gt;&lt;keyword&gt;RELATIONSHIP NORMS&lt;/keyword&gt;&lt;keyword&gt;CONSUMER-BEHAVIOR&lt;/keyword&gt;&lt;keyword&gt;ATTITUDE STRENGTH&lt;/keyword&gt;&lt;keyword&gt;MODERATING ROLE&lt;/keyword&gt;&lt;keyword&gt;SELF&lt;/keyword&gt;&lt;keyword&gt;PERSONALITY&lt;/keyword&gt;&lt;keyword&gt;ATTACHMENT&lt;/keyword&gt;&lt;keyword&gt;CONNECTIONS&lt;/keyword&gt;&lt;keyword&gt;DIMENSIONS&lt;/keyword&gt;&lt;/keywords&gt;&lt;dates&gt;&lt;year&gt;2017&lt;/year&gt;&lt;pub-dates&gt;&lt;date&gt;JUL&lt;/date&gt;&lt;/pub-dates&gt;&lt;/dates&gt;&lt;isbn&gt;1057-7408&amp;#xD;1532-7663 J9 - J CONSUM PSYCHOL&lt;/isbn&gt;&lt;accession-num&gt;WOS:000404694900007&lt;/accession-num&gt;&lt;urls&gt;&lt;/urls&gt;&lt;custom3&gt;University of Southern California&lt;/custom3&gt;&lt;electronic-resource-num&gt;10.1016/j.jcps.2016.12.003&lt;/electronic-resource-num&gt;&lt;language&gt;English&lt;/language&gt;&lt;/record&gt;&lt;/Cite&gt;&lt;/EndNote&gt;</w:instrText>
      </w:r>
      <w:r w:rsidRPr="00A50C2F">
        <w:rPr>
          <w:bCs/>
          <w:iCs/>
          <w:sz w:val="26"/>
          <w:szCs w:val="26"/>
        </w:rPr>
        <w:fldChar w:fldCharType="separate"/>
      </w:r>
      <w:r w:rsidRPr="00A50C2F">
        <w:rPr>
          <w:bCs/>
          <w:noProof/>
          <w:sz w:val="26"/>
          <w:szCs w:val="26"/>
        </w:rPr>
        <w:t>(MacInnis &amp; Folkes, 2017)</w:t>
      </w:r>
      <w:r w:rsidRPr="00A50C2F">
        <w:rPr>
          <w:bCs/>
          <w:iCs/>
          <w:sz w:val="26"/>
          <w:szCs w:val="26"/>
        </w:rPr>
        <w:fldChar w:fldCharType="end"/>
      </w:r>
      <w:r w:rsidRPr="00A50C2F">
        <w:rPr>
          <w:bCs/>
          <w:sz w:val="26"/>
          <w:szCs w:val="26"/>
        </w:rPr>
        <w:t>. Other issues, such as the link between brand anthropomorphism and brand love</w:t>
      </w:r>
      <w:r w:rsidR="007E5754">
        <w:rPr>
          <w:bCs/>
          <w:sz w:val="26"/>
          <w:szCs w:val="26"/>
        </w:rPr>
        <w:t xml:space="preserve">, as well as the ambivalence between brand love and brand hate (cluster 6 </w:t>
      </w:r>
      <w:r w:rsidR="00116E6F">
        <w:rPr>
          <w:bCs/>
          <w:sz w:val="26"/>
          <w:szCs w:val="26"/>
        </w:rPr>
        <w:t xml:space="preserve">in the bibliographic coupling analysis), should be thoroughly considered by practitioners seeking to achieve the </w:t>
      </w:r>
      <w:r w:rsidRPr="00A50C2F">
        <w:rPr>
          <w:bCs/>
          <w:sz w:val="26"/>
          <w:szCs w:val="26"/>
        </w:rPr>
        <w:t xml:space="preserve">desired outcomes from branding. </w:t>
      </w:r>
    </w:p>
    <w:p w14:paraId="289B4D4F" w14:textId="77777777" w:rsidR="00AD2583" w:rsidRPr="00A50C2F" w:rsidRDefault="00AD2583" w:rsidP="006B7047">
      <w:pPr>
        <w:autoSpaceDE w:val="0"/>
        <w:autoSpaceDN w:val="0"/>
        <w:adjustRightInd w:val="0"/>
        <w:spacing w:line="360" w:lineRule="exact"/>
        <w:ind w:firstLine="720"/>
        <w:rPr>
          <w:bCs/>
          <w:iCs/>
          <w:sz w:val="26"/>
          <w:szCs w:val="26"/>
        </w:rPr>
      </w:pPr>
    </w:p>
    <w:p w14:paraId="286A9EC8" w14:textId="57E28B98" w:rsidR="006B7047" w:rsidRPr="00A50C2F" w:rsidRDefault="006B7047" w:rsidP="006B7047">
      <w:pPr>
        <w:spacing w:line="360" w:lineRule="exact"/>
        <w:rPr>
          <w:b/>
          <w:bCs/>
          <w:iCs/>
          <w:sz w:val="26"/>
          <w:szCs w:val="26"/>
        </w:rPr>
      </w:pPr>
      <w:r w:rsidRPr="00A50C2F">
        <w:rPr>
          <w:b/>
          <w:bCs/>
          <w:sz w:val="26"/>
          <w:szCs w:val="26"/>
        </w:rPr>
        <w:t>Limitations and</w:t>
      </w:r>
      <w:r w:rsidR="005F055D">
        <w:rPr>
          <w:b/>
          <w:bCs/>
          <w:sz w:val="26"/>
          <w:szCs w:val="26"/>
        </w:rPr>
        <w:t xml:space="preserve"> </w:t>
      </w:r>
      <w:r w:rsidR="004F3E6A" w:rsidRPr="00A50C2F">
        <w:rPr>
          <w:b/>
          <w:bCs/>
          <w:sz w:val="26"/>
          <w:szCs w:val="26"/>
        </w:rPr>
        <w:t xml:space="preserve">Directions </w:t>
      </w:r>
      <w:r w:rsidRPr="00A50C2F">
        <w:rPr>
          <w:b/>
          <w:bCs/>
          <w:sz w:val="26"/>
          <w:szCs w:val="26"/>
        </w:rPr>
        <w:t>for</w:t>
      </w:r>
      <w:r w:rsidR="004F3E6A">
        <w:rPr>
          <w:b/>
          <w:bCs/>
          <w:sz w:val="26"/>
          <w:szCs w:val="26"/>
        </w:rPr>
        <w:t xml:space="preserve"> </w:t>
      </w:r>
      <w:r w:rsidR="004F3E6A" w:rsidRPr="00A50C2F">
        <w:rPr>
          <w:b/>
          <w:bCs/>
          <w:sz w:val="26"/>
          <w:szCs w:val="26"/>
        </w:rPr>
        <w:t>Future Research</w:t>
      </w:r>
    </w:p>
    <w:p w14:paraId="64CBBAD1" w14:textId="426C9931" w:rsidR="0042332D" w:rsidRPr="00A50C2F" w:rsidRDefault="006B7047" w:rsidP="00412359">
      <w:pPr>
        <w:widowControl w:val="0"/>
        <w:snapToGrid w:val="0"/>
        <w:spacing w:line="360" w:lineRule="exact"/>
        <w:ind w:firstLineChars="200" w:firstLine="520"/>
        <w:jc w:val="both"/>
        <w:rPr>
          <w:sz w:val="26"/>
          <w:szCs w:val="26"/>
        </w:rPr>
      </w:pPr>
      <w:r w:rsidRPr="00A50C2F">
        <w:rPr>
          <w:sz w:val="26"/>
          <w:szCs w:val="26"/>
        </w:rPr>
        <w:t xml:space="preserve">Although our findings </w:t>
      </w:r>
      <w:r w:rsidR="007E5754">
        <w:rPr>
          <w:sz w:val="26"/>
          <w:szCs w:val="26"/>
        </w:rPr>
        <w:t>offer some interesting insights into the existing literature on brand anthropomorphism, several notable shortcomings are identified</w:t>
      </w:r>
      <w:r w:rsidRPr="00A50C2F">
        <w:rPr>
          <w:sz w:val="26"/>
          <w:szCs w:val="26"/>
        </w:rPr>
        <w:t xml:space="preserve"> in this study. A primary concern involves the data selection criteria. The results might be more reliable if the sample </w:t>
      </w:r>
      <w:r w:rsidR="00116E6F">
        <w:rPr>
          <w:sz w:val="26"/>
          <w:szCs w:val="26"/>
        </w:rPr>
        <w:t>were</w:t>
      </w:r>
      <w:r w:rsidRPr="00A50C2F">
        <w:rPr>
          <w:sz w:val="26"/>
          <w:szCs w:val="26"/>
        </w:rPr>
        <w:t xml:space="preserve"> </w:t>
      </w:r>
      <w:r w:rsidRPr="006C55A1">
        <w:rPr>
          <w:bCs/>
          <w:sz w:val="26"/>
          <w:szCs w:val="26"/>
        </w:rPr>
        <w:t>extracted</w:t>
      </w:r>
      <w:r w:rsidRPr="00A50C2F">
        <w:rPr>
          <w:sz w:val="26"/>
          <w:szCs w:val="26"/>
        </w:rPr>
        <w:t xml:space="preserve"> from </w:t>
      </w:r>
      <w:proofErr w:type="spellStart"/>
      <w:r w:rsidRPr="00A50C2F">
        <w:rPr>
          <w:sz w:val="26"/>
          <w:szCs w:val="26"/>
        </w:rPr>
        <w:t>WoS</w:t>
      </w:r>
      <w:proofErr w:type="spellEnd"/>
      <w:r w:rsidRPr="00A50C2F">
        <w:rPr>
          <w:sz w:val="26"/>
          <w:szCs w:val="26"/>
        </w:rPr>
        <w:t xml:space="preserve"> and other databases. Another issue is the limited number of keywords we search </w:t>
      </w:r>
      <w:r w:rsidR="0042332D" w:rsidRPr="00A50C2F">
        <w:rPr>
          <w:sz w:val="26"/>
          <w:szCs w:val="26"/>
        </w:rPr>
        <w:t xml:space="preserve">for </w:t>
      </w:r>
      <w:r w:rsidRPr="00A50C2F">
        <w:rPr>
          <w:sz w:val="26"/>
          <w:szCs w:val="26"/>
        </w:rPr>
        <w:t>relevant publications. Using other groups of keywords may lead to different findings.</w:t>
      </w:r>
    </w:p>
    <w:p w14:paraId="1D5A1ECC" w14:textId="115A06DC" w:rsidR="006B7047" w:rsidRDefault="006B7047" w:rsidP="00412359">
      <w:pPr>
        <w:widowControl w:val="0"/>
        <w:snapToGrid w:val="0"/>
        <w:spacing w:line="360" w:lineRule="exact"/>
        <w:ind w:firstLineChars="200" w:firstLine="520"/>
        <w:jc w:val="both"/>
        <w:rPr>
          <w:sz w:val="26"/>
          <w:szCs w:val="26"/>
        </w:rPr>
      </w:pPr>
      <w:r w:rsidRPr="00A50C2F">
        <w:rPr>
          <w:sz w:val="26"/>
          <w:szCs w:val="26"/>
        </w:rPr>
        <w:t xml:space="preserve">Moreover, we </w:t>
      </w:r>
      <w:r w:rsidR="004F3E6A">
        <w:rPr>
          <w:sz w:val="26"/>
          <w:szCs w:val="26"/>
        </w:rPr>
        <w:t>selected only articles from English-language</w:t>
      </w:r>
      <w:r w:rsidR="0042332D" w:rsidRPr="00A50C2F">
        <w:rPr>
          <w:sz w:val="26"/>
          <w:szCs w:val="26"/>
        </w:rPr>
        <w:t xml:space="preserve"> journal</w:t>
      </w:r>
      <w:r w:rsidRPr="00A50C2F">
        <w:rPr>
          <w:sz w:val="26"/>
          <w:szCs w:val="26"/>
        </w:rPr>
        <w:t xml:space="preserve">s. </w:t>
      </w:r>
      <w:r w:rsidR="0042332D" w:rsidRPr="00A50C2F">
        <w:rPr>
          <w:sz w:val="26"/>
          <w:szCs w:val="26"/>
        </w:rPr>
        <w:t xml:space="preserve">Hence, </w:t>
      </w:r>
      <w:r w:rsidRPr="00A50C2F">
        <w:rPr>
          <w:sz w:val="26"/>
          <w:szCs w:val="26"/>
        </w:rPr>
        <w:t xml:space="preserve">some papers related to the given topic might not be </w:t>
      </w:r>
      <w:r w:rsidR="0042332D" w:rsidRPr="00A50C2F">
        <w:rPr>
          <w:sz w:val="26"/>
          <w:szCs w:val="26"/>
        </w:rPr>
        <w:t xml:space="preserve">downloaded </w:t>
      </w:r>
      <w:r w:rsidRPr="00A50C2F">
        <w:rPr>
          <w:sz w:val="26"/>
          <w:szCs w:val="26"/>
        </w:rPr>
        <w:t>in</w:t>
      </w:r>
      <w:r w:rsidR="0042332D" w:rsidRPr="00A50C2F">
        <w:rPr>
          <w:sz w:val="26"/>
          <w:szCs w:val="26"/>
        </w:rPr>
        <w:t>to</w:t>
      </w:r>
      <w:r w:rsidRPr="00A50C2F">
        <w:rPr>
          <w:sz w:val="26"/>
          <w:szCs w:val="26"/>
        </w:rPr>
        <w:t xml:space="preserve"> the database. However, the most influential journals have </w:t>
      </w:r>
      <w:r w:rsidR="0042332D" w:rsidRPr="00A50C2F">
        <w:rPr>
          <w:sz w:val="26"/>
          <w:szCs w:val="26"/>
        </w:rPr>
        <w:t>already been includ</w:t>
      </w:r>
      <w:r w:rsidRPr="00A50C2F">
        <w:rPr>
          <w:sz w:val="26"/>
          <w:szCs w:val="26"/>
        </w:rPr>
        <w:t xml:space="preserve">ed in the list. Regarding the bibliometric method, some scholars </w:t>
      </w:r>
      <w:r w:rsidR="007E5754" w:rsidRPr="00412359">
        <w:rPr>
          <w:rStyle w:val="shorttext"/>
        </w:rPr>
        <w:t>have</w:t>
      </w:r>
      <w:r w:rsidR="007E5754">
        <w:rPr>
          <w:sz w:val="26"/>
          <w:szCs w:val="26"/>
        </w:rPr>
        <w:t xml:space="preserve"> debated using this technique as a panoramic approach, which is </w:t>
      </w:r>
      <w:r w:rsidR="007E5754" w:rsidRPr="006C55A1">
        <w:rPr>
          <w:bCs/>
          <w:sz w:val="26"/>
          <w:szCs w:val="26"/>
        </w:rPr>
        <w:t>visualized</w:t>
      </w:r>
      <w:r w:rsidR="007E5754">
        <w:rPr>
          <w:sz w:val="26"/>
          <w:szCs w:val="26"/>
        </w:rPr>
        <w:t xml:space="preserve"> rather than content-oriented</w:t>
      </w:r>
      <w:r w:rsidRPr="00A50C2F">
        <w:rPr>
          <w:sz w:val="26"/>
          <w:szCs w:val="26"/>
        </w:rPr>
        <w:t xml:space="preserve"> </w:t>
      </w:r>
      <w:r w:rsidRPr="00A50C2F">
        <w:rPr>
          <w:iCs/>
          <w:sz w:val="26"/>
          <w:szCs w:val="26"/>
        </w:rPr>
        <w:fldChar w:fldCharType="begin"/>
      </w:r>
      <w:r w:rsidRPr="00A50C2F">
        <w:rPr>
          <w:sz w:val="26"/>
          <w:szCs w:val="26"/>
        </w:rPr>
        <w:instrText xml:space="preserve"> ADDIN EN.CITE &lt;EndNote&gt;&lt;Cite&gt;&lt;Author&gt;Ferreira&lt;/Author&gt;&lt;Year&gt;2018&lt;/Year&gt;&lt;RecNum&gt;378&lt;/RecNum&gt;&lt;DisplayText&gt;(Ferreira, 2018)&lt;/DisplayText&gt;&lt;record&gt;&lt;rec-number&gt;378&lt;/rec-number&gt;&lt;foreign-keys&gt;&lt;key app="EN" db-id="559fzaf0osetwre0zdnp9ppmtsvxsrapvw9f" timestamp="1696317053"&gt;378&lt;/key&gt;&lt;/foreign-keys&gt;&lt;ref-type name="Journal Article"&gt;17&lt;/ref-type&gt;&lt;contributors&gt;&lt;authors&gt;&lt;author&gt;Ferreira, Fernando A. F.&lt;/author&gt;&lt;/authors&gt;&lt;/contributors&gt;&lt;titles&gt;&lt;title&gt;Mapping the field of arts-based management: Bibliographic coupling and co-citation analyses&lt;/title&gt;&lt;secondary-title&gt;Journal of Business Research&lt;/secondary-title&gt;&lt;/titles&gt;&lt;periodical&gt;&lt;full-title&gt;Journal of Business Research&lt;/full-title&gt;&lt;/periodical&gt;&lt;pages&gt;348-357&lt;/pages&gt;&lt;volume&gt;85&lt;/volume&gt;&lt;keywords&gt;&lt;keyword&gt;Arts-based management&lt;/keyword&gt;&lt;keyword&gt;Bibliometric analysis&lt;/keyword&gt;&lt;keyword&gt;Mapping&lt;/keyword&gt;&lt;keyword&gt;Scientific journals&lt;/keyword&gt;&lt;keyword&gt;VOSviewer&lt;/keyword&gt;&lt;/keywords&gt;&lt;dates&gt;&lt;year&gt;2018&lt;/year&gt;&lt;pub-dates&gt;&lt;date&gt;2018/04/01/&lt;/date&gt;&lt;/pub-dates&gt;&lt;/dates&gt;&lt;isbn&gt;0148-2963&lt;/isbn&gt;&lt;urls&gt;&lt;related-urls&gt;&lt;url&gt;https://www.sciencedirect.com/science/article/pii/S0148296317303922&lt;/url&gt;&lt;/related-urls&gt;&lt;/urls&gt;&lt;electronic-resource-num&gt;https://doi.org/10.1016/j.jbusres.2017.03.026&lt;/electronic-resource-num&gt;&lt;/record&gt;&lt;/Cite&gt;&lt;/EndNote&gt;</w:instrText>
      </w:r>
      <w:r w:rsidRPr="00A50C2F">
        <w:rPr>
          <w:iCs/>
          <w:sz w:val="26"/>
          <w:szCs w:val="26"/>
        </w:rPr>
        <w:fldChar w:fldCharType="separate"/>
      </w:r>
      <w:r w:rsidRPr="00A50C2F">
        <w:rPr>
          <w:noProof/>
          <w:sz w:val="26"/>
          <w:szCs w:val="26"/>
        </w:rPr>
        <w:t>(Ferreira, 2018)</w:t>
      </w:r>
      <w:r w:rsidRPr="00A50C2F">
        <w:rPr>
          <w:iCs/>
          <w:sz w:val="26"/>
          <w:szCs w:val="26"/>
        </w:rPr>
        <w:fldChar w:fldCharType="end"/>
      </w:r>
      <w:r w:rsidRPr="00A50C2F">
        <w:rPr>
          <w:sz w:val="26"/>
          <w:szCs w:val="26"/>
        </w:rPr>
        <w:t xml:space="preserve">. In this work, we addressed the given limitation by blending the mixed methods comprising co-citation, bibliographic coupling, and thematic reviews. </w:t>
      </w:r>
    </w:p>
    <w:p w14:paraId="7A96971D" w14:textId="77777777" w:rsidR="00195362" w:rsidRDefault="00195362" w:rsidP="00195362">
      <w:pPr>
        <w:spacing w:line="360" w:lineRule="exact"/>
        <w:rPr>
          <w:sz w:val="26"/>
          <w:szCs w:val="26"/>
        </w:rPr>
      </w:pPr>
    </w:p>
    <w:p w14:paraId="7A655003" w14:textId="77777777" w:rsidR="00195362" w:rsidRPr="00195362" w:rsidRDefault="00195362" w:rsidP="00195362">
      <w:pPr>
        <w:spacing w:line="360" w:lineRule="exact"/>
        <w:rPr>
          <w:b/>
          <w:bCs/>
          <w:sz w:val="26"/>
          <w:szCs w:val="26"/>
        </w:rPr>
      </w:pPr>
      <w:r w:rsidRPr="00195362">
        <w:rPr>
          <w:b/>
          <w:bCs/>
          <w:sz w:val="26"/>
          <w:szCs w:val="26"/>
        </w:rPr>
        <w:t>Funding Acknowledgment</w:t>
      </w:r>
    </w:p>
    <w:p w14:paraId="4D20D83F" w14:textId="449F190A" w:rsidR="00195362" w:rsidRDefault="00195362" w:rsidP="00412359">
      <w:pPr>
        <w:widowControl w:val="0"/>
        <w:snapToGrid w:val="0"/>
        <w:spacing w:line="360" w:lineRule="exact"/>
        <w:ind w:firstLineChars="200" w:firstLine="520"/>
        <w:jc w:val="both"/>
        <w:rPr>
          <w:sz w:val="26"/>
          <w:szCs w:val="26"/>
        </w:rPr>
      </w:pPr>
      <w:r>
        <w:rPr>
          <w:sz w:val="26"/>
          <w:szCs w:val="26"/>
        </w:rPr>
        <w:t>This</w:t>
      </w:r>
      <w:r w:rsidR="004443AF">
        <w:rPr>
          <w:sz w:val="26"/>
          <w:szCs w:val="26"/>
        </w:rPr>
        <w:t xml:space="preserve"> study </w:t>
      </w:r>
      <w:r>
        <w:rPr>
          <w:sz w:val="26"/>
          <w:szCs w:val="26"/>
        </w:rPr>
        <w:t xml:space="preserve">is fully funded by University of Economics Ho Chi Minh </w:t>
      </w:r>
      <w:r w:rsidRPr="00412359">
        <w:rPr>
          <w:rStyle w:val="shorttext"/>
        </w:rPr>
        <w:t>City</w:t>
      </w:r>
      <w:r>
        <w:rPr>
          <w:sz w:val="26"/>
          <w:szCs w:val="26"/>
        </w:rPr>
        <w:t>.</w:t>
      </w:r>
    </w:p>
    <w:p w14:paraId="5228B42D" w14:textId="32CC3932" w:rsidR="00AD2583" w:rsidRDefault="00AD2583" w:rsidP="006B7047">
      <w:pPr>
        <w:spacing w:line="360" w:lineRule="exact"/>
        <w:ind w:firstLine="720"/>
        <w:rPr>
          <w:sz w:val="26"/>
          <w:szCs w:val="26"/>
        </w:rPr>
      </w:pPr>
    </w:p>
    <w:p w14:paraId="255C3E2B" w14:textId="77777777" w:rsidR="006B7047" w:rsidRPr="00A50C2F" w:rsidRDefault="006B7047" w:rsidP="006B7047">
      <w:pPr>
        <w:spacing w:line="360" w:lineRule="exact"/>
        <w:rPr>
          <w:b/>
          <w:bCs/>
          <w:sz w:val="26"/>
          <w:szCs w:val="26"/>
        </w:rPr>
      </w:pPr>
      <w:r w:rsidRPr="00A50C2F">
        <w:rPr>
          <w:b/>
          <w:bCs/>
          <w:sz w:val="26"/>
          <w:szCs w:val="26"/>
        </w:rPr>
        <w:t xml:space="preserve">References </w:t>
      </w:r>
    </w:p>
    <w:p w14:paraId="567EBB2E" w14:textId="004EBD6F" w:rsidR="00116E6F" w:rsidRPr="00116E6F" w:rsidRDefault="006B7047" w:rsidP="00116E6F">
      <w:pPr>
        <w:pStyle w:val="EndNoteBibliography"/>
        <w:ind w:left="720" w:hanging="720"/>
        <w:jc w:val="left"/>
      </w:pPr>
      <w:r w:rsidRPr="00A50C2F">
        <w:rPr>
          <w:sz w:val="26"/>
          <w:szCs w:val="26"/>
        </w:rPr>
        <w:fldChar w:fldCharType="begin"/>
      </w:r>
      <w:r w:rsidRPr="00A50C2F">
        <w:rPr>
          <w:sz w:val="26"/>
          <w:szCs w:val="26"/>
        </w:rPr>
        <w:instrText xml:space="preserve"> ADDIN EN.REFLIST </w:instrText>
      </w:r>
      <w:r w:rsidRPr="00A50C2F">
        <w:rPr>
          <w:sz w:val="26"/>
          <w:szCs w:val="26"/>
        </w:rPr>
        <w:fldChar w:fldCharType="separate"/>
      </w:r>
      <w:r w:rsidR="00116E6F" w:rsidRPr="00116E6F">
        <w:t xml:space="preserve">Aaker, J., Fournier, S., &amp; Brasel, S. A. (2004). When good brands do bad. </w:t>
      </w:r>
      <w:r w:rsidR="00116E6F" w:rsidRPr="00116E6F">
        <w:rPr>
          <w:i/>
        </w:rPr>
        <w:t>Journal of Consumer Research</w:t>
      </w:r>
      <w:r w:rsidR="00116E6F" w:rsidRPr="00116E6F">
        <w:t>,</w:t>
      </w:r>
      <w:r w:rsidR="00116E6F" w:rsidRPr="00116E6F">
        <w:rPr>
          <w:i/>
        </w:rPr>
        <w:t xml:space="preserve"> 31</w:t>
      </w:r>
      <w:r w:rsidR="00116E6F" w:rsidRPr="00116E6F">
        <w:t>(1), 1</w:t>
      </w:r>
      <w:r w:rsidR="00116E6F">
        <w:t>-</w:t>
      </w:r>
      <w:r w:rsidR="00116E6F" w:rsidRPr="00116E6F">
        <w:t xml:space="preserve">16. </w:t>
      </w:r>
      <w:hyperlink r:id="rId17" w:history="1">
        <w:r w:rsidR="00116E6F" w:rsidRPr="00116E6F">
          <w:rPr>
            <w:rStyle w:val="a7"/>
          </w:rPr>
          <w:t>https://doi.org/10.1086/383419</w:t>
        </w:r>
      </w:hyperlink>
      <w:r w:rsidR="00116E6F" w:rsidRPr="00116E6F">
        <w:t xml:space="preserve"> </w:t>
      </w:r>
    </w:p>
    <w:p w14:paraId="06E4D6E8" w14:textId="0B0EF8F0" w:rsidR="00116E6F" w:rsidRPr="00116E6F" w:rsidRDefault="00116E6F" w:rsidP="00116E6F">
      <w:pPr>
        <w:pStyle w:val="EndNoteBibliography"/>
        <w:ind w:left="720" w:hanging="720"/>
        <w:jc w:val="left"/>
      </w:pPr>
      <w:r w:rsidRPr="00116E6F">
        <w:t xml:space="preserve">Aaker, J. L. (1997). Dimensions of brand personality. </w:t>
      </w:r>
      <w:r w:rsidRPr="00116E6F">
        <w:rPr>
          <w:i/>
        </w:rPr>
        <w:t>Journal of Marketing Research</w:t>
      </w:r>
      <w:r w:rsidRPr="00116E6F">
        <w:t>,</w:t>
      </w:r>
      <w:r w:rsidRPr="00116E6F">
        <w:rPr>
          <w:i/>
        </w:rPr>
        <w:t xml:space="preserve"> 34</w:t>
      </w:r>
      <w:r w:rsidRPr="00116E6F">
        <w:t xml:space="preserve">(3), 347-356. </w:t>
      </w:r>
      <w:hyperlink r:id="rId18" w:history="1">
        <w:r w:rsidRPr="00116E6F">
          <w:rPr>
            <w:rStyle w:val="a7"/>
          </w:rPr>
          <w:t>https://doi.org/10.1177/002224379703400304</w:t>
        </w:r>
      </w:hyperlink>
      <w:r w:rsidRPr="00116E6F">
        <w:t xml:space="preserve"> </w:t>
      </w:r>
    </w:p>
    <w:p w14:paraId="0D31FFD9" w14:textId="4DC0C559" w:rsidR="00116E6F" w:rsidRPr="00116E6F" w:rsidRDefault="00116E6F" w:rsidP="00116E6F">
      <w:pPr>
        <w:pStyle w:val="EndNoteBibliography"/>
        <w:ind w:left="720" w:hanging="720"/>
        <w:jc w:val="left"/>
      </w:pPr>
      <w:r w:rsidRPr="00116E6F">
        <w:t xml:space="preserve">Aggarwal, P. (2004). The effects of brand relationship norms on consumer attitudes and behavior. </w:t>
      </w:r>
      <w:r w:rsidRPr="00116E6F">
        <w:rPr>
          <w:i/>
        </w:rPr>
        <w:t>Journal of Consumer Research</w:t>
      </w:r>
      <w:r w:rsidRPr="00116E6F">
        <w:t>,</w:t>
      </w:r>
      <w:r w:rsidRPr="00116E6F">
        <w:rPr>
          <w:i/>
        </w:rPr>
        <w:t xml:space="preserve"> 31</w:t>
      </w:r>
      <w:r w:rsidRPr="00116E6F">
        <w:t>(1), 87</w:t>
      </w:r>
      <w:r>
        <w:t>-</w:t>
      </w:r>
      <w:r w:rsidRPr="00116E6F">
        <w:t xml:space="preserve">101. </w:t>
      </w:r>
      <w:hyperlink r:id="rId19" w:history="1">
        <w:r w:rsidRPr="00116E6F">
          <w:rPr>
            <w:rStyle w:val="a7"/>
          </w:rPr>
          <w:t>https://doi.org/10.1086/383426</w:t>
        </w:r>
      </w:hyperlink>
      <w:r w:rsidRPr="00116E6F">
        <w:t xml:space="preserve"> </w:t>
      </w:r>
    </w:p>
    <w:p w14:paraId="6748BE35" w14:textId="4D0AE2BA" w:rsidR="00116E6F" w:rsidRPr="00116E6F" w:rsidRDefault="00116E6F" w:rsidP="00116E6F">
      <w:pPr>
        <w:pStyle w:val="EndNoteBibliography"/>
        <w:ind w:left="720" w:hanging="720"/>
        <w:jc w:val="left"/>
      </w:pPr>
      <w:r w:rsidRPr="00116E6F">
        <w:t xml:space="preserve">Aggarwal, P., &amp; McGill, A. L. (2007). Is that car smiling at me? Schema congruity as a basis for evaluating anthropomorphized products. </w:t>
      </w:r>
      <w:r w:rsidRPr="00116E6F">
        <w:rPr>
          <w:i/>
        </w:rPr>
        <w:t>Journal of Consumer Research</w:t>
      </w:r>
      <w:r w:rsidRPr="00116E6F">
        <w:t>,</w:t>
      </w:r>
      <w:r w:rsidRPr="00116E6F">
        <w:rPr>
          <w:i/>
        </w:rPr>
        <w:t xml:space="preserve"> 34</w:t>
      </w:r>
      <w:r w:rsidRPr="00116E6F">
        <w:t xml:space="preserve">(4), 468-479. </w:t>
      </w:r>
      <w:hyperlink r:id="rId20" w:history="1">
        <w:r w:rsidRPr="00116E6F">
          <w:rPr>
            <w:rStyle w:val="a7"/>
          </w:rPr>
          <w:t>https://doi.org/10.1086/518544</w:t>
        </w:r>
      </w:hyperlink>
      <w:r w:rsidRPr="00116E6F">
        <w:t xml:space="preserve"> </w:t>
      </w:r>
    </w:p>
    <w:p w14:paraId="03C72652" w14:textId="7250F511" w:rsidR="00116E6F" w:rsidRPr="00116E6F" w:rsidRDefault="00116E6F" w:rsidP="00116E6F">
      <w:pPr>
        <w:pStyle w:val="EndNoteBibliography"/>
        <w:ind w:left="720" w:hanging="720"/>
        <w:jc w:val="left"/>
      </w:pPr>
      <w:r w:rsidRPr="00116E6F">
        <w:t xml:space="preserve">Aggarwal, P., &amp; McGill, A. L. (2012). When brands seem human, do humans act like brands? Automatic behavioral priming effects of brand anthropomorphism. </w:t>
      </w:r>
      <w:r w:rsidRPr="00116E6F">
        <w:rPr>
          <w:i/>
        </w:rPr>
        <w:t>Journal of Consumer Research</w:t>
      </w:r>
      <w:r w:rsidRPr="00116E6F">
        <w:t>,</w:t>
      </w:r>
      <w:r w:rsidRPr="00116E6F">
        <w:rPr>
          <w:i/>
        </w:rPr>
        <w:t xml:space="preserve"> 39</w:t>
      </w:r>
      <w:r w:rsidRPr="00116E6F">
        <w:t>(2), 307</w:t>
      </w:r>
      <w:r>
        <w:t>-</w:t>
      </w:r>
      <w:r w:rsidRPr="00116E6F">
        <w:t xml:space="preserve">323. </w:t>
      </w:r>
      <w:hyperlink r:id="rId21" w:history="1">
        <w:r w:rsidRPr="00116E6F">
          <w:rPr>
            <w:rStyle w:val="a7"/>
          </w:rPr>
          <w:t>https://doi.org/10.1086/662614</w:t>
        </w:r>
      </w:hyperlink>
      <w:r w:rsidRPr="00116E6F">
        <w:t xml:space="preserve"> </w:t>
      </w:r>
    </w:p>
    <w:p w14:paraId="225F5F11" w14:textId="03FB5DF0" w:rsidR="00116E6F" w:rsidRPr="00116E6F" w:rsidRDefault="00116E6F" w:rsidP="00116E6F">
      <w:pPr>
        <w:pStyle w:val="EndNoteBibliography"/>
        <w:ind w:left="720" w:hanging="720"/>
        <w:jc w:val="left"/>
      </w:pPr>
      <w:r w:rsidRPr="00116E6F">
        <w:t xml:space="preserve">Aguirre-Rodriguez, A. (2014). Cultural factors that impact brand personification strategy effectiveness. </w:t>
      </w:r>
      <w:r w:rsidRPr="00116E6F">
        <w:rPr>
          <w:i/>
        </w:rPr>
        <w:t>Psychology &amp; Marketing</w:t>
      </w:r>
      <w:r w:rsidRPr="00116E6F">
        <w:t>,</w:t>
      </w:r>
      <w:r w:rsidRPr="00116E6F">
        <w:rPr>
          <w:i/>
        </w:rPr>
        <w:t xml:space="preserve"> 31</w:t>
      </w:r>
      <w:r w:rsidRPr="00116E6F">
        <w:t>(1), 70</w:t>
      </w:r>
      <w:r>
        <w:t>-</w:t>
      </w:r>
      <w:r w:rsidRPr="00116E6F">
        <w:t xml:space="preserve">83. </w:t>
      </w:r>
      <w:hyperlink r:id="rId22" w:history="1">
        <w:r w:rsidRPr="00116E6F">
          <w:rPr>
            <w:rStyle w:val="a7"/>
          </w:rPr>
          <w:t>https://doi.org/10.1002/mar.20676</w:t>
        </w:r>
      </w:hyperlink>
      <w:r w:rsidRPr="00116E6F">
        <w:t xml:space="preserve"> </w:t>
      </w:r>
    </w:p>
    <w:p w14:paraId="5A6F253D" w14:textId="1DF1D33B" w:rsidR="00116E6F" w:rsidRPr="00116E6F" w:rsidRDefault="00116E6F" w:rsidP="00116E6F">
      <w:pPr>
        <w:pStyle w:val="EndNoteBibliography"/>
        <w:ind w:left="720" w:hanging="720"/>
        <w:jc w:val="left"/>
      </w:pPr>
      <w:r w:rsidRPr="00116E6F">
        <w:t xml:space="preserve">Ali, F., Dogan, S., Amin, M., Hussain, K., &amp; Ryu, K. (2021). Brand anthropomorphism, love and defense: Does attitude towards social distancing matter? </w:t>
      </w:r>
      <w:r w:rsidRPr="00116E6F">
        <w:rPr>
          <w:i/>
        </w:rPr>
        <w:t>Service Industries Journal</w:t>
      </w:r>
      <w:r w:rsidRPr="00116E6F">
        <w:t>,</w:t>
      </w:r>
      <w:r w:rsidRPr="00116E6F">
        <w:rPr>
          <w:i/>
        </w:rPr>
        <w:t xml:space="preserve"> 41</w:t>
      </w:r>
      <w:r w:rsidRPr="00116E6F">
        <w:t>(1-2), 58</w:t>
      </w:r>
      <w:r>
        <w:t>-</w:t>
      </w:r>
      <w:r w:rsidRPr="00116E6F">
        <w:t xml:space="preserve">83. </w:t>
      </w:r>
      <w:hyperlink r:id="rId23" w:history="1">
        <w:r w:rsidRPr="00116E6F">
          <w:rPr>
            <w:rStyle w:val="a7"/>
          </w:rPr>
          <w:t>https://doi.org/10.1080/02642069.2020.1867542</w:t>
        </w:r>
      </w:hyperlink>
      <w:r w:rsidRPr="00116E6F">
        <w:t xml:space="preserve"> </w:t>
      </w:r>
    </w:p>
    <w:p w14:paraId="5F8FAD77" w14:textId="1CF884FD" w:rsidR="00116E6F" w:rsidRPr="00116E6F" w:rsidRDefault="00116E6F" w:rsidP="00116E6F">
      <w:pPr>
        <w:pStyle w:val="EndNoteBibliography"/>
        <w:ind w:left="720" w:hanging="720"/>
        <w:jc w:val="left"/>
      </w:pPr>
      <w:r w:rsidRPr="00116E6F">
        <w:t xml:space="preserve">Alvarez, C., &amp; Fournier, S. (2016). Consumers' relationships with brands. </w:t>
      </w:r>
      <w:r w:rsidRPr="00116E6F">
        <w:rPr>
          <w:i/>
        </w:rPr>
        <w:t>Current Opinion in Psychology</w:t>
      </w:r>
      <w:r w:rsidRPr="00116E6F">
        <w:t>,</w:t>
      </w:r>
      <w:r w:rsidRPr="00116E6F">
        <w:rPr>
          <w:i/>
        </w:rPr>
        <w:t xml:space="preserve"> 10</w:t>
      </w:r>
      <w:r w:rsidRPr="00116E6F">
        <w:t xml:space="preserve">, 129-135. </w:t>
      </w:r>
      <w:hyperlink r:id="rId24" w:history="1">
        <w:r w:rsidRPr="00116E6F">
          <w:rPr>
            <w:rStyle w:val="a7"/>
          </w:rPr>
          <w:t>https://doi.org/10.1016/j.copsyc.2015.12.017</w:t>
        </w:r>
      </w:hyperlink>
      <w:r w:rsidRPr="00116E6F">
        <w:t xml:space="preserve"> </w:t>
      </w:r>
    </w:p>
    <w:p w14:paraId="6E5F8C63" w14:textId="176DB2CE" w:rsidR="00116E6F" w:rsidRPr="00116E6F" w:rsidRDefault="00116E6F" w:rsidP="00116E6F">
      <w:pPr>
        <w:pStyle w:val="EndNoteBibliography"/>
        <w:ind w:left="720" w:hanging="720"/>
        <w:jc w:val="left"/>
      </w:pPr>
      <w:r w:rsidRPr="00116E6F">
        <w:t xml:space="preserve">Amelia, A., Mathies, C., &amp; Patterson, P. G. (2022). Customer acceptance of frontline service robots in retail banking: A qualitative approach. </w:t>
      </w:r>
      <w:r w:rsidRPr="00116E6F">
        <w:rPr>
          <w:i/>
        </w:rPr>
        <w:t>Journal of Service Management</w:t>
      </w:r>
      <w:r w:rsidRPr="00116E6F">
        <w:t>,</w:t>
      </w:r>
      <w:r w:rsidRPr="00116E6F">
        <w:rPr>
          <w:i/>
        </w:rPr>
        <w:t xml:space="preserve"> 33</w:t>
      </w:r>
      <w:r w:rsidRPr="00116E6F">
        <w:t xml:space="preserve">(2), 321-341. </w:t>
      </w:r>
      <w:hyperlink r:id="rId25" w:history="1">
        <w:r w:rsidRPr="00116E6F">
          <w:rPr>
            <w:rStyle w:val="a7"/>
          </w:rPr>
          <w:t>https://doi.org/10.1108/JOSM-10-2020-0374</w:t>
        </w:r>
      </w:hyperlink>
      <w:r w:rsidRPr="00116E6F">
        <w:t xml:space="preserve"> </w:t>
      </w:r>
    </w:p>
    <w:p w14:paraId="00E0DF74" w14:textId="627F1301" w:rsidR="00116E6F" w:rsidRPr="00116E6F" w:rsidRDefault="00116E6F" w:rsidP="00116E6F">
      <w:pPr>
        <w:pStyle w:val="EndNoteBibliography"/>
        <w:ind w:left="720" w:hanging="720"/>
        <w:jc w:val="left"/>
      </w:pPr>
      <w:r w:rsidRPr="00116E6F">
        <w:t xml:space="preserve">Avis, M., &amp; Aitken, R. (2015). Intertwined. </w:t>
      </w:r>
      <w:r w:rsidRPr="00116E6F">
        <w:rPr>
          <w:i/>
        </w:rPr>
        <w:t>Journal of Historical Research in Marketing</w:t>
      </w:r>
      <w:r w:rsidRPr="00116E6F">
        <w:t>,</w:t>
      </w:r>
      <w:r w:rsidRPr="00116E6F">
        <w:rPr>
          <w:i/>
        </w:rPr>
        <w:t xml:space="preserve"> 7</w:t>
      </w:r>
      <w:r w:rsidRPr="00116E6F">
        <w:t xml:space="preserve">(2), 208-231. </w:t>
      </w:r>
      <w:hyperlink r:id="rId26" w:history="1">
        <w:r w:rsidRPr="00116E6F">
          <w:rPr>
            <w:rStyle w:val="a7"/>
          </w:rPr>
          <w:t>https://doi.org/10.1108/JHRM-01-2014-0004</w:t>
        </w:r>
      </w:hyperlink>
      <w:r w:rsidRPr="00116E6F">
        <w:t xml:space="preserve"> </w:t>
      </w:r>
    </w:p>
    <w:p w14:paraId="0958047B" w14:textId="3186BF89" w:rsidR="00116E6F" w:rsidRPr="00116E6F" w:rsidRDefault="00116E6F" w:rsidP="00116E6F">
      <w:pPr>
        <w:pStyle w:val="EndNoteBibliography"/>
        <w:ind w:left="720" w:hanging="720"/>
        <w:jc w:val="left"/>
      </w:pPr>
      <w:r w:rsidRPr="00116E6F">
        <w:t xml:space="preserve">Bagozzi, R. P., &amp; Lee, N. (2017). Philosophical foundations of neuroscience in organizational research: Functional and nonfunctional approaches. </w:t>
      </w:r>
      <w:r w:rsidRPr="00116E6F">
        <w:rPr>
          <w:i/>
        </w:rPr>
        <w:t>Organizational Research Methods</w:t>
      </w:r>
      <w:r w:rsidRPr="00116E6F">
        <w:t>,</w:t>
      </w:r>
      <w:r w:rsidRPr="00116E6F">
        <w:rPr>
          <w:i/>
        </w:rPr>
        <w:t xml:space="preserve"> 22</w:t>
      </w:r>
      <w:r w:rsidRPr="00116E6F">
        <w:t xml:space="preserve">(1), 299-331. </w:t>
      </w:r>
      <w:hyperlink r:id="rId27" w:history="1">
        <w:r w:rsidRPr="00116E6F">
          <w:rPr>
            <w:rStyle w:val="a7"/>
          </w:rPr>
          <w:t>https://doi.org/10.1177/1094428117697042</w:t>
        </w:r>
      </w:hyperlink>
      <w:r w:rsidRPr="00116E6F">
        <w:t xml:space="preserve"> </w:t>
      </w:r>
    </w:p>
    <w:p w14:paraId="5FB27665" w14:textId="0139E6FC" w:rsidR="00116E6F" w:rsidRPr="00116E6F" w:rsidRDefault="00116E6F" w:rsidP="00116E6F">
      <w:pPr>
        <w:pStyle w:val="EndNoteBibliography"/>
        <w:ind w:left="720" w:hanging="720"/>
        <w:jc w:val="left"/>
      </w:pPr>
      <w:r w:rsidRPr="00116E6F">
        <w:t xml:space="preserve">Bagozzi, R. P., Romani, S., Grappi, S., &amp; Zarantonello, L. (2021). Psychological underpinnings of brands. </w:t>
      </w:r>
      <w:r w:rsidR="0027735B" w:rsidRPr="00116E6F">
        <w:t xml:space="preserve">In </w:t>
      </w:r>
      <w:r w:rsidRPr="00116E6F">
        <w:t xml:space="preserve">S. T. Fiske (Ed.), </w:t>
      </w:r>
      <w:r w:rsidRPr="00116E6F">
        <w:rPr>
          <w:i/>
        </w:rPr>
        <w:t>Annual Review of Psychology</w:t>
      </w:r>
      <w:r w:rsidRPr="00116E6F">
        <w:t xml:space="preserve"> (Vol. 72, pp. 585</w:t>
      </w:r>
      <w:r w:rsidR="0027735B">
        <w:t>–</w:t>
      </w:r>
      <w:r w:rsidRPr="00116E6F">
        <w:t xml:space="preserve">607). </w:t>
      </w:r>
      <w:hyperlink r:id="rId28" w:history="1">
        <w:r w:rsidRPr="00116E6F">
          <w:rPr>
            <w:rStyle w:val="a7"/>
          </w:rPr>
          <w:t>https://doi.org/10.1146/annurev-psych-010419-051008</w:t>
        </w:r>
      </w:hyperlink>
      <w:r w:rsidRPr="00116E6F">
        <w:t xml:space="preserve"> </w:t>
      </w:r>
    </w:p>
    <w:p w14:paraId="0B0178CC" w14:textId="51441869" w:rsidR="00116E6F" w:rsidRPr="00116E6F" w:rsidRDefault="00116E6F" w:rsidP="00116E6F">
      <w:pPr>
        <w:pStyle w:val="EndNoteBibliography"/>
        <w:ind w:left="720" w:hanging="720"/>
        <w:jc w:val="left"/>
      </w:pPr>
      <w:r w:rsidRPr="00116E6F">
        <w:t xml:space="preserve">Belk, R. W. (1988). Possessions and the Extended Self. </w:t>
      </w:r>
      <w:r w:rsidRPr="00116E6F">
        <w:rPr>
          <w:i/>
        </w:rPr>
        <w:t>Journal of Consumer Research</w:t>
      </w:r>
      <w:r w:rsidRPr="00116E6F">
        <w:t>,</w:t>
      </w:r>
      <w:r w:rsidRPr="00116E6F">
        <w:rPr>
          <w:i/>
        </w:rPr>
        <w:t xml:space="preserve"> 15</w:t>
      </w:r>
      <w:r w:rsidRPr="00116E6F">
        <w:t>(2), 139</w:t>
      </w:r>
      <w:r w:rsidR="0027735B">
        <w:t>–</w:t>
      </w:r>
      <w:r w:rsidRPr="00116E6F">
        <w:t xml:space="preserve">168. </w:t>
      </w:r>
      <w:hyperlink r:id="rId29" w:history="1">
        <w:r w:rsidRPr="00116E6F">
          <w:rPr>
            <w:rStyle w:val="a7"/>
          </w:rPr>
          <w:t>https://doi.org/10.1086/209154</w:t>
        </w:r>
      </w:hyperlink>
      <w:r w:rsidRPr="00116E6F">
        <w:t xml:space="preserve"> </w:t>
      </w:r>
    </w:p>
    <w:p w14:paraId="6A575BC8" w14:textId="52D17484" w:rsidR="00116E6F" w:rsidRPr="00116E6F" w:rsidRDefault="00116E6F" w:rsidP="00116E6F">
      <w:pPr>
        <w:pStyle w:val="EndNoteBibliography"/>
        <w:ind w:left="720" w:hanging="720"/>
        <w:jc w:val="left"/>
      </w:pPr>
      <w:r w:rsidRPr="00116E6F">
        <w:t xml:space="preserve">Bergner, A. S., Hildebrand, C., &amp; Haubl, G. (2023). Machine Talk: How Verbal Embodiment in Conversational AI Shapes Consumer-Brand Relationships. </w:t>
      </w:r>
      <w:r w:rsidRPr="00116E6F">
        <w:rPr>
          <w:i/>
        </w:rPr>
        <w:t>Journal of Consumer Research</w:t>
      </w:r>
      <w:r w:rsidRPr="00116E6F">
        <w:t xml:space="preserve">. </w:t>
      </w:r>
      <w:hyperlink r:id="rId30" w:history="1">
        <w:r w:rsidRPr="00116E6F">
          <w:rPr>
            <w:rStyle w:val="a7"/>
          </w:rPr>
          <w:t>https://doi.org/10.1093/jcr/ucad014</w:t>
        </w:r>
      </w:hyperlink>
      <w:r w:rsidRPr="00116E6F">
        <w:t xml:space="preserve"> </w:t>
      </w:r>
    </w:p>
    <w:p w14:paraId="65C73E41" w14:textId="27FF1838" w:rsidR="00116E6F" w:rsidRPr="00116E6F" w:rsidRDefault="00116E6F" w:rsidP="00116E6F">
      <w:pPr>
        <w:pStyle w:val="EndNoteBibliography"/>
        <w:ind w:left="720" w:hanging="720"/>
        <w:jc w:val="left"/>
      </w:pPr>
      <w:r w:rsidRPr="00116E6F">
        <w:t xml:space="preserve">Bernritter, S. F., Verlegh, P. W. J., &amp; Smit, E. G. (2016). Why Nonprofits Are Easier to Endorse on Social Media: The Roles of Warmth and Brand Symbolism. </w:t>
      </w:r>
      <w:r w:rsidRPr="00116E6F">
        <w:rPr>
          <w:i/>
        </w:rPr>
        <w:t>Journal of Interactive Marketing</w:t>
      </w:r>
      <w:r w:rsidRPr="00116E6F">
        <w:t>,</w:t>
      </w:r>
      <w:r w:rsidRPr="00116E6F">
        <w:rPr>
          <w:i/>
        </w:rPr>
        <w:t xml:space="preserve"> 33</w:t>
      </w:r>
      <w:r w:rsidRPr="00116E6F">
        <w:t>, 27</w:t>
      </w:r>
      <w:r w:rsidR="0027735B">
        <w:t>–</w:t>
      </w:r>
      <w:r w:rsidRPr="00116E6F">
        <w:t xml:space="preserve">42. </w:t>
      </w:r>
      <w:hyperlink r:id="rId31" w:history="1">
        <w:r w:rsidRPr="00116E6F">
          <w:rPr>
            <w:rStyle w:val="a7"/>
          </w:rPr>
          <w:t>https://doi.org/10.1016/j.intmar.2015.10.002</w:t>
        </w:r>
      </w:hyperlink>
      <w:r w:rsidRPr="00116E6F">
        <w:t xml:space="preserve"> </w:t>
      </w:r>
    </w:p>
    <w:p w14:paraId="38CE0C34" w14:textId="16338369" w:rsidR="00116E6F" w:rsidRPr="00116E6F" w:rsidRDefault="00116E6F" w:rsidP="00116E6F">
      <w:pPr>
        <w:pStyle w:val="EndNoteBibliography"/>
        <w:ind w:left="720" w:hanging="720"/>
        <w:jc w:val="left"/>
      </w:pPr>
      <w:r w:rsidRPr="00116E6F">
        <w:t xml:space="preserve">Blut, M., Wang, C., Wünderlich, N. V., &amp; Brock, C. (2021). Understanding anthropomorphism in service provision: </w:t>
      </w:r>
      <w:r w:rsidR="00B6484A" w:rsidRPr="00116E6F">
        <w:t xml:space="preserve">A </w:t>
      </w:r>
      <w:r w:rsidRPr="00116E6F">
        <w:t xml:space="preserve">meta-analysis of physical robots, chatbots, and other AI. </w:t>
      </w:r>
      <w:r w:rsidRPr="00116E6F">
        <w:rPr>
          <w:i/>
        </w:rPr>
        <w:t>Journal of the Academy of Marketing Science</w:t>
      </w:r>
      <w:r w:rsidRPr="00116E6F">
        <w:t>,</w:t>
      </w:r>
      <w:r w:rsidRPr="00116E6F">
        <w:rPr>
          <w:i/>
        </w:rPr>
        <w:t xml:space="preserve"> 49</w:t>
      </w:r>
      <w:r w:rsidRPr="00116E6F">
        <w:t>(4), 632</w:t>
      </w:r>
      <w:r w:rsidR="0027735B">
        <w:t>–</w:t>
      </w:r>
      <w:r w:rsidRPr="00116E6F">
        <w:t xml:space="preserve">658. </w:t>
      </w:r>
      <w:hyperlink r:id="rId32" w:history="1">
        <w:r w:rsidRPr="00116E6F">
          <w:rPr>
            <w:rStyle w:val="a7"/>
          </w:rPr>
          <w:t>https://doi.org/10.1007/s11747-020-00762-y</w:t>
        </w:r>
      </w:hyperlink>
      <w:r w:rsidRPr="00116E6F">
        <w:t xml:space="preserve"> </w:t>
      </w:r>
    </w:p>
    <w:p w14:paraId="0A5C99D1" w14:textId="62C940DB" w:rsidR="00116E6F" w:rsidRPr="00116E6F" w:rsidRDefault="00116E6F" w:rsidP="00116E6F">
      <w:pPr>
        <w:pStyle w:val="EndNoteBibliography"/>
        <w:ind w:left="720" w:hanging="720"/>
        <w:jc w:val="left"/>
      </w:pPr>
      <w:r w:rsidRPr="00116E6F">
        <w:t xml:space="preserve">Brandao, A., &amp; Popoli, P. (2022). "I'm hatin' it"! Negative consumer-brand relationships in online anti-brand communities. </w:t>
      </w:r>
      <w:r w:rsidRPr="00116E6F">
        <w:rPr>
          <w:i/>
        </w:rPr>
        <w:t>European Journal of Marketing</w:t>
      </w:r>
      <w:r w:rsidRPr="00116E6F">
        <w:t>,</w:t>
      </w:r>
      <w:r w:rsidRPr="00116E6F">
        <w:rPr>
          <w:i/>
        </w:rPr>
        <w:t xml:space="preserve"> 56</w:t>
      </w:r>
      <w:r w:rsidRPr="00116E6F">
        <w:t>(2), 622</w:t>
      </w:r>
      <w:r w:rsidR="0027735B">
        <w:t>–</w:t>
      </w:r>
      <w:r w:rsidRPr="00116E6F">
        <w:t xml:space="preserve">650. </w:t>
      </w:r>
      <w:hyperlink r:id="rId33" w:history="1">
        <w:r w:rsidRPr="00116E6F">
          <w:rPr>
            <w:rStyle w:val="a7"/>
          </w:rPr>
          <w:t>https://doi.org/10.1108/EJM-03-2020-0214</w:t>
        </w:r>
      </w:hyperlink>
      <w:r w:rsidRPr="00116E6F">
        <w:t xml:space="preserve"> </w:t>
      </w:r>
    </w:p>
    <w:p w14:paraId="195A2555" w14:textId="4120AAE2" w:rsidR="00116E6F" w:rsidRPr="00116E6F" w:rsidRDefault="00116E6F" w:rsidP="00116E6F">
      <w:pPr>
        <w:pStyle w:val="EndNoteBibliography"/>
        <w:ind w:left="720" w:hanging="720"/>
        <w:jc w:val="left"/>
      </w:pPr>
      <w:r w:rsidRPr="00116E6F">
        <w:t xml:space="preserve">Chan, E. Y. (2020). Political </w:t>
      </w:r>
      <w:r w:rsidR="00B6484A" w:rsidRPr="00116E6F">
        <w:t>conservatism and anthropomorphism</w:t>
      </w:r>
      <w:r w:rsidRPr="00116E6F">
        <w:t xml:space="preserve">: An </w:t>
      </w:r>
      <w:r w:rsidR="00B6484A" w:rsidRPr="00116E6F">
        <w:t>investigation</w:t>
      </w:r>
      <w:r w:rsidRPr="00116E6F">
        <w:t xml:space="preserve">. </w:t>
      </w:r>
      <w:r w:rsidRPr="00116E6F">
        <w:rPr>
          <w:i/>
        </w:rPr>
        <w:t>Journal of Consumer Psychology</w:t>
      </w:r>
      <w:r w:rsidRPr="00116E6F">
        <w:t>,</w:t>
      </w:r>
      <w:r w:rsidRPr="00116E6F">
        <w:rPr>
          <w:i/>
        </w:rPr>
        <w:t xml:space="preserve"> 30</w:t>
      </w:r>
      <w:r w:rsidRPr="00116E6F">
        <w:t>(3), 515</w:t>
      </w:r>
      <w:r w:rsidR="0027735B">
        <w:t>–</w:t>
      </w:r>
      <w:r w:rsidRPr="00116E6F">
        <w:t xml:space="preserve">524. </w:t>
      </w:r>
      <w:hyperlink r:id="rId34" w:history="1">
        <w:r w:rsidRPr="00116E6F">
          <w:rPr>
            <w:rStyle w:val="a7"/>
          </w:rPr>
          <w:t>https://doi.org/10.1002/jcpy.1147</w:t>
        </w:r>
      </w:hyperlink>
      <w:r w:rsidRPr="00116E6F">
        <w:t xml:space="preserve"> </w:t>
      </w:r>
    </w:p>
    <w:p w14:paraId="48C4642B" w14:textId="470D1B65" w:rsidR="00116E6F" w:rsidRPr="00116E6F" w:rsidRDefault="00116E6F" w:rsidP="00116E6F">
      <w:pPr>
        <w:pStyle w:val="EndNoteBibliography"/>
        <w:ind w:left="720" w:hanging="720"/>
        <w:jc w:val="left"/>
      </w:pPr>
      <w:r w:rsidRPr="00116E6F">
        <w:t xml:space="preserve">Chandler, J., &amp; Schwarz, N. (2010). Use does not wear ragged the fabric of friendship: Thinking of objects as alive makes people less willing to replace them. </w:t>
      </w:r>
      <w:r w:rsidRPr="00116E6F">
        <w:rPr>
          <w:i/>
        </w:rPr>
        <w:t>Journal of Consumer Psychology</w:t>
      </w:r>
      <w:r w:rsidRPr="00116E6F">
        <w:t>,</w:t>
      </w:r>
      <w:r w:rsidRPr="00116E6F">
        <w:rPr>
          <w:i/>
        </w:rPr>
        <w:t xml:space="preserve"> 20</w:t>
      </w:r>
      <w:r w:rsidRPr="00116E6F">
        <w:t>(2), 138</w:t>
      </w:r>
      <w:r w:rsidR="0027735B">
        <w:t>–</w:t>
      </w:r>
      <w:r w:rsidRPr="00116E6F">
        <w:t xml:space="preserve">145. </w:t>
      </w:r>
      <w:hyperlink r:id="rId35" w:history="1">
        <w:r w:rsidRPr="00116E6F">
          <w:rPr>
            <w:rStyle w:val="a7"/>
          </w:rPr>
          <w:t>https://doi.org/10.1016/j.jcps.2009.12.008</w:t>
        </w:r>
      </w:hyperlink>
      <w:r w:rsidRPr="00116E6F">
        <w:t xml:space="preserve"> </w:t>
      </w:r>
    </w:p>
    <w:p w14:paraId="4B5158B2" w14:textId="5AF891CA" w:rsidR="00116E6F" w:rsidRPr="00116E6F" w:rsidRDefault="00116E6F" w:rsidP="00116E6F">
      <w:pPr>
        <w:pStyle w:val="EndNoteBibliography"/>
        <w:ind w:left="720" w:hanging="720"/>
        <w:jc w:val="left"/>
      </w:pPr>
      <w:r w:rsidRPr="00116E6F">
        <w:t xml:space="preserve">Chang, Y.-W., Huang, M.-H., &amp; Lin, C.-W. (2015). Evolution of research subjects in library and information science based on keyword, bibliographical coupling, and co-citation analyses. </w:t>
      </w:r>
      <w:r w:rsidRPr="00116E6F">
        <w:rPr>
          <w:i/>
        </w:rPr>
        <w:t>Scientometrics</w:t>
      </w:r>
      <w:r w:rsidRPr="00116E6F">
        <w:t>,</w:t>
      </w:r>
      <w:r w:rsidRPr="00116E6F">
        <w:rPr>
          <w:i/>
        </w:rPr>
        <w:t xml:space="preserve"> 105</w:t>
      </w:r>
      <w:r w:rsidRPr="00116E6F">
        <w:t>(3), 2071</w:t>
      </w:r>
      <w:r w:rsidR="0027735B">
        <w:t>–</w:t>
      </w:r>
      <w:r w:rsidRPr="00116E6F">
        <w:t xml:space="preserve">2087. </w:t>
      </w:r>
      <w:hyperlink r:id="rId36" w:history="1">
        <w:r w:rsidRPr="00116E6F">
          <w:rPr>
            <w:rStyle w:val="a7"/>
          </w:rPr>
          <w:t>https://doi.org/10.1007/s11192-015-1762-8</w:t>
        </w:r>
      </w:hyperlink>
      <w:r w:rsidRPr="00116E6F">
        <w:t xml:space="preserve"> </w:t>
      </w:r>
    </w:p>
    <w:p w14:paraId="604062F8" w14:textId="234E7C02" w:rsidR="00116E6F" w:rsidRPr="00116E6F" w:rsidRDefault="00116E6F" w:rsidP="00116E6F">
      <w:pPr>
        <w:pStyle w:val="EndNoteBibliography"/>
        <w:ind w:left="720" w:hanging="720"/>
        <w:jc w:val="left"/>
      </w:pPr>
      <w:r w:rsidRPr="00116E6F">
        <w:t xml:space="preserve">Chen, F., Sengupta, J., &amp; Adaval, R. (2018). Does </w:t>
      </w:r>
      <w:r w:rsidR="00B6484A" w:rsidRPr="00116E6F">
        <w:t>endowing a product with life make one feel more alive</w:t>
      </w:r>
      <w:r w:rsidRPr="00116E6F">
        <w:t>? The E</w:t>
      </w:r>
      <w:r w:rsidR="00B6484A" w:rsidRPr="00116E6F">
        <w:t>ffect of product anthropomorphism on consumer vitality</w:t>
      </w:r>
      <w:r w:rsidRPr="00116E6F">
        <w:t xml:space="preserve">. </w:t>
      </w:r>
      <w:r w:rsidRPr="00116E6F">
        <w:rPr>
          <w:i/>
        </w:rPr>
        <w:t>Journal of the Association for Consumer Research</w:t>
      </w:r>
      <w:r w:rsidRPr="00116E6F">
        <w:t>,</w:t>
      </w:r>
      <w:r w:rsidRPr="00116E6F">
        <w:rPr>
          <w:i/>
        </w:rPr>
        <w:t xml:space="preserve"> 3</w:t>
      </w:r>
      <w:r w:rsidRPr="00116E6F">
        <w:t>(4), 503</w:t>
      </w:r>
      <w:r w:rsidR="0027735B">
        <w:t>–</w:t>
      </w:r>
      <w:r w:rsidRPr="00116E6F">
        <w:t xml:space="preserve">513. </w:t>
      </w:r>
      <w:hyperlink r:id="rId37" w:history="1">
        <w:r w:rsidRPr="00116E6F">
          <w:rPr>
            <w:rStyle w:val="a7"/>
          </w:rPr>
          <w:t>https://doi.org/10.1086/698493</w:t>
        </w:r>
      </w:hyperlink>
      <w:r w:rsidRPr="00116E6F">
        <w:t xml:space="preserve"> </w:t>
      </w:r>
    </w:p>
    <w:p w14:paraId="06D70890" w14:textId="26854FE8" w:rsidR="00116E6F" w:rsidRPr="00116E6F" w:rsidRDefault="00116E6F" w:rsidP="00116E6F">
      <w:pPr>
        <w:pStyle w:val="EndNoteBibliography"/>
        <w:ind w:left="720" w:hanging="720"/>
        <w:jc w:val="left"/>
      </w:pPr>
      <w:r w:rsidRPr="00116E6F">
        <w:t xml:space="preserve">Chen, F. Y., Chen, R. P., &amp; Yang, L. (2020). When </w:t>
      </w:r>
      <w:r w:rsidR="00B6484A" w:rsidRPr="00116E6F">
        <w:t>sadness comes alive, will it be less painful</w:t>
      </w:r>
      <w:r w:rsidRPr="00116E6F">
        <w:t xml:space="preserve">? The </w:t>
      </w:r>
      <w:r w:rsidR="00B6484A" w:rsidRPr="00116E6F">
        <w:t>effects of anthropomorphic thinking on sadness regulation and consumption</w:t>
      </w:r>
      <w:r w:rsidRPr="00116E6F">
        <w:t xml:space="preserve">. </w:t>
      </w:r>
      <w:r w:rsidRPr="00116E6F">
        <w:rPr>
          <w:i/>
        </w:rPr>
        <w:t>Journal of Consumer Psychology</w:t>
      </w:r>
      <w:r w:rsidRPr="00116E6F">
        <w:t>,</w:t>
      </w:r>
      <w:r w:rsidRPr="00116E6F">
        <w:rPr>
          <w:i/>
        </w:rPr>
        <w:t xml:space="preserve"> 30</w:t>
      </w:r>
      <w:r w:rsidRPr="00116E6F">
        <w:t>(2), 277</w:t>
      </w:r>
      <w:r w:rsidR="0027735B">
        <w:t>–</w:t>
      </w:r>
      <w:r w:rsidRPr="00116E6F">
        <w:t xml:space="preserve">295. </w:t>
      </w:r>
      <w:hyperlink r:id="rId38" w:history="1">
        <w:r w:rsidRPr="00116E6F">
          <w:rPr>
            <w:rStyle w:val="a7"/>
          </w:rPr>
          <w:t>https://doi.org/10.1002/jcpy.1137</w:t>
        </w:r>
      </w:hyperlink>
      <w:r w:rsidRPr="00116E6F">
        <w:t xml:space="preserve"> </w:t>
      </w:r>
    </w:p>
    <w:p w14:paraId="7F761F82" w14:textId="66E02585" w:rsidR="00116E6F" w:rsidRPr="00116E6F" w:rsidRDefault="00116E6F" w:rsidP="00116E6F">
      <w:pPr>
        <w:pStyle w:val="EndNoteBibliography"/>
        <w:ind w:left="720" w:hanging="720"/>
        <w:jc w:val="left"/>
      </w:pPr>
      <w:r w:rsidRPr="00116E6F">
        <w:t xml:space="preserve">Chen, R. P., Wan, E. W., &amp; Levy, E. (2017). The effect of social exclusion on consumer preference for anthropomorphized brands. </w:t>
      </w:r>
      <w:r w:rsidRPr="00116E6F">
        <w:rPr>
          <w:i/>
        </w:rPr>
        <w:t>Journal of Consumer Psychology</w:t>
      </w:r>
      <w:r w:rsidRPr="00116E6F">
        <w:t>,</w:t>
      </w:r>
      <w:r w:rsidRPr="00116E6F">
        <w:rPr>
          <w:i/>
        </w:rPr>
        <w:t xml:space="preserve"> 27</w:t>
      </w:r>
      <w:r w:rsidRPr="00116E6F">
        <w:t>(1), 23</w:t>
      </w:r>
      <w:r w:rsidR="0027735B">
        <w:t>–</w:t>
      </w:r>
      <w:r w:rsidRPr="00116E6F">
        <w:t xml:space="preserve">34. </w:t>
      </w:r>
      <w:hyperlink r:id="rId39" w:history="1">
        <w:r w:rsidRPr="00116E6F">
          <w:rPr>
            <w:rStyle w:val="a7"/>
          </w:rPr>
          <w:t>https://doi.org/10.1016/j.jcps.2016.05.004</w:t>
        </w:r>
      </w:hyperlink>
      <w:r w:rsidRPr="00116E6F">
        <w:t xml:space="preserve"> </w:t>
      </w:r>
    </w:p>
    <w:p w14:paraId="36D1D5B8" w14:textId="218340E9" w:rsidR="00116E6F" w:rsidRPr="00116E6F" w:rsidRDefault="00116E6F" w:rsidP="00116E6F">
      <w:pPr>
        <w:pStyle w:val="EndNoteBibliography"/>
        <w:ind w:left="720" w:hanging="720"/>
        <w:jc w:val="left"/>
      </w:pPr>
      <w:r w:rsidRPr="00116E6F">
        <w:t xml:space="preserve">Chen, S., Wei, H., Ran, Y., Li, Q., &amp; Meng, L. (2021). Waiting for a download: The effect of congruency between anthropomorphic cues and shopping motivation on consumer patience. </w:t>
      </w:r>
      <w:r w:rsidRPr="00116E6F">
        <w:rPr>
          <w:i/>
        </w:rPr>
        <w:t>Psychology &amp; Marketing</w:t>
      </w:r>
      <w:r w:rsidRPr="00116E6F">
        <w:t>,</w:t>
      </w:r>
      <w:r w:rsidRPr="00116E6F">
        <w:rPr>
          <w:i/>
        </w:rPr>
        <w:t xml:space="preserve"> 38</w:t>
      </w:r>
      <w:r w:rsidRPr="00116E6F">
        <w:t>(12), 2327</w:t>
      </w:r>
      <w:r w:rsidR="0027735B">
        <w:t>–</w:t>
      </w:r>
      <w:r w:rsidRPr="00116E6F">
        <w:t xml:space="preserve">2338. </w:t>
      </w:r>
      <w:hyperlink r:id="rId40" w:history="1">
        <w:r w:rsidRPr="00116E6F">
          <w:rPr>
            <w:rStyle w:val="a7"/>
          </w:rPr>
          <w:t>https://doi.org/https://doi.org/10.1002/mar.21564</w:t>
        </w:r>
      </w:hyperlink>
      <w:r w:rsidRPr="00116E6F">
        <w:t xml:space="preserve"> </w:t>
      </w:r>
    </w:p>
    <w:p w14:paraId="5C7641BC" w14:textId="26F1BF6D" w:rsidR="00116E6F" w:rsidRPr="00116E6F" w:rsidRDefault="00116E6F" w:rsidP="00116E6F">
      <w:pPr>
        <w:pStyle w:val="EndNoteBibliography"/>
        <w:ind w:left="720" w:hanging="720"/>
        <w:jc w:val="left"/>
      </w:pPr>
      <w:r w:rsidRPr="00116E6F">
        <w:t xml:space="preserve">Chi, O. H., Denton, G., &amp; Gursoy, D. (2020). Artificially intelligent device use in service delivery: </w:t>
      </w:r>
      <w:r w:rsidR="00B6484A" w:rsidRPr="00116E6F">
        <w:t xml:space="preserve">A </w:t>
      </w:r>
      <w:r w:rsidRPr="00116E6F">
        <w:t xml:space="preserve">systematic review, synthesis, and research agenda. </w:t>
      </w:r>
      <w:r w:rsidRPr="00116E6F">
        <w:rPr>
          <w:i/>
        </w:rPr>
        <w:t>Journal of Hospitality Marketing &amp; Management</w:t>
      </w:r>
      <w:r w:rsidRPr="00116E6F">
        <w:t>,</w:t>
      </w:r>
      <w:r w:rsidRPr="00116E6F">
        <w:rPr>
          <w:i/>
        </w:rPr>
        <w:t xml:space="preserve"> 29</w:t>
      </w:r>
      <w:r w:rsidRPr="00116E6F">
        <w:t>(7), 757</w:t>
      </w:r>
      <w:r w:rsidR="0027735B">
        <w:t>–</w:t>
      </w:r>
      <w:r w:rsidRPr="00116E6F">
        <w:t xml:space="preserve">786. </w:t>
      </w:r>
      <w:hyperlink r:id="rId41" w:history="1">
        <w:r w:rsidRPr="00116E6F">
          <w:rPr>
            <w:rStyle w:val="a7"/>
          </w:rPr>
          <w:t>https://doi.org/10.1080/19368623.2020.1721394</w:t>
        </w:r>
      </w:hyperlink>
      <w:r w:rsidRPr="00116E6F">
        <w:t xml:space="preserve"> </w:t>
      </w:r>
    </w:p>
    <w:p w14:paraId="1D39A693" w14:textId="51C32C01" w:rsidR="00116E6F" w:rsidRPr="00116E6F" w:rsidRDefault="00116E6F" w:rsidP="00116E6F">
      <w:pPr>
        <w:pStyle w:val="EndNoteBibliography"/>
        <w:ind w:left="720" w:hanging="720"/>
        <w:jc w:val="left"/>
      </w:pPr>
      <w:r w:rsidRPr="00116E6F">
        <w:t xml:space="preserve">Chu, K., Lee, D. H., &amp; Kim, J. Y. (2019). The effect of verbal brand personification on consumer evaluation in advertising: Internal and external personification. </w:t>
      </w:r>
      <w:r w:rsidRPr="00116E6F">
        <w:rPr>
          <w:i/>
        </w:rPr>
        <w:t>Journal of Business Research</w:t>
      </w:r>
      <w:r w:rsidRPr="00116E6F">
        <w:t>,</w:t>
      </w:r>
      <w:r w:rsidRPr="00116E6F">
        <w:rPr>
          <w:i/>
        </w:rPr>
        <w:t xml:space="preserve"> 99</w:t>
      </w:r>
      <w:r w:rsidRPr="00116E6F">
        <w:t>, 472</w:t>
      </w:r>
      <w:r w:rsidR="0027735B">
        <w:t>–</w:t>
      </w:r>
      <w:r w:rsidRPr="00116E6F">
        <w:t xml:space="preserve">480. </w:t>
      </w:r>
      <w:hyperlink r:id="rId42" w:history="1">
        <w:r w:rsidRPr="00116E6F">
          <w:rPr>
            <w:rStyle w:val="a7"/>
          </w:rPr>
          <w:t>https://doi.org/10.1016/j.jbusres.2017.11.004</w:t>
        </w:r>
      </w:hyperlink>
      <w:r w:rsidRPr="00116E6F">
        <w:t xml:space="preserve"> </w:t>
      </w:r>
    </w:p>
    <w:p w14:paraId="7E21C467" w14:textId="629695A6" w:rsidR="00116E6F" w:rsidRPr="00116E6F" w:rsidRDefault="00116E6F" w:rsidP="00116E6F">
      <w:pPr>
        <w:pStyle w:val="EndNoteBibliography"/>
        <w:ind w:left="720" w:hanging="720"/>
        <w:jc w:val="left"/>
      </w:pPr>
      <w:r w:rsidRPr="00116E6F">
        <w:t xml:space="preserve">Cooremans, K., &amp; Geuens, M. (2019). Same but </w:t>
      </w:r>
      <w:r w:rsidR="00B6484A" w:rsidRPr="00116E6F">
        <w:t>differen</w:t>
      </w:r>
      <w:r w:rsidRPr="00116E6F">
        <w:t xml:space="preserve">t: Using </w:t>
      </w:r>
      <w:r w:rsidR="00B6484A" w:rsidRPr="00116E6F">
        <w:t>anthropomorphism in the battle against food waste</w:t>
      </w:r>
      <w:r w:rsidRPr="00116E6F">
        <w:t xml:space="preserve">. </w:t>
      </w:r>
      <w:r w:rsidR="00B6484A" w:rsidRPr="00116E6F">
        <w:rPr>
          <w:i/>
        </w:rPr>
        <w:t>Journal of Public Policy &amp; Marketing</w:t>
      </w:r>
      <w:r w:rsidRPr="00116E6F">
        <w:t>,</w:t>
      </w:r>
      <w:r w:rsidRPr="00116E6F">
        <w:rPr>
          <w:i/>
        </w:rPr>
        <w:t xml:space="preserve"> 38</w:t>
      </w:r>
      <w:r w:rsidRPr="00116E6F">
        <w:t>(2), 232</w:t>
      </w:r>
      <w:r w:rsidR="0027735B">
        <w:t>–</w:t>
      </w:r>
      <w:r w:rsidRPr="00116E6F">
        <w:t xml:space="preserve">245. </w:t>
      </w:r>
      <w:hyperlink r:id="rId43" w:history="1">
        <w:r w:rsidRPr="00116E6F">
          <w:rPr>
            <w:rStyle w:val="a7"/>
          </w:rPr>
          <w:t>https://doi.org/10.1177/0743915619827941</w:t>
        </w:r>
      </w:hyperlink>
      <w:r w:rsidRPr="00116E6F">
        <w:t xml:space="preserve"> </w:t>
      </w:r>
    </w:p>
    <w:p w14:paraId="606DB9BE" w14:textId="13FDB60E" w:rsidR="00116E6F" w:rsidRPr="00116E6F" w:rsidRDefault="00116E6F" w:rsidP="00116E6F">
      <w:pPr>
        <w:pStyle w:val="EndNoteBibliography"/>
        <w:ind w:left="720" w:hanging="720"/>
        <w:jc w:val="left"/>
      </w:pPr>
      <w:r w:rsidRPr="00116E6F">
        <w:t xml:space="preserve">De Keyser, A., &amp; Kunz, W. H. (2022). Living and working with service robots: </w:t>
      </w:r>
      <w:r w:rsidR="00B6484A" w:rsidRPr="00116E6F">
        <w:t xml:space="preserve">A </w:t>
      </w:r>
      <w:r w:rsidRPr="00116E6F">
        <w:t xml:space="preserve">TCCM analysis and considerations for future research. </w:t>
      </w:r>
      <w:r w:rsidR="00B6484A" w:rsidRPr="00116E6F">
        <w:rPr>
          <w:i/>
        </w:rPr>
        <w:t>Journal of Service Management</w:t>
      </w:r>
      <w:r w:rsidRPr="00116E6F">
        <w:t>,</w:t>
      </w:r>
      <w:r w:rsidRPr="00116E6F">
        <w:rPr>
          <w:i/>
        </w:rPr>
        <w:t xml:space="preserve"> 33</w:t>
      </w:r>
      <w:r w:rsidRPr="00116E6F">
        <w:t>(2), 165</w:t>
      </w:r>
      <w:r w:rsidR="0027735B">
        <w:t>–</w:t>
      </w:r>
      <w:r w:rsidRPr="00116E6F">
        <w:t xml:space="preserve">196. </w:t>
      </w:r>
      <w:hyperlink r:id="rId44" w:history="1">
        <w:r w:rsidRPr="00116E6F">
          <w:rPr>
            <w:rStyle w:val="a7"/>
          </w:rPr>
          <w:t>https://doi.org/10.1108/JOSM-12-2021-0488</w:t>
        </w:r>
      </w:hyperlink>
      <w:r w:rsidRPr="00116E6F">
        <w:t xml:space="preserve"> </w:t>
      </w:r>
    </w:p>
    <w:p w14:paraId="13828FC1" w14:textId="0FEC7662" w:rsidR="00116E6F" w:rsidRPr="00116E6F" w:rsidRDefault="00116E6F" w:rsidP="00116E6F">
      <w:pPr>
        <w:pStyle w:val="EndNoteBibliography"/>
        <w:ind w:left="720" w:hanging="720"/>
        <w:jc w:val="left"/>
      </w:pPr>
      <w:r w:rsidRPr="00116E6F">
        <w:t xml:space="preserve">Delbaere, M., McQuarrie, E. F., &amp; Phillips, B. J. (2011). </w:t>
      </w:r>
      <w:r w:rsidR="0027735B" w:rsidRPr="00116E6F">
        <w:t>Personification in advertising using a visual metaphor to trigger anthropomorphism</w:t>
      </w:r>
      <w:r w:rsidRPr="00116E6F">
        <w:t xml:space="preserve">. </w:t>
      </w:r>
      <w:r w:rsidRPr="00116E6F">
        <w:rPr>
          <w:i/>
        </w:rPr>
        <w:t>Journal of Advertising</w:t>
      </w:r>
      <w:r w:rsidRPr="00116E6F">
        <w:t>,</w:t>
      </w:r>
      <w:r w:rsidRPr="00116E6F">
        <w:rPr>
          <w:i/>
        </w:rPr>
        <w:t xml:space="preserve"> 40</w:t>
      </w:r>
      <w:r w:rsidRPr="00116E6F">
        <w:t>(1), 121</w:t>
      </w:r>
      <w:r w:rsidR="0027735B">
        <w:t>–</w:t>
      </w:r>
      <w:r w:rsidRPr="00116E6F">
        <w:t xml:space="preserve">130. </w:t>
      </w:r>
      <w:hyperlink r:id="rId45" w:history="1">
        <w:r w:rsidRPr="00116E6F">
          <w:rPr>
            <w:rStyle w:val="a7"/>
          </w:rPr>
          <w:t>https://doi.org/10.2753/JOA0091-3367400108</w:t>
        </w:r>
      </w:hyperlink>
      <w:r w:rsidRPr="00116E6F">
        <w:t xml:space="preserve"> </w:t>
      </w:r>
    </w:p>
    <w:p w14:paraId="27623D8B" w14:textId="497FFACE" w:rsidR="00116E6F" w:rsidRPr="00116E6F" w:rsidRDefault="00116E6F" w:rsidP="00116E6F">
      <w:pPr>
        <w:pStyle w:val="EndNoteBibliography"/>
        <w:ind w:left="720" w:hanging="720"/>
        <w:jc w:val="left"/>
      </w:pPr>
      <w:r w:rsidRPr="00116E6F">
        <w:t xml:space="preserve">Deng, Q., Hine, M. J., Ji, S. B., &amp; Wang, Y. (2021). Understanding consumer engagement with brand posts on social media: The effects of post linguistic styles. </w:t>
      </w:r>
      <w:r w:rsidR="00B6484A" w:rsidRPr="00116E6F">
        <w:rPr>
          <w:i/>
        </w:rPr>
        <w:t>Electronic Commerce Research and Applications</w:t>
      </w:r>
      <w:r w:rsidR="00B6484A" w:rsidRPr="00116E6F">
        <w:t>,</w:t>
      </w:r>
      <w:r w:rsidRPr="00116E6F">
        <w:rPr>
          <w:i/>
        </w:rPr>
        <w:t xml:space="preserve"> 48</w:t>
      </w:r>
      <w:r w:rsidRPr="00116E6F">
        <w:t xml:space="preserve">, Article 101068. </w:t>
      </w:r>
      <w:hyperlink r:id="rId46" w:history="1">
        <w:r w:rsidRPr="00116E6F">
          <w:rPr>
            <w:rStyle w:val="a7"/>
          </w:rPr>
          <w:t>https://doi.org/10.1016/j.elerap.2021.101068</w:t>
        </w:r>
      </w:hyperlink>
      <w:r w:rsidRPr="00116E6F">
        <w:t xml:space="preserve"> </w:t>
      </w:r>
    </w:p>
    <w:p w14:paraId="48B29207" w14:textId="1AD81223" w:rsidR="00116E6F" w:rsidRPr="00116E6F" w:rsidRDefault="00116E6F" w:rsidP="00116E6F">
      <w:pPr>
        <w:pStyle w:val="EndNoteBibliography"/>
        <w:ind w:left="720" w:hanging="720"/>
        <w:jc w:val="left"/>
      </w:pPr>
      <w:r w:rsidRPr="00116E6F">
        <w:t xml:space="preserve">Ding, A. N., Lee, R. H., Legendre, T. S., &amp; Madera, J. (2022). Anthropomorphism in hospitality and tourism: A systematic review and agenda for future research. </w:t>
      </w:r>
      <w:r w:rsidRPr="00116E6F">
        <w:rPr>
          <w:i/>
        </w:rPr>
        <w:t>Journal of Hospitality and Tourism Management</w:t>
      </w:r>
      <w:r w:rsidRPr="00116E6F">
        <w:t>,</w:t>
      </w:r>
      <w:r w:rsidRPr="00116E6F">
        <w:rPr>
          <w:i/>
        </w:rPr>
        <w:t xml:space="preserve"> 52</w:t>
      </w:r>
      <w:r w:rsidRPr="00116E6F">
        <w:t>, 404</w:t>
      </w:r>
      <w:r w:rsidR="0027735B">
        <w:t>–</w:t>
      </w:r>
      <w:r w:rsidRPr="00116E6F">
        <w:t xml:space="preserve">415. </w:t>
      </w:r>
      <w:hyperlink r:id="rId47" w:history="1">
        <w:r w:rsidRPr="00116E6F">
          <w:rPr>
            <w:rStyle w:val="a7"/>
          </w:rPr>
          <w:t>https://doi.org/10.1016/j.jhtm.2022.07.018</w:t>
        </w:r>
      </w:hyperlink>
      <w:r w:rsidRPr="00116E6F">
        <w:t xml:space="preserve"> </w:t>
      </w:r>
    </w:p>
    <w:p w14:paraId="2E08A4F0" w14:textId="7E27BC88" w:rsidR="00116E6F" w:rsidRPr="00116E6F" w:rsidRDefault="00116E6F" w:rsidP="00116E6F">
      <w:pPr>
        <w:pStyle w:val="EndNoteBibliography"/>
        <w:ind w:left="720" w:hanging="720"/>
        <w:jc w:val="left"/>
      </w:pPr>
      <w:r w:rsidRPr="00116E6F">
        <w:t xml:space="preserve">Epley, N., Waytz, A., Akalis, S., &amp; Cacioppo, J. T. (2008). When </w:t>
      </w:r>
      <w:r w:rsidR="00B6484A" w:rsidRPr="00116E6F">
        <w:t>we need a human: motivational determinants of anthropomorphism</w:t>
      </w:r>
      <w:r w:rsidRPr="00116E6F">
        <w:t xml:space="preserve">. </w:t>
      </w:r>
      <w:r w:rsidRPr="00116E6F">
        <w:rPr>
          <w:i/>
        </w:rPr>
        <w:t>Social Cognition</w:t>
      </w:r>
      <w:r w:rsidRPr="00116E6F">
        <w:t>,</w:t>
      </w:r>
      <w:r w:rsidRPr="00116E6F">
        <w:rPr>
          <w:i/>
        </w:rPr>
        <w:t xml:space="preserve"> 26</w:t>
      </w:r>
      <w:r w:rsidRPr="00116E6F">
        <w:t>(2), 143</w:t>
      </w:r>
      <w:r w:rsidR="0027735B">
        <w:t>–</w:t>
      </w:r>
      <w:r w:rsidRPr="00116E6F">
        <w:t xml:space="preserve">155. </w:t>
      </w:r>
      <w:hyperlink r:id="rId48" w:history="1">
        <w:r w:rsidRPr="00116E6F">
          <w:rPr>
            <w:rStyle w:val="a7"/>
          </w:rPr>
          <w:t>https://doi.org/10.1521/soco.2008.26.2.143</w:t>
        </w:r>
      </w:hyperlink>
      <w:r w:rsidRPr="00116E6F">
        <w:t xml:space="preserve"> </w:t>
      </w:r>
    </w:p>
    <w:p w14:paraId="256262DD" w14:textId="50CF17F0" w:rsidR="00116E6F" w:rsidRPr="00116E6F" w:rsidRDefault="00116E6F" w:rsidP="00116E6F">
      <w:pPr>
        <w:pStyle w:val="EndNoteBibliography"/>
        <w:ind w:left="720" w:hanging="720"/>
        <w:jc w:val="left"/>
      </w:pPr>
      <w:r w:rsidRPr="00116E6F">
        <w:t xml:space="preserve">Epley, N., Waytz, A., &amp; Cacioppo, J. T. (2007). On seeing human: A three-factor theory of anthropomorphism. </w:t>
      </w:r>
      <w:r w:rsidRPr="00116E6F">
        <w:rPr>
          <w:i/>
        </w:rPr>
        <w:t>Psychological Review</w:t>
      </w:r>
      <w:r w:rsidRPr="00116E6F">
        <w:t>,</w:t>
      </w:r>
      <w:r w:rsidRPr="00116E6F">
        <w:rPr>
          <w:i/>
        </w:rPr>
        <w:t xml:space="preserve"> 114</w:t>
      </w:r>
      <w:r w:rsidRPr="00116E6F">
        <w:t>(4), 864</w:t>
      </w:r>
      <w:r w:rsidR="0027735B">
        <w:t>–</w:t>
      </w:r>
      <w:r w:rsidRPr="00116E6F">
        <w:t xml:space="preserve">886. </w:t>
      </w:r>
      <w:hyperlink r:id="rId49" w:history="1">
        <w:r w:rsidRPr="00116E6F">
          <w:rPr>
            <w:rStyle w:val="a7"/>
          </w:rPr>
          <w:t>https://doi.org/10.1037/0033-295X.114.4.864</w:t>
        </w:r>
      </w:hyperlink>
      <w:r w:rsidRPr="00116E6F">
        <w:t xml:space="preserve"> </w:t>
      </w:r>
    </w:p>
    <w:p w14:paraId="1B6E1572" w14:textId="38835AA7" w:rsidR="00116E6F" w:rsidRPr="00116E6F" w:rsidRDefault="00116E6F" w:rsidP="00116E6F">
      <w:pPr>
        <w:pStyle w:val="EndNoteBibliography"/>
        <w:ind w:left="720" w:hanging="720"/>
        <w:jc w:val="left"/>
      </w:pPr>
      <w:r w:rsidRPr="00116E6F">
        <w:t>Escalas, J. E., &amp; Bettman, J. R. (2005). Self-</w:t>
      </w:r>
      <w:r w:rsidR="00B6484A" w:rsidRPr="00116E6F">
        <w:t>construal, reference groups, and brand meaning.</w:t>
      </w:r>
      <w:r w:rsidRPr="00116E6F">
        <w:t xml:space="preserve"> </w:t>
      </w:r>
      <w:r w:rsidRPr="00116E6F">
        <w:rPr>
          <w:i/>
        </w:rPr>
        <w:t>Journal of Consumer Research</w:t>
      </w:r>
      <w:r w:rsidRPr="00116E6F">
        <w:t>,</w:t>
      </w:r>
      <w:r w:rsidRPr="00116E6F">
        <w:rPr>
          <w:i/>
        </w:rPr>
        <w:t xml:space="preserve"> 32</w:t>
      </w:r>
      <w:r w:rsidRPr="00116E6F">
        <w:t>(3), 378</w:t>
      </w:r>
      <w:r w:rsidR="0027735B">
        <w:t>–</w:t>
      </w:r>
      <w:r w:rsidRPr="00116E6F">
        <w:t xml:space="preserve">389. </w:t>
      </w:r>
      <w:hyperlink r:id="rId50" w:history="1">
        <w:r w:rsidRPr="00116E6F">
          <w:rPr>
            <w:rStyle w:val="a7"/>
          </w:rPr>
          <w:t>https://doi.org/10.1086/497549</w:t>
        </w:r>
      </w:hyperlink>
      <w:r w:rsidRPr="00116E6F">
        <w:t xml:space="preserve"> </w:t>
      </w:r>
    </w:p>
    <w:p w14:paraId="5C0A5134" w14:textId="277378DD" w:rsidR="00116E6F" w:rsidRPr="00116E6F" w:rsidRDefault="00116E6F" w:rsidP="00116E6F">
      <w:pPr>
        <w:pStyle w:val="EndNoteBibliography"/>
        <w:ind w:left="720" w:hanging="720"/>
        <w:jc w:val="left"/>
      </w:pPr>
      <w:r w:rsidRPr="00116E6F">
        <w:t xml:space="preserve">Ferreira, F. A. F. (2018). Mapping the field of arts-based management: Bibliographic coupling and co-citation analyses. </w:t>
      </w:r>
      <w:r w:rsidRPr="00116E6F">
        <w:rPr>
          <w:i/>
        </w:rPr>
        <w:t>Journal of Business Research</w:t>
      </w:r>
      <w:r w:rsidRPr="00116E6F">
        <w:t>,</w:t>
      </w:r>
      <w:r w:rsidRPr="00116E6F">
        <w:rPr>
          <w:i/>
        </w:rPr>
        <w:t xml:space="preserve"> 85</w:t>
      </w:r>
      <w:r w:rsidRPr="00116E6F">
        <w:t>, 348</w:t>
      </w:r>
      <w:r w:rsidR="0027735B">
        <w:t>–</w:t>
      </w:r>
      <w:r w:rsidRPr="00116E6F">
        <w:t xml:space="preserve">357. </w:t>
      </w:r>
      <w:hyperlink r:id="rId51" w:history="1">
        <w:r w:rsidRPr="00116E6F">
          <w:rPr>
            <w:rStyle w:val="a7"/>
          </w:rPr>
          <w:t>https://doi.org/https://doi.org/10.1016/j.jbusres.2017.03.026</w:t>
        </w:r>
      </w:hyperlink>
      <w:r w:rsidRPr="00116E6F">
        <w:t xml:space="preserve"> </w:t>
      </w:r>
    </w:p>
    <w:p w14:paraId="70935B4B" w14:textId="7BB6E01A" w:rsidR="00116E6F" w:rsidRPr="00116E6F" w:rsidRDefault="00116E6F" w:rsidP="00116E6F">
      <w:pPr>
        <w:pStyle w:val="EndNoteBibliography"/>
        <w:ind w:left="720" w:hanging="720"/>
        <w:jc w:val="left"/>
      </w:pPr>
      <w:r w:rsidRPr="00116E6F">
        <w:t xml:space="preserve">Fiske, S. T., Cuddy, A. J. C., Glick, P., &amp; Xu, J. (2002). A model of (often mixed) stereotype content: Competence and warmth respectively follow from perceived status and competition. </w:t>
      </w:r>
      <w:r w:rsidRPr="00116E6F">
        <w:rPr>
          <w:i/>
        </w:rPr>
        <w:t>Journal of Personality and Social Psychology</w:t>
      </w:r>
      <w:r w:rsidRPr="00116E6F">
        <w:t>,</w:t>
      </w:r>
      <w:r w:rsidRPr="00116E6F">
        <w:rPr>
          <w:i/>
        </w:rPr>
        <w:t xml:space="preserve"> 82</w:t>
      </w:r>
      <w:r w:rsidRPr="00116E6F">
        <w:t>(6), 878</w:t>
      </w:r>
      <w:r w:rsidR="0027735B">
        <w:t>–</w:t>
      </w:r>
      <w:r w:rsidRPr="00116E6F">
        <w:t xml:space="preserve">902. </w:t>
      </w:r>
      <w:hyperlink r:id="rId52" w:history="1">
        <w:r w:rsidRPr="00116E6F">
          <w:rPr>
            <w:rStyle w:val="a7"/>
          </w:rPr>
          <w:t>https://doi.org/10.1037/0022-3514.82.6.878</w:t>
        </w:r>
      </w:hyperlink>
      <w:r w:rsidRPr="00116E6F">
        <w:t xml:space="preserve"> </w:t>
      </w:r>
    </w:p>
    <w:p w14:paraId="767EB736" w14:textId="041071AB" w:rsidR="00116E6F" w:rsidRPr="00116E6F" w:rsidRDefault="00116E6F" w:rsidP="00116E6F">
      <w:pPr>
        <w:pStyle w:val="EndNoteBibliography"/>
        <w:ind w:left="720" w:hanging="720"/>
        <w:jc w:val="left"/>
      </w:pPr>
      <w:r w:rsidRPr="00116E6F">
        <w:t xml:space="preserve">Fleck, N., Michel, G., &amp; Zeitoun, V. (2014). Brand </w:t>
      </w:r>
      <w:r w:rsidR="00B6484A" w:rsidRPr="00116E6F">
        <w:t>personification through the use of spokespeople</w:t>
      </w:r>
      <w:r w:rsidRPr="00116E6F">
        <w:t xml:space="preserve">: An </w:t>
      </w:r>
      <w:r w:rsidR="00B6484A" w:rsidRPr="00116E6F">
        <w:t>exploratory study of ordinary employees</w:t>
      </w:r>
      <w:r w:rsidRPr="00116E6F">
        <w:t xml:space="preserve">, CEOs, and </w:t>
      </w:r>
      <w:r w:rsidR="00B6484A" w:rsidRPr="00116E6F">
        <w:t>celebrities featured in advertising</w:t>
      </w:r>
      <w:r w:rsidRPr="00116E6F">
        <w:t xml:space="preserve">. </w:t>
      </w:r>
      <w:r w:rsidRPr="00116E6F">
        <w:rPr>
          <w:i/>
        </w:rPr>
        <w:t>Psychology &amp; Marketing</w:t>
      </w:r>
      <w:r w:rsidRPr="00116E6F">
        <w:t>,</w:t>
      </w:r>
      <w:r w:rsidRPr="00116E6F">
        <w:rPr>
          <w:i/>
        </w:rPr>
        <w:t xml:space="preserve"> 31</w:t>
      </w:r>
      <w:r w:rsidRPr="00116E6F">
        <w:t>(1), 84</w:t>
      </w:r>
      <w:r w:rsidR="0027735B">
        <w:t>–</w:t>
      </w:r>
      <w:r w:rsidRPr="00116E6F">
        <w:t xml:space="preserve">92. </w:t>
      </w:r>
      <w:hyperlink r:id="rId53" w:history="1">
        <w:r w:rsidRPr="00116E6F">
          <w:rPr>
            <w:rStyle w:val="a7"/>
          </w:rPr>
          <w:t>https://doi.org/https://doi.org/10.1002/mar.20677</w:t>
        </w:r>
      </w:hyperlink>
      <w:r w:rsidRPr="00116E6F">
        <w:t xml:space="preserve"> </w:t>
      </w:r>
    </w:p>
    <w:p w14:paraId="153E0A99" w14:textId="0845E0EB" w:rsidR="00116E6F" w:rsidRPr="00116E6F" w:rsidRDefault="00116E6F" w:rsidP="00116E6F">
      <w:pPr>
        <w:pStyle w:val="EndNoteBibliography"/>
        <w:ind w:left="720" w:hanging="720"/>
        <w:jc w:val="left"/>
      </w:pPr>
      <w:r w:rsidRPr="00116E6F">
        <w:t xml:space="preserve">Foehr, J., &amp; Germelmann, C. C. (2020). Alexa, </w:t>
      </w:r>
      <w:r w:rsidR="00B6484A" w:rsidRPr="00116E6F">
        <w:t>can i trust you</w:t>
      </w:r>
      <w:r w:rsidRPr="00116E6F">
        <w:t xml:space="preserve">? Exploring </w:t>
      </w:r>
      <w:r w:rsidR="00B6484A" w:rsidRPr="00116E6F">
        <w:t>consumer paths to trust in smart voice-interaction technologies</w:t>
      </w:r>
      <w:r w:rsidRPr="00116E6F">
        <w:t xml:space="preserve">. </w:t>
      </w:r>
      <w:r w:rsidRPr="00116E6F">
        <w:rPr>
          <w:i/>
        </w:rPr>
        <w:t>Journal of the Association for Consumer Research</w:t>
      </w:r>
      <w:r w:rsidRPr="00116E6F">
        <w:t>,</w:t>
      </w:r>
      <w:r w:rsidRPr="00116E6F">
        <w:rPr>
          <w:i/>
        </w:rPr>
        <w:t xml:space="preserve"> 5</w:t>
      </w:r>
      <w:r w:rsidRPr="00116E6F">
        <w:t>(2), 181</w:t>
      </w:r>
      <w:r w:rsidR="0027735B">
        <w:t>–</w:t>
      </w:r>
      <w:r w:rsidRPr="00116E6F">
        <w:t xml:space="preserve">205. </w:t>
      </w:r>
      <w:hyperlink r:id="rId54" w:history="1">
        <w:r w:rsidRPr="00116E6F">
          <w:rPr>
            <w:rStyle w:val="a7"/>
          </w:rPr>
          <w:t>https://doi.org/10.1086/707731</w:t>
        </w:r>
      </w:hyperlink>
      <w:r w:rsidRPr="00116E6F">
        <w:t xml:space="preserve"> </w:t>
      </w:r>
    </w:p>
    <w:p w14:paraId="32ADC03C" w14:textId="6ED60367" w:rsidR="00116E6F" w:rsidRPr="00116E6F" w:rsidRDefault="00116E6F" w:rsidP="00116E6F">
      <w:pPr>
        <w:pStyle w:val="EndNoteBibliography"/>
        <w:ind w:left="720" w:hanging="720"/>
        <w:jc w:val="left"/>
      </w:pPr>
      <w:r w:rsidRPr="00116E6F">
        <w:t xml:space="preserve">Fournier, S. (1998). Consumers and </w:t>
      </w:r>
      <w:r w:rsidR="00B6484A" w:rsidRPr="00116E6F">
        <w:t>their brand</w:t>
      </w:r>
      <w:r w:rsidRPr="00116E6F">
        <w:t xml:space="preserve">s: Developing </w:t>
      </w:r>
      <w:r w:rsidR="00B6484A" w:rsidRPr="00116E6F">
        <w:t>relationship theory in consumer research</w:t>
      </w:r>
      <w:r w:rsidRPr="00116E6F">
        <w:t xml:space="preserve">. </w:t>
      </w:r>
      <w:r w:rsidRPr="00116E6F">
        <w:rPr>
          <w:i/>
        </w:rPr>
        <w:t>Journal of Consumer Research</w:t>
      </w:r>
      <w:r w:rsidRPr="00116E6F">
        <w:t>,</w:t>
      </w:r>
      <w:r w:rsidRPr="00116E6F">
        <w:rPr>
          <w:i/>
        </w:rPr>
        <w:t xml:space="preserve"> 24</w:t>
      </w:r>
      <w:r w:rsidRPr="00116E6F">
        <w:t>(4), 343</w:t>
      </w:r>
      <w:r w:rsidR="0027735B">
        <w:t>–</w:t>
      </w:r>
      <w:r w:rsidRPr="00116E6F">
        <w:t xml:space="preserve">373. </w:t>
      </w:r>
      <w:hyperlink r:id="rId55" w:history="1">
        <w:r w:rsidRPr="00116E6F">
          <w:rPr>
            <w:rStyle w:val="a7"/>
          </w:rPr>
          <w:t>https://doi.org/10.1086/209515</w:t>
        </w:r>
      </w:hyperlink>
      <w:r w:rsidRPr="00116E6F">
        <w:t xml:space="preserve"> </w:t>
      </w:r>
    </w:p>
    <w:p w14:paraId="49B26874" w14:textId="78C5B5C6" w:rsidR="00116E6F" w:rsidRPr="00116E6F" w:rsidRDefault="00116E6F" w:rsidP="00116E6F">
      <w:pPr>
        <w:pStyle w:val="EndNoteBibliography"/>
        <w:ind w:left="720" w:hanging="720"/>
        <w:jc w:val="left"/>
      </w:pPr>
      <w:r w:rsidRPr="00116E6F">
        <w:t xml:space="preserve">Fournier, S., &amp; Alvarez, C. (2012). Brands as relationship partners: Warmth, competence, and in-between. </w:t>
      </w:r>
      <w:r w:rsidRPr="00116E6F">
        <w:rPr>
          <w:i/>
        </w:rPr>
        <w:t>Journal of Consumer Psychology</w:t>
      </w:r>
      <w:r w:rsidRPr="00116E6F">
        <w:t>,</w:t>
      </w:r>
      <w:r w:rsidRPr="00116E6F">
        <w:rPr>
          <w:i/>
        </w:rPr>
        <w:t xml:space="preserve"> 22</w:t>
      </w:r>
      <w:r w:rsidRPr="00116E6F">
        <w:t>(2), 177</w:t>
      </w:r>
      <w:r w:rsidR="0027735B">
        <w:t>–</w:t>
      </w:r>
      <w:r w:rsidRPr="00116E6F">
        <w:t xml:space="preserve">185. </w:t>
      </w:r>
      <w:hyperlink r:id="rId56" w:history="1">
        <w:r w:rsidRPr="00116E6F">
          <w:rPr>
            <w:rStyle w:val="a7"/>
          </w:rPr>
          <w:t>https://doi.org/10.1016/j.jcps.2011.10.003</w:t>
        </w:r>
      </w:hyperlink>
      <w:r w:rsidRPr="00116E6F">
        <w:t xml:space="preserve"> </w:t>
      </w:r>
    </w:p>
    <w:p w14:paraId="124082F3" w14:textId="2EE159DE" w:rsidR="00116E6F" w:rsidRPr="00116E6F" w:rsidRDefault="00116E6F" w:rsidP="00116E6F">
      <w:pPr>
        <w:pStyle w:val="EndNoteBibliography"/>
        <w:ind w:left="720" w:hanging="720"/>
        <w:jc w:val="left"/>
      </w:pPr>
      <w:r w:rsidRPr="00116E6F">
        <w:t xml:space="preserve">Freling, T. H., &amp; Forbes, L. P. (2005). An examination of brand personality through methodological triangulation. </w:t>
      </w:r>
      <w:r w:rsidRPr="00116E6F">
        <w:rPr>
          <w:i/>
        </w:rPr>
        <w:t>Journal of Brand Management</w:t>
      </w:r>
      <w:r w:rsidRPr="00116E6F">
        <w:t>,</w:t>
      </w:r>
      <w:r w:rsidRPr="00116E6F">
        <w:rPr>
          <w:i/>
        </w:rPr>
        <w:t xml:space="preserve"> 13</w:t>
      </w:r>
      <w:r w:rsidRPr="00116E6F">
        <w:t>(2), 148</w:t>
      </w:r>
      <w:r w:rsidR="0027735B">
        <w:t>–</w:t>
      </w:r>
      <w:r w:rsidRPr="00116E6F">
        <w:t xml:space="preserve">162. </w:t>
      </w:r>
      <w:hyperlink r:id="rId57" w:history="1">
        <w:r w:rsidRPr="00116E6F">
          <w:rPr>
            <w:rStyle w:val="a7"/>
          </w:rPr>
          <w:t>https://doi.org/10.1057/palgrave.bm.2540254</w:t>
        </w:r>
      </w:hyperlink>
      <w:r w:rsidRPr="00116E6F">
        <w:t xml:space="preserve"> </w:t>
      </w:r>
    </w:p>
    <w:p w14:paraId="415B3E5D" w14:textId="0EA1171D" w:rsidR="00116E6F" w:rsidRPr="00116E6F" w:rsidRDefault="00116E6F" w:rsidP="00116E6F">
      <w:pPr>
        <w:pStyle w:val="EndNoteBibliography"/>
        <w:ind w:left="720" w:hanging="720"/>
        <w:jc w:val="left"/>
      </w:pPr>
      <w:r w:rsidRPr="00116E6F">
        <w:t xml:space="preserve">Garfield, E. (2009). From the science of science to </w:t>
      </w:r>
      <w:r w:rsidR="00B6484A" w:rsidRPr="00116E6F">
        <w:t>scientome</w:t>
      </w:r>
      <w:r w:rsidRPr="00116E6F">
        <w:t xml:space="preserve">trics visualizing the history of science with HistCite software. </w:t>
      </w:r>
      <w:r w:rsidRPr="00116E6F">
        <w:rPr>
          <w:i/>
        </w:rPr>
        <w:t>Journal of Informetrics</w:t>
      </w:r>
      <w:r w:rsidRPr="00116E6F">
        <w:t>,</w:t>
      </w:r>
      <w:r w:rsidRPr="00116E6F">
        <w:rPr>
          <w:i/>
        </w:rPr>
        <w:t xml:space="preserve"> 3</w:t>
      </w:r>
      <w:r w:rsidRPr="00116E6F">
        <w:t>(3), 173</w:t>
      </w:r>
      <w:r w:rsidR="0027735B">
        <w:t>–</w:t>
      </w:r>
      <w:r w:rsidRPr="00116E6F">
        <w:t xml:space="preserve">179. </w:t>
      </w:r>
      <w:hyperlink r:id="rId58" w:history="1">
        <w:r w:rsidRPr="00116E6F">
          <w:rPr>
            <w:rStyle w:val="a7"/>
          </w:rPr>
          <w:t>https://doi.org/https://doi.org/10.1016/j.joi.2009.03.009</w:t>
        </w:r>
      </w:hyperlink>
      <w:r w:rsidRPr="00116E6F">
        <w:t xml:space="preserve"> </w:t>
      </w:r>
    </w:p>
    <w:p w14:paraId="08909A39" w14:textId="00A88A72" w:rsidR="00116E6F" w:rsidRPr="00116E6F" w:rsidRDefault="00116E6F" w:rsidP="00116E6F">
      <w:pPr>
        <w:pStyle w:val="EndNoteBibliography"/>
        <w:ind w:left="720" w:hanging="720"/>
        <w:jc w:val="left"/>
      </w:pPr>
      <w:r w:rsidRPr="00116E6F">
        <w:t xml:space="preserve">Gbadamosi, A. (2015). Brand personification and symbolic consumption among ethnic minority teenage consumers: An empirical study. </w:t>
      </w:r>
      <w:r w:rsidRPr="00116E6F">
        <w:rPr>
          <w:i/>
        </w:rPr>
        <w:t>Journal of Brand Management</w:t>
      </w:r>
      <w:r w:rsidRPr="00116E6F">
        <w:t>,</w:t>
      </w:r>
      <w:r w:rsidRPr="00116E6F">
        <w:rPr>
          <w:i/>
        </w:rPr>
        <w:t xml:space="preserve"> 22</w:t>
      </w:r>
      <w:r w:rsidRPr="00116E6F">
        <w:t>(9), 737</w:t>
      </w:r>
      <w:r w:rsidR="0027735B">
        <w:t>–</w:t>
      </w:r>
      <w:r w:rsidRPr="00116E6F">
        <w:t xml:space="preserve">754. </w:t>
      </w:r>
      <w:hyperlink r:id="rId59" w:history="1">
        <w:r w:rsidRPr="00116E6F">
          <w:rPr>
            <w:rStyle w:val="a7"/>
          </w:rPr>
          <w:t>https://doi.org/10.1057/bm.2015.40</w:t>
        </w:r>
      </w:hyperlink>
      <w:r w:rsidRPr="00116E6F">
        <w:t xml:space="preserve"> </w:t>
      </w:r>
    </w:p>
    <w:p w14:paraId="023F0354" w14:textId="1010A7C6" w:rsidR="00116E6F" w:rsidRPr="00116E6F" w:rsidRDefault="00116E6F" w:rsidP="00116E6F">
      <w:pPr>
        <w:pStyle w:val="EndNoteBibliography"/>
        <w:ind w:left="720" w:hanging="720"/>
        <w:jc w:val="left"/>
      </w:pPr>
      <w:r w:rsidRPr="00116E6F">
        <w:t xml:space="preserve">Golossenko, A., Pillai, K. G., &amp; Aroean, L. (2020). Seeing brands as humans: Development and validation of a brand anthropomorphism scale. </w:t>
      </w:r>
      <w:r w:rsidRPr="00116E6F">
        <w:rPr>
          <w:i/>
        </w:rPr>
        <w:t>International Journal of Research in Marketing</w:t>
      </w:r>
      <w:r w:rsidRPr="00116E6F">
        <w:t>,</w:t>
      </w:r>
      <w:r w:rsidRPr="00116E6F">
        <w:rPr>
          <w:i/>
        </w:rPr>
        <w:t xml:space="preserve"> 37</w:t>
      </w:r>
      <w:r w:rsidRPr="00116E6F">
        <w:t>(4), 737</w:t>
      </w:r>
      <w:r w:rsidR="0027735B">
        <w:t>–</w:t>
      </w:r>
      <w:r w:rsidRPr="00116E6F">
        <w:t xml:space="preserve">755. </w:t>
      </w:r>
      <w:hyperlink r:id="rId60" w:history="1">
        <w:r w:rsidRPr="00116E6F">
          <w:rPr>
            <w:rStyle w:val="a7"/>
          </w:rPr>
          <w:t>https://doi.org/10.1016/j.ijresmar.2020.02.007</w:t>
        </w:r>
      </w:hyperlink>
      <w:r w:rsidRPr="00116E6F">
        <w:t xml:space="preserve"> </w:t>
      </w:r>
    </w:p>
    <w:p w14:paraId="37E3593A" w14:textId="7F0B1D38" w:rsidR="00116E6F" w:rsidRPr="00116E6F" w:rsidRDefault="00116E6F" w:rsidP="00116E6F">
      <w:pPr>
        <w:pStyle w:val="EndNoteBibliography"/>
        <w:ind w:left="720" w:hanging="720"/>
        <w:jc w:val="left"/>
      </w:pPr>
      <w:r w:rsidRPr="00116E6F">
        <w:t xml:space="preserve">Guido, G., &amp; Peluso, A. M. (2015). Brand anthropomorphism: Conceptualization, measurement, and impact on brand personality and loyalty. </w:t>
      </w:r>
      <w:r w:rsidRPr="00116E6F">
        <w:rPr>
          <w:i/>
        </w:rPr>
        <w:t>Journal of Brand Management</w:t>
      </w:r>
      <w:r w:rsidRPr="00116E6F">
        <w:t>,</w:t>
      </w:r>
      <w:r w:rsidRPr="00116E6F">
        <w:rPr>
          <w:i/>
        </w:rPr>
        <w:t xml:space="preserve"> 22</w:t>
      </w:r>
      <w:r w:rsidRPr="00116E6F">
        <w:t>(1), 1</w:t>
      </w:r>
      <w:r w:rsidR="0027735B">
        <w:t>–</w:t>
      </w:r>
      <w:r w:rsidRPr="00116E6F">
        <w:t xml:space="preserve">19. </w:t>
      </w:r>
      <w:hyperlink r:id="rId61" w:history="1">
        <w:r w:rsidRPr="00116E6F">
          <w:rPr>
            <w:rStyle w:val="a7"/>
          </w:rPr>
          <w:t>https://doi.org/10.1057/bm.2014.40</w:t>
        </w:r>
      </w:hyperlink>
      <w:r w:rsidRPr="00116E6F">
        <w:t xml:space="preserve"> </w:t>
      </w:r>
    </w:p>
    <w:p w14:paraId="75623E14" w14:textId="77777777" w:rsidR="00116E6F" w:rsidRPr="00116E6F" w:rsidRDefault="00116E6F" w:rsidP="00116E6F">
      <w:pPr>
        <w:pStyle w:val="EndNoteBibliography"/>
        <w:ind w:left="720" w:hanging="720"/>
        <w:jc w:val="left"/>
      </w:pPr>
      <w:r w:rsidRPr="00116E6F">
        <w:t xml:space="preserve">Guthrie, S. E., &amp; Guthrie, S. (1995). </w:t>
      </w:r>
      <w:r w:rsidRPr="00116E6F">
        <w:rPr>
          <w:i/>
        </w:rPr>
        <w:t>Faces in the clouds: A new theory of religion</w:t>
      </w:r>
      <w:r w:rsidRPr="00116E6F">
        <w:t xml:space="preserve">. Oxford University Press on Demand. </w:t>
      </w:r>
    </w:p>
    <w:p w14:paraId="38A10A3B" w14:textId="7C00001E" w:rsidR="00116E6F" w:rsidRPr="00116E6F" w:rsidRDefault="00116E6F" w:rsidP="00116E6F">
      <w:pPr>
        <w:pStyle w:val="EndNoteBibliography"/>
        <w:ind w:left="720" w:hanging="720"/>
        <w:jc w:val="left"/>
      </w:pPr>
      <w:r w:rsidRPr="00116E6F">
        <w:t xml:space="preserve">Ha, Q.-A., Pham, P. N. N., &amp; Le, L. H. (2022). What facilitate people to do charity? The impact of brand anthropomorphism, brand familiarity and brand trust on charity support intention. </w:t>
      </w:r>
      <w:r w:rsidRPr="00116E6F">
        <w:rPr>
          <w:i/>
        </w:rPr>
        <w:t>International Review on Public and Nonprofit Marketing</w:t>
      </w:r>
      <w:r w:rsidRPr="00116E6F">
        <w:t>,</w:t>
      </w:r>
      <w:r w:rsidRPr="00116E6F">
        <w:rPr>
          <w:i/>
        </w:rPr>
        <w:t xml:space="preserve"> 19</w:t>
      </w:r>
      <w:r w:rsidRPr="00116E6F">
        <w:t>(4), 835</w:t>
      </w:r>
      <w:r w:rsidR="0027735B">
        <w:t>–</w:t>
      </w:r>
      <w:r w:rsidRPr="00116E6F">
        <w:t xml:space="preserve">859. </w:t>
      </w:r>
      <w:hyperlink r:id="rId62" w:history="1">
        <w:r w:rsidRPr="00116E6F">
          <w:rPr>
            <w:rStyle w:val="a7"/>
          </w:rPr>
          <w:t>https://doi.org/10.1007/s12208-021-00331-1</w:t>
        </w:r>
      </w:hyperlink>
      <w:r w:rsidRPr="00116E6F">
        <w:t xml:space="preserve"> </w:t>
      </w:r>
    </w:p>
    <w:p w14:paraId="50210336" w14:textId="014878F4" w:rsidR="00116E6F" w:rsidRPr="00116E6F" w:rsidRDefault="00116E6F" w:rsidP="00116E6F">
      <w:pPr>
        <w:pStyle w:val="EndNoteBibliography"/>
        <w:ind w:left="720" w:hanging="720"/>
        <w:jc w:val="left"/>
      </w:pPr>
      <w:r w:rsidRPr="00116E6F">
        <w:t xml:space="preserve">Han, B., Wang, L. Y., &amp; Li, X. (2020). To </w:t>
      </w:r>
      <w:r w:rsidR="00B6484A" w:rsidRPr="00116E6F">
        <w:t>collaborate or serve</w:t>
      </w:r>
      <w:r w:rsidRPr="00116E6F">
        <w:t xml:space="preserve">? Effects of </w:t>
      </w:r>
      <w:r w:rsidR="00B6484A" w:rsidRPr="00116E6F">
        <w:t>anthropomorphized brand roles and implicit theories on consumer responses</w:t>
      </w:r>
      <w:r w:rsidRPr="00116E6F">
        <w:t xml:space="preserve">. </w:t>
      </w:r>
      <w:r w:rsidRPr="00116E6F">
        <w:rPr>
          <w:i/>
        </w:rPr>
        <w:t>Cornell Hospitality Quarterly</w:t>
      </w:r>
      <w:r w:rsidRPr="00116E6F">
        <w:t>,</w:t>
      </w:r>
      <w:r w:rsidRPr="00116E6F">
        <w:rPr>
          <w:i/>
        </w:rPr>
        <w:t xml:space="preserve"> 61</w:t>
      </w:r>
      <w:r w:rsidRPr="00116E6F">
        <w:t>(1), 53</w:t>
      </w:r>
      <w:r w:rsidR="0027735B">
        <w:t>–</w:t>
      </w:r>
      <w:r w:rsidRPr="00116E6F">
        <w:t xml:space="preserve">67, Article 1938965519874879. </w:t>
      </w:r>
      <w:hyperlink r:id="rId63" w:history="1">
        <w:r w:rsidRPr="00116E6F">
          <w:rPr>
            <w:rStyle w:val="a7"/>
          </w:rPr>
          <w:t>https://doi.org/10.1177/1938965519874879</w:t>
        </w:r>
      </w:hyperlink>
      <w:r w:rsidRPr="00116E6F">
        <w:t xml:space="preserve"> </w:t>
      </w:r>
    </w:p>
    <w:p w14:paraId="057BDE78" w14:textId="5F5A8BAF" w:rsidR="00116E6F" w:rsidRPr="00116E6F" w:rsidRDefault="00116E6F" w:rsidP="00116E6F">
      <w:pPr>
        <w:pStyle w:val="EndNoteBibliography"/>
        <w:ind w:left="720" w:hanging="720"/>
        <w:jc w:val="left"/>
      </w:pPr>
      <w:r w:rsidRPr="00116E6F">
        <w:t xml:space="preserve">Han, N. R., Baek, T. H., Yoon, S., &amp; Kim, Y. (2019). Is that coffee mug smiling at me? How anthropomorphism impacts the effectiveness of desirability vs. feasibility appeals in sustainability advertising. </w:t>
      </w:r>
      <w:r w:rsidRPr="00116E6F">
        <w:rPr>
          <w:i/>
        </w:rPr>
        <w:t>Journal of Retailing and Consumer Services</w:t>
      </w:r>
      <w:r w:rsidRPr="00116E6F">
        <w:t>,</w:t>
      </w:r>
      <w:r w:rsidRPr="00116E6F">
        <w:rPr>
          <w:i/>
        </w:rPr>
        <w:t xml:space="preserve"> 51</w:t>
      </w:r>
      <w:r w:rsidRPr="00116E6F">
        <w:t>, 352</w:t>
      </w:r>
      <w:r w:rsidR="0027735B">
        <w:t>–</w:t>
      </w:r>
      <w:r w:rsidRPr="00116E6F">
        <w:t xml:space="preserve">361. </w:t>
      </w:r>
      <w:hyperlink r:id="rId64" w:history="1">
        <w:r w:rsidRPr="00116E6F">
          <w:rPr>
            <w:rStyle w:val="a7"/>
          </w:rPr>
          <w:t>https://doi.org/10.1016/j.jretconser.2019.06.020</w:t>
        </w:r>
      </w:hyperlink>
      <w:r w:rsidRPr="00116E6F">
        <w:t xml:space="preserve"> </w:t>
      </w:r>
    </w:p>
    <w:p w14:paraId="3A7F74A4" w14:textId="2B59FF94" w:rsidR="00116E6F" w:rsidRPr="00116E6F" w:rsidRDefault="00116E6F" w:rsidP="00116E6F">
      <w:pPr>
        <w:pStyle w:val="EndNoteBibliography"/>
        <w:ind w:left="720" w:hanging="720"/>
        <w:jc w:val="left"/>
      </w:pPr>
      <w:r w:rsidRPr="00116E6F">
        <w:t xml:space="preserve">Hart, P., &amp; Royne, M. B. (2017). Being </w:t>
      </w:r>
      <w:r w:rsidR="00B6484A" w:rsidRPr="00116E6F">
        <w:t>huma</w:t>
      </w:r>
      <w:r w:rsidRPr="00116E6F">
        <w:t xml:space="preserve">n: How </w:t>
      </w:r>
      <w:r w:rsidR="00B6484A" w:rsidRPr="00116E6F">
        <w:t>anthropomorphic presentations can enhance advertising effectiveness</w:t>
      </w:r>
      <w:r w:rsidRPr="00116E6F">
        <w:t xml:space="preserve">. </w:t>
      </w:r>
      <w:r w:rsidRPr="00116E6F">
        <w:rPr>
          <w:i/>
        </w:rPr>
        <w:t>Journal of Current Issues &amp; Research in Advertising</w:t>
      </w:r>
      <w:r w:rsidRPr="00116E6F">
        <w:t>,</w:t>
      </w:r>
      <w:r w:rsidRPr="00116E6F">
        <w:rPr>
          <w:i/>
        </w:rPr>
        <w:t xml:space="preserve"> 38</w:t>
      </w:r>
      <w:r w:rsidRPr="00116E6F">
        <w:t>(2), 129</w:t>
      </w:r>
      <w:r w:rsidR="0027735B">
        <w:t>–</w:t>
      </w:r>
      <w:r w:rsidRPr="00116E6F">
        <w:t xml:space="preserve">145. </w:t>
      </w:r>
      <w:hyperlink r:id="rId65" w:history="1">
        <w:r w:rsidRPr="00116E6F">
          <w:rPr>
            <w:rStyle w:val="a7"/>
          </w:rPr>
          <w:t>https://doi.org/10.1080/10641734.2017.1291381</w:t>
        </w:r>
      </w:hyperlink>
      <w:r w:rsidRPr="00116E6F">
        <w:t xml:space="preserve"> </w:t>
      </w:r>
    </w:p>
    <w:p w14:paraId="1499D864" w14:textId="342CD5EE" w:rsidR="00116E6F" w:rsidRPr="00116E6F" w:rsidRDefault="00116E6F" w:rsidP="00116E6F">
      <w:pPr>
        <w:pStyle w:val="EndNoteBibliography"/>
        <w:ind w:left="720" w:hanging="720"/>
        <w:jc w:val="left"/>
      </w:pPr>
      <w:r w:rsidRPr="00116E6F">
        <w:t xml:space="preserve">Hart, P. M., Jones, S. R., &amp; Royne, M. B. (2013). The human lens: How anthropomorphic reasoning varies by product complexity and enhances personal value. </w:t>
      </w:r>
      <w:r w:rsidRPr="00116E6F">
        <w:rPr>
          <w:i/>
        </w:rPr>
        <w:t>Journal of Marketing Management</w:t>
      </w:r>
      <w:r w:rsidRPr="00116E6F">
        <w:t>,</w:t>
      </w:r>
      <w:r w:rsidRPr="00116E6F">
        <w:rPr>
          <w:i/>
        </w:rPr>
        <w:t xml:space="preserve"> 29</w:t>
      </w:r>
      <w:r w:rsidRPr="00116E6F">
        <w:t>(1</w:t>
      </w:r>
      <w:r w:rsidR="0027735B">
        <w:t>–</w:t>
      </w:r>
      <w:r w:rsidRPr="00116E6F">
        <w:t>2), 105</w:t>
      </w:r>
      <w:r w:rsidR="0027735B">
        <w:t>–</w:t>
      </w:r>
      <w:r w:rsidRPr="00116E6F">
        <w:t xml:space="preserve">121. </w:t>
      </w:r>
      <w:hyperlink r:id="rId66" w:history="1">
        <w:r w:rsidRPr="00116E6F">
          <w:rPr>
            <w:rStyle w:val="a7"/>
          </w:rPr>
          <w:t>https://doi.org/10.1080/0267257X.2012.759993</w:t>
        </w:r>
      </w:hyperlink>
      <w:r w:rsidRPr="00116E6F">
        <w:t xml:space="preserve"> </w:t>
      </w:r>
    </w:p>
    <w:p w14:paraId="0CC58428" w14:textId="662B977F" w:rsidR="00116E6F" w:rsidRPr="00116E6F" w:rsidRDefault="00116E6F" w:rsidP="00116E6F">
      <w:pPr>
        <w:pStyle w:val="EndNoteBibliography"/>
        <w:ind w:left="720" w:hanging="720"/>
        <w:jc w:val="left"/>
      </w:pPr>
      <w:r w:rsidRPr="00116E6F">
        <w:t xml:space="preserve">Hegner, S. M., Fenko, A., &amp; Teravest, A. (2017). Using the theory of planned behaviour to understand brand love. </w:t>
      </w:r>
      <w:r w:rsidR="003251B3" w:rsidRPr="00116E6F">
        <w:rPr>
          <w:i/>
        </w:rPr>
        <w:t>Journal of Product and Brand Management</w:t>
      </w:r>
      <w:r w:rsidRPr="00116E6F">
        <w:t>,</w:t>
      </w:r>
      <w:r w:rsidRPr="00116E6F">
        <w:rPr>
          <w:i/>
        </w:rPr>
        <w:t xml:space="preserve"> 26</w:t>
      </w:r>
      <w:r w:rsidRPr="00116E6F">
        <w:t>(1), 26</w:t>
      </w:r>
      <w:r w:rsidR="0027735B">
        <w:t>–</w:t>
      </w:r>
      <w:r w:rsidRPr="00116E6F">
        <w:t xml:space="preserve">41. </w:t>
      </w:r>
      <w:hyperlink r:id="rId67" w:history="1">
        <w:r w:rsidRPr="00116E6F">
          <w:rPr>
            <w:rStyle w:val="a7"/>
          </w:rPr>
          <w:t>https://doi.org/10.1108/JPBM-06-2016-1215</w:t>
        </w:r>
      </w:hyperlink>
      <w:r w:rsidRPr="00116E6F">
        <w:t xml:space="preserve"> </w:t>
      </w:r>
    </w:p>
    <w:p w14:paraId="170405F5" w14:textId="1C39B814" w:rsidR="00116E6F" w:rsidRPr="00116E6F" w:rsidRDefault="00116E6F" w:rsidP="00116E6F">
      <w:pPr>
        <w:pStyle w:val="EndNoteBibliography"/>
        <w:ind w:left="720" w:hanging="720"/>
        <w:jc w:val="left"/>
      </w:pPr>
      <w:r w:rsidRPr="00116E6F">
        <w:t xml:space="preserve">Heine, K., Atwal, G., Crener-Ricard, S., &amp; Phan, M. (2018). Personality-driven luxury brand management. </w:t>
      </w:r>
      <w:r w:rsidRPr="00116E6F">
        <w:rPr>
          <w:i/>
        </w:rPr>
        <w:t>Journal of Brand Management</w:t>
      </w:r>
      <w:r w:rsidRPr="00116E6F">
        <w:t>,</w:t>
      </w:r>
      <w:r w:rsidRPr="00116E6F">
        <w:rPr>
          <w:i/>
        </w:rPr>
        <w:t xml:space="preserve"> 25</w:t>
      </w:r>
      <w:r w:rsidRPr="00116E6F">
        <w:t>(5), 474</w:t>
      </w:r>
      <w:r w:rsidR="0027735B">
        <w:t>–</w:t>
      </w:r>
      <w:r w:rsidRPr="00116E6F">
        <w:t xml:space="preserve">487. </w:t>
      </w:r>
      <w:hyperlink r:id="rId68" w:history="1">
        <w:r w:rsidRPr="00116E6F">
          <w:rPr>
            <w:rStyle w:val="a7"/>
          </w:rPr>
          <w:t>https://doi.org/10.1057/s41262-018-0090-8</w:t>
        </w:r>
      </w:hyperlink>
      <w:r w:rsidRPr="00116E6F">
        <w:t xml:space="preserve"> </w:t>
      </w:r>
    </w:p>
    <w:p w14:paraId="4FC4A7E6" w14:textId="51317638" w:rsidR="00116E6F" w:rsidRPr="00116E6F" w:rsidRDefault="00116E6F" w:rsidP="00116E6F">
      <w:pPr>
        <w:pStyle w:val="EndNoteBibliography"/>
        <w:ind w:left="720" w:hanging="720"/>
        <w:jc w:val="left"/>
      </w:pPr>
      <w:r w:rsidRPr="00116E6F">
        <w:t xml:space="preserve">Herak, I., Kervyn, N., &amp; Thomson, M. (2020). Pairing </w:t>
      </w:r>
      <w:r w:rsidR="003251B3" w:rsidRPr="00116E6F">
        <w:t xml:space="preserve">people </w:t>
      </w:r>
      <w:r w:rsidRPr="00116E6F">
        <w:t xml:space="preserve">with </w:t>
      </w:r>
      <w:r w:rsidR="003251B3" w:rsidRPr="00116E6F">
        <w:t>products</w:t>
      </w:r>
      <w:r w:rsidRPr="00116E6F">
        <w:t xml:space="preserve">: Anthropomorphizing the </w:t>
      </w:r>
      <w:r w:rsidR="003251B3" w:rsidRPr="00116E6F">
        <w:t>object, dehumanizing the person</w:t>
      </w:r>
      <w:r w:rsidRPr="00116E6F">
        <w:t xml:space="preserve">. </w:t>
      </w:r>
      <w:r w:rsidRPr="00116E6F">
        <w:rPr>
          <w:i/>
        </w:rPr>
        <w:t>Journal of Consumer Psychology</w:t>
      </w:r>
      <w:r w:rsidRPr="00116E6F">
        <w:t>,</w:t>
      </w:r>
      <w:r w:rsidRPr="00116E6F">
        <w:rPr>
          <w:i/>
        </w:rPr>
        <w:t xml:space="preserve"> 30</w:t>
      </w:r>
      <w:r w:rsidRPr="00116E6F">
        <w:t>(1), 125</w:t>
      </w:r>
      <w:r w:rsidR="0027735B">
        <w:t>–</w:t>
      </w:r>
      <w:r w:rsidRPr="00116E6F">
        <w:t xml:space="preserve">139. </w:t>
      </w:r>
      <w:hyperlink r:id="rId69" w:history="1">
        <w:r w:rsidRPr="00116E6F">
          <w:rPr>
            <w:rStyle w:val="a7"/>
          </w:rPr>
          <w:t>https://doi.org/10.1002/jcpy.1128</w:t>
        </w:r>
      </w:hyperlink>
      <w:r w:rsidRPr="00116E6F">
        <w:t xml:space="preserve"> </w:t>
      </w:r>
    </w:p>
    <w:p w14:paraId="5BCAEE65" w14:textId="71DE285F" w:rsidR="00116E6F" w:rsidRPr="00116E6F" w:rsidRDefault="00116E6F" w:rsidP="00116E6F">
      <w:pPr>
        <w:pStyle w:val="EndNoteBibliography"/>
        <w:ind w:left="720" w:hanging="720"/>
        <w:jc w:val="left"/>
      </w:pPr>
      <w:r w:rsidRPr="00116E6F">
        <w:t xml:space="preserve">Hoang, T.-H., Nguyen, N. P. P., Hoang, N.-Y. N., Akbari, M., Quang, H. T., &amp; Binh, A. D. T. (2023). Application of social media in supply chain 4.0 practices: </w:t>
      </w:r>
      <w:r w:rsidR="003251B3" w:rsidRPr="00116E6F">
        <w:t xml:space="preserve">A </w:t>
      </w:r>
      <w:r w:rsidRPr="00116E6F">
        <w:t xml:space="preserve">bibliometric analysis and research trends. </w:t>
      </w:r>
      <w:r w:rsidRPr="00116E6F">
        <w:rPr>
          <w:i/>
        </w:rPr>
        <w:t>Operations Management Research</w:t>
      </w:r>
      <w:r w:rsidRPr="00116E6F">
        <w:t>,</w:t>
      </w:r>
      <w:r w:rsidRPr="00116E6F">
        <w:rPr>
          <w:i/>
        </w:rPr>
        <w:t xml:space="preserve"> 16</w:t>
      </w:r>
      <w:r w:rsidRPr="00116E6F">
        <w:t>(3), 1162</w:t>
      </w:r>
      <w:r w:rsidR="0027735B">
        <w:t>–</w:t>
      </w:r>
      <w:r w:rsidRPr="00116E6F">
        <w:t xml:space="preserve">1184. </w:t>
      </w:r>
      <w:hyperlink r:id="rId70" w:history="1">
        <w:r w:rsidRPr="00116E6F">
          <w:rPr>
            <w:rStyle w:val="a7"/>
          </w:rPr>
          <w:t>https://doi.org/10.1007/s12063-023-00378-9</w:t>
        </w:r>
      </w:hyperlink>
      <w:r w:rsidRPr="00116E6F">
        <w:t xml:space="preserve"> </w:t>
      </w:r>
    </w:p>
    <w:p w14:paraId="0B85689A" w14:textId="0C9E1DA5" w:rsidR="00116E6F" w:rsidRPr="00116E6F" w:rsidRDefault="00116E6F" w:rsidP="00116E6F">
      <w:pPr>
        <w:pStyle w:val="EndNoteBibliography"/>
        <w:ind w:left="720" w:hanging="720"/>
        <w:jc w:val="left"/>
      </w:pPr>
      <w:r w:rsidRPr="00116E6F">
        <w:t xml:space="preserve">Hoffman, D. L., &amp; Novak, T. P. (2018). Consumer and </w:t>
      </w:r>
      <w:r w:rsidR="003251B3" w:rsidRPr="00116E6F">
        <w:t>object experience in the internet of things</w:t>
      </w:r>
      <w:r w:rsidRPr="00116E6F">
        <w:t xml:space="preserve">: An </w:t>
      </w:r>
      <w:r w:rsidR="003251B3" w:rsidRPr="00116E6F">
        <w:t>assemblage theory approach</w:t>
      </w:r>
      <w:r w:rsidRPr="00116E6F">
        <w:t xml:space="preserve">. </w:t>
      </w:r>
      <w:r w:rsidRPr="00116E6F">
        <w:rPr>
          <w:i/>
        </w:rPr>
        <w:t>Journal of Consumer Research</w:t>
      </w:r>
      <w:r w:rsidRPr="00116E6F">
        <w:t>,</w:t>
      </w:r>
      <w:r w:rsidRPr="00116E6F">
        <w:rPr>
          <w:i/>
        </w:rPr>
        <w:t xml:space="preserve"> 44</w:t>
      </w:r>
      <w:r w:rsidRPr="00116E6F">
        <w:t>(6), 1178</w:t>
      </w:r>
      <w:r w:rsidR="0027735B">
        <w:t>–</w:t>
      </w:r>
      <w:r w:rsidRPr="00116E6F">
        <w:t xml:space="preserve">1204. </w:t>
      </w:r>
      <w:hyperlink r:id="rId71" w:history="1">
        <w:r w:rsidRPr="00116E6F">
          <w:rPr>
            <w:rStyle w:val="a7"/>
          </w:rPr>
          <w:t>https://doi.org/10.1093/jcr/ucx105</w:t>
        </w:r>
      </w:hyperlink>
      <w:r w:rsidRPr="00116E6F">
        <w:t xml:space="preserve"> </w:t>
      </w:r>
    </w:p>
    <w:p w14:paraId="4CAAA251" w14:textId="2465820D" w:rsidR="00116E6F" w:rsidRPr="00116E6F" w:rsidRDefault="00116E6F" w:rsidP="00116E6F">
      <w:pPr>
        <w:pStyle w:val="EndNoteBibliography"/>
        <w:ind w:left="720" w:hanging="720"/>
        <w:jc w:val="left"/>
      </w:pPr>
      <w:r w:rsidRPr="00116E6F">
        <w:t xml:space="preserve">Huang, C. H., &amp; Guo, R. (2021). The effect of a green brand story on perceived brand authenticity and brand trust: </w:t>
      </w:r>
      <w:r w:rsidR="003251B3" w:rsidRPr="00116E6F">
        <w:t xml:space="preserve">The </w:t>
      </w:r>
      <w:r w:rsidRPr="00116E6F">
        <w:t xml:space="preserve">role of narrative rhetoric. </w:t>
      </w:r>
      <w:r w:rsidRPr="00116E6F">
        <w:rPr>
          <w:i/>
        </w:rPr>
        <w:t>Journal of Brand Management</w:t>
      </w:r>
      <w:r w:rsidRPr="00116E6F">
        <w:t>,</w:t>
      </w:r>
      <w:r w:rsidRPr="00116E6F">
        <w:rPr>
          <w:i/>
        </w:rPr>
        <w:t xml:space="preserve"> 28</w:t>
      </w:r>
      <w:r w:rsidRPr="00116E6F">
        <w:t>(1), 60</w:t>
      </w:r>
      <w:r w:rsidR="0027735B">
        <w:t>–</w:t>
      </w:r>
      <w:r w:rsidRPr="00116E6F">
        <w:t xml:space="preserve">76. </w:t>
      </w:r>
      <w:hyperlink r:id="rId72" w:history="1">
        <w:r w:rsidRPr="00116E6F">
          <w:rPr>
            <w:rStyle w:val="a7"/>
          </w:rPr>
          <w:t>https://doi.org/10.1057/s41262-020-00213-7</w:t>
        </w:r>
      </w:hyperlink>
      <w:r w:rsidRPr="00116E6F">
        <w:t xml:space="preserve"> </w:t>
      </w:r>
    </w:p>
    <w:p w14:paraId="3126EA91" w14:textId="02656A6A" w:rsidR="00116E6F" w:rsidRPr="00116E6F" w:rsidRDefault="00116E6F" w:rsidP="00116E6F">
      <w:pPr>
        <w:pStyle w:val="EndNoteBibliography"/>
        <w:ind w:left="720" w:hanging="720"/>
        <w:jc w:val="left"/>
      </w:pPr>
      <w:r w:rsidRPr="00116E6F">
        <w:t xml:space="preserve">Huang, H. H., &amp; Mitchell, V. W. (2014). The </w:t>
      </w:r>
      <w:r w:rsidR="003251B3" w:rsidRPr="00116E6F">
        <w:t>role of imagination and brand personification in brand relationships</w:t>
      </w:r>
      <w:r w:rsidRPr="00116E6F">
        <w:t xml:space="preserve">. </w:t>
      </w:r>
      <w:r w:rsidRPr="00116E6F">
        <w:rPr>
          <w:i/>
        </w:rPr>
        <w:t>Psychology &amp; Marketing</w:t>
      </w:r>
      <w:r w:rsidRPr="00116E6F">
        <w:t>,</w:t>
      </w:r>
      <w:r w:rsidRPr="00116E6F">
        <w:rPr>
          <w:i/>
        </w:rPr>
        <w:t xml:space="preserve"> 31</w:t>
      </w:r>
      <w:r w:rsidRPr="00116E6F">
        <w:t>(1), 38</w:t>
      </w:r>
      <w:r w:rsidR="0027735B">
        <w:t>–</w:t>
      </w:r>
      <w:r w:rsidRPr="00116E6F">
        <w:t xml:space="preserve">47. </w:t>
      </w:r>
      <w:hyperlink r:id="rId73" w:history="1">
        <w:r w:rsidRPr="00116E6F">
          <w:rPr>
            <w:rStyle w:val="a7"/>
          </w:rPr>
          <w:t>https://doi.org/10.1002/mar.20673</w:t>
        </w:r>
      </w:hyperlink>
      <w:r w:rsidRPr="00116E6F">
        <w:t xml:space="preserve"> </w:t>
      </w:r>
    </w:p>
    <w:p w14:paraId="38FB9994" w14:textId="13BC1670" w:rsidR="00116E6F" w:rsidRPr="00116E6F" w:rsidRDefault="00116E6F" w:rsidP="00116E6F">
      <w:pPr>
        <w:pStyle w:val="EndNoteBibliography"/>
        <w:ind w:left="720" w:hanging="720"/>
        <w:jc w:val="left"/>
      </w:pPr>
      <w:r w:rsidRPr="00116E6F">
        <w:t xml:space="preserve">Huang, R., Zhou, X. Y., Ye, W. L., &amp; Guo, S. Y. (2020). Think versus feel: </w:t>
      </w:r>
      <w:r w:rsidR="003251B3" w:rsidRPr="00116E6F">
        <w:t xml:space="preserve">Two </w:t>
      </w:r>
      <w:r w:rsidRPr="00116E6F">
        <w:t xml:space="preserve">dimensions of brand anthropomorphism. </w:t>
      </w:r>
      <w:r w:rsidR="003251B3" w:rsidRPr="00116E6F">
        <w:rPr>
          <w:i/>
        </w:rPr>
        <w:t>Journal of Product and Brand Management</w:t>
      </w:r>
      <w:r w:rsidRPr="00116E6F">
        <w:t>,</w:t>
      </w:r>
      <w:r w:rsidRPr="00116E6F">
        <w:rPr>
          <w:i/>
        </w:rPr>
        <w:t xml:space="preserve"> 29</w:t>
      </w:r>
      <w:r w:rsidRPr="00116E6F">
        <w:t>(7), 955</w:t>
      </w:r>
      <w:r w:rsidR="0027735B">
        <w:t>–</w:t>
      </w:r>
      <w:r w:rsidRPr="00116E6F">
        <w:t xml:space="preserve">969. </w:t>
      </w:r>
      <w:hyperlink r:id="rId74" w:history="1">
        <w:r w:rsidRPr="00116E6F">
          <w:rPr>
            <w:rStyle w:val="a7"/>
          </w:rPr>
          <w:t>https://doi.org/10.1108/JPBM-11-2018-2125</w:t>
        </w:r>
      </w:hyperlink>
      <w:r w:rsidRPr="00116E6F">
        <w:t xml:space="preserve"> </w:t>
      </w:r>
    </w:p>
    <w:p w14:paraId="6A9DB80A" w14:textId="6CA344D1" w:rsidR="00116E6F" w:rsidRPr="00116E6F" w:rsidRDefault="00116E6F" w:rsidP="00116E6F">
      <w:pPr>
        <w:pStyle w:val="EndNoteBibliography"/>
        <w:ind w:left="720" w:hanging="720"/>
        <w:jc w:val="left"/>
      </w:pPr>
      <w:r w:rsidRPr="00116E6F">
        <w:t xml:space="preserve">Huang, T. L., &amp; Liu, B. S. C. (2021). Augmented reality is human-like: How the humanizing experience inspires destination brand love. </w:t>
      </w:r>
      <w:r w:rsidRPr="00116E6F">
        <w:rPr>
          <w:i/>
        </w:rPr>
        <w:t>Technological Forecasting and Social Change</w:t>
      </w:r>
      <w:r w:rsidRPr="00116E6F">
        <w:t>,</w:t>
      </w:r>
      <w:r w:rsidRPr="00116E6F">
        <w:rPr>
          <w:i/>
        </w:rPr>
        <w:t xml:space="preserve"> 170</w:t>
      </w:r>
      <w:r w:rsidRPr="00116E6F">
        <w:t xml:space="preserve">, Article 120853. </w:t>
      </w:r>
      <w:hyperlink r:id="rId75" w:history="1">
        <w:r w:rsidRPr="00116E6F">
          <w:rPr>
            <w:rStyle w:val="a7"/>
          </w:rPr>
          <w:t>https://doi.org/10.1016/j.techfore.2021.120853</w:t>
        </w:r>
      </w:hyperlink>
      <w:r w:rsidRPr="00116E6F">
        <w:t xml:space="preserve"> </w:t>
      </w:r>
    </w:p>
    <w:p w14:paraId="3EE5628F" w14:textId="5D2EA895" w:rsidR="00116E6F" w:rsidRPr="00116E6F" w:rsidRDefault="00116E6F" w:rsidP="00116E6F">
      <w:pPr>
        <w:pStyle w:val="EndNoteBibliography"/>
        <w:ind w:left="720" w:hanging="720"/>
        <w:jc w:val="left"/>
      </w:pPr>
      <w:r w:rsidRPr="00116E6F">
        <w:t xml:space="preserve">Hudson, S., Huang, L., Roth, M. S., &amp; Madden, T. J. (2016). The influence of social media interactions on consumer-brand relationships: A three-country study of brand perceptions and marketing behaviors. </w:t>
      </w:r>
      <w:r w:rsidRPr="00116E6F">
        <w:rPr>
          <w:i/>
        </w:rPr>
        <w:t>International Journal of Research in Marketing</w:t>
      </w:r>
      <w:r w:rsidRPr="00116E6F">
        <w:t>,</w:t>
      </w:r>
      <w:r w:rsidRPr="00116E6F">
        <w:rPr>
          <w:i/>
        </w:rPr>
        <w:t xml:space="preserve"> 33</w:t>
      </w:r>
      <w:r w:rsidRPr="00116E6F">
        <w:t>(1), 27</w:t>
      </w:r>
      <w:r w:rsidR="0027735B">
        <w:t>–</w:t>
      </w:r>
      <w:r w:rsidRPr="00116E6F">
        <w:t xml:space="preserve">41. </w:t>
      </w:r>
      <w:hyperlink r:id="rId76" w:history="1">
        <w:r w:rsidRPr="00116E6F">
          <w:rPr>
            <w:rStyle w:val="a7"/>
          </w:rPr>
          <w:t>https://doi.org/10.1016/j.ijresmar.2015.06.004</w:t>
        </w:r>
      </w:hyperlink>
      <w:r w:rsidRPr="00116E6F">
        <w:t xml:space="preserve"> </w:t>
      </w:r>
    </w:p>
    <w:p w14:paraId="4B1B60FE" w14:textId="13BF8537" w:rsidR="00116E6F" w:rsidRPr="00116E6F" w:rsidRDefault="00116E6F" w:rsidP="00116E6F">
      <w:pPr>
        <w:pStyle w:val="EndNoteBibliography"/>
        <w:ind w:left="720" w:hanging="720"/>
        <w:jc w:val="left"/>
      </w:pPr>
      <w:r w:rsidRPr="00116E6F">
        <w:t xml:space="preserve">Hur, J. D., Koo, M., &amp; Hofmann, W. (2015). When </w:t>
      </w:r>
      <w:r w:rsidR="003251B3" w:rsidRPr="00116E6F">
        <w:t>temptations come alive</w:t>
      </w:r>
      <w:r w:rsidRPr="00116E6F">
        <w:t xml:space="preserve">: How </w:t>
      </w:r>
      <w:r w:rsidR="003251B3" w:rsidRPr="00116E6F">
        <w:t>anthropomorphism undermines self-control</w:t>
      </w:r>
      <w:r w:rsidRPr="00116E6F">
        <w:t xml:space="preserve">. </w:t>
      </w:r>
      <w:r w:rsidRPr="00116E6F">
        <w:rPr>
          <w:i/>
        </w:rPr>
        <w:t>Journal of Consumer Research</w:t>
      </w:r>
      <w:r w:rsidRPr="00116E6F">
        <w:t>,</w:t>
      </w:r>
      <w:r w:rsidRPr="00116E6F">
        <w:rPr>
          <w:i/>
        </w:rPr>
        <w:t xml:space="preserve"> 42</w:t>
      </w:r>
      <w:r w:rsidRPr="00116E6F">
        <w:t>(2), 340</w:t>
      </w:r>
      <w:r w:rsidR="0027735B">
        <w:t>–</w:t>
      </w:r>
      <w:r w:rsidRPr="00116E6F">
        <w:t xml:space="preserve">358. </w:t>
      </w:r>
      <w:hyperlink r:id="rId77" w:history="1">
        <w:r w:rsidRPr="00116E6F">
          <w:rPr>
            <w:rStyle w:val="a7"/>
          </w:rPr>
          <w:t>https://doi.org/10.1093/jcr/ucv017</w:t>
        </w:r>
      </w:hyperlink>
      <w:r w:rsidRPr="00116E6F">
        <w:t xml:space="preserve"> </w:t>
      </w:r>
    </w:p>
    <w:p w14:paraId="58DC04E6" w14:textId="1BF4A4FC" w:rsidR="00116E6F" w:rsidRPr="00116E6F" w:rsidRDefault="00116E6F" w:rsidP="00116E6F">
      <w:pPr>
        <w:pStyle w:val="EndNoteBibliography"/>
        <w:ind w:left="720" w:hanging="720"/>
        <w:jc w:val="left"/>
      </w:pPr>
      <w:r w:rsidRPr="00116E6F">
        <w:t xml:space="preserve">Jin, S. V., &amp; Youn, S. (2021). Why do consumers with social phobia prefer anthropomorphic customer service chatbots? Evolutionary explanations of the moderating roles of social phobia. </w:t>
      </w:r>
      <w:r w:rsidR="003251B3" w:rsidRPr="00116E6F">
        <w:rPr>
          <w:i/>
        </w:rPr>
        <w:t>Telematics and Informatics</w:t>
      </w:r>
      <w:r w:rsidR="003251B3" w:rsidRPr="00116E6F">
        <w:t>,</w:t>
      </w:r>
      <w:r w:rsidRPr="00116E6F">
        <w:rPr>
          <w:i/>
        </w:rPr>
        <w:t xml:space="preserve"> 62</w:t>
      </w:r>
      <w:r w:rsidRPr="00116E6F">
        <w:t xml:space="preserve">, Article 101644. </w:t>
      </w:r>
      <w:hyperlink r:id="rId78" w:history="1">
        <w:r w:rsidRPr="00116E6F">
          <w:rPr>
            <w:rStyle w:val="a7"/>
          </w:rPr>
          <w:t>https://doi.org/10.1016/j.tele.2021.101644</w:t>
        </w:r>
      </w:hyperlink>
      <w:r w:rsidRPr="00116E6F">
        <w:t xml:space="preserve"> </w:t>
      </w:r>
    </w:p>
    <w:p w14:paraId="2F58BBD5" w14:textId="18661C10" w:rsidR="00116E6F" w:rsidRPr="00116E6F" w:rsidRDefault="00116E6F" w:rsidP="00116E6F">
      <w:pPr>
        <w:pStyle w:val="EndNoteBibliography"/>
        <w:ind w:left="720" w:hanging="720"/>
        <w:jc w:val="left"/>
      </w:pPr>
      <w:r w:rsidRPr="00116E6F">
        <w:t xml:space="preserve">Kara, S., Gunasti, K., &amp; Ross, W. T. (2020). My brand identity lies in the brand name: personified suggestive brand names. </w:t>
      </w:r>
      <w:r w:rsidRPr="00116E6F">
        <w:rPr>
          <w:i/>
        </w:rPr>
        <w:t>Journal of Brand Management</w:t>
      </w:r>
      <w:r w:rsidRPr="00116E6F">
        <w:t>,</w:t>
      </w:r>
      <w:r w:rsidRPr="00116E6F">
        <w:rPr>
          <w:i/>
        </w:rPr>
        <w:t xml:space="preserve"> 27</w:t>
      </w:r>
      <w:r w:rsidRPr="00116E6F">
        <w:t>(5), 607</w:t>
      </w:r>
      <w:r w:rsidR="0027735B">
        <w:t>–</w:t>
      </w:r>
      <w:r w:rsidRPr="00116E6F">
        <w:t xml:space="preserve">621. </w:t>
      </w:r>
      <w:hyperlink r:id="rId79" w:history="1">
        <w:r w:rsidRPr="00116E6F">
          <w:rPr>
            <w:rStyle w:val="a7"/>
          </w:rPr>
          <w:t>https://doi.org/10.1057/s41262-020-00201-x</w:t>
        </w:r>
      </w:hyperlink>
      <w:r w:rsidRPr="00116E6F">
        <w:t xml:space="preserve"> </w:t>
      </w:r>
    </w:p>
    <w:p w14:paraId="1FB94FFD" w14:textId="7A3B3261" w:rsidR="00116E6F" w:rsidRPr="00116E6F" w:rsidRDefault="00116E6F" w:rsidP="00116E6F">
      <w:pPr>
        <w:pStyle w:val="EndNoteBibliography"/>
        <w:ind w:left="720" w:hanging="720"/>
        <w:jc w:val="left"/>
      </w:pPr>
      <w:r w:rsidRPr="00116E6F">
        <w:t xml:space="preserve">Keller, K. L. (2012). Understanding the richness of brand relationships: Research dialogue on brands as intentional agents. </w:t>
      </w:r>
      <w:r w:rsidRPr="00116E6F">
        <w:rPr>
          <w:i/>
        </w:rPr>
        <w:t>Journal of Consumer Psychology</w:t>
      </w:r>
      <w:r w:rsidRPr="00116E6F">
        <w:t>,</w:t>
      </w:r>
      <w:r w:rsidRPr="00116E6F">
        <w:rPr>
          <w:i/>
        </w:rPr>
        <w:t xml:space="preserve"> 22</w:t>
      </w:r>
      <w:r w:rsidRPr="00116E6F">
        <w:t>(2), 186</w:t>
      </w:r>
      <w:r w:rsidR="0027735B">
        <w:t>–</w:t>
      </w:r>
      <w:r w:rsidRPr="00116E6F">
        <w:t xml:space="preserve">190. </w:t>
      </w:r>
      <w:hyperlink r:id="rId80" w:history="1">
        <w:r w:rsidRPr="00116E6F">
          <w:rPr>
            <w:rStyle w:val="a7"/>
          </w:rPr>
          <w:t>https://doi.org/10.1016/j.jcps.2011.11.011</w:t>
        </w:r>
      </w:hyperlink>
      <w:r w:rsidRPr="00116E6F">
        <w:t xml:space="preserve"> </w:t>
      </w:r>
    </w:p>
    <w:p w14:paraId="4A4C5C58" w14:textId="19B9F83B" w:rsidR="00116E6F" w:rsidRPr="00116E6F" w:rsidRDefault="00116E6F" w:rsidP="00116E6F">
      <w:pPr>
        <w:pStyle w:val="EndNoteBibliography"/>
        <w:ind w:left="720" w:hanging="720"/>
        <w:jc w:val="left"/>
      </w:pPr>
      <w:r w:rsidRPr="00116E6F">
        <w:t xml:space="preserve">Kervyn, N., Fiske, S. T., &amp; Malone, C. (2012). Brands as intentional agents framework: How perceived intentions and ability can map brand perception. </w:t>
      </w:r>
      <w:r w:rsidRPr="00116E6F">
        <w:rPr>
          <w:i/>
        </w:rPr>
        <w:t>Journal of Consumer Psychology</w:t>
      </w:r>
      <w:r w:rsidRPr="00116E6F">
        <w:t>,</w:t>
      </w:r>
      <w:r w:rsidRPr="00116E6F">
        <w:rPr>
          <w:i/>
        </w:rPr>
        <w:t xml:space="preserve"> 22</w:t>
      </w:r>
      <w:r w:rsidRPr="00116E6F">
        <w:t>(2), 166</w:t>
      </w:r>
      <w:r w:rsidR="0027735B">
        <w:t>–</w:t>
      </w:r>
      <w:r w:rsidRPr="00116E6F">
        <w:t xml:space="preserve">176. </w:t>
      </w:r>
      <w:hyperlink r:id="rId81" w:history="1">
        <w:r w:rsidRPr="00116E6F">
          <w:rPr>
            <w:rStyle w:val="a7"/>
          </w:rPr>
          <w:t>https://doi.org/10.1016/j.jcps.2011.09.006</w:t>
        </w:r>
      </w:hyperlink>
      <w:r w:rsidRPr="00116E6F">
        <w:t xml:space="preserve"> </w:t>
      </w:r>
    </w:p>
    <w:p w14:paraId="2884002C" w14:textId="353BA213" w:rsidR="00116E6F" w:rsidRPr="00116E6F" w:rsidRDefault="00116E6F" w:rsidP="00116E6F">
      <w:pPr>
        <w:pStyle w:val="EndNoteBibliography"/>
        <w:ind w:left="720" w:hanging="720"/>
        <w:jc w:val="left"/>
      </w:pPr>
      <w:r w:rsidRPr="00116E6F">
        <w:t xml:space="preserve">Khenfer, J., Shepherd, S., &amp; Trendel, O. (2020). Customer empowerment in the face of perceived Incompetence: Effect on preference for anthropomorphized brands. </w:t>
      </w:r>
      <w:r w:rsidRPr="00116E6F">
        <w:rPr>
          <w:i/>
        </w:rPr>
        <w:t>Journal of Business Research</w:t>
      </w:r>
      <w:r w:rsidRPr="00116E6F">
        <w:t>,</w:t>
      </w:r>
      <w:r w:rsidRPr="00116E6F">
        <w:rPr>
          <w:i/>
        </w:rPr>
        <w:t xml:space="preserve"> 118</w:t>
      </w:r>
      <w:r w:rsidRPr="00116E6F">
        <w:t>, 1</w:t>
      </w:r>
      <w:r w:rsidR="0027735B">
        <w:t>–</w:t>
      </w:r>
      <w:r w:rsidRPr="00116E6F">
        <w:t xml:space="preserve">11. </w:t>
      </w:r>
      <w:hyperlink r:id="rId82" w:history="1">
        <w:r w:rsidRPr="00116E6F">
          <w:rPr>
            <w:rStyle w:val="a7"/>
          </w:rPr>
          <w:t>https://doi.org/10.1016/j.jbusres.2020.06.010</w:t>
        </w:r>
      </w:hyperlink>
      <w:r w:rsidRPr="00116E6F">
        <w:t xml:space="preserve"> </w:t>
      </w:r>
    </w:p>
    <w:p w14:paraId="6F72F057" w14:textId="4C04A095" w:rsidR="00116E6F" w:rsidRPr="00116E6F" w:rsidRDefault="00116E6F" w:rsidP="00116E6F">
      <w:pPr>
        <w:pStyle w:val="EndNoteBibliography"/>
        <w:ind w:left="720" w:hanging="720"/>
        <w:jc w:val="left"/>
      </w:pPr>
      <w:r w:rsidRPr="00116E6F">
        <w:t xml:space="preserve">Kim, A., Cho, M., Ahn, J., &amp; Sung, Y. (2019). Effects of Gender and Relationship Type on the Response to Artificial Intelligence. </w:t>
      </w:r>
      <w:r w:rsidR="003251B3" w:rsidRPr="00116E6F">
        <w:rPr>
          <w:i/>
        </w:rPr>
        <w:t>Cyberpsychology Behavior and Social Networking</w:t>
      </w:r>
      <w:r w:rsidR="003251B3" w:rsidRPr="00116E6F">
        <w:t>,</w:t>
      </w:r>
      <w:r w:rsidRPr="00116E6F">
        <w:rPr>
          <w:i/>
        </w:rPr>
        <w:t xml:space="preserve"> 22</w:t>
      </w:r>
      <w:r w:rsidRPr="00116E6F">
        <w:t>(4), 249</w:t>
      </w:r>
      <w:r w:rsidR="0027735B">
        <w:t>–</w:t>
      </w:r>
      <w:r w:rsidRPr="00116E6F">
        <w:t xml:space="preserve">253. </w:t>
      </w:r>
      <w:hyperlink r:id="rId83" w:history="1">
        <w:r w:rsidRPr="00116E6F">
          <w:rPr>
            <w:rStyle w:val="a7"/>
          </w:rPr>
          <w:t>https://doi.org/10.1089/cyber.2018.0581</w:t>
        </w:r>
      </w:hyperlink>
      <w:r w:rsidRPr="00116E6F">
        <w:t xml:space="preserve"> </w:t>
      </w:r>
    </w:p>
    <w:p w14:paraId="7FDEE2D9" w14:textId="10C8278E" w:rsidR="00116E6F" w:rsidRPr="00116E6F" w:rsidRDefault="00116E6F" w:rsidP="00116E6F">
      <w:pPr>
        <w:pStyle w:val="EndNoteBibliography"/>
        <w:ind w:left="720" w:hanging="720"/>
        <w:jc w:val="left"/>
      </w:pPr>
      <w:r w:rsidRPr="00116E6F">
        <w:t>Kim, D. D. E. (2020). Drawn to</w:t>
      </w:r>
      <w:r w:rsidR="003251B3" w:rsidRPr="00116E6F">
        <w:t xml:space="preserve"> the screen by who we are and who we aspire to b</w:t>
      </w:r>
      <w:r w:rsidRPr="00116E6F">
        <w:t>e: Brand-</w:t>
      </w:r>
      <w:r w:rsidR="003251B3" w:rsidRPr="00116E6F">
        <w:t>self congruence differences in movie preferences</w:t>
      </w:r>
      <w:r w:rsidRPr="00116E6F">
        <w:t xml:space="preserve">. </w:t>
      </w:r>
      <w:r w:rsidR="0027735B" w:rsidRPr="00116E6F">
        <w:rPr>
          <w:i/>
        </w:rPr>
        <w:t>Jmm-International Journal on Media Management</w:t>
      </w:r>
      <w:r w:rsidRPr="00116E6F">
        <w:t>,</w:t>
      </w:r>
      <w:r w:rsidRPr="00116E6F">
        <w:rPr>
          <w:i/>
        </w:rPr>
        <w:t xml:space="preserve"> 22</w:t>
      </w:r>
      <w:r w:rsidRPr="00116E6F">
        <w:t>(3</w:t>
      </w:r>
      <w:r w:rsidR="0027735B">
        <w:t>–</w:t>
      </w:r>
      <w:r w:rsidRPr="00116E6F">
        <w:t>4), 144</w:t>
      </w:r>
      <w:r w:rsidR="0027735B">
        <w:t>–</w:t>
      </w:r>
      <w:r w:rsidRPr="00116E6F">
        <w:t xml:space="preserve">167. </w:t>
      </w:r>
      <w:hyperlink r:id="rId84" w:history="1">
        <w:r w:rsidRPr="00116E6F">
          <w:rPr>
            <w:rStyle w:val="a7"/>
          </w:rPr>
          <w:t>https://doi.org/10.1080/14241277.2021.1920022</w:t>
        </w:r>
      </w:hyperlink>
      <w:r w:rsidRPr="00116E6F">
        <w:t xml:space="preserve"> </w:t>
      </w:r>
    </w:p>
    <w:p w14:paraId="79773804" w14:textId="6B9703A1" w:rsidR="00116E6F" w:rsidRPr="00116E6F" w:rsidRDefault="00116E6F" w:rsidP="00116E6F">
      <w:pPr>
        <w:pStyle w:val="EndNoteBibliography"/>
        <w:ind w:left="720" w:hanging="720"/>
        <w:jc w:val="left"/>
      </w:pPr>
      <w:r w:rsidRPr="00116E6F">
        <w:t xml:space="preserve">Kim, H. C., &amp; Kramer, T. (2015). Do Materialists Prefer the "Brand-as-Servant"? The Interactive Effect of Anthropomorphized Brand Roles and Materialism on Consumer Responses. </w:t>
      </w:r>
      <w:r w:rsidRPr="00116E6F">
        <w:rPr>
          <w:i/>
        </w:rPr>
        <w:t>Journal of Consumer Research</w:t>
      </w:r>
      <w:r w:rsidRPr="00116E6F">
        <w:t>,</w:t>
      </w:r>
      <w:r w:rsidRPr="00116E6F">
        <w:rPr>
          <w:i/>
        </w:rPr>
        <w:t xml:space="preserve"> 42</w:t>
      </w:r>
      <w:r w:rsidRPr="00116E6F">
        <w:t>(2), 284</w:t>
      </w:r>
      <w:r w:rsidR="0027735B">
        <w:t>–</w:t>
      </w:r>
      <w:r w:rsidRPr="00116E6F">
        <w:t xml:space="preserve">299. </w:t>
      </w:r>
      <w:hyperlink r:id="rId85" w:history="1">
        <w:r w:rsidRPr="00116E6F">
          <w:rPr>
            <w:rStyle w:val="a7"/>
          </w:rPr>
          <w:t>https://doi.org/10.1093/jcr/ucv015</w:t>
        </w:r>
      </w:hyperlink>
      <w:r w:rsidRPr="00116E6F">
        <w:t xml:space="preserve"> </w:t>
      </w:r>
    </w:p>
    <w:p w14:paraId="374915CA" w14:textId="4EAC636C" w:rsidR="00116E6F" w:rsidRPr="00116E6F" w:rsidRDefault="00116E6F" w:rsidP="00116E6F">
      <w:pPr>
        <w:pStyle w:val="EndNoteBibliography"/>
        <w:ind w:left="720" w:hanging="720"/>
        <w:jc w:val="left"/>
      </w:pPr>
      <w:r w:rsidRPr="00116E6F">
        <w:t xml:space="preserve">Kim, H. Y., &amp; McGill, A. L. (2018). Minions for the </w:t>
      </w:r>
      <w:r w:rsidR="003251B3" w:rsidRPr="00116E6F">
        <w:t>rich</w:t>
      </w:r>
      <w:r w:rsidRPr="00116E6F">
        <w:t>? Financial</w:t>
      </w:r>
      <w:r w:rsidR="003251B3" w:rsidRPr="00116E6F">
        <w:t xml:space="preserve"> status changes how consumers see products with anthropomorphic features</w:t>
      </w:r>
      <w:r w:rsidRPr="00116E6F">
        <w:t xml:space="preserve">. </w:t>
      </w:r>
      <w:r w:rsidRPr="00116E6F">
        <w:rPr>
          <w:i/>
        </w:rPr>
        <w:t>Journal of Consumer Research</w:t>
      </w:r>
      <w:r w:rsidRPr="00116E6F">
        <w:t>,</w:t>
      </w:r>
      <w:r w:rsidRPr="00116E6F">
        <w:rPr>
          <w:i/>
        </w:rPr>
        <w:t xml:space="preserve"> 45</w:t>
      </w:r>
      <w:r w:rsidRPr="00116E6F">
        <w:t xml:space="preserve">(2), 429-450. </w:t>
      </w:r>
      <w:hyperlink r:id="rId86" w:history="1">
        <w:r w:rsidRPr="00116E6F">
          <w:rPr>
            <w:rStyle w:val="a7"/>
          </w:rPr>
          <w:t>https://doi.org/10.1093/jcr/ucy006</w:t>
        </w:r>
      </w:hyperlink>
      <w:r w:rsidRPr="00116E6F">
        <w:t xml:space="preserve"> </w:t>
      </w:r>
    </w:p>
    <w:p w14:paraId="086D9DBE" w14:textId="6C2D60AB" w:rsidR="00116E6F" w:rsidRPr="00116E6F" w:rsidRDefault="00116E6F" w:rsidP="00116E6F">
      <w:pPr>
        <w:pStyle w:val="EndNoteBibliography"/>
        <w:ind w:left="720" w:hanging="720"/>
        <w:jc w:val="left"/>
      </w:pPr>
      <w:r w:rsidRPr="00116E6F">
        <w:t xml:space="preserve">Kim, J., Kwon, E. S., &amp; Kim, B. (2018). Personality structure of brands on social networking sites and its effects on brand affect and trust: </w:t>
      </w:r>
      <w:r w:rsidR="003251B3" w:rsidRPr="00116E6F">
        <w:t xml:space="preserve">Evidence </w:t>
      </w:r>
      <w:r w:rsidRPr="00116E6F">
        <w:t xml:space="preserve">of brand anthropomorphization. </w:t>
      </w:r>
      <w:r w:rsidR="003251B3" w:rsidRPr="00116E6F">
        <w:rPr>
          <w:i/>
        </w:rPr>
        <w:t>Asian Journal of Communication</w:t>
      </w:r>
      <w:r w:rsidRPr="00116E6F">
        <w:t>,</w:t>
      </w:r>
      <w:r w:rsidRPr="00116E6F">
        <w:rPr>
          <w:i/>
        </w:rPr>
        <w:t xml:space="preserve"> 28</w:t>
      </w:r>
      <w:r w:rsidRPr="00116E6F">
        <w:t>(1), 93</w:t>
      </w:r>
      <w:r w:rsidR="0027735B">
        <w:t>–</w:t>
      </w:r>
      <w:r w:rsidRPr="00116E6F">
        <w:t xml:space="preserve">113. </w:t>
      </w:r>
      <w:hyperlink r:id="rId87" w:history="1">
        <w:r w:rsidRPr="00116E6F">
          <w:rPr>
            <w:rStyle w:val="a7"/>
          </w:rPr>
          <w:t>https://doi.org/10.1080/01292986.2017.1363794</w:t>
        </w:r>
      </w:hyperlink>
      <w:r w:rsidRPr="00116E6F">
        <w:t xml:space="preserve"> </w:t>
      </w:r>
    </w:p>
    <w:p w14:paraId="62513D07" w14:textId="69A14183" w:rsidR="00116E6F" w:rsidRPr="00116E6F" w:rsidRDefault="00116E6F" w:rsidP="00116E6F">
      <w:pPr>
        <w:pStyle w:val="EndNoteBibliography"/>
        <w:ind w:left="720" w:hanging="720"/>
        <w:jc w:val="left"/>
      </w:pPr>
      <w:r w:rsidRPr="00116E6F">
        <w:t>Kim, J., &amp; McMillan, S. J. (2008). Evaluation of I</w:t>
      </w:r>
      <w:r w:rsidR="003251B3" w:rsidRPr="00116E6F">
        <w:t>nternet advertising researc</w:t>
      </w:r>
      <w:r w:rsidRPr="00116E6F">
        <w:t xml:space="preserve">h: A </w:t>
      </w:r>
      <w:r w:rsidR="003251B3" w:rsidRPr="00116E6F">
        <w:t>bibliometric analysis of citations from key source</w:t>
      </w:r>
      <w:r w:rsidRPr="00116E6F">
        <w:t xml:space="preserve">s. </w:t>
      </w:r>
      <w:r w:rsidRPr="00116E6F">
        <w:rPr>
          <w:i/>
        </w:rPr>
        <w:t>Journal of Advertising</w:t>
      </w:r>
      <w:r w:rsidRPr="00116E6F">
        <w:t>,</w:t>
      </w:r>
      <w:r w:rsidRPr="00116E6F">
        <w:rPr>
          <w:i/>
        </w:rPr>
        <w:t xml:space="preserve"> 37</w:t>
      </w:r>
      <w:r w:rsidRPr="00116E6F">
        <w:t>(1), 99</w:t>
      </w:r>
      <w:r w:rsidR="0027735B">
        <w:t>–</w:t>
      </w:r>
      <w:r w:rsidRPr="00116E6F">
        <w:t xml:space="preserve">112. </w:t>
      </w:r>
      <w:hyperlink r:id="rId88" w:history="1">
        <w:r w:rsidRPr="00116E6F">
          <w:rPr>
            <w:rStyle w:val="a7"/>
          </w:rPr>
          <w:t>https://doi.org/10.2753/JOA0091-3367370108</w:t>
        </w:r>
      </w:hyperlink>
      <w:r w:rsidRPr="00116E6F">
        <w:t xml:space="preserve"> </w:t>
      </w:r>
    </w:p>
    <w:p w14:paraId="31B2EB05" w14:textId="52E92896" w:rsidR="00116E6F" w:rsidRPr="00116E6F" w:rsidRDefault="00116E6F" w:rsidP="00116E6F">
      <w:pPr>
        <w:pStyle w:val="EndNoteBibliography"/>
        <w:ind w:left="720" w:hanging="720"/>
        <w:jc w:val="left"/>
      </w:pPr>
      <w:r w:rsidRPr="00116E6F">
        <w:t xml:space="preserve">Kim, S., &amp; McGill, A. L. (2011). Gaming with Mr. </w:t>
      </w:r>
      <w:r w:rsidR="003251B3" w:rsidRPr="00116E6F">
        <w:t>slot or gaming the slot machine</w:t>
      </w:r>
      <w:r w:rsidRPr="00116E6F">
        <w:t xml:space="preserve">? Power, </w:t>
      </w:r>
      <w:r w:rsidR="003251B3" w:rsidRPr="00116E6F">
        <w:t>anthropomorphism, and risk perception</w:t>
      </w:r>
      <w:r w:rsidRPr="00116E6F">
        <w:t xml:space="preserve">. </w:t>
      </w:r>
      <w:r w:rsidRPr="00116E6F">
        <w:rPr>
          <w:i/>
        </w:rPr>
        <w:t>Journal of Consumer Research</w:t>
      </w:r>
      <w:r w:rsidRPr="00116E6F">
        <w:t>,</w:t>
      </w:r>
      <w:r w:rsidRPr="00116E6F">
        <w:rPr>
          <w:i/>
        </w:rPr>
        <w:t xml:space="preserve"> 38</w:t>
      </w:r>
      <w:r w:rsidRPr="00116E6F">
        <w:t>(1), 94</w:t>
      </w:r>
      <w:r w:rsidR="0027735B">
        <w:t>–</w:t>
      </w:r>
      <w:r w:rsidRPr="00116E6F">
        <w:t xml:space="preserve">107. </w:t>
      </w:r>
      <w:hyperlink r:id="rId89" w:history="1">
        <w:r w:rsidRPr="00116E6F">
          <w:rPr>
            <w:rStyle w:val="a7"/>
          </w:rPr>
          <w:t>https://doi.org/10.1086/658148</w:t>
        </w:r>
      </w:hyperlink>
      <w:r w:rsidRPr="00116E6F">
        <w:t xml:space="preserve"> </w:t>
      </w:r>
    </w:p>
    <w:p w14:paraId="620CAA6A" w14:textId="01BE5966" w:rsidR="00116E6F" w:rsidRPr="00116E6F" w:rsidRDefault="00116E6F" w:rsidP="00116E6F">
      <w:pPr>
        <w:pStyle w:val="EndNoteBibliography"/>
        <w:ind w:left="720" w:hanging="720"/>
        <w:jc w:val="left"/>
      </w:pPr>
      <w:r w:rsidRPr="00116E6F">
        <w:t xml:space="preserve">Kim, T., Sung, Y. J., &amp; Moon, J. H. (2020). Effects of brand anthropomorphism on consumer-brand relationships on social networking site fan pages: The mediating role of social presence. </w:t>
      </w:r>
      <w:r w:rsidR="003251B3" w:rsidRPr="00116E6F">
        <w:rPr>
          <w:i/>
        </w:rPr>
        <w:t>Telematics and Informatics</w:t>
      </w:r>
      <w:r w:rsidRPr="00116E6F">
        <w:t>,</w:t>
      </w:r>
      <w:r w:rsidRPr="00116E6F">
        <w:rPr>
          <w:i/>
        </w:rPr>
        <w:t xml:space="preserve"> 51</w:t>
      </w:r>
      <w:r w:rsidRPr="00116E6F">
        <w:t xml:space="preserve">, Article 101406. </w:t>
      </w:r>
      <w:hyperlink r:id="rId90" w:history="1">
        <w:r w:rsidRPr="00116E6F">
          <w:rPr>
            <w:rStyle w:val="a7"/>
          </w:rPr>
          <w:t>https://doi.org/10.1016/j.tele.2020.101406</w:t>
        </w:r>
      </w:hyperlink>
      <w:r w:rsidRPr="00116E6F">
        <w:t xml:space="preserve"> </w:t>
      </w:r>
    </w:p>
    <w:p w14:paraId="5D4428EA" w14:textId="0BE629CF" w:rsidR="00116E6F" w:rsidRPr="00116E6F" w:rsidRDefault="00116E6F" w:rsidP="00116E6F">
      <w:pPr>
        <w:pStyle w:val="EndNoteBibliography"/>
        <w:ind w:left="720" w:hanging="720"/>
        <w:jc w:val="left"/>
      </w:pPr>
      <w:r w:rsidRPr="00116E6F">
        <w:t xml:space="preserve">Kniazeva, M., &amp; Belk, R. W. (2010). If </w:t>
      </w:r>
      <w:r w:rsidR="003251B3" w:rsidRPr="00116E6F">
        <w:t>this brand were a person, or anthropomorphism of brands through packaging storie</w:t>
      </w:r>
      <w:r w:rsidRPr="00116E6F">
        <w:t xml:space="preserve">s. </w:t>
      </w:r>
      <w:r w:rsidR="003251B3" w:rsidRPr="00116E6F">
        <w:rPr>
          <w:i/>
        </w:rPr>
        <w:t>Journal of Global Scholars of Marketing Science</w:t>
      </w:r>
      <w:r w:rsidRPr="00116E6F">
        <w:t>,</w:t>
      </w:r>
      <w:r w:rsidRPr="00116E6F">
        <w:rPr>
          <w:i/>
        </w:rPr>
        <w:t xml:space="preserve"> 20</w:t>
      </w:r>
      <w:r w:rsidRPr="00116E6F">
        <w:t>(3), 231</w:t>
      </w:r>
      <w:r w:rsidR="0027735B">
        <w:t>–</w:t>
      </w:r>
      <w:r w:rsidRPr="00116E6F">
        <w:t xml:space="preserve">238. </w:t>
      </w:r>
      <w:hyperlink r:id="rId91" w:history="1">
        <w:r w:rsidRPr="00116E6F">
          <w:rPr>
            <w:rStyle w:val="a7"/>
          </w:rPr>
          <w:t>https://doi.org/10.1080/12297119.2010.9707349</w:t>
        </w:r>
      </w:hyperlink>
      <w:r w:rsidRPr="00116E6F">
        <w:t xml:space="preserve"> </w:t>
      </w:r>
    </w:p>
    <w:p w14:paraId="6BA688FD" w14:textId="50190A52" w:rsidR="00116E6F" w:rsidRPr="00116E6F" w:rsidRDefault="00116E6F" w:rsidP="00116E6F">
      <w:pPr>
        <w:pStyle w:val="EndNoteBibliography"/>
        <w:ind w:left="720" w:hanging="720"/>
        <w:jc w:val="left"/>
      </w:pPr>
      <w:r w:rsidRPr="00116E6F">
        <w:t xml:space="preserve">Kwak, H., Puzakova, M., &amp; Rocereto, J. F. (2015). Better </w:t>
      </w:r>
      <w:r w:rsidR="003251B3" w:rsidRPr="00116E6F">
        <w:t>not smile at the pric</w:t>
      </w:r>
      <w:r w:rsidRPr="00116E6F">
        <w:t xml:space="preserve">e: The </w:t>
      </w:r>
      <w:r w:rsidR="003251B3" w:rsidRPr="00116E6F">
        <w:t>differential role of brand anthropomorphization on perceived price fairness</w:t>
      </w:r>
      <w:r w:rsidRPr="00116E6F">
        <w:t xml:space="preserve">. </w:t>
      </w:r>
      <w:r w:rsidRPr="00116E6F">
        <w:rPr>
          <w:i/>
        </w:rPr>
        <w:t>Journal of Marketing</w:t>
      </w:r>
      <w:r w:rsidRPr="00116E6F">
        <w:t>,</w:t>
      </w:r>
      <w:r w:rsidRPr="00116E6F">
        <w:rPr>
          <w:i/>
        </w:rPr>
        <w:t xml:space="preserve"> 79</w:t>
      </w:r>
      <w:r w:rsidRPr="00116E6F">
        <w:t>(4), 56</w:t>
      </w:r>
      <w:r w:rsidR="0027735B">
        <w:t>–</w:t>
      </w:r>
      <w:r w:rsidRPr="00116E6F">
        <w:t xml:space="preserve">76. </w:t>
      </w:r>
      <w:hyperlink r:id="rId92" w:history="1">
        <w:r w:rsidRPr="00116E6F">
          <w:rPr>
            <w:rStyle w:val="a7"/>
          </w:rPr>
          <w:t>https://doi.org/10.1509/jm.13.0410</w:t>
        </w:r>
      </w:hyperlink>
      <w:r w:rsidRPr="00116E6F">
        <w:t xml:space="preserve"> </w:t>
      </w:r>
    </w:p>
    <w:p w14:paraId="56FD6F35" w14:textId="23EBB269" w:rsidR="00116E6F" w:rsidRPr="00116E6F" w:rsidRDefault="00116E6F" w:rsidP="00116E6F">
      <w:pPr>
        <w:pStyle w:val="EndNoteBibliography"/>
        <w:ind w:left="720" w:hanging="720"/>
        <w:jc w:val="left"/>
      </w:pPr>
      <w:r w:rsidRPr="00116E6F">
        <w:t xml:space="preserve">Kwak, H., Puzakova, M., &amp; Rocereto, J. F. (2017). When brand anthropomorphism alters perceptions of justice: The moderating role of self-construal. </w:t>
      </w:r>
      <w:r w:rsidRPr="00116E6F">
        <w:rPr>
          <w:i/>
        </w:rPr>
        <w:t>International Journal of Research in Marketing</w:t>
      </w:r>
      <w:r w:rsidRPr="00116E6F">
        <w:t>,</w:t>
      </w:r>
      <w:r w:rsidRPr="00116E6F">
        <w:rPr>
          <w:i/>
        </w:rPr>
        <w:t xml:space="preserve"> 34</w:t>
      </w:r>
      <w:r w:rsidRPr="00116E6F">
        <w:t>(4), 851</w:t>
      </w:r>
      <w:r w:rsidR="0027735B">
        <w:t>–</w:t>
      </w:r>
      <w:r w:rsidRPr="00116E6F">
        <w:t xml:space="preserve">871. </w:t>
      </w:r>
      <w:hyperlink r:id="rId93" w:history="1">
        <w:r w:rsidRPr="00116E6F">
          <w:rPr>
            <w:rStyle w:val="a7"/>
          </w:rPr>
          <w:t>https://doi.org/10.1016/j.ijresmar.2017.04.002</w:t>
        </w:r>
      </w:hyperlink>
      <w:r w:rsidRPr="00116E6F">
        <w:t xml:space="preserve"> </w:t>
      </w:r>
    </w:p>
    <w:p w14:paraId="61611D89" w14:textId="24264391" w:rsidR="00116E6F" w:rsidRPr="00116E6F" w:rsidRDefault="00116E6F" w:rsidP="00116E6F">
      <w:pPr>
        <w:pStyle w:val="EndNoteBibliography"/>
        <w:ind w:left="720" w:hanging="720"/>
        <w:jc w:val="left"/>
      </w:pPr>
      <w:r w:rsidRPr="00116E6F">
        <w:t xml:space="preserve">Landwehr, J. R., McGill, A. L., &amp; Herrmann, A. (2011). It's </w:t>
      </w:r>
      <w:r w:rsidR="003251B3" w:rsidRPr="00116E6F">
        <w:t>got the look</w:t>
      </w:r>
      <w:r w:rsidRPr="00116E6F">
        <w:t xml:space="preserve">: The </w:t>
      </w:r>
      <w:r w:rsidR="003251B3" w:rsidRPr="00116E6F">
        <w:t>effect of friendly and aggressive “facial” expressions on product liking and sale</w:t>
      </w:r>
      <w:r w:rsidRPr="00116E6F">
        <w:t xml:space="preserve">s. </w:t>
      </w:r>
      <w:r w:rsidRPr="00116E6F">
        <w:rPr>
          <w:i/>
        </w:rPr>
        <w:t>Journal of Marketing</w:t>
      </w:r>
      <w:r w:rsidRPr="00116E6F">
        <w:t>,</w:t>
      </w:r>
      <w:r w:rsidRPr="00116E6F">
        <w:rPr>
          <w:i/>
        </w:rPr>
        <w:t xml:space="preserve"> 75</w:t>
      </w:r>
      <w:r w:rsidRPr="00116E6F">
        <w:t xml:space="preserve">(3), 132-146. </w:t>
      </w:r>
      <w:hyperlink r:id="rId94" w:history="1">
        <w:r w:rsidRPr="00116E6F">
          <w:rPr>
            <w:rStyle w:val="a7"/>
          </w:rPr>
          <w:t>https://doi.org/10.1509/jmkg.75.3.132</w:t>
        </w:r>
      </w:hyperlink>
      <w:r w:rsidRPr="00116E6F">
        <w:t xml:space="preserve"> </w:t>
      </w:r>
    </w:p>
    <w:p w14:paraId="46201F60" w14:textId="5C55BAAA" w:rsidR="00116E6F" w:rsidRPr="00116E6F" w:rsidRDefault="00116E6F" w:rsidP="00116E6F">
      <w:pPr>
        <w:pStyle w:val="EndNoteBibliography"/>
        <w:ind w:left="720" w:hanging="720"/>
        <w:jc w:val="left"/>
      </w:pPr>
      <w:r w:rsidRPr="00116E6F">
        <w:t xml:space="preserve">Lee, E.-J. (2013). A </w:t>
      </w:r>
      <w:r w:rsidR="003251B3" w:rsidRPr="00116E6F">
        <w:t>prototype of multicomponent brand personality structure</w:t>
      </w:r>
      <w:r w:rsidRPr="00116E6F">
        <w:t xml:space="preserve">: A </w:t>
      </w:r>
      <w:r w:rsidR="003251B3" w:rsidRPr="00116E6F">
        <w:t>consumption synmbolism approach</w:t>
      </w:r>
      <w:r w:rsidRPr="00116E6F">
        <w:t xml:space="preserve">. </w:t>
      </w:r>
      <w:r w:rsidRPr="00116E6F">
        <w:rPr>
          <w:i/>
        </w:rPr>
        <w:t>Psychology &amp; Marketing</w:t>
      </w:r>
      <w:r w:rsidRPr="00116E6F">
        <w:t>,</w:t>
      </w:r>
      <w:r w:rsidRPr="00116E6F">
        <w:rPr>
          <w:i/>
        </w:rPr>
        <w:t xml:space="preserve"> 30</w:t>
      </w:r>
      <w:r w:rsidRPr="00116E6F">
        <w:t>(2), 173</w:t>
      </w:r>
      <w:r w:rsidR="0027735B">
        <w:t>–</w:t>
      </w:r>
      <w:r w:rsidRPr="00116E6F">
        <w:t xml:space="preserve">186. </w:t>
      </w:r>
      <w:hyperlink r:id="rId95" w:history="1">
        <w:r w:rsidRPr="00116E6F">
          <w:rPr>
            <w:rStyle w:val="a7"/>
          </w:rPr>
          <w:t>https://doi.org/https://doi.org/10.1002/mar.20596</w:t>
        </w:r>
      </w:hyperlink>
      <w:r w:rsidRPr="00116E6F">
        <w:t xml:space="preserve"> </w:t>
      </w:r>
    </w:p>
    <w:p w14:paraId="132ECB9A" w14:textId="6CA62AF1" w:rsidR="00116E6F" w:rsidRPr="00116E6F" w:rsidRDefault="00116E6F" w:rsidP="00116E6F">
      <w:pPr>
        <w:pStyle w:val="EndNoteBibliography"/>
        <w:ind w:left="720" w:hanging="720"/>
        <w:jc w:val="left"/>
      </w:pPr>
      <w:r w:rsidRPr="00116E6F">
        <w:t xml:space="preserve">Lee, S., &amp; Oh, H. (2021). Anthropomorphism and its implications for advertising hotel brands. </w:t>
      </w:r>
      <w:r w:rsidRPr="00116E6F">
        <w:rPr>
          <w:i/>
        </w:rPr>
        <w:t>Journal of Business Research</w:t>
      </w:r>
      <w:r w:rsidRPr="00116E6F">
        <w:t>,</w:t>
      </w:r>
      <w:r w:rsidRPr="00116E6F">
        <w:rPr>
          <w:i/>
        </w:rPr>
        <w:t xml:space="preserve"> 129</w:t>
      </w:r>
      <w:r w:rsidRPr="00116E6F">
        <w:t>, 455</w:t>
      </w:r>
      <w:r w:rsidR="0027735B">
        <w:t>–</w:t>
      </w:r>
      <w:r w:rsidRPr="00116E6F">
        <w:t xml:space="preserve">464. </w:t>
      </w:r>
      <w:hyperlink r:id="rId96" w:history="1">
        <w:r w:rsidRPr="00116E6F">
          <w:rPr>
            <w:rStyle w:val="a7"/>
          </w:rPr>
          <w:t>https://doi.org/10.1016/j.jbusres.2019.09.053</w:t>
        </w:r>
      </w:hyperlink>
      <w:r w:rsidRPr="00116E6F">
        <w:t xml:space="preserve"> </w:t>
      </w:r>
    </w:p>
    <w:p w14:paraId="22C177C7" w14:textId="38DC9F11" w:rsidR="00116E6F" w:rsidRPr="00116E6F" w:rsidRDefault="00116E6F" w:rsidP="00116E6F">
      <w:pPr>
        <w:pStyle w:val="EndNoteBibliography"/>
        <w:ind w:left="720" w:hanging="720"/>
        <w:jc w:val="left"/>
      </w:pPr>
      <w:r w:rsidRPr="00116E6F">
        <w:t xml:space="preserve">Letheren, K., Kuhn, K. A. L., Lings, I., &amp; Pope, N. K. L. (2016). Individual difference factors related to anthropomorphic tendency. </w:t>
      </w:r>
      <w:r w:rsidRPr="00116E6F">
        <w:rPr>
          <w:i/>
        </w:rPr>
        <w:t>European Journal of Marketing</w:t>
      </w:r>
      <w:r w:rsidRPr="00116E6F">
        <w:t>,</w:t>
      </w:r>
      <w:r w:rsidRPr="00116E6F">
        <w:rPr>
          <w:i/>
        </w:rPr>
        <w:t xml:space="preserve"> 50</w:t>
      </w:r>
      <w:r w:rsidRPr="00116E6F">
        <w:t>(5</w:t>
      </w:r>
      <w:r w:rsidR="0027735B">
        <w:t>–</w:t>
      </w:r>
      <w:r w:rsidRPr="00116E6F">
        <w:t>6), 973</w:t>
      </w:r>
      <w:r w:rsidR="0027735B">
        <w:t>–</w:t>
      </w:r>
      <w:r w:rsidRPr="00116E6F">
        <w:t xml:space="preserve">1002. </w:t>
      </w:r>
      <w:hyperlink r:id="rId97" w:history="1">
        <w:r w:rsidRPr="00116E6F">
          <w:rPr>
            <w:rStyle w:val="a7"/>
          </w:rPr>
          <w:t>https://doi.org/10.1108/EJM-05-2014-0291</w:t>
        </w:r>
      </w:hyperlink>
      <w:r w:rsidRPr="00116E6F">
        <w:t xml:space="preserve"> </w:t>
      </w:r>
    </w:p>
    <w:p w14:paraId="1B510036" w14:textId="41FF00F4" w:rsidR="00116E6F" w:rsidRPr="00116E6F" w:rsidRDefault="00116E6F" w:rsidP="00116E6F">
      <w:pPr>
        <w:pStyle w:val="EndNoteBibliography"/>
        <w:ind w:left="720" w:hanging="720"/>
        <w:jc w:val="left"/>
      </w:pPr>
      <w:r w:rsidRPr="00116E6F">
        <w:t xml:space="preserve">Letheren, K., Martin, B. A. S., &amp; Jin, H. S. (2017). Effects of personification and anthropomorphic tendency on destination attitude and travel intentions. </w:t>
      </w:r>
      <w:r w:rsidRPr="00116E6F">
        <w:rPr>
          <w:i/>
        </w:rPr>
        <w:t>Tourism Management</w:t>
      </w:r>
      <w:r w:rsidRPr="00116E6F">
        <w:t>,</w:t>
      </w:r>
      <w:r w:rsidRPr="00116E6F">
        <w:rPr>
          <w:i/>
        </w:rPr>
        <w:t xml:space="preserve"> 62</w:t>
      </w:r>
      <w:r w:rsidRPr="00116E6F">
        <w:t>, 65</w:t>
      </w:r>
      <w:r w:rsidR="0027735B">
        <w:t>–</w:t>
      </w:r>
      <w:r w:rsidRPr="00116E6F">
        <w:t xml:space="preserve">75. </w:t>
      </w:r>
      <w:hyperlink r:id="rId98" w:history="1">
        <w:r w:rsidRPr="00116E6F">
          <w:rPr>
            <w:rStyle w:val="a7"/>
          </w:rPr>
          <w:t>https://doi.org/10.1016/j.tourman.2017.03.020</w:t>
        </w:r>
      </w:hyperlink>
      <w:r w:rsidRPr="00116E6F">
        <w:t xml:space="preserve"> </w:t>
      </w:r>
    </w:p>
    <w:p w14:paraId="48C638F7" w14:textId="3E2022AA" w:rsidR="00116E6F" w:rsidRPr="00116E6F" w:rsidRDefault="00116E6F" w:rsidP="00116E6F">
      <w:pPr>
        <w:pStyle w:val="EndNoteBibliography"/>
        <w:ind w:left="720" w:hanging="720"/>
        <w:jc w:val="left"/>
      </w:pPr>
      <w:r w:rsidRPr="00116E6F">
        <w:t xml:space="preserve">Leung, X. Y., Sun, J., &amp; Bai, B. (2017). Bibliometrics of social media research: A co-citation and co-word analysis. </w:t>
      </w:r>
      <w:r w:rsidRPr="00116E6F">
        <w:rPr>
          <w:i/>
        </w:rPr>
        <w:t>International Journal of Hospitality Management</w:t>
      </w:r>
      <w:r w:rsidRPr="00116E6F">
        <w:t>,</w:t>
      </w:r>
      <w:r w:rsidRPr="00116E6F">
        <w:rPr>
          <w:i/>
        </w:rPr>
        <w:t xml:space="preserve"> 66</w:t>
      </w:r>
      <w:r w:rsidRPr="00116E6F">
        <w:t>, 35</w:t>
      </w:r>
      <w:r w:rsidR="0027735B">
        <w:t>–</w:t>
      </w:r>
      <w:r w:rsidRPr="00116E6F">
        <w:t xml:space="preserve">45. </w:t>
      </w:r>
      <w:hyperlink r:id="rId99" w:history="1">
        <w:r w:rsidRPr="00116E6F">
          <w:rPr>
            <w:rStyle w:val="a7"/>
          </w:rPr>
          <w:t>https://doi.org/https://doi.org/10.1016/j.ijhm.2017.06.012</w:t>
        </w:r>
      </w:hyperlink>
      <w:r w:rsidRPr="00116E6F">
        <w:t xml:space="preserve"> </w:t>
      </w:r>
    </w:p>
    <w:p w14:paraId="2804BCD2" w14:textId="6440BFAB" w:rsidR="00116E6F" w:rsidRPr="00116E6F" w:rsidRDefault="00116E6F" w:rsidP="00116E6F">
      <w:pPr>
        <w:pStyle w:val="EndNoteBibliography"/>
        <w:ind w:left="720" w:hanging="720"/>
        <w:jc w:val="left"/>
      </w:pPr>
      <w:r w:rsidRPr="00116E6F">
        <w:t xml:space="preserve">Lteif, L., &amp; Valenzuela, A. (2022). The effect of anthropomorphized technology failure on the desire to connect with others. </w:t>
      </w:r>
      <w:r w:rsidRPr="00116E6F">
        <w:rPr>
          <w:i/>
        </w:rPr>
        <w:t>Psychology &amp; Marketing</w:t>
      </w:r>
      <w:r w:rsidRPr="00116E6F">
        <w:t>,</w:t>
      </w:r>
      <w:r w:rsidRPr="00116E6F">
        <w:rPr>
          <w:i/>
        </w:rPr>
        <w:t xml:space="preserve"> 39</w:t>
      </w:r>
      <w:r w:rsidRPr="00116E6F">
        <w:t>(9), 1762</w:t>
      </w:r>
      <w:r w:rsidR="0027735B">
        <w:t>–</w:t>
      </w:r>
      <w:r w:rsidRPr="00116E6F">
        <w:t xml:space="preserve">1774. </w:t>
      </w:r>
      <w:hyperlink r:id="rId100" w:history="1">
        <w:r w:rsidRPr="00116E6F">
          <w:rPr>
            <w:rStyle w:val="a7"/>
          </w:rPr>
          <w:t>https://doi.org/https://doi.org/10.1002/mar.21700</w:t>
        </w:r>
      </w:hyperlink>
      <w:r w:rsidRPr="00116E6F">
        <w:t xml:space="preserve"> </w:t>
      </w:r>
    </w:p>
    <w:p w14:paraId="138D1B19" w14:textId="21918510" w:rsidR="00116E6F" w:rsidRPr="00116E6F" w:rsidRDefault="00116E6F" w:rsidP="00116E6F">
      <w:pPr>
        <w:pStyle w:val="EndNoteBibliography"/>
        <w:ind w:left="720" w:hanging="720"/>
        <w:jc w:val="left"/>
      </w:pPr>
      <w:r w:rsidRPr="00116E6F">
        <w:t xml:space="preserve">MacInnis, D. J. (2012). "Brands as Intentional Agents": Questions and extensions. </w:t>
      </w:r>
      <w:r w:rsidRPr="00116E6F">
        <w:rPr>
          <w:i/>
        </w:rPr>
        <w:t>Journal of Consumer Psychology</w:t>
      </w:r>
      <w:r w:rsidRPr="00116E6F">
        <w:t>,</w:t>
      </w:r>
      <w:r w:rsidRPr="00116E6F">
        <w:rPr>
          <w:i/>
        </w:rPr>
        <w:t xml:space="preserve"> 22</w:t>
      </w:r>
      <w:r w:rsidRPr="00116E6F">
        <w:t>(2), 195</w:t>
      </w:r>
      <w:r w:rsidR="0027735B">
        <w:t>–</w:t>
      </w:r>
      <w:r w:rsidRPr="00116E6F">
        <w:t xml:space="preserve">198. </w:t>
      </w:r>
      <w:hyperlink r:id="rId101" w:history="1">
        <w:r w:rsidRPr="00116E6F">
          <w:rPr>
            <w:rStyle w:val="a7"/>
          </w:rPr>
          <w:t>https://doi.org/10.1016/j.jcps.2011.10.004</w:t>
        </w:r>
      </w:hyperlink>
      <w:r w:rsidRPr="00116E6F">
        <w:t xml:space="preserve"> </w:t>
      </w:r>
    </w:p>
    <w:p w14:paraId="4D8D72AD" w14:textId="1B6DC26A" w:rsidR="00116E6F" w:rsidRPr="00116E6F" w:rsidRDefault="00116E6F" w:rsidP="00116E6F">
      <w:pPr>
        <w:pStyle w:val="EndNoteBibliography"/>
        <w:ind w:left="720" w:hanging="720"/>
        <w:jc w:val="left"/>
      </w:pPr>
      <w:r w:rsidRPr="00116E6F">
        <w:t xml:space="preserve">MacInnis, D. J., &amp; Folkes, V. S. (2017). Humanizing brands: When brands seem to be like me, part of me, and in a relationship with me. </w:t>
      </w:r>
      <w:r w:rsidRPr="00116E6F">
        <w:rPr>
          <w:i/>
        </w:rPr>
        <w:t>Journal of Consumer Psychology</w:t>
      </w:r>
      <w:r w:rsidRPr="00116E6F">
        <w:t>,</w:t>
      </w:r>
      <w:r w:rsidRPr="00116E6F">
        <w:rPr>
          <w:i/>
        </w:rPr>
        <w:t xml:space="preserve"> 27</w:t>
      </w:r>
      <w:r w:rsidRPr="00116E6F">
        <w:t>(3), 355</w:t>
      </w:r>
      <w:r w:rsidR="0027735B">
        <w:t>–</w:t>
      </w:r>
      <w:r w:rsidRPr="00116E6F">
        <w:t xml:space="preserve">374. </w:t>
      </w:r>
      <w:hyperlink r:id="rId102" w:history="1">
        <w:r w:rsidRPr="00116E6F">
          <w:rPr>
            <w:rStyle w:val="a7"/>
          </w:rPr>
          <w:t>https://doi.org/10.1016/j.jcps.2016.12.003</w:t>
        </w:r>
      </w:hyperlink>
      <w:r w:rsidRPr="00116E6F">
        <w:t xml:space="preserve"> </w:t>
      </w:r>
    </w:p>
    <w:p w14:paraId="4044499B" w14:textId="5C5DF832" w:rsidR="00116E6F" w:rsidRPr="00116E6F" w:rsidRDefault="00116E6F" w:rsidP="00116E6F">
      <w:pPr>
        <w:pStyle w:val="EndNoteBibliography"/>
        <w:ind w:left="720" w:hanging="720"/>
        <w:jc w:val="left"/>
      </w:pPr>
      <w:r w:rsidRPr="00116E6F">
        <w:t xml:space="preserve">Mas-Tur, A., Roig-Tierno, N., Sarin, S., Haon, C., Sego, T., Belkhouja, M., Porter, A., &amp; Merigó, J. M. (2021). Co-citation, bibliographic coupling and leading authors, institutions and countries in the 50 years of Technological Forecasting and Social Change. </w:t>
      </w:r>
      <w:r w:rsidRPr="00116E6F">
        <w:rPr>
          <w:i/>
        </w:rPr>
        <w:t>Technological Forecasting and Social Change</w:t>
      </w:r>
      <w:r w:rsidRPr="00116E6F">
        <w:t>,</w:t>
      </w:r>
      <w:r w:rsidRPr="00116E6F">
        <w:rPr>
          <w:i/>
        </w:rPr>
        <w:t xml:space="preserve"> 165</w:t>
      </w:r>
      <w:r w:rsidRPr="00116E6F">
        <w:t xml:space="preserve">, 120487. </w:t>
      </w:r>
      <w:hyperlink r:id="rId103" w:history="1">
        <w:r w:rsidRPr="00116E6F">
          <w:rPr>
            <w:rStyle w:val="a7"/>
          </w:rPr>
          <w:t>https://doi.org/https://doi.org/10.1016/j.techfore.2020.120487</w:t>
        </w:r>
      </w:hyperlink>
      <w:r w:rsidRPr="00116E6F">
        <w:t xml:space="preserve"> </w:t>
      </w:r>
    </w:p>
    <w:p w14:paraId="7977414F" w14:textId="2816B7F0" w:rsidR="00116E6F" w:rsidRPr="00116E6F" w:rsidRDefault="00116E6F" w:rsidP="00116E6F">
      <w:pPr>
        <w:pStyle w:val="EndNoteBibliography"/>
        <w:ind w:left="720" w:hanging="720"/>
        <w:jc w:val="left"/>
      </w:pPr>
      <w:r w:rsidRPr="00116E6F">
        <w:t xml:space="preserve">Murphy, J., Gretzel, U., &amp; Pesonen, J. (2019). Marketing robot services in hospitality and tourism: the role of anthropomorphism. </w:t>
      </w:r>
      <w:r w:rsidRPr="00116E6F">
        <w:rPr>
          <w:i/>
        </w:rPr>
        <w:t>Journal of Travel &amp; Tourism Marketing</w:t>
      </w:r>
      <w:r w:rsidRPr="00116E6F">
        <w:t>,</w:t>
      </w:r>
      <w:r w:rsidRPr="00116E6F">
        <w:rPr>
          <w:i/>
        </w:rPr>
        <w:t xml:space="preserve"> 36</w:t>
      </w:r>
      <w:r w:rsidRPr="00116E6F">
        <w:t>(7), 784</w:t>
      </w:r>
      <w:r w:rsidR="0027735B">
        <w:t>–</w:t>
      </w:r>
      <w:r w:rsidRPr="00116E6F">
        <w:t xml:space="preserve">795. </w:t>
      </w:r>
      <w:hyperlink r:id="rId104" w:history="1">
        <w:r w:rsidRPr="00116E6F">
          <w:rPr>
            <w:rStyle w:val="a7"/>
          </w:rPr>
          <w:t>https://doi.org/10.1080/10548408.2019.1571983</w:t>
        </w:r>
      </w:hyperlink>
      <w:r w:rsidRPr="00116E6F">
        <w:t xml:space="preserve"> </w:t>
      </w:r>
    </w:p>
    <w:p w14:paraId="7B107131" w14:textId="63E2A78C" w:rsidR="00116E6F" w:rsidRPr="00116E6F" w:rsidRDefault="00116E6F" w:rsidP="00116E6F">
      <w:pPr>
        <w:pStyle w:val="EndNoteBibliography"/>
        <w:ind w:left="720" w:hanging="720"/>
        <w:jc w:val="left"/>
      </w:pPr>
      <w:r w:rsidRPr="00116E6F">
        <w:t xml:space="preserve">Nicolaisen, J. (2010). Bibliometrics and Citation Analysis: From the Science Citation Index to Cybermetrics. </w:t>
      </w:r>
      <w:r w:rsidRPr="00116E6F">
        <w:rPr>
          <w:i/>
        </w:rPr>
        <w:t>Journal of the American Society for Information Science and Technology</w:t>
      </w:r>
      <w:r w:rsidRPr="00116E6F">
        <w:t>,</w:t>
      </w:r>
      <w:r w:rsidRPr="00116E6F">
        <w:rPr>
          <w:i/>
        </w:rPr>
        <w:t xml:space="preserve"> 61</w:t>
      </w:r>
      <w:r w:rsidRPr="00116E6F">
        <w:t>(1), 205</w:t>
      </w:r>
      <w:r w:rsidR="0027735B">
        <w:t>–</w:t>
      </w:r>
      <w:r w:rsidRPr="00116E6F">
        <w:t xml:space="preserve">207. </w:t>
      </w:r>
      <w:hyperlink r:id="rId105" w:history="1">
        <w:r w:rsidRPr="00116E6F">
          <w:rPr>
            <w:rStyle w:val="a7"/>
          </w:rPr>
          <w:t>https://doi.org/https://doi.org/10.1002/asi.21181</w:t>
        </w:r>
      </w:hyperlink>
      <w:r w:rsidRPr="00116E6F">
        <w:t xml:space="preserve"> </w:t>
      </w:r>
    </w:p>
    <w:p w14:paraId="13278730" w14:textId="4D9C1F18" w:rsidR="00116E6F" w:rsidRPr="00116E6F" w:rsidRDefault="00116E6F" w:rsidP="00116E6F">
      <w:pPr>
        <w:pStyle w:val="EndNoteBibliography"/>
        <w:ind w:left="720" w:hanging="720"/>
        <w:jc w:val="left"/>
      </w:pPr>
      <w:r w:rsidRPr="00116E6F">
        <w:t xml:space="preserve">Novak, T. P., &amp; Hoffman, D. L. (2019). Relationship journeys in the internet of things: a new framework for understanding interactions between consumers and smart objects. </w:t>
      </w:r>
      <w:r w:rsidRPr="00116E6F">
        <w:rPr>
          <w:i/>
        </w:rPr>
        <w:t>Journal of the Academy of Marketing Science</w:t>
      </w:r>
      <w:r w:rsidRPr="00116E6F">
        <w:t>,</w:t>
      </w:r>
      <w:r w:rsidRPr="00116E6F">
        <w:rPr>
          <w:i/>
        </w:rPr>
        <w:t xml:space="preserve"> 47</w:t>
      </w:r>
      <w:r w:rsidRPr="00116E6F">
        <w:t>(2), 216</w:t>
      </w:r>
      <w:r w:rsidR="0027735B">
        <w:t>–</w:t>
      </w:r>
      <w:r w:rsidRPr="00116E6F">
        <w:t xml:space="preserve">237. </w:t>
      </w:r>
      <w:hyperlink r:id="rId106" w:history="1">
        <w:r w:rsidRPr="00116E6F">
          <w:rPr>
            <w:rStyle w:val="a7"/>
          </w:rPr>
          <w:t>https://doi.org/10.1007/s11747-018-0608-3</w:t>
        </w:r>
      </w:hyperlink>
      <w:r w:rsidRPr="00116E6F">
        <w:t xml:space="preserve"> </w:t>
      </w:r>
    </w:p>
    <w:p w14:paraId="30BE1F94" w14:textId="77777777" w:rsidR="00116E6F" w:rsidRPr="00116E6F" w:rsidRDefault="00116E6F" w:rsidP="00116E6F">
      <w:pPr>
        <w:pStyle w:val="EndNoteBibliography"/>
        <w:ind w:left="720" w:hanging="720"/>
        <w:jc w:val="left"/>
      </w:pPr>
      <w:r w:rsidRPr="00116E6F">
        <w:t xml:space="preserve">Patterson, M., &amp; O Malley, L. (2006). Brands, consumers and relationships: A review. </w:t>
      </w:r>
      <w:r w:rsidRPr="00116E6F">
        <w:rPr>
          <w:i/>
        </w:rPr>
        <w:t>Irish Marketing Review</w:t>
      </w:r>
      <w:r w:rsidRPr="00116E6F">
        <w:t>,</w:t>
      </w:r>
      <w:r w:rsidRPr="00116E6F">
        <w:rPr>
          <w:i/>
        </w:rPr>
        <w:t xml:space="preserve"> 18</w:t>
      </w:r>
      <w:r w:rsidRPr="00116E6F">
        <w:t xml:space="preserve">(1/2), 10. </w:t>
      </w:r>
    </w:p>
    <w:p w14:paraId="7A8D1C5E" w14:textId="0E0D7BA1" w:rsidR="00116E6F" w:rsidRPr="00116E6F" w:rsidRDefault="00116E6F" w:rsidP="00116E6F">
      <w:pPr>
        <w:pStyle w:val="EndNoteBibliography"/>
        <w:ind w:left="720" w:hanging="720"/>
        <w:jc w:val="left"/>
      </w:pPr>
      <w:r w:rsidRPr="00116E6F">
        <w:t xml:space="preserve">Pelau, C., Dabija, D. C., &amp; Ene, I. (2021). What makes an AI device human-like? The role of interaction quality, empathy and perceived psychological anthropomorphic characteristics in the acceptance of artificial intelligence in the service industry. </w:t>
      </w:r>
      <w:r w:rsidR="003D28E0" w:rsidRPr="00116E6F">
        <w:rPr>
          <w:i/>
        </w:rPr>
        <w:t>Computers in Human Behavior</w:t>
      </w:r>
      <w:r w:rsidRPr="00116E6F">
        <w:t>,</w:t>
      </w:r>
      <w:r w:rsidRPr="00116E6F">
        <w:rPr>
          <w:i/>
        </w:rPr>
        <w:t xml:space="preserve"> 122</w:t>
      </w:r>
      <w:r w:rsidRPr="00116E6F">
        <w:t xml:space="preserve">, Article 106855. </w:t>
      </w:r>
      <w:hyperlink r:id="rId107" w:history="1">
        <w:r w:rsidRPr="00116E6F">
          <w:rPr>
            <w:rStyle w:val="a7"/>
          </w:rPr>
          <w:t>https://doi.org/10.1016/j.chb.2021.106855</w:t>
        </w:r>
      </w:hyperlink>
      <w:r w:rsidRPr="00116E6F">
        <w:t xml:space="preserve"> </w:t>
      </w:r>
    </w:p>
    <w:p w14:paraId="2FE29A58" w14:textId="250CF5E3" w:rsidR="00116E6F" w:rsidRPr="00116E6F" w:rsidRDefault="00116E6F" w:rsidP="00116E6F">
      <w:pPr>
        <w:pStyle w:val="EndNoteBibliography"/>
        <w:ind w:left="720" w:hanging="720"/>
        <w:jc w:val="left"/>
      </w:pPr>
      <w:r w:rsidRPr="00116E6F">
        <w:t xml:space="preserve">Perez-Vega, R., Taheri, B., Farrington, T., &amp; O'Gorman, K. (2018). On being attractive, social and visually appealing in social media: The effects of anthropomorphic tourism brands on Facebook fan pages. </w:t>
      </w:r>
      <w:r w:rsidRPr="00116E6F">
        <w:rPr>
          <w:i/>
        </w:rPr>
        <w:t>Tourism Management</w:t>
      </w:r>
      <w:r w:rsidRPr="00116E6F">
        <w:t>,</w:t>
      </w:r>
      <w:r w:rsidRPr="00116E6F">
        <w:rPr>
          <w:i/>
        </w:rPr>
        <w:t xml:space="preserve"> 66</w:t>
      </w:r>
      <w:r w:rsidRPr="00116E6F">
        <w:t>, 339</w:t>
      </w:r>
      <w:r w:rsidR="0027735B">
        <w:t>–</w:t>
      </w:r>
      <w:r w:rsidRPr="00116E6F">
        <w:t xml:space="preserve">347. </w:t>
      </w:r>
      <w:hyperlink r:id="rId108" w:history="1">
        <w:r w:rsidRPr="00116E6F">
          <w:rPr>
            <w:rStyle w:val="a7"/>
          </w:rPr>
          <w:t>https://doi.org/10.1016/j.tourman.2017.11.013</w:t>
        </w:r>
      </w:hyperlink>
      <w:r w:rsidRPr="00116E6F">
        <w:t xml:space="preserve"> </w:t>
      </w:r>
    </w:p>
    <w:p w14:paraId="4E3C2F0D" w14:textId="25EA10AC" w:rsidR="00116E6F" w:rsidRPr="00116E6F" w:rsidRDefault="00116E6F" w:rsidP="00116E6F">
      <w:pPr>
        <w:pStyle w:val="EndNoteBibliography"/>
        <w:ind w:left="720" w:hanging="720"/>
        <w:jc w:val="left"/>
      </w:pPr>
      <w:r w:rsidRPr="00116E6F">
        <w:t xml:space="preserve">Phan Tan, L. (2022). Bibliometrics of social entrepreneurship research: Cocitation and bibliographic coupling analyses. </w:t>
      </w:r>
      <w:r w:rsidRPr="00116E6F">
        <w:rPr>
          <w:i/>
        </w:rPr>
        <w:t>Cogent Business &amp; Management</w:t>
      </w:r>
      <w:r w:rsidRPr="00116E6F">
        <w:t>,</w:t>
      </w:r>
      <w:r w:rsidRPr="00116E6F">
        <w:rPr>
          <w:i/>
        </w:rPr>
        <w:t xml:space="preserve"> 9</w:t>
      </w:r>
      <w:r w:rsidRPr="00116E6F">
        <w:t xml:space="preserve">(1), 2124594. </w:t>
      </w:r>
      <w:hyperlink r:id="rId109" w:history="1">
        <w:r w:rsidRPr="00116E6F">
          <w:rPr>
            <w:rStyle w:val="a7"/>
          </w:rPr>
          <w:t>https://doi.org/10.1080/23311975.2022.2124594</w:t>
        </w:r>
      </w:hyperlink>
      <w:r w:rsidRPr="00116E6F">
        <w:t xml:space="preserve"> </w:t>
      </w:r>
    </w:p>
    <w:p w14:paraId="1A86583E" w14:textId="52B00295" w:rsidR="00116E6F" w:rsidRPr="00116E6F" w:rsidRDefault="00116E6F" w:rsidP="00116E6F">
      <w:pPr>
        <w:pStyle w:val="EndNoteBibliography"/>
        <w:ind w:left="720" w:hanging="720"/>
        <w:jc w:val="left"/>
      </w:pPr>
      <w:r w:rsidRPr="00116E6F">
        <w:t xml:space="preserve">Portal, S., Abratt, R., &amp; Bendixen, M. (2018). Building a human brand: Brand anthropomorphism unravelled. </w:t>
      </w:r>
      <w:r w:rsidR="003D28E0" w:rsidRPr="00116E6F">
        <w:rPr>
          <w:i/>
        </w:rPr>
        <w:t>Business Horizons</w:t>
      </w:r>
      <w:r w:rsidRPr="00116E6F">
        <w:t>,</w:t>
      </w:r>
      <w:r w:rsidRPr="00116E6F">
        <w:rPr>
          <w:i/>
        </w:rPr>
        <w:t xml:space="preserve"> 61</w:t>
      </w:r>
      <w:r w:rsidRPr="00116E6F">
        <w:t>(3), 367</w:t>
      </w:r>
      <w:r w:rsidR="0027735B">
        <w:t>–</w:t>
      </w:r>
      <w:r w:rsidRPr="00116E6F">
        <w:t xml:space="preserve">374. </w:t>
      </w:r>
      <w:hyperlink r:id="rId110" w:history="1">
        <w:r w:rsidRPr="00116E6F">
          <w:rPr>
            <w:rStyle w:val="a7"/>
          </w:rPr>
          <w:t>https://doi.org/10.1016/j.bushor.2018.01.003</w:t>
        </w:r>
      </w:hyperlink>
      <w:r w:rsidRPr="00116E6F">
        <w:t xml:space="preserve"> </w:t>
      </w:r>
    </w:p>
    <w:p w14:paraId="22305DD8" w14:textId="6EF0F010" w:rsidR="00116E6F" w:rsidRPr="00116E6F" w:rsidRDefault="00116E6F" w:rsidP="00116E6F">
      <w:pPr>
        <w:pStyle w:val="EndNoteBibliography"/>
        <w:ind w:left="720" w:hanging="720"/>
        <w:jc w:val="left"/>
      </w:pPr>
      <w:r w:rsidRPr="00116E6F">
        <w:t xml:space="preserve">Puzakova, M., &amp; Aggarwal, P. (2018). Brands as </w:t>
      </w:r>
      <w:r w:rsidR="003D28E0" w:rsidRPr="00116E6F">
        <w:t>rivals</w:t>
      </w:r>
      <w:r w:rsidRPr="00116E6F">
        <w:t xml:space="preserve">: Consumer </w:t>
      </w:r>
      <w:r w:rsidR="003D28E0" w:rsidRPr="00116E6F">
        <w:t>pursuit of distinctiveness and the role of brand anthropomorphism</w:t>
      </w:r>
      <w:r w:rsidRPr="00116E6F">
        <w:t xml:space="preserve">. </w:t>
      </w:r>
      <w:r w:rsidRPr="00116E6F">
        <w:rPr>
          <w:i/>
        </w:rPr>
        <w:t>Journal of Consumer Research</w:t>
      </w:r>
      <w:r w:rsidRPr="00116E6F">
        <w:t>,</w:t>
      </w:r>
      <w:r w:rsidRPr="00116E6F">
        <w:rPr>
          <w:i/>
        </w:rPr>
        <w:t xml:space="preserve"> 45</w:t>
      </w:r>
      <w:r w:rsidRPr="00116E6F">
        <w:t>(4), 869</w:t>
      </w:r>
      <w:r w:rsidR="0027735B">
        <w:t>–</w:t>
      </w:r>
      <w:r w:rsidRPr="00116E6F">
        <w:t xml:space="preserve">888. </w:t>
      </w:r>
      <w:hyperlink r:id="rId111" w:history="1">
        <w:r w:rsidRPr="00116E6F">
          <w:rPr>
            <w:rStyle w:val="a7"/>
          </w:rPr>
          <w:t>https://doi.org/10.1093/jcr/ucy035</w:t>
        </w:r>
      </w:hyperlink>
      <w:r w:rsidRPr="00116E6F">
        <w:t xml:space="preserve"> </w:t>
      </w:r>
    </w:p>
    <w:p w14:paraId="287A009B" w14:textId="3FCD71F9" w:rsidR="00116E6F" w:rsidRPr="00116E6F" w:rsidRDefault="00116E6F" w:rsidP="00116E6F">
      <w:pPr>
        <w:pStyle w:val="EndNoteBibliography"/>
        <w:ind w:left="720" w:hanging="720"/>
        <w:jc w:val="left"/>
      </w:pPr>
      <w:r w:rsidRPr="00116E6F">
        <w:t xml:space="preserve">Puzakova, M., &amp; Kwak, H. (2017). Should </w:t>
      </w:r>
      <w:r w:rsidR="003D28E0" w:rsidRPr="00116E6F">
        <w:t>anthropomorphized brands engage customer</w:t>
      </w:r>
      <w:r w:rsidRPr="00116E6F">
        <w:t xml:space="preserve">s? The </w:t>
      </w:r>
      <w:r w:rsidR="003D28E0" w:rsidRPr="00116E6F">
        <w:t>impact of social crowding on brand preferences</w:t>
      </w:r>
      <w:r w:rsidRPr="00116E6F">
        <w:t xml:space="preserve">. </w:t>
      </w:r>
      <w:r w:rsidRPr="00116E6F">
        <w:rPr>
          <w:i/>
        </w:rPr>
        <w:t>Journal of Marketing</w:t>
      </w:r>
      <w:r w:rsidRPr="00116E6F">
        <w:t>,</w:t>
      </w:r>
      <w:r w:rsidRPr="00116E6F">
        <w:rPr>
          <w:i/>
        </w:rPr>
        <w:t xml:space="preserve"> 81</w:t>
      </w:r>
      <w:r w:rsidRPr="00116E6F">
        <w:t>(6), 99</w:t>
      </w:r>
      <w:r w:rsidR="0027735B">
        <w:t>–</w:t>
      </w:r>
      <w:r w:rsidRPr="00116E6F">
        <w:t xml:space="preserve">115. </w:t>
      </w:r>
      <w:hyperlink r:id="rId112" w:history="1">
        <w:r w:rsidRPr="00116E6F">
          <w:rPr>
            <w:rStyle w:val="a7"/>
          </w:rPr>
          <w:t>https://doi.org/10.1509/jm.16.0211</w:t>
        </w:r>
      </w:hyperlink>
      <w:r w:rsidRPr="00116E6F">
        <w:t xml:space="preserve"> </w:t>
      </w:r>
    </w:p>
    <w:p w14:paraId="29B980F5" w14:textId="30FDC90A" w:rsidR="00116E6F" w:rsidRPr="00116E6F" w:rsidRDefault="00116E6F" w:rsidP="00116E6F">
      <w:pPr>
        <w:pStyle w:val="EndNoteBibliography"/>
        <w:ind w:left="720" w:hanging="720"/>
        <w:jc w:val="left"/>
      </w:pPr>
      <w:r w:rsidRPr="00116E6F">
        <w:t xml:space="preserve">Puzakova, M., Kwak, H., &amp; Rocereto, J. (2009). Pushing the envelope of brand and personality: Antecedents and moderators of anthropomorphized brands. </w:t>
      </w:r>
      <w:r w:rsidRPr="00116E6F">
        <w:rPr>
          <w:i/>
        </w:rPr>
        <w:t>Advances in Consumer Research</w:t>
      </w:r>
      <w:r w:rsidRPr="00116E6F">
        <w:t>,</w:t>
      </w:r>
      <w:r w:rsidRPr="00116E6F">
        <w:rPr>
          <w:i/>
        </w:rPr>
        <w:t xml:space="preserve"> 36</w:t>
      </w:r>
      <w:r w:rsidRPr="00116E6F">
        <w:t>, 413</w:t>
      </w:r>
      <w:r w:rsidR="0027735B">
        <w:t>–</w:t>
      </w:r>
      <w:r w:rsidRPr="00116E6F">
        <w:t xml:space="preserve">420. </w:t>
      </w:r>
    </w:p>
    <w:p w14:paraId="5A16B9EB" w14:textId="47413391" w:rsidR="00116E6F" w:rsidRPr="00116E6F" w:rsidRDefault="00116E6F" w:rsidP="00116E6F">
      <w:pPr>
        <w:pStyle w:val="EndNoteBibliography"/>
        <w:ind w:left="720" w:hanging="720"/>
        <w:jc w:val="left"/>
      </w:pPr>
      <w:r w:rsidRPr="00116E6F">
        <w:t xml:space="preserve">Puzakova, M., Kwak, H., &amp; Rocereto, J. F. (2013). When </w:t>
      </w:r>
      <w:r w:rsidR="003D28E0" w:rsidRPr="00116E6F">
        <w:t>humanizing brands goes wrong</w:t>
      </w:r>
      <w:r w:rsidRPr="00116E6F">
        <w:t xml:space="preserve">: The </w:t>
      </w:r>
      <w:r w:rsidR="003D28E0" w:rsidRPr="00116E6F">
        <w:t>detrimental effect of brand anthropomorphization amid product wrong</w:t>
      </w:r>
      <w:r w:rsidRPr="00116E6F">
        <w:t xml:space="preserve">doings. </w:t>
      </w:r>
      <w:r w:rsidRPr="00116E6F">
        <w:rPr>
          <w:i/>
        </w:rPr>
        <w:t>Journal of Marketing</w:t>
      </w:r>
      <w:r w:rsidRPr="00116E6F">
        <w:t>,</w:t>
      </w:r>
      <w:r w:rsidRPr="00116E6F">
        <w:rPr>
          <w:i/>
        </w:rPr>
        <w:t xml:space="preserve"> 77</w:t>
      </w:r>
      <w:r w:rsidRPr="00116E6F">
        <w:t>(3), 81</w:t>
      </w:r>
      <w:r w:rsidR="0027735B">
        <w:t>–</w:t>
      </w:r>
      <w:r w:rsidRPr="00116E6F">
        <w:t xml:space="preserve">100. </w:t>
      </w:r>
      <w:hyperlink r:id="rId113" w:history="1">
        <w:r w:rsidRPr="00116E6F">
          <w:rPr>
            <w:rStyle w:val="a7"/>
          </w:rPr>
          <w:t>https://doi.org/10.1509/jm.11.0510</w:t>
        </w:r>
      </w:hyperlink>
      <w:r w:rsidRPr="00116E6F">
        <w:t xml:space="preserve"> </w:t>
      </w:r>
    </w:p>
    <w:p w14:paraId="492DBF94" w14:textId="73195817" w:rsidR="00116E6F" w:rsidRPr="00116E6F" w:rsidRDefault="00116E6F" w:rsidP="00116E6F">
      <w:pPr>
        <w:pStyle w:val="EndNoteBibliography"/>
        <w:ind w:left="720" w:hanging="720"/>
        <w:jc w:val="left"/>
      </w:pPr>
      <w:r w:rsidRPr="00116E6F">
        <w:t xml:space="preserve">Qian, D., Yan, H., Pan, L., &amp; Li, O. (2023). Bring it on! Package shape signaling dominant male body promotes healthy food consumption for male consumers. </w:t>
      </w:r>
      <w:r w:rsidRPr="00116E6F">
        <w:rPr>
          <w:i/>
        </w:rPr>
        <w:t>Psychology &amp; Marketing</w:t>
      </w:r>
      <w:r w:rsidRPr="00116E6F">
        <w:t>,</w:t>
      </w:r>
      <w:r w:rsidRPr="00116E6F">
        <w:rPr>
          <w:i/>
        </w:rPr>
        <w:t xml:space="preserve"> 40</w:t>
      </w:r>
      <w:r w:rsidRPr="00116E6F">
        <w:t>(8), 1451</w:t>
      </w:r>
      <w:r w:rsidR="0027735B">
        <w:t>–</w:t>
      </w:r>
      <w:r w:rsidRPr="00116E6F">
        <w:t xml:space="preserve">1465. </w:t>
      </w:r>
      <w:hyperlink r:id="rId114" w:history="1">
        <w:r w:rsidRPr="00116E6F">
          <w:rPr>
            <w:rStyle w:val="a7"/>
          </w:rPr>
          <w:t>https://doi.org/https://doi.org/10.1002/mar.21835</w:t>
        </w:r>
      </w:hyperlink>
      <w:r w:rsidRPr="00116E6F">
        <w:t xml:space="preserve"> </w:t>
      </w:r>
    </w:p>
    <w:p w14:paraId="139B082A" w14:textId="10A7FB2D" w:rsidR="00116E6F" w:rsidRPr="00116E6F" w:rsidRDefault="00116E6F" w:rsidP="00116E6F">
      <w:pPr>
        <w:pStyle w:val="EndNoteBibliography"/>
        <w:ind w:left="720" w:hanging="720"/>
        <w:jc w:val="left"/>
      </w:pPr>
      <w:r w:rsidRPr="00116E6F">
        <w:t xml:space="preserve">Rauschnabel, P. A., &amp; Ahuvia, A. C. (2014). You're so lovable: Anthropomorphism and brand love. </w:t>
      </w:r>
      <w:r w:rsidRPr="00116E6F">
        <w:rPr>
          <w:i/>
        </w:rPr>
        <w:t>Journal of Brand Management</w:t>
      </w:r>
      <w:r w:rsidRPr="00116E6F">
        <w:t>,</w:t>
      </w:r>
      <w:r w:rsidRPr="00116E6F">
        <w:rPr>
          <w:i/>
        </w:rPr>
        <w:t xml:space="preserve"> 21</w:t>
      </w:r>
      <w:r w:rsidRPr="00116E6F">
        <w:t>(5), 372</w:t>
      </w:r>
      <w:r w:rsidR="0027735B">
        <w:t>–</w:t>
      </w:r>
      <w:r w:rsidRPr="00116E6F">
        <w:t xml:space="preserve">395. </w:t>
      </w:r>
      <w:hyperlink r:id="rId115" w:history="1">
        <w:r w:rsidRPr="00116E6F">
          <w:rPr>
            <w:rStyle w:val="a7"/>
          </w:rPr>
          <w:t>https://doi.org/10.1057/bm.2014.14</w:t>
        </w:r>
      </w:hyperlink>
      <w:r w:rsidRPr="00116E6F">
        <w:t xml:space="preserve"> </w:t>
      </w:r>
    </w:p>
    <w:p w14:paraId="2D610F48" w14:textId="67D96918" w:rsidR="00116E6F" w:rsidRPr="00116E6F" w:rsidRDefault="00116E6F" w:rsidP="00116E6F">
      <w:pPr>
        <w:pStyle w:val="EndNoteBibliography"/>
        <w:ind w:left="720" w:hanging="720"/>
        <w:jc w:val="left"/>
      </w:pPr>
      <w:r w:rsidRPr="00116E6F">
        <w:t xml:space="preserve">Rutter, R., Lettice, F., &amp; Nadeau, J. (2017). Brand personality in higher education: anthropomorphized university marketing communications. </w:t>
      </w:r>
      <w:r w:rsidRPr="00116E6F">
        <w:rPr>
          <w:i/>
        </w:rPr>
        <w:t>Journal of Marketing for Higher Education</w:t>
      </w:r>
      <w:r w:rsidRPr="00116E6F">
        <w:t>,</w:t>
      </w:r>
      <w:r w:rsidRPr="00116E6F">
        <w:rPr>
          <w:i/>
        </w:rPr>
        <w:t xml:space="preserve"> 27</w:t>
      </w:r>
      <w:r w:rsidRPr="00116E6F">
        <w:t>(1), 19</w:t>
      </w:r>
      <w:r w:rsidR="0027735B">
        <w:t>–</w:t>
      </w:r>
      <w:r w:rsidRPr="00116E6F">
        <w:t xml:space="preserve">39. </w:t>
      </w:r>
      <w:hyperlink r:id="rId116" w:history="1">
        <w:r w:rsidRPr="00116E6F">
          <w:rPr>
            <w:rStyle w:val="a7"/>
          </w:rPr>
          <w:t>https://doi.org/10.1080/08841241.2016.1213346</w:t>
        </w:r>
      </w:hyperlink>
      <w:r w:rsidRPr="00116E6F">
        <w:t xml:space="preserve"> </w:t>
      </w:r>
    </w:p>
    <w:p w14:paraId="65D4812C" w14:textId="3B37C39B" w:rsidR="00116E6F" w:rsidRPr="00116E6F" w:rsidRDefault="00116E6F" w:rsidP="00116E6F">
      <w:pPr>
        <w:pStyle w:val="EndNoteBibliography"/>
        <w:ind w:left="720" w:hanging="720"/>
        <w:jc w:val="left"/>
      </w:pPr>
      <w:r w:rsidRPr="00116E6F">
        <w:t xml:space="preserve">Sarkar, A., Sarkar, J. G., &amp; Bhatt, G. (2019). Store love in single brand retailing: </w:t>
      </w:r>
      <w:r w:rsidR="003D28E0" w:rsidRPr="00116E6F">
        <w:t xml:space="preserve">The </w:t>
      </w:r>
      <w:r w:rsidRPr="00116E6F">
        <w:t xml:space="preserve">roles of relevant moderators. </w:t>
      </w:r>
      <w:r w:rsidR="003D28E0" w:rsidRPr="00116E6F">
        <w:rPr>
          <w:i/>
        </w:rPr>
        <w:t>Marketing Intelligence &amp; Planning</w:t>
      </w:r>
      <w:r w:rsidRPr="00116E6F">
        <w:t>,</w:t>
      </w:r>
      <w:r w:rsidRPr="00116E6F">
        <w:rPr>
          <w:i/>
        </w:rPr>
        <w:t xml:space="preserve"> 37</w:t>
      </w:r>
      <w:r w:rsidRPr="00116E6F">
        <w:t>(2), 168</w:t>
      </w:r>
      <w:r w:rsidR="0027735B">
        <w:t>–</w:t>
      </w:r>
      <w:r w:rsidRPr="00116E6F">
        <w:t xml:space="preserve">181. </w:t>
      </w:r>
      <w:hyperlink r:id="rId117" w:history="1">
        <w:r w:rsidRPr="00116E6F">
          <w:rPr>
            <w:rStyle w:val="a7"/>
          </w:rPr>
          <w:t>https://doi.org/10.1108/MIP-05-2018-0148</w:t>
        </w:r>
      </w:hyperlink>
      <w:r w:rsidRPr="00116E6F">
        <w:t xml:space="preserve"> </w:t>
      </w:r>
    </w:p>
    <w:p w14:paraId="47976ABB" w14:textId="24EC69CB" w:rsidR="00116E6F" w:rsidRPr="00116E6F" w:rsidRDefault="00116E6F" w:rsidP="00116E6F">
      <w:pPr>
        <w:pStyle w:val="EndNoteBibliography"/>
        <w:ind w:left="720" w:hanging="720"/>
        <w:jc w:val="left"/>
      </w:pPr>
      <w:r w:rsidRPr="00116E6F">
        <w:t xml:space="preserve">Schweitzer, F., Belk, R., Jordan, W., &amp; Ortner, M. (2019). Servant, friend or master? The relationships users build with voice-controlled smart devices. </w:t>
      </w:r>
      <w:r w:rsidRPr="00116E6F">
        <w:rPr>
          <w:i/>
        </w:rPr>
        <w:t>Journal of Marketing Management</w:t>
      </w:r>
      <w:r w:rsidRPr="00116E6F">
        <w:t>,</w:t>
      </w:r>
      <w:r w:rsidRPr="00116E6F">
        <w:rPr>
          <w:i/>
        </w:rPr>
        <w:t xml:space="preserve"> 35</w:t>
      </w:r>
      <w:r w:rsidRPr="00116E6F">
        <w:t>(7</w:t>
      </w:r>
      <w:r w:rsidR="0027735B">
        <w:t>–</w:t>
      </w:r>
      <w:r w:rsidRPr="00116E6F">
        <w:t>8), 693</w:t>
      </w:r>
      <w:r w:rsidR="0027735B">
        <w:t>–</w:t>
      </w:r>
      <w:r w:rsidRPr="00116E6F">
        <w:t xml:space="preserve">715. </w:t>
      </w:r>
      <w:hyperlink r:id="rId118" w:history="1">
        <w:r w:rsidRPr="00116E6F">
          <w:rPr>
            <w:rStyle w:val="a7"/>
          </w:rPr>
          <w:t>https://doi.org/10.1080/0267257X.2019.1596970</w:t>
        </w:r>
      </w:hyperlink>
      <w:r w:rsidRPr="00116E6F">
        <w:t xml:space="preserve"> </w:t>
      </w:r>
    </w:p>
    <w:p w14:paraId="1FFC9233" w14:textId="12236C9B" w:rsidR="00116E6F" w:rsidRPr="00116E6F" w:rsidRDefault="00116E6F" w:rsidP="00116E6F">
      <w:pPr>
        <w:pStyle w:val="EndNoteBibliography"/>
        <w:ind w:left="720" w:hanging="720"/>
        <w:jc w:val="left"/>
      </w:pPr>
      <w:r w:rsidRPr="00116E6F">
        <w:t xml:space="preserve">Shah, S. H. H., Lei, S., Ali, M., Doronin, D., &amp; Hussain, S. T. (2020). Prosumption: bibliometric analysis using HistCite and VOSviewer. </w:t>
      </w:r>
      <w:r w:rsidRPr="00116E6F">
        <w:rPr>
          <w:i/>
        </w:rPr>
        <w:t>Kybernetes</w:t>
      </w:r>
      <w:r w:rsidRPr="00116E6F">
        <w:t>,</w:t>
      </w:r>
      <w:r w:rsidRPr="00116E6F">
        <w:rPr>
          <w:i/>
        </w:rPr>
        <w:t xml:space="preserve"> 49</w:t>
      </w:r>
      <w:r w:rsidRPr="00116E6F">
        <w:t>(3), 1020</w:t>
      </w:r>
      <w:r w:rsidR="0027735B">
        <w:t>–</w:t>
      </w:r>
      <w:r w:rsidRPr="00116E6F">
        <w:t xml:space="preserve">1045. </w:t>
      </w:r>
      <w:hyperlink r:id="rId119" w:history="1">
        <w:r w:rsidRPr="00116E6F">
          <w:rPr>
            <w:rStyle w:val="a7"/>
          </w:rPr>
          <w:t>https://doi.org/10.1108/K-12-2018-0696</w:t>
        </w:r>
      </w:hyperlink>
      <w:r w:rsidRPr="00116E6F">
        <w:t xml:space="preserve"> </w:t>
      </w:r>
    </w:p>
    <w:p w14:paraId="5E577A54" w14:textId="50571BD3" w:rsidR="00116E6F" w:rsidRPr="00116E6F" w:rsidRDefault="00116E6F" w:rsidP="00116E6F">
      <w:pPr>
        <w:pStyle w:val="EndNoteBibliography"/>
        <w:ind w:left="720" w:hanging="720"/>
        <w:jc w:val="left"/>
      </w:pPr>
      <w:r w:rsidRPr="00116E6F">
        <w:t xml:space="preserve">Sharma, M., &amp; Rahman, Z. (2022). Anthropomorphic brand management: An integrated review and research agenda. </w:t>
      </w:r>
      <w:r w:rsidRPr="00116E6F">
        <w:rPr>
          <w:i/>
        </w:rPr>
        <w:t>Journal of Business Research</w:t>
      </w:r>
      <w:r w:rsidRPr="00116E6F">
        <w:t>,</w:t>
      </w:r>
      <w:r w:rsidRPr="00116E6F">
        <w:rPr>
          <w:i/>
        </w:rPr>
        <w:t xml:space="preserve"> 149</w:t>
      </w:r>
      <w:r w:rsidRPr="00116E6F">
        <w:t>, 463</w:t>
      </w:r>
      <w:r w:rsidR="0027735B">
        <w:t>–</w:t>
      </w:r>
      <w:r w:rsidRPr="00116E6F">
        <w:t xml:space="preserve">475. </w:t>
      </w:r>
      <w:hyperlink r:id="rId120" w:history="1">
        <w:r w:rsidRPr="00116E6F">
          <w:rPr>
            <w:rStyle w:val="a7"/>
          </w:rPr>
          <w:t>https://doi.org/10.1016/j.jbusres.2022.05.039</w:t>
        </w:r>
      </w:hyperlink>
      <w:r w:rsidRPr="00116E6F">
        <w:t xml:space="preserve"> </w:t>
      </w:r>
    </w:p>
    <w:p w14:paraId="7AFD34A5" w14:textId="3BC36E64" w:rsidR="00116E6F" w:rsidRPr="00116E6F" w:rsidRDefault="00116E6F" w:rsidP="00116E6F">
      <w:pPr>
        <w:pStyle w:val="EndNoteBibliography"/>
        <w:ind w:left="720" w:hanging="720"/>
        <w:jc w:val="left"/>
      </w:pPr>
      <w:r w:rsidRPr="00116E6F">
        <w:t xml:space="preserve">Sreejesh, S., Paul, J., Strong, C., &amp; Pius, J. (2020). Consumer response towards social media advertising: Effect of media interactivity, its conditions and the underlying mechanism. </w:t>
      </w:r>
      <w:r w:rsidRPr="00116E6F">
        <w:rPr>
          <w:i/>
        </w:rPr>
        <w:t>International Journal of Information Management</w:t>
      </w:r>
      <w:r w:rsidRPr="00116E6F">
        <w:t>,</w:t>
      </w:r>
      <w:r w:rsidRPr="00116E6F">
        <w:rPr>
          <w:i/>
        </w:rPr>
        <w:t xml:space="preserve"> 54</w:t>
      </w:r>
      <w:r w:rsidRPr="00116E6F">
        <w:t xml:space="preserve">, Article 102155. </w:t>
      </w:r>
      <w:hyperlink r:id="rId121" w:history="1">
        <w:r w:rsidRPr="00116E6F">
          <w:rPr>
            <w:rStyle w:val="a7"/>
          </w:rPr>
          <w:t>https://doi.org/10.1016/j.ijinfomgt.2020.102155</w:t>
        </w:r>
      </w:hyperlink>
      <w:r w:rsidRPr="00116E6F">
        <w:t xml:space="preserve"> </w:t>
      </w:r>
    </w:p>
    <w:p w14:paraId="69D33A35" w14:textId="17295E6D" w:rsidR="00116E6F" w:rsidRPr="00116E6F" w:rsidRDefault="00116E6F" w:rsidP="00116E6F">
      <w:pPr>
        <w:pStyle w:val="EndNoteBibliography"/>
        <w:ind w:left="720" w:hanging="720"/>
        <w:jc w:val="left"/>
      </w:pPr>
      <w:r w:rsidRPr="00116E6F">
        <w:t xml:space="preserve">Srinivasan, R., &amp; Sarial-Abi, G. (2021). When </w:t>
      </w:r>
      <w:r w:rsidR="003D28E0" w:rsidRPr="00116E6F">
        <w:t>algorithms fail</w:t>
      </w:r>
      <w:r w:rsidRPr="00116E6F">
        <w:t xml:space="preserve">: Consumers' </w:t>
      </w:r>
      <w:r w:rsidR="003D28E0" w:rsidRPr="00116E6F">
        <w:t>responses to brand harm crises caused by algorithm errors</w:t>
      </w:r>
      <w:r w:rsidRPr="00116E6F">
        <w:t xml:space="preserve">. </w:t>
      </w:r>
      <w:r w:rsidRPr="00116E6F">
        <w:rPr>
          <w:i/>
        </w:rPr>
        <w:t>Journal of Marketing</w:t>
      </w:r>
      <w:r w:rsidRPr="00116E6F">
        <w:t>,</w:t>
      </w:r>
      <w:r w:rsidRPr="00116E6F">
        <w:rPr>
          <w:i/>
        </w:rPr>
        <w:t xml:space="preserve"> 85</w:t>
      </w:r>
      <w:r w:rsidRPr="00116E6F">
        <w:t>(5), 74</w:t>
      </w:r>
      <w:r w:rsidR="0027735B">
        <w:t>–</w:t>
      </w:r>
      <w:r w:rsidRPr="00116E6F">
        <w:t xml:space="preserve">91, Article 0022242921997082. </w:t>
      </w:r>
      <w:hyperlink r:id="rId122" w:history="1">
        <w:r w:rsidRPr="00116E6F">
          <w:rPr>
            <w:rStyle w:val="a7"/>
          </w:rPr>
          <w:t>https://doi.org/10.1177/0022242921997082</w:t>
        </w:r>
      </w:hyperlink>
      <w:r w:rsidRPr="00116E6F">
        <w:t xml:space="preserve"> </w:t>
      </w:r>
    </w:p>
    <w:p w14:paraId="68F86705" w14:textId="2822B662" w:rsidR="00116E6F" w:rsidRPr="00116E6F" w:rsidRDefault="00116E6F" w:rsidP="00116E6F">
      <w:pPr>
        <w:pStyle w:val="EndNoteBibliography"/>
        <w:ind w:left="720" w:hanging="720"/>
        <w:jc w:val="left"/>
      </w:pPr>
      <w:r w:rsidRPr="00116E6F">
        <w:t xml:space="preserve">Tsai, W. H. S., Liu, Y., &amp; Chuan, C. H. (2021). How chatbots' social presence communication enhances consumer engagement: </w:t>
      </w:r>
      <w:r w:rsidR="003D28E0" w:rsidRPr="00116E6F">
        <w:t xml:space="preserve">The </w:t>
      </w:r>
      <w:r w:rsidRPr="00116E6F">
        <w:t xml:space="preserve">mediating role of parasocial interaction and dialogue. </w:t>
      </w:r>
      <w:r w:rsidR="003D28E0" w:rsidRPr="00116E6F">
        <w:rPr>
          <w:i/>
        </w:rPr>
        <w:t>Journal of Research In Interactive Marketing</w:t>
      </w:r>
      <w:r w:rsidRPr="00116E6F">
        <w:t>,</w:t>
      </w:r>
      <w:r w:rsidRPr="00116E6F">
        <w:rPr>
          <w:i/>
        </w:rPr>
        <w:t xml:space="preserve"> 15</w:t>
      </w:r>
      <w:r w:rsidRPr="00116E6F">
        <w:t>(3), 460</w:t>
      </w:r>
      <w:r w:rsidR="0027735B">
        <w:t>–</w:t>
      </w:r>
      <w:r w:rsidRPr="00116E6F">
        <w:t xml:space="preserve">482. </w:t>
      </w:r>
      <w:hyperlink r:id="rId123" w:history="1">
        <w:r w:rsidRPr="00116E6F">
          <w:rPr>
            <w:rStyle w:val="a7"/>
          </w:rPr>
          <w:t>https://doi.org/10.1108/JRIM-12-2019-0200</w:t>
        </w:r>
      </w:hyperlink>
      <w:r w:rsidRPr="00116E6F">
        <w:t xml:space="preserve"> </w:t>
      </w:r>
    </w:p>
    <w:p w14:paraId="20F3B840" w14:textId="31DD120E" w:rsidR="00116E6F" w:rsidRPr="00116E6F" w:rsidRDefault="00116E6F" w:rsidP="00116E6F">
      <w:pPr>
        <w:pStyle w:val="EndNoteBibliography"/>
        <w:ind w:left="720" w:hanging="720"/>
        <w:jc w:val="left"/>
      </w:pPr>
      <w:r w:rsidRPr="00116E6F">
        <w:t xml:space="preserve">Tuskej, U., &amp; Podnar, K. (2018). Consumers' identification with corporate brands: Brand prestige, anthropomorphism and engagement in social media. </w:t>
      </w:r>
      <w:r w:rsidR="003D28E0" w:rsidRPr="00116E6F">
        <w:rPr>
          <w:i/>
        </w:rPr>
        <w:t>Journal of Product and Brand Management</w:t>
      </w:r>
      <w:r w:rsidRPr="00116E6F">
        <w:t>,</w:t>
      </w:r>
      <w:r w:rsidRPr="00116E6F">
        <w:rPr>
          <w:i/>
        </w:rPr>
        <w:t xml:space="preserve"> 27</w:t>
      </w:r>
      <w:r w:rsidRPr="00116E6F">
        <w:t>(1), 3</w:t>
      </w:r>
      <w:r w:rsidR="0027735B">
        <w:t>–</w:t>
      </w:r>
      <w:r w:rsidRPr="00116E6F">
        <w:t xml:space="preserve">17. </w:t>
      </w:r>
      <w:hyperlink r:id="rId124" w:history="1">
        <w:r w:rsidRPr="00116E6F">
          <w:rPr>
            <w:rStyle w:val="a7"/>
          </w:rPr>
          <w:t>https://doi.org/10.1108/JPBM-05-2016-1199</w:t>
        </w:r>
      </w:hyperlink>
      <w:r w:rsidRPr="00116E6F">
        <w:t xml:space="preserve"> </w:t>
      </w:r>
    </w:p>
    <w:p w14:paraId="47D8F6A4" w14:textId="259AC9E4" w:rsidR="00116E6F" w:rsidRPr="00116E6F" w:rsidRDefault="00116E6F" w:rsidP="00116E6F">
      <w:pPr>
        <w:pStyle w:val="EndNoteBibliography"/>
        <w:ind w:left="720" w:hanging="720"/>
        <w:jc w:val="left"/>
      </w:pPr>
      <w:r w:rsidRPr="00116E6F">
        <w:t xml:space="preserve">van den Hende, E. A., &amp; Mugge, R. (2014). Investigating </w:t>
      </w:r>
      <w:r w:rsidR="003D28E0" w:rsidRPr="00116E6F">
        <w:t>gender-schema congruity effects on consumers’ evaluation of anthropomorphized products</w:t>
      </w:r>
      <w:r w:rsidRPr="00116E6F">
        <w:t xml:space="preserve">. </w:t>
      </w:r>
      <w:r w:rsidRPr="00116E6F">
        <w:rPr>
          <w:i/>
        </w:rPr>
        <w:t>Psychology &amp; Marketing</w:t>
      </w:r>
      <w:r w:rsidRPr="00116E6F">
        <w:t>,</w:t>
      </w:r>
      <w:r w:rsidRPr="00116E6F">
        <w:rPr>
          <w:i/>
        </w:rPr>
        <w:t xml:space="preserve"> 31</w:t>
      </w:r>
      <w:r w:rsidRPr="00116E6F">
        <w:t>(4), 264</w:t>
      </w:r>
      <w:r w:rsidR="0027735B">
        <w:t>–</w:t>
      </w:r>
      <w:r w:rsidRPr="00116E6F">
        <w:t xml:space="preserve">277. </w:t>
      </w:r>
      <w:hyperlink r:id="rId125" w:history="1">
        <w:r w:rsidRPr="00116E6F">
          <w:rPr>
            <w:rStyle w:val="a7"/>
          </w:rPr>
          <w:t>https://doi.org/https://doi.org/10.1002/mar.20693</w:t>
        </w:r>
      </w:hyperlink>
      <w:r w:rsidRPr="00116E6F">
        <w:t xml:space="preserve"> </w:t>
      </w:r>
    </w:p>
    <w:p w14:paraId="7246B86D" w14:textId="50CA1E33" w:rsidR="00116E6F" w:rsidRPr="00116E6F" w:rsidRDefault="00116E6F" w:rsidP="00116E6F">
      <w:pPr>
        <w:pStyle w:val="EndNoteBibliography"/>
        <w:ind w:left="720" w:hanging="720"/>
        <w:jc w:val="left"/>
      </w:pPr>
      <w:r w:rsidRPr="00116E6F">
        <w:t xml:space="preserve">van Eck, N., &amp; Waltman, L. (2010). Software survey: VOSviewer, a computer program for bibliometric mapping. </w:t>
      </w:r>
      <w:r w:rsidRPr="00116E6F">
        <w:rPr>
          <w:i/>
        </w:rPr>
        <w:t>Scientometrics</w:t>
      </w:r>
      <w:r w:rsidRPr="00116E6F">
        <w:t>,</w:t>
      </w:r>
      <w:r w:rsidRPr="00116E6F">
        <w:rPr>
          <w:i/>
        </w:rPr>
        <w:t xml:space="preserve"> 84</w:t>
      </w:r>
      <w:r w:rsidRPr="00116E6F">
        <w:t>(2), 523</w:t>
      </w:r>
      <w:r w:rsidR="0027735B">
        <w:t>–</w:t>
      </w:r>
      <w:r w:rsidRPr="00116E6F">
        <w:t xml:space="preserve">538. </w:t>
      </w:r>
      <w:hyperlink r:id="rId126" w:history="1">
        <w:r w:rsidRPr="00116E6F">
          <w:rPr>
            <w:rStyle w:val="a7"/>
          </w:rPr>
          <w:t>https://doi.org/https://doi.org/10.1007/s11192-009-0146-3</w:t>
        </w:r>
      </w:hyperlink>
      <w:r w:rsidRPr="00116E6F">
        <w:t xml:space="preserve"> </w:t>
      </w:r>
    </w:p>
    <w:p w14:paraId="1B99B264" w14:textId="1A566539" w:rsidR="00116E6F" w:rsidRPr="00116E6F" w:rsidRDefault="00116E6F" w:rsidP="00116E6F">
      <w:pPr>
        <w:pStyle w:val="EndNoteBibliography"/>
        <w:ind w:left="720" w:hanging="720"/>
        <w:jc w:val="left"/>
      </w:pPr>
      <w:r w:rsidRPr="00116E6F">
        <w:t xml:space="preserve">van Esch, P., Arli, D., Gheshlaghi, M. H., Andonopoulos, V., von der Heidt, T., &amp; Northey, G. (2019). Anthropomorphism and augmented reality in the retail environment. </w:t>
      </w:r>
      <w:r w:rsidRPr="00116E6F">
        <w:rPr>
          <w:i/>
        </w:rPr>
        <w:t>Journal of Retailing and Consumer Services</w:t>
      </w:r>
      <w:r w:rsidRPr="00116E6F">
        <w:t>,</w:t>
      </w:r>
      <w:r w:rsidRPr="00116E6F">
        <w:rPr>
          <w:i/>
        </w:rPr>
        <w:t xml:space="preserve"> 49</w:t>
      </w:r>
      <w:r w:rsidRPr="00116E6F">
        <w:t>, 35</w:t>
      </w:r>
      <w:r w:rsidR="0027735B">
        <w:t>–</w:t>
      </w:r>
      <w:r w:rsidRPr="00116E6F">
        <w:t xml:space="preserve">42. </w:t>
      </w:r>
      <w:hyperlink r:id="rId127" w:history="1">
        <w:r w:rsidRPr="00116E6F">
          <w:rPr>
            <w:rStyle w:val="a7"/>
          </w:rPr>
          <w:t>https://doi.org/10.1016/j.jretconser.2019.03.002</w:t>
        </w:r>
      </w:hyperlink>
      <w:r w:rsidRPr="00116E6F">
        <w:t xml:space="preserve"> </w:t>
      </w:r>
    </w:p>
    <w:p w14:paraId="02B0E20A" w14:textId="6F6F57CF" w:rsidR="00116E6F" w:rsidRPr="00116E6F" w:rsidRDefault="00116E6F" w:rsidP="00116E6F">
      <w:pPr>
        <w:pStyle w:val="EndNoteBibliography"/>
        <w:ind w:left="720" w:hanging="720"/>
        <w:jc w:val="left"/>
      </w:pPr>
      <w:r w:rsidRPr="00116E6F">
        <w:t xml:space="preserve">van Esch, P., Cui, Y., Arli, D., &amp; Hutchins, J. (2022). Anthropomorphizing religious advertising: The moderating role of political ideology. </w:t>
      </w:r>
      <w:r w:rsidRPr="00116E6F">
        <w:rPr>
          <w:i/>
        </w:rPr>
        <w:t>Psychology &amp; Marketing</w:t>
      </w:r>
      <w:r w:rsidRPr="00116E6F">
        <w:t>,</w:t>
      </w:r>
      <w:r w:rsidRPr="00116E6F">
        <w:rPr>
          <w:i/>
        </w:rPr>
        <w:t xml:space="preserve"> 39</w:t>
      </w:r>
      <w:r w:rsidRPr="00116E6F">
        <w:t>(12), 2284</w:t>
      </w:r>
      <w:r w:rsidR="0027735B">
        <w:t>–</w:t>
      </w:r>
      <w:r w:rsidRPr="00116E6F">
        <w:t xml:space="preserve">2301. </w:t>
      </w:r>
      <w:hyperlink r:id="rId128" w:history="1">
        <w:r w:rsidRPr="00116E6F">
          <w:rPr>
            <w:rStyle w:val="a7"/>
          </w:rPr>
          <w:t>https://doi.org/https://doi.org/10.1002/mar.21739</w:t>
        </w:r>
      </w:hyperlink>
      <w:r w:rsidRPr="00116E6F">
        <w:t xml:space="preserve"> </w:t>
      </w:r>
    </w:p>
    <w:p w14:paraId="045A13DB" w14:textId="58109A44" w:rsidR="00116E6F" w:rsidRPr="00116E6F" w:rsidRDefault="00116E6F" w:rsidP="00116E6F">
      <w:pPr>
        <w:pStyle w:val="EndNoteBibliography"/>
        <w:ind w:left="720" w:hanging="720"/>
        <w:jc w:val="left"/>
      </w:pPr>
      <w:r w:rsidRPr="00116E6F">
        <w:t xml:space="preserve">Wan, E. W., &amp; Chen, R. P. (2021). Anthropomorphism and object attachment. </w:t>
      </w:r>
      <w:r w:rsidR="003D28E0" w:rsidRPr="00116E6F">
        <w:rPr>
          <w:i/>
        </w:rPr>
        <w:t>Current Opinion in Psychology</w:t>
      </w:r>
      <w:r w:rsidRPr="00116E6F">
        <w:t>,</w:t>
      </w:r>
      <w:r w:rsidRPr="00116E6F">
        <w:rPr>
          <w:i/>
        </w:rPr>
        <w:t xml:space="preserve"> 39</w:t>
      </w:r>
      <w:r w:rsidRPr="00116E6F">
        <w:t>, 88</w:t>
      </w:r>
      <w:r w:rsidR="0027735B">
        <w:t>–</w:t>
      </w:r>
      <w:r w:rsidRPr="00116E6F">
        <w:t xml:space="preserve">93. </w:t>
      </w:r>
      <w:hyperlink r:id="rId129" w:history="1">
        <w:r w:rsidRPr="00116E6F">
          <w:rPr>
            <w:rStyle w:val="a7"/>
          </w:rPr>
          <w:t>https://doi.org/10.1016/j.copsyc.2020.08.009</w:t>
        </w:r>
      </w:hyperlink>
      <w:r w:rsidRPr="00116E6F">
        <w:t xml:space="preserve"> </w:t>
      </w:r>
    </w:p>
    <w:p w14:paraId="3105300B" w14:textId="3FABFE58" w:rsidR="00116E6F" w:rsidRPr="00116E6F" w:rsidRDefault="00116E6F" w:rsidP="00116E6F">
      <w:pPr>
        <w:pStyle w:val="EndNoteBibliography"/>
        <w:ind w:left="720" w:hanging="720"/>
        <w:jc w:val="left"/>
      </w:pPr>
      <w:r w:rsidRPr="00116E6F">
        <w:t xml:space="preserve">Waytz, A., Cacioppo, J., &amp; Epley, N. (2010). Who </w:t>
      </w:r>
      <w:r w:rsidR="003D28E0" w:rsidRPr="00116E6F">
        <w:t>sees human</w:t>
      </w:r>
      <w:r w:rsidRPr="00116E6F">
        <w:t xml:space="preserve">?: The </w:t>
      </w:r>
      <w:r w:rsidR="003D28E0" w:rsidRPr="00116E6F">
        <w:t>stability and importance of individual differences in anthropomorphism</w:t>
      </w:r>
      <w:r w:rsidRPr="00116E6F">
        <w:t xml:space="preserve">. </w:t>
      </w:r>
      <w:r w:rsidRPr="00116E6F">
        <w:rPr>
          <w:i/>
        </w:rPr>
        <w:t>Perspectives on Psychological Science</w:t>
      </w:r>
      <w:r w:rsidRPr="00116E6F">
        <w:t>,</w:t>
      </w:r>
      <w:r w:rsidRPr="00116E6F">
        <w:rPr>
          <w:i/>
        </w:rPr>
        <w:t xml:space="preserve"> 5</w:t>
      </w:r>
      <w:r w:rsidRPr="00116E6F">
        <w:t>(3), 219</w:t>
      </w:r>
      <w:r w:rsidR="0027735B">
        <w:t>–</w:t>
      </w:r>
      <w:r w:rsidRPr="00116E6F">
        <w:t xml:space="preserve">232. </w:t>
      </w:r>
      <w:hyperlink r:id="rId130" w:history="1">
        <w:r w:rsidRPr="00116E6F">
          <w:rPr>
            <w:rStyle w:val="a7"/>
          </w:rPr>
          <w:t>https://doi.org/10.1177/1745691610369336</w:t>
        </w:r>
      </w:hyperlink>
      <w:r w:rsidRPr="00116E6F">
        <w:t xml:space="preserve"> </w:t>
      </w:r>
    </w:p>
    <w:p w14:paraId="0F742466" w14:textId="684D62FD" w:rsidR="00116E6F" w:rsidRPr="00116E6F" w:rsidRDefault="00116E6F" w:rsidP="00116E6F">
      <w:pPr>
        <w:pStyle w:val="EndNoteBibliography"/>
        <w:ind w:left="720" w:hanging="720"/>
        <w:jc w:val="left"/>
      </w:pPr>
      <w:r w:rsidRPr="00116E6F">
        <w:t xml:space="preserve">Waytz, A., Morewedge, C. K., Epley, N., Monteleone, G., Gao, J.-H., &amp; Cacioppo, J. T. (2010). Making sense by making sentient: Effectance motivation increases anthropomorphism. </w:t>
      </w:r>
      <w:r w:rsidRPr="00116E6F">
        <w:rPr>
          <w:i/>
        </w:rPr>
        <w:t>Journal of Personality and Social Psychology</w:t>
      </w:r>
      <w:r w:rsidRPr="00116E6F">
        <w:t>,</w:t>
      </w:r>
      <w:r w:rsidRPr="00116E6F">
        <w:rPr>
          <w:i/>
        </w:rPr>
        <w:t xml:space="preserve"> 99</w:t>
      </w:r>
      <w:r w:rsidRPr="00116E6F">
        <w:t>(3), 410</w:t>
      </w:r>
      <w:r w:rsidR="0027735B">
        <w:t>–</w:t>
      </w:r>
      <w:r w:rsidRPr="00116E6F">
        <w:t xml:space="preserve">435. </w:t>
      </w:r>
      <w:hyperlink r:id="rId131" w:history="1">
        <w:r w:rsidRPr="00116E6F">
          <w:rPr>
            <w:rStyle w:val="a7"/>
          </w:rPr>
          <w:t>https://doi.org/10.1037/a0020240</w:t>
        </w:r>
      </w:hyperlink>
      <w:r w:rsidRPr="00116E6F">
        <w:t xml:space="preserve"> </w:t>
      </w:r>
    </w:p>
    <w:p w14:paraId="13460F2E" w14:textId="71215FEF" w:rsidR="00116E6F" w:rsidRPr="00116E6F" w:rsidRDefault="00116E6F" w:rsidP="00116E6F">
      <w:pPr>
        <w:pStyle w:val="EndNoteBibliography"/>
        <w:ind w:left="720" w:hanging="720"/>
        <w:jc w:val="left"/>
      </w:pPr>
      <w:r w:rsidRPr="00116E6F">
        <w:t xml:space="preserve">Wu, J. T., Chen, J. S., &amp; Dou, W. Y. (2017). The Internet of Things and interaction style: </w:t>
      </w:r>
      <w:r w:rsidR="003D28E0" w:rsidRPr="00116E6F">
        <w:t xml:space="preserve">The </w:t>
      </w:r>
      <w:r w:rsidRPr="00116E6F">
        <w:t xml:space="preserve">effect of smart interaction on brand attachment. </w:t>
      </w:r>
      <w:r w:rsidRPr="00116E6F">
        <w:rPr>
          <w:i/>
        </w:rPr>
        <w:t>Journal of Marketing Management</w:t>
      </w:r>
      <w:r w:rsidRPr="00116E6F">
        <w:t>,</w:t>
      </w:r>
      <w:r w:rsidRPr="00116E6F">
        <w:rPr>
          <w:i/>
        </w:rPr>
        <w:t xml:space="preserve"> 33</w:t>
      </w:r>
      <w:r w:rsidRPr="00116E6F">
        <w:t>(1</w:t>
      </w:r>
      <w:r w:rsidR="0027735B">
        <w:t>–</w:t>
      </w:r>
      <w:r w:rsidRPr="00116E6F">
        <w:t>2), 61</w:t>
      </w:r>
      <w:r w:rsidR="0027735B">
        <w:t>–</w:t>
      </w:r>
      <w:r w:rsidRPr="00116E6F">
        <w:t xml:space="preserve">75. </w:t>
      </w:r>
      <w:hyperlink r:id="rId132" w:history="1">
        <w:r w:rsidRPr="00116E6F">
          <w:rPr>
            <w:rStyle w:val="a7"/>
          </w:rPr>
          <w:t>https://doi.org/10.1080/0267257X.2016.1233132</w:t>
        </w:r>
      </w:hyperlink>
      <w:r w:rsidRPr="00116E6F">
        <w:t xml:space="preserve"> </w:t>
      </w:r>
    </w:p>
    <w:p w14:paraId="7DEA4D9F" w14:textId="7ED95438" w:rsidR="00116E6F" w:rsidRPr="00116E6F" w:rsidRDefault="00116E6F" w:rsidP="00116E6F">
      <w:pPr>
        <w:pStyle w:val="EndNoteBibliography"/>
        <w:ind w:left="720" w:hanging="720"/>
        <w:jc w:val="left"/>
      </w:pPr>
      <w:r w:rsidRPr="00116E6F">
        <w:t>Xiao, L., &amp; Kumar, V. (2021). Robotics for</w:t>
      </w:r>
      <w:r w:rsidR="003D28E0" w:rsidRPr="00116E6F">
        <w:t xml:space="preserve"> customer service</w:t>
      </w:r>
      <w:r w:rsidRPr="00116E6F">
        <w:t xml:space="preserve">: A </w:t>
      </w:r>
      <w:r w:rsidR="003D28E0" w:rsidRPr="00116E6F">
        <w:t>useful complement or an ultimate substitute</w:t>
      </w:r>
      <w:r w:rsidRPr="00116E6F">
        <w:t xml:space="preserve">? </w:t>
      </w:r>
      <w:r w:rsidRPr="00116E6F">
        <w:rPr>
          <w:i/>
        </w:rPr>
        <w:t>Journal of Service Research</w:t>
      </w:r>
      <w:r w:rsidRPr="00116E6F">
        <w:t>,</w:t>
      </w:r>
      <w:r w:rsidRPr="00116E6F">
        <w:rPr>
          <w:i/>
        </w:rPr>
        <w:t xml:space="preserve"> 24</w:t>
      </w:r>
      <w:r w:rsidRPr="00116E6F">
        <w:t>(1), 9</w:t>
      </w:r>
      <w:r w:rsidR="0027735B">
        <w:t>–</w:t>
      </w:r>
      <w:r w:rsidRPr="00116E6F">
        <w:t xml:space="preserve">29, Article 1094670519878881. </w:t>
      </w:r>
      <w:hyperlink r:id="rId133" w:history="1">
        <w:r w:rsidRPr="00116E6F">
          <w:rPr>
            <w:rStyle w:val="a7"/>
          </w:rPr>
          <w:t>https://doi.org/10.1177/1094670519878881</w:t>
        </w:r>
      </w:hyperlink>
      <w:r w:rsidRPr="00116E6F">
        <w:t xml:space="preserve"> </w:t>
      </w:r>
    </w:p>
    <w:p w14:paraId="6CFDFD26" w14:textId="770A3631" w:rsidR="00116E6F" w:rsidRPr="00116E6F" w:rsidRDefault="00116E6F" w:rsidP="00116E6F">
      <w:pPr>
        <w:pStyle w:val="EndNoteBibliography"/>
        <w:ind w:left="720" w:hanging="720"/>
        <w:jc w:val="left"/>
      </w:pPr>
      <w:r w:rsidRPr="00116E6F">
        <w:t xml:space="preserve">Zhang, M. W., Li, L., Ye, Y. J., Qin, K., &amp; Zhong, J. N. (2020). The effect of brand anthropomorphism, brand distinctiveness, and warmth on brand attitude: A mediated moderation model. </w:t>
      </w:r>
      <w:r w:rsidRPr="00116E6F">
        <w:rPr>
          <w:i/>
        </w:rPr>
        <w:t>Journal of Consumer Behaviour</w:t>
      </w:r>
      <w:r w:rsidRPr="00116E6F">
        <w:t>,</w:t>
      </w:r>
      <w:r w:rsidRPr="00116E6F">
        <w:rPr>
          <w:i/>
        </w:rPr>
        <w:t xml:space="preserve"> 19</w:t>
      </w:r>
      <w:r w:rsidRPr="00116E6F">
        <w:t>(5), 523</w:t>
      </w:r>
      <w:r w:rsidR="0027735B">
        <w:t>–</w:t>
      </w:r>
      <w:r w:rsidRPr="00116E6F">
        <w:t xml:space="preserve">536. </w:t>
      </w:r>
      <w:hyperlink r:id="rId134" w:history="1">
        <w:r w:rsidRPr="00116E6F">
          <w:rPr>
            <w:rStyle w:val="a7"/>
          </w:rPr>
          <w:t>https://doi.org/10.1002/cb.1835</w:t>
        </w:r>
      </w:hyperlink>
      <w:r w:rsidRPr="00116E6F">
        <w:t xml:space="preserve"> </w:t>
      </w:r>
    </w:p>
    <w:p w14:paraId="03659459" w14:textId="7BAF7C15" w:rsidR="00116E6F" w:rsidRPr="00116E6F" w:rsidRDefault="00116E6F" w:rsidP="00116E6F">
      <w:pPr>
        <w:pStyle w:val="EndNoteBibliography"/>
        <w:ind w:left="720" w:hanging="720"/>
        <w:jc w:val="left"/>
      </w:pPr>
      <w:r w:rsidRPr="00116E6F">
        <w:t xml:space="preserve">Zhang, Z., Zhou, Q., &amp; Yan, D. (2023). It's not mine: Anthropomorphism attenuates the effect of psychological ownership on product-to-self judgment. </w:t>
      </w:r>
      <w:r w:rsidRPr="00116E6F">
        <w:rPr>
          <w:i/>
        </w:rPr>
        <w:t>Psychology &amp; Marketing</w:t>
      </w:r>
      <w:r w:rsidRPr="00116E6F">
        <w:t>,</w:t>
      </w:r>
      <w:r w:rsidRPr="00116E6F">
        <w:rPr>
          <w:i/>
        </w:rPr>
        <w:t xml:space="preserve"> 40</w:t>
      </w:r>
      <w:r w:rsidRPr="00116E6F">
        <w:t>(6), 1103</w:t>
      </w:r>
      <w:r w:rsidR="0027735B">
        <w:t>–</w:t>
      </w:r>
      <w:r w:rsidRPr="00116E6F">
        <w:t xml:space="preserve">1114. </w:t>
      </w:r>
      <w:hyperlink r:id="rId135" w:history="1">
        <w:r w:rsidRPr="00116E6F">
          <w:rPr>
            <w:rStyle w:val="a7"/>
          </w:rPr>
          <w:t>https://doi.org/https://doi.org/10.1002/mar.21800</w:t>
        </w:r>
      </w:hyperlink>
      <w:r w:rsidRPr="00116E6F">
        <w:t xml:space="preserve"> </w:t>
      </w:r>
    </w:p>
    <w:p w14:paraId="1F5EBFAE" w14:textId="532D9FE1" w:rsidR="00116E6F" w:rsidRPr="00116E6F" w:rsidRDefault="00116E6F" w:rsidP="00116E6F">
      <w:pPr>
        <w:pStyle w:val="EndNoteBibliography"/>
        <w:ind w:left="720" w:hanging="720"/>
        <w:jc w:val="left"/>
      </w:pPr>
      <w:r w:rsidRPr="00116E6F">
        <w:t>Zhao, D., &amp; Strotmann, A. (2008). Evolution of research activities and intellectual influences in information science 1996</w:t>
      </w:r>
      <w:r w:rsidR="0027735B">
        <w:t>–</w:t>
      </w:r>
      <w:r w:rsidRPr="00116E6F">
        <w:t xml:space="preserve">2005: Introducing author bibliographic-coupling analysis. </w:t>
      </w:r>
      <w:r w:rsidRPr="00116E6F">
        <w:rPr>
          <w:i/>
        </w:rPr>
        <w:t>Journal of the American Society for Information Science and Technology</w:t>
      </w:r>
      <w:r w:rsidRPr="00116E6F">
        <w:t>,</w:t>
      </w:r>
      <w:r w:rsidRPr="00116E6F">
        <w:rPr>
          <w:i/>
        </w:rPr>
        <w:t xml:space="preserve"> 59</w:t>
      </w:r>
      <w:r w:rsidRPr="00116E6F">
        <w:t>(13), 2070</w:t>
      </w:r>
      <w:r w:rsidR="001E081B">
        <w:t>–</w:t>
      </w:r>
      <w:r w:rsidRPr="00116E6F">
        <w:t xml:space="preserve">2086. </w:t>
      </w:r>
      <w:hyperlink r:id="rId136" w:history="1">
        <w:r w:rsidRPr="00116E6F">
          <w:rPr>
            <w:rStyle w:val="a7"/>
          </w:rPr>
          <w:t>https://doi.org/https://doi.org/10.1002/asi.20910</w:t>
        </w:r>
      </w:hyperlink>
      <w:r w:rsidRPr="00116E6F">
        <w:t xml:space="preserve"> </w:t>
      </w:r>
    </w:p>
    <w:p w14:paraId="10815CD8" w14:textId="66CB468F" w:rsidR="006B7047" w:rsidRPr="00A50C2F" w:rsidRDefault="006B7047" w:rsidP="00116E6F">
      <w:pPr>
        <w:ind w:left="720" w:hanging="720"/>
        <w:rPr>
          <w:sz w:val="26"/>
          <w:szCs w:val="26"/>
        </w:rPr>
      </w:pPr>
      <w:r w:rsidRPr="00A50C2F">
        <w:rPr>
          <w:sz w:val="26"/>
          <w:szCs w:val="26"/>
        </w:rPr>
        <w:fldChar w:fldCharType="end"/>
      </w:r>
    </w:p>
    <w:p w14:paraId="1B73340B" w14:textId="77777777" w:rsidR="00195362" w:rsidRDefault="00195362">
      <w:pPr>
        <w:rPr>
          <w:sz w:val="26"/>
          <w:szCs w:val="26"/>
        </w:rPr>
      </w:pPr>
    </w:p>
    <w:p w14:paraId="30B264EA" w14:textId="19CD21FF" w:rsidR="00195362" w:rsidRPr="00717058" w:rsidRDefault="00717058" w:rsidP="004F3E6A">
      <w:pPr>
        <w:jc w:val="both"/>
      </w:pPr>
      <w:r w:rsidRPr="00717058">
        <w:rPr>
          <w:rFonts w:hint="eastAsia"/>
          <w:b/>
          <w:bCs/>
        </w:rPr>
        <w:t>Dr</w:t>
      </w:r>
      <w:r w:rsidRPr="00717058">
        <w:rPr>
          <w:b/>
          <w:bCs/>
        </w:rPr>
        <w:t xml:space="preserve">. </w:t>
      </w:r>
      <w:r w:rsidR="00195362" w:rsidRPr="00717058">
        <w:rPr>
          <w:b/>
          <w:bCs/>
        </w:rPr>
        <w:t xml:space="preserve">Phuong </w:t>
      </w:r>
      <w:proofErr w:type="spellStart"/>
      <w:r w:rsidR="00195362" w:rsidRPr="00717058">
        <w:rPr>
          <w:b/>
          <w:bCs/>
        </w:rPr>
        <w:t>Nhi</w:t>
      </w:r>
      <w:proofErr w:type="spellEnd"/>
      <w:r w:rsidR="00195362" w:rsidRPr="00717058">
        <w:rPr>
          <w:b/>
          <w:bCs/>
        </w:rPr>
        <w:t xml:space="preserve"> Nguyen Pham</w:t>
      </w:r>
      <w:r w:rsidR="00195362" w:rsidRPr="00717058">
        <w:t xml:space="preserve"> is a lecturer </w:t>
      </w:r>
      <w:r w:rsidR="00750ABA">
        <w:t xml:space="preserve">at </w:t>
      </w:r>
      <w:r w:rsidR="00195362" w:rsidRPr="00717058">
        <w:t>University of Economics Ho Chi Minh City (UEH). She received her M.A from University of Manchester, UK and PhD from UEH. Her researches were published on Operations Management Research, International Review on Public and Nonprofit Marketing and several conferences. Her research interest is branding, anthropomorphism and pro-consumption.</w:t>
      </w:r>
    </w:p>
    <w:p w14:paraId="46D62585" w14:textId="303EC80E" w:rsidR="00195362" w:rsidRDefault="00195362" w:rsidP="004F3E6A">
      <w:pPr>
        <w:jc w:val="both"/>
      </w:pPr>
    </w:p>
    <w:p w14:paraId="206A4838" w14:textId="5CC94D46" w:rsidR="00195362" w:rsidRPr="00717058" w:rsidRDefault="00717058" w:rsidP="004F3E6A">
      <w:pPr>
        <w:jc w:val="both"/>
      </w:pPr>
      <w:r w:rsidRPr="00717058">
        <w:rPr>
          <w:b/>
          <w:bCs/>
        </w:rPr>
        <w:t xml:space="preserve">Dr. </w:t>
      </w:r>
      <w:r w:rsidR="00195362" w:rsidRPr="00717058">
        <w:rPr>
          <w:b/>
          <w:bCs/>
        </w:rPr>
        <w:t>Quang-An Ha</w:t>
      </w:r>
      <w:r w:rsidR="00195362" w:rsidRPr="00717058">
        <w:t xml:space="preserve"> (</w:t>
      </w:r>
      <w:r w:rsidR="0091329E" w:rsidRPr="00717058">
        <w:rPr>
          <w:b/>
          <w:bCs/>
        </w:rPr>
        <w:t>Corresponding Author</w:t>
      </w:r>
      <w:r w:rsidR="0091329E" w:rsidRPr="00717058">
        <w:t>)</w:t>
      </w:r>
      <w:r w:rsidR="00195362" w:rsidRPr="00717058">
        <w:t xml:space="preserve"> is a lecturer at the School of International Business and Marketing, University of Economics Ho Chi Minh City. He received a Ph.D. in BA from the Institute of International Management, College of Management, National Cheng Kung University, Taiwan. His researches have appeared in International Review on Public and Nonprofit Marketing, </w:t>
      </w:r>
      <w:proofErr w:type="spellStart"/>
      <w:r w:rsidR="00195362" w:rsidRPr="00717058">
        <w:t>Behaviour</w:t>
      </w:r>
      <w:proofErr w:type="spellEnd"/>
      <w:r w:rsidR="00195362" w:rsidRPr="00717058">
        <w:t xml:space="preserve"> and Information Technology, Computers in Human Behavior, International Journal of Human-Computer Interaction... His research interests include social commerce, cyber-psychology, anthropomorphized AI systems.</w:t>
      </w:r>
    </w:p>
    <w:p w14:paraId="28614B36" w14:textId="218BD33B" w:rsidR="00195362" w:rsidRDefault="00195362" w:rsidP="004F3E6A">
      <w:pPr>
        <w:jc w:val="both"/>
      </w:pPr>
    </w:p>
    <w:p w14:paraId="318AFCD4" w14:textId="61185D8E" w:rsidR="00195362" w:rsidRPr="00717058" w:rsidRDefault="00717058" w:rsidP="004F3E6A">
      <w:pPr>
        <w:jc w:val="both"/>
      </w:pPr>
      <w:r w:rsidRPr="00717058">
        <w:rPr>
          <w:b/>
          <w:bCs/>
        </w:rPr>
        <w:t xml:space="preserve">Dr. </w:t>
      </w:r>
      <w:r w:rsidR="00195362" w:rsidRPr="00717058">
        <w:rPr>
          <w:b/>
          <w:bCs/>
        </w:rPr>
        <w:t>Thanh Trang Bui</w:t>
      </w:r>
      <w:r w:rsidR="00195362" w:rsidRPr="00717058">
        <w:t xml:space="preserve"> is an </w:t>
      </w:r>
      <w:r w:rsidR="004F3E6A">
        <w:t xml:space="preserve">Associate Professor and Deputy Dean of the </w:t>
      </w:r>
      <w:r w:rsidR="00195362" w:rsidRPr="00717058">
        <w:t xml:space="preserve">College of Business, University of Economics Ho Chi Minh City. His </w:t>
      </w:r>
      <w:r w:rsidR="004F3E6A">
        <w:t>research has</w:t>
      </w:r>
      <w:r w:rsidR="00195362" w:rsidRPr="00717058">
        <w:t xml:space="preserve"> appeared in Journal of </w:t>
      </w:r>
      <w:proofErr w:type="gramStart"/>
      <w:r w:rsidR="00195362" w:rsidRPr="00717058">
        <w:t>Business to Business</w:t>
      </w:r>
      <w:proofErr w:type="gramEnd"/>
      <w:r w:rsidR="00195362" w:rsidRPr="00717058">
        <w:t xml:space="preserve"> Marketing, Journal of Asian Business and Economic Studies, Journal of Economic Development, Journal of Social Entrepreneurship … His research interests include B2B marketing, Service Marketing and Retailing Services.</w:t>
      </w:r>
    </w:p>
    <w:sectPr w:rsidR="00195362" w:rsidRPr="00717058" w:rsidSect="009C504A">
      <w:headerReference w:type="even" r:id="rId137"/>
      <w:headerReference w:type="default" r:id="rId138"/>
      <w:headerReference w:type="first" r:id="rId139"/>
      <w:pgSz w:w="11906" w:h="16838" w:code="9"/>
      <w:pgMar w:top="1440" w:right="1440" w:bottom="1440" w:left="1440" w:header="851" w:footer="992" w:gutter="0"/>
      <w:lnNumType w:countBy="1"/>
      <w:pgNumType w:start="53"/>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1A0D89" w14:textId="77777777" w:rsidR="008177E1" w:rsidRDefault="008177E1" w:rsidP="002B37FA">
      <w:r>
        <w:separator/>
      </w:r>
    </w:p>
  </w:endnote>
  <w:endnote w:type="continuationSeparator" w:id="0">
    <w:p w14:paraId="40248869" w14:textId="77777777" w:rsidR="008177E1" w:rsidRDefault="008177E1" w:rsidP="002B37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harisSIL">
    <w:altName w:val="Calibri"/>
    <w:panose1 w:val="00000000000000000000"/>
    <w:charset w:val="00"/>
    <w:family w:val="swiss"/>
    <w:notTrueType/>
    <w:pitch w:val="default"/>
    <w:sig w:usb0="00000003" w:usb1="00000000" w:usb2="00000000" w:usb3="00000000" w:csb0="00000001" w:csb1="00000000"/>
  </w:font>
  <w:font w:name="AdvOT863180fb">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A00002EF" w:usb1="4000004B" w:usb2="00000000" w:usb3="00000000" w:csb0="0000019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Charis SIL">
    <w:altName w:val="Calibri"/>
    <w:panose1 w:val="00000000000000000000"/>
    <w:charset w:val="00"/>
    <w:family w:val="swiss"/>
    <w:notTrueType/>
    <w:pitch w:val="default"/>
    <w:sig w:usb0="00000003" w:usb1="00000000" w:usb2="00000000" w:usb3="00000000" w:csb0="00000001" w:csb1="00000000"/>
  </w:font>
  <w:font w:name="Microsoft JhengHei UI">
    <w:panose1 w:val="020B0604030504040204"/>
    <w:charset w:val="88"/>
    <w:family w:val="swiss"/>
    <w:pitch w:val="variable"/>
    <w:sig w:usb0="000002A7" w:usb1="28CF4400" w:usb2="00000016" w:usb3="00000000" w:csb0="00100009"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08560D" w14:textId="77777777" w:rsidR="008177E1" w:rsidRDefault="008177E1" w:rsidP="002B37FA">
      <w:r>
        <w:separator/>
      </w:r>
    </w:p>
  </w:footnote>
  <w:footnote w:type="continuationSeparator" w:id="0">
    <w:p w14:paraId="25E59E3B" w14:textId="77777777" w:rsidR="008177E1" w:rsidRDefault="008177E1" w:rsidP="002B37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B57C7" w14:textId="77777777" w:rsidR="00556007" w:rsidRDefault="00556007" w:rsidP="00FC1B35">
    <w:pPr>
      <w:pStyle w:val="a3"/>
      <w:rPr>
        <w:rFonts w:ascii="Times New Roman" w:hAnsi="Times New Roman"/>
      </w:rPr>
    </w:pPr>
  </w:p>
  <w:p w14:paraId="4E3E1024" w14:textId="77777777" w:rsidR="00412359" w:rsidRDefault="00412359" w:rsidP="00412359">
    <w:pPr>
      <w:pStyle w:val="a3"/>
      <w:rPr>
        <w:rFonts w:ascii="Times New Roman" w:hAnsi="Times New Roman"/>
      </w:rPr>
    </w:pPr>
    <w:r>
      <w:rPr>
        <w:noProof/>
      </w:rPr>
      <mc:AlternateContent>
        <mc:Choice Requires="wps">
          <w:drawing>
            <wp:anchor distT="0" distB="0" distL="114300" distR="114300" simplePos="0" relativeHeight="251663360" behindDoc="0" locked="0" layoutInCell="1" allowOverlap="1" wp14:anchorId="3DFE02DB" wp14:editId="54C053DD">
              <wp:simplePos x="0" y="0"/>
              <wp:positionH relativeFrom="margin">
                <wp:align>left</wp:align>
              </wp:positionH>
              <wp:positionV relativeFrom="paragraph">
                <wp:posOffset>167217</wp:posOffset>
              </wp:positionV>
              <wp:extent cx="5943600" cy="0"/>
              <wp:effectExtent l="0" t="0" r="0" b="0"/>
              <wp:wrapNone/>
              <wp:docPr id="4" name="直線接點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5F7174" id="直線接點 4" o:spid="_x0000_s1026" style="position:absolute;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from="0,13.15pt" to="468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">
              <w10:wrap anchorx="margin"/>
            </v:line>
          </w:pict>
        </mc:Fallback>
      </mc:AlternateContent>
    </w:r>
    <w:r w:rsidRPr="002F1CD3">
      <w:rPr>
        <w:rFonts w:ascii="Times New Roman" w:hAnsi="Times New Roman"/>
      </w:rPr>
      <w:fldChar w:fldCharType="begin"/>
    </w:r>
    <w:r w:rsidRPr="002F1CD3">
      <w:rPr>
        <w:rFonts w:ascii="Times New Roman" w:hAnsi="Times New Roman"/>
      </w:rPr>
      <w:instrText>PAGE   \* MERGEFORMAT</w:instrText>
    </w:r>
    <w:r w:rsidRPr="002F1CD3">
      <w:rPr>
        <w:rFonts w:ascii="Times New Roman" w:hAnsi="Times New Roman"/>
      </w:rPr>
      <w:fldChar w:fldCharType="separate"/>
    </w:r>
    <w:r>
      <w:t>2</w:t>
    </w:r>
    <w:r w:rsidRPr="002F1CD3">
      <w:rPr>
        <w:rFonts w:ascii="Times New Roman" w:hAnsi="Times New Roman"/>
      </w:rPr>
      <w:fldChar w:fldCharType="end"/>
    </w:r>
    <w:r>
      <w:rPr>
        <w:rFonts w:ascii="Times New Roman" w:hAnsi="Times New Roman"/>
      </w:rPr>
      <w:t xml:space="preserve"> Contemporary Management Research</w:t>
    </w:r>
  </w:p>
  <w:p w14:paraId="7003584A" w14:textId="06218027" w:rsidR="00556007" w:rsidRDefault="00556007" w:rsidP="00412359">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BB91C7" w14:textId="77777777" w:rsidR="00556007" w:rsidRDefault="00556007" w:rsidP="00FC1B35">
    <w:pPr>
      <w:pStyle w:val="a3"/>
      <w:overflowPunct w:val="0"/>
      <w:autoSpaceDE w:val="0"/>
      <w:autoSpaceDN w:val="0"/>
      <w:adjustRightInd w:val="0"/>
      <w:textAlignment w:val="baseline"/>
      <w:rPr>
        <w:rFonts w:ascii="Times New Roman" w:hAnsi="Times New Roman"/>
        <w:lang w:val="en-AU" w:eastAsia="en-US"/>
      </w:rPr>
    </w:pPr>
  </w:p>
  <w:p w14:paraId="6ED433E4" w14:textId="2A446C95" w:rsidR="00556007" w:rsidRDefault="003C206A" w:rsidP="00A21EC3">
    <w:pPr>
      <w:pStyle w:val="a3"/>
      <w:overflowPunct w:val="0"/>
      <w:autoSpaceDE w:val="0"/>
      <w:autoSpaceDN w:val="0"/>
      <w:adjustRightInd w:val="0"/>
      <w:ind w:right="100"/>
      <w:jc w:val="right"/>
      <w:textAlignment w:val="baseline"/>
      <w:rPr>
        <w:rFonts w:ascii="Times New Roman" w:hAnsi="Times New Roman"/>
        <w:lang w:val="en-AU" w:eastAsia="en-US"/>
      </w:rPr>
    </w:pPr>
    <w:r>
      <w:rPr>
        <w:noProof/>
      </w:rPr>
      <mc:AlternateContent>
        <mc:Choice Requires="wps">
          <w:drawing>
            <wp:anchor distT="4294967294" distB="4294967294" distL="114300" distR="114300" simplePos="0" relativeHeight="251661312" behindDoc="0" locked="0" layoutInCell="1" allowOverlap="1" wp14:anchorId="48AA74C4" wp14:editId="4E4E4FC7">
              <wp:simplePos x="0" y="0"/>
              <wp:positionH relativeFrom="column">
                <wp:posOffset>0</wp:posOffset>
              </wp:positionH>
              <wp:positionV relativeFrom="paragraph">
                <wp:posOffset>146049</wp:posOffset>
              </wp:positionV>
              <wp:extent cx="5943600" cy="0"/>
              <wp:effectExtent l="0" t="0" r="0" b="0"/>
              <wp:wrapNone/>
              <wp:docPr id="2" name="直線接點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w:pict>
            <v:line w14:anchorId="341D7AAE" id="直線接點 2"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"/>
          </w:pict>
        </mc:Fallback>
      </mc:AlternateContent>
    </w:r>
    <w:r w:rsidR="00556007">
      <w:rPr>
        <w:rFonts w:ascii="Times New Roman" w:hAnsi="Times New Roman"/>
        <w:noProof/>
      </w:rPr>
      <w:t xml:space="preserve">Contemporary Management Research   </w:t>
    </w:r>
    <w:r w:rsidR="00556007">
      <w:rPr>
        <w:rFonts w:ascii="Times New Roman" w:hAnsi="Times New Roman"/>
        <w:lang w:val="en-AU" w:eastAsia="en-US"/>
      </w:rPr>
      <w:fldChar w:fldCharType="begin"/>
    </w:r>
    <w:r w:rsidR="00556007">
      <w:rPr>
        <w:rFonts w:ascii="Times New Roman" w:hAnsi="Times New Roman"/>
        <w:lang w:val="en-AU" w:eastAsia="en-US"/>
      </w:rPr>
      <w:instrText xml:space="preserve"> PAGE </w:instrText>
    </w:r>
    <w:r w:rsidR="00556007">
      <w:rPr>
        <w:rFonts w:ascii="Times New Roman" w:hAnsi="Times New Roman"/>
        <w:lang w:val="en-AU" w:eastAsia="en-US"/>
      </w:rPr>
      <w:fldChar w:fldCharType="separate"/>
    </w:r>
    <w:r w:rsidR="006236BE">
      <w:rPr>
        <w:rFonts w:ascii="Times New Roman" w:hAnsi="Times New Roman"/>
        <w:noProof/>
        <w:lang w:val="en-AU" w:eastAsia="en-US"/>
      </w:rPr>
      <w:t>85</w:t>
    </w:r>
    <w:r w:rsidR="00556007">
      <w:rPr>
        <w:rFonts w:ascii="Times New Roman" w:hAnsi="Times New Roman"/>
        <w:lang w:val="en-AU" w:eastAsia="en-US"/>
      </w:rPr>
      <w:fldChar w:fldCharType="end"/>
    </w:r>
    <w:r w:rsidR="00556007">
      <w:rPr>
        <w:rFonts w:ascii="Times New Roman" w:hAnsi="Times New Roman"/>
        <w:lang w:val="en-AU" w:eastAsia="en-US"/>
      </w:rPr>
      <w:br/>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3686" w:type="dxa"/>
      <w:jc w:val="right"/>
      <w:tblBorders>
        <w:top w:val="thinThickSmallGap" w:sz="24" w:space="0" w:color="auto"/>
        <w:bottom w:val="thickThinSmallGap" w:sz="24" w:space="0" w:color="auto"/>
      </w:tblBorders>
      <w:tblLook w:val="04A0" w:firstRow="1" w:lastRow="0" w:firstColumn="1" w:lastColumn="0" w:noHBand="0" w:noVBand="1"/>
    </w:tblPr>
    <w:tblGrid>
      <w:gridCol w:w="3686"/>
    </w:tblGrid>
    <w:tr w:rsidR="00556007" w14:paraId="6D4048A3" w14:textId="77777777" w:rsidTr="003459EE">
      <w:trPr>
        <w:trHeight w:val="454"/>
        <w:jc w:val="right"/>
      </w:trPr>
      <w:tc>
        <w:tcPr>
          <w:tcW w:w="3686" w:type="dxa"/>
          <w:vAlign w:val="bottom"/>
        </w:tcPr>
        <w:p w14:paraId="00FD272D" w14:textId="77777777" w:rsidR="00556007" w:rsidRPr="005F5168" w:rsidRDefault="00556007" w:rsidP="003459EE">
          <w:pPr>
            <w:snapToGrid w:val="0"/>
            <w:rPr>
              <w:rFonts w:eastAsia="Cambria"/>
              <w:sz w:val="22"/>
              <w:szCs w:val="22"/>
            </w:rPr>
          </w:pPr>
          <w:r w:rsidRPr="005F5168">
            <w:rPr>
              <w:rFonts w:eastAsia="Cambria"/>
              <w:sz w:val="22"/>
              <w:szCs w:val="22"/>
            </w:rPr>
            <w:t>Contemporary Management Research</w:t>
          </w:r>
        </w:p>
        <w:p w14:paraId="0AD492D3" w14:textId="4CA9CCE1" w:rsidR="00556007" w:rsidRPr="005F5168" w:rsidRDefault="00556007" w:rsidP="003459EE">
          <w:pPr>
            <w:snapToGrid w:val="0"/>
            <w:rPr>
              <w:rFonts w:eastAsia="Cambria"/>
              <w:color w:val="0D0D0D"/>
              <w:sz w:val="20"/>
              <w:szCs w:val="20"/>
            </w:rPr>
          </w:pPr>
          <w:r w:rsidRPr="005F5168">
            <w:rPr>
              <w:rFonts w:eastAsia="Cambria"/>
              <w:color w:val="0D0D0D"/>
              <w:sz w:val="20"/>
              <w:szCs w:val="20"/>
            </w:rPr>
            <w:t>Pages</w:t>
          </w:r>
          <w:r w:rsidRPr="00556007">
            <w:rPr>
              <w:rFonts w:eastAsiaTheme="minorEastAsia"/>
              <w:color w:val="0D0D0D"/>
              <w:sz w:val="20"/>
              <w:szCs w:val="20"/>
            </w:rPr>
            <w:t xml:space="preserve"> </w:t>
          </w:r>
          <w:r w:rsidR="00E858EB">
            <w:rPr>
              <w:rFonts w:eastAsiaTheme="minorEastAsia"/>
              <w:color w:val="0D0D0D"/>
              <w:sz w:val="20"/>
              <w:szCs w:val="20"/>
            </w:rPr>
            <w:t>53-</w:t>
          </w:r>
          <w:r w:rsidR="00B6484A">
            <w:rPr>
              <w:rFonts w:eastAsiaTheme="minorEastAsia"/>
              <w:color w:val="0D0D0D"/>
              <w:sz w:val="20"/>
              <w:szCs w:val="20"/>
            </w:rPr>
            <w:t>98</w:t>
          </w:r>
          <w:r w:rsidRPr="00556007">
            <w:rPr>
              <w:rFonts w:eastAsia="Cambria"/>
              <w:sz w:val="20"/>
              <w:szCs w:val="20"/>
            </w:rPr>
            <w:t>,</w:t>
          </w:r>
          <w:r w:rsidRPr="005F5168">
            <w:rPr>
              <w:rFonts w:eastAsia="Cambria"/>
              <w:sz w:val="20"/>
              <w:szCs w:val="20"/>
            </w:rPr>
            <w:t xml:space="preserve"> V</w:t>
          </w:r>
          <w:r w:rsidRPr="005F5168">
            <w:rPr>
              <w:rFonts w:eastAsia="Cambria"/>
              <w:color w:val="0D0D0D"/>
              <w:sz w:val="20"/>
              <w:szCs w:val="20"/>
            </w:rPr>
            <w:t xml:space="preserve">ol. </w:t>
          </w:r>
          <w:r w:rsidR="00E858EB">
            <w:rPr>
              <w:rFonts w:eastAsia="Cambria"/>
              <w:color w:val="0D0D0D"/>
              <w:sz w:val="20"/>
              <w:szCs w:val="20"/>
            </w:rPr>
            <w:t>21</w:t>
          </w:r>
          <w:r w:rsidRPr="005F5168">
            <w:rPr>
              <w:color w:val="0D0D0D"/>
              <w:sz w:val="20"/>
              <w:szCs w:val="20"/>
            </w:rPr>
            <w:t xml:space="preserve">, </w:t>
          </w:r>
          <w:r w:rsidRPr="005F5168">
            <w:rPr>
              <w:rFonts w:eastAsia="Cambria"/>
              <w:color w:val="0D0D0D"/>
              <w:sz w:val="20"/>
              <w:szCs w:val="20"/>
            </w:rPr>
            <w:t xml:space="preserve">No. </w:t>
          </w:r>
          <w:r w:rsidR="00E858EB">
            <w:rPr>
              <w:rFonts w:eastAsia="Cambria"/>
              <w:color w:val="0D0D0D"/>
              <w:sz w:val="20"/>
              <w:szCs w:val="20"/>
            </w:rPr>
            <w:t>1</w:t>
          </w:r>
          <w:r w:rsidRPr="005F5168">
            <w:rPr>
              <w:rFonts w:eastAsia="Microsoft JhengHei UI"/>
              <w:color w:val="0D0D0D"/>
              <w:sz w:val="20"/>
              <w:szCs w:val="20"/>
            </w:rPr>
            <w:t xml:space="preserve">, </w:t>
          </w:r>
          <w:r w:rsidR="00E858EB">
            <w:rPr>
              <w:rFonts w:eastAsia="Microsoft JhengHei UI"/>
              <w:color w:val="0D0D0D"/>
              <w:sz w:val="20"/>
              <w:szCs w:val="20"/>
            </w:rPr>
            <w:t>2025</w:t>
          </w:r>
        </w:p>
        <w:p w14:paraId="18115D98" w14:textId="62CB0165" w:rsidR="00556007" w:rsidRDefault="00556007" w:rsidP="003459EE">
          <w:r w:rsidRPr="005F5168">
            <w:rPr>
              <w:rFonts w:eastAsia="Cambria"/>
              <w:sz w:val="20"/>
              <w:szCs w:val="20"/>
            </w:rPr>
            <w:t>doi:</w:t>
          </w:r>
          <w:r w:rsidRPr="005F5168">
            <w:rPr>
              <w:rFonts w:eastAsiaTheme="minorEastAsia"/>
              <w:sz w:val="20"/>
              <w:szCs w:val="20"/>
            </w:rPr>
            <w:t>10.7903/cmr.</w:t>
          </w:r>
          <w:r w:rsidR="00E858EB">
            <w:rPr>
              <w:rFonts w:eastAsiaTheme="minorEastAsia"/>
              <w:sz w:val="20"/>
              <w:szCs w:val="20"/>
            </w:rPr>
            <w:t>23803</w:t>
          </w:r>
        </w:p>
      </w:tc>
    </w:tr>
  </w:tbl>
  <w:p w14:paraId="562F8CCD" w14:textId="77777777" w:rsidR="00556007" w:rsidRPr="00FC1B35" w:rsidRDefault="00556007" w:rsidP="00FC1B35">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B6B5B"/>
    <w:multiLevelType w:val="hybridMultilevel"/>
    <w:tmpl w:val="137AB4F4"/>
    <w:lvl w:ilvl="0" w:tplc="82F8CA8C">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B84D53"/>
    <w:multiLevelType w:val="hybridMultilevel"/>
    <w:tmpl w:val="07D4C204"/>
    <w:lvl w:ilvl="0" w:tplc="10F6F8B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BF4140"/>
    <w:multiLevelType w:val="hybridMultilevel"/>
    <w:tmpl w:val="1BF6141C"/>
    <w:lvl w:ilvl="0" w:tplc="E250CC6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922E49"/>
    <w:multiLevelType w:val="hybridMultilevel"/>
    <w:tmpl w:val="AA3A009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852CED"/>
    <w:multiLevelType w:val="hybridMultilevel"/>
    <w:tmpl w:val="75B63F3C"/>
    <w:lvl w:ilvl="0" w:tplc="3784238E">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88483E"/>
    <w:multiLevelType w:val="hybridMultilevel"/>
    <w:tmpl w:val="8D54343E"/>
    <w:lvl w:ilvl="0" w:tplc="6E4604D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B4459B"/>
    <w:multiLevelType w:val="hybridMultilevel"/>
    <w:tmpl w:val="A1920BAA"/>
    <w:lvl w:ilvl="0" w:tplc="D65035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2A062C"/>
    <w:multiLevelType w:val="hybridMultilevel"/>
    <w:tmpl w:val="C7467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722D67"/>
    <w:multiLevelType w:val="hybridMultilevel"/>
    <w:tmpl w:val="2CE84B64"/>
    <w:lvl w:ilvl="0" w:tplc="BFA81DF2">
      <w:numFmt w:val="bullet"/>
      <w:lvlText w:val="-"/>
      <w:lvlJc w:val="left"/>
      <w:pPr>
        <w:ind w:left="720" w:hanging="360"/>
      </w:pPr>
      <w:rPr>
        <w:rFonts w:ascii="CharisSIL" w:eastAsia="Times New Roman" w:hAnsi="CharisSIL" w:cs="CharisSI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0F2C45"/>
    <w:multiLevelType w:val="multilevel"/>
    <w:tmpl w:val="8DD24694"/>
    <w:lvl w:ilvl="0">
      <w:start w:val="1"/>
      <w:numFmt w:val="decimal"/>
      <w:pStyle w:val="1"/>
      <w:lvlText w:val="%1."/>
      <w:lvlJc w:val="left"/>
      <w:pPr>
        <w:ind w:left="720" w:hanging="360"/>
      </w:pPr>
      <w:rPr>
        <w:rFonts w:hint="default"/>
      </w:rPr>
    </w:lvl>
    <w:lvl w:ilvl="1">
      <w:start w:val="1"/>
      <w:numFmt w:val="decimal"/>
      <w:isLgl/>
      <w:lvlText w:val="%1.%2"/>
      <w:lvlJc w:val="left"/>
      <w:pPr>
        <w:ind w:left="835" w:hanging="360"/>
      </w:pPr>
      <w:rPr>
        <w:rFonts w:hint="default"/>
      </w:rPr>
    </w:lvl>
    <w:lvl w:ilvl="2">
      <w:start w:val="1"/>
      <w:numFmt w:val="decimal"/>
      <w:isLgl/>
      <w:lvlText w:val="%1.%2.%3"/>
      <w:lvlJc w:val="left"/>
      <w:pPr>
        <w:ind w:left="1310" w:hanging="720"/>
      </w:pPr>
      <w:rPr>
        <w:rFonts w:hint="default"/>
      </w:rPr>
    </w:lvl>
    <w:lvl w:ilvl="3">
      <w:start w:val="1"/>
      <w:numFmt w:val="decimal"/>
      <w:isLgl/>
      <w:lvlText w:val="%1.%2.%3.%4"/>
      <w:lvlJc w:val="left"/>
      <w:pPr>
        <w:ind w:left="1425" w:hanging="720"/>
      </w:pPr>
      <w:rPr>
        <w:rFonts w:hint="default"/>
      </w:rPr>
    </w:lvl>
    <w:lvl w:ilvl="4">
      <w:start w:val="1"/>
      <w:numFmt w:val="decimal"/>
      <w:isLgl/>
      <w:lvlText w:val="%1.%2.%3.%4.%5"/>
      <w:lvlJc w:val="left"/>
      <w:pPr>
        <w:ind w:left="1900" w:hanging="1080"/>
      </w:pPr>
      <w:rPr>
        <w:rFonts w:hint="default"/>
      </w:rPr>
    </w:lvl>
    <w:lvl w:ilvl="5">
      <w:start w:val="1"/>
      <w:numFmt w:val="decimal"/>
      <w:isLgl/>
      <w:lvlText w:val="%1.%2.%3.%4.%5.%6"/>
      <w:lvlJc w:val="left"/>
      <w:pPr>
        <w:ind w:left="2015" w:hanging="1080"/>
      </w:pPr>
      <w:rPr>
        <w:rFonts w:hint="default"/>
      </w:rPr>
    </w:lvl>
    <w:lvl w:ilvl="6">
      <w:start w:val="1"/>
      <w:numFmt w:val="decimal"/>
      <w:isLgl/>
      <w:lvlText w:val="%1.%2.%3.%4.%5.%6.%7"/>
      <w:lvlJc w:val="left"/>
      <w:pPr>
        <w:ind w:left="2490" w:hanging="1440"/>
      </w:pPr>
      <w:rPr>
        <w:rFonts w:hint="default"/>
      </w:rPr>
    </w:lvl>
    <w:lvl w:ilvl="7">
      <w:start w:val="1"/>
      <w:numFmt w:val="decimal"/>
      <w:isLgl/>
      <w:lvlText w:val="%1.%2.%3.%4.%5.%6.%7.%8"/>
      <w:lvlJc w:val="left"/>
      <w:pPr>
        <w:ind w:left="2605" w:hanging="1440"/>
      </w:pPr>
      <w:rPr>
        <w:rFonts w:hint="default"/>
      </w:rPr>
    </w:lvl>
    <w:lvl w:ilvl="8">
      <w:start w:val="1"/>
      <w:numFmt w:val="decimal"/>
      <w:isLgl/>
      <w:lvlText w:val="%1.%2.%3.%4.%5.%6.%7.%8.%9"/>
      <w:lvlJc w:val="left"/>
      <w:pPr>
        <w:ind w:left="3080" w:hanging="1800"/>
      </w:pPr>
      <w:rPr>
        <w:rFonts w:hint="default"/>
      </w:rPr>
    </w:lvl>
  </w:abstractNum>
  <w:abstractNum w:abstractNumId="10" w15:restartNumberingAfterBreak="0">
    <w:nsid w:val="20174E65"/>
    <w:multiLevelType w:val="hybridMultilevel"/>
    <w:tmpl w:val="91BC747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1B3C43"/>
    <w:multiLevelType w:val="hybridMultilevel"/>
    <w:tmpl w:val="306018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852D32"/>
    <w:multiLevelType w:val="hybridMultilevel"/>
    <w:tmpl w:val="CF7C528C"/>
    <w:lvl w:ilvl="0" w:tplc="5BE2585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E70C18"/>
    <w:multiLevelType w:val="multilevel"/>
    <w:tmpl w:val="042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53F2273"/>
    <w:multiLevelType w:val="hybridMultilevel"/>
    <w:tmpl w:val="6DEA044C"/>
    <w:lvl w:ilvl="0" w:tplc="A7ECA6B8">
      <w:numFmt w:val="bullet"/>
      <w:lvlText w:val=""/>
      <w:lvlJc w:val="left"/>
      <w:pPr>
        <w:ind w:left="720" w:hanging="360"/>
      </w:pPr>
      <w:rPr>
        <w:rFonts w:ascii="Wingdings" w:eastAsia="Times New Roman" w:hAnsi="Wingdings" w:cs="AdvOT863180fb" w:hint="default"/>
        <w:color w:val="000000"/>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2C229D"/>
    <w:multiLevelType w:val="hybridMultilevel"/>
    <w:tmpl w:val="EC181B1A"/>
    <w:lvl w:ilvl="0" w:tplc="66FA1578">
      <w:numFmt w:val="bullet"/>
      <w:lvlText w:val=""/>
      <w:lvlJc w:val="left"/>
      <w:pPr>
        <w:ind w:left="720" w:hanging="360"/>
      </w:pPr>
      <w:rPr>
        <w:rFonts w:ascii="Wingdings" w:eastAsia="Times New Roman" w:hAnsi="Wingdings" w:cs="Times New Roman" w:hint="default"/>
        <w:sz w:val="2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D95908"/>
    <w:multiLevelType w:val="hybridMultilevel"/>
    <w:tmpl w:val="97AC4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25116A"/>
    <w:multiLevelType w:val="hybridMultilevel"/>
    <w:tmpl w:val="7E2017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8A5482"/>
    <w:multiLevelType w:val="multilevel"/>
    <w:tmpl w:val="6A6E996A"/>
    <w:lvl w:ilvl="0">
      <w:start w:val="1"/>
      <w:numFmt w:val="decimal"/>
      <w:lvlText w:val="%1."/>
      <w:lvlJc w:val="left"/>
      <w:pPr>
        <w:ind w:left="360" w:hanging="360"/>
      </w:pPr>
      <w:rPr>
        <w:rFonts w:ascii="Times New Roman" w:eastAsia="SimSun" w:hAnsi="Times New Roman" w:cs="Times New Roman"/>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DE42EB1"/>
    <w:multiLevelType w:val="hybridMultilevel"/>
    <w:tmpl w:val="3A5AF3AC"/>
    <w:lvl w:ilvl="0" w:tplc="63C638CC">
      <w:start w:val="1"/>
      <w:numFmt w:val="bullet"/>
      <w:pStyle w:val="Bullet"/>
      <w:lvlText w:val=""/>
      <w:lvlJc w:val="left"/>
      <w:pPr>
        <w:tabs>
          <w:tab w:val="num" w:pos="360"/>
        </w:tabs>
        <w:ind w:left="360" w:hanging="360"/>
      </w:pPr>
      <w:rPr>
        <w:rFonts w:ascii="Symbol" w:hAnsi="Symbol" w:hint="default"/>
      </w:rPr>
    </w:lvl>
    <w:lvl w:ilvl="1" w:tplc="B236634C">
      <w:start w:val="1"/>
      <w:numFmt w:val="bullet"/>
      <w:pStyle w:val="Bullet2"/>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0" w15:restartNumberingAfterBreak="0">
    <w:nsid w:val="2FCC67C3"/>
    <w:multiLevelType w:val="hybridMultilevel"/>
    <w:tmpl w:val="4192D66C"/>
    <w:lvl w:ilvl="0" w:tplc="795052B4">
      <w:start w:val="30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04E5B99"/>
    <w:multiLevelType w:val="hybridMultilevel"/>
    <w:tmpl w:val="7004A936"/>
    <w:lvl w:ilvl="0" w:tplc="A7ECA6B8">
      <w:numFmt w:val="bullet"/>
      <w:lvlText w:val=""/>
      <w:lvlJc w:val="left"/>
      <w:pPr>
        <w:ind w:left="720" w:hanging="360"/>
      </w:pPr>
      <w:rPr>
        <w:rFonts w:ascii="Wingdings" w:eastAsia="Times New Roman" w:hAnsi="Wingdings" w:cs="AdvOT863180fb" w:hint="default"/>
        <w:color w:val="000000"/>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8F3264"/>
    <w:multiLevelType w:val="hybridMultilevel"/>
    <w:tmpl w:val="ED9AD018"/>
    <w:lvl w:ilvl="0" w:tplc="0EE26B8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716008B"/>
    <w:multiLevelType w:val="hybridMultilevel"/>
    <w:tmpl w:val="19425E68"/>
    <w:lvl w:ilvl="0" w:tplc="0EE26B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D03BBC"/>
    <w:multiLevelType w:val="hybridMultilevel"/>
    <w:tmpl w:val="51BA9C40"/>
    <w:lvl w:ilvl="0" w:tplc="8F181B94">
      <w:numFmt w:val="bullet"/>
      <w:lvlText w:val="-"/>
      <w:lvlJc w:val="left"/>
      <w:pPr>
        <w:ind w:left="1160" w:hanging="80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D354908"/>
    <w:multiLevelType w:val="hybridMultilevel"/>
    <w:tmpl w:val="9146A45E"/>
    <w:lvl w:ilvl="0" w:tplc="CC8801BA">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7C05817"/>
    <w:multiLevelType w:val="multilevel"/>
    <w:tmpl w:val="1F4CEAF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49BC6EEC"/>
    <w:multiLevelType w:val="hybridMultilevel"/>
    <w:tmpl w:val="2BACBDD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C8C53EF"/>
    <w:multiLevelType w:val="hybridMultilevel"/>
    <w:tmpl w:val="791EF2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E263CD8"/>
    <w:multiLevelType w:val="hybridMultilevel"/>
    <w:tmpl w:val="32AEB862"/>
    <w:lvl w:ilvl="0" w:tplc="C162812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294DA3"/>
    <w:multiLevelType w:val="hybridMultilevel"/>
    <w:tmpl w:val="6710356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DEE2BA3"/>
    <w:multiLevelType w:val="hybridMultilevel"/>
    <w:tmpl w:val="ED7090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2A2069"/>
    <w:multiLevelType w:val="hybridMultilevel"/>
    <w:tmpl w:val="3C1C88A0"/>
    <w:lvl w:ilvl="0" w:tplc="6E4604D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D80C5B"/>
    <w:multiLevelType w:val="hybridMultilevel"/>
    <w:tmpl w:val="3474C16A"/>
    <w:lvl w:ilvl="0" w:tplc="6D280E0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1997B34"/>
    <w:multiLevelType w:val="hybridMultilevel"/>
    <w:tmpl w:val="A9F0D03A"/>
    <w:lvl w:ilvl="0" w:tplc="0EE26B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D8551E"/>
    <w:multiLevelType w:val="hybridMultilevel"/>
    <w:tmpl w:val="378C6C26"/>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6" w15:restartNumberingAfterBreak="0">
    <w:nsid w:val="68583F0F"/>
    <w:multiLevelType w:val="hybridMultilevel"/>
    <w:tmpl w:val="CDE8F02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E37108"/>
    <w:multiLevelType w:val="hybridMultilevel"/>
    <w:tmpl w:val="23C0D55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4C0301"/>
    <w:multiLevelType w:val="hybridMultilevel"/>
    <w:tmpl w:val="8496033C"/>
    <w:lvl w:ilvl="0" w:tplc="DAB8783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501BC1"/>
    <w:multiLevelType w:val="hybridMultilevel"/>
    <w:tmpl w:val="D9F2CAB0"/>
    <w:lvl w:ilvl="0" w:tplc="6E4604D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77227B9"/>
    <w:multiLevelType w:val="hybridMultilevel"/>
    <w:tmpl w:val="304A032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77C1318"/>
    <w:multiLevelType w:val="hybridMultilevel"/>
    <w:tmpl w:val="7E72420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79783320"/>
    <w:multiLevelType w:val="hybridMultilevel"/>
    <w:tmpl w:val="22661312"/>
    <w:lvl w:ilvl="0" w:tplc="04090001">
      <w:start w:val="1"/>
      <w:numFmt w:val="decimal"/>
      <w:pStyle w:val="10"/>
      <w:lvlText w:val="%1."/>
      <w:lvlJc w:val="left"/>
      <w:pPr>
        <w:ind w:left="480" w:hanging="480"/>
      </w:pPr>
    </w:lvl>
    <w:lvl w:ilvl="1" w:tplc="04090001" w:tentative="1">
      <w:start w:val="1"/>
      <w:numFmt w:val="ideographTraditional"/>
      <w:lvlText w:val="%2、"/>
      <w:lvlJc w:val="left"/>
      <w:pPr>
        <w:ind w:left="960" w:hanging="480"/>
      </w:pPr>
      <w:rPr>
        <w:rFonts w:ascii="新細明體" w:eastAsia="新細明體" w:hAnsi="新細明體" w:hint="eastAsia"/>
      </w:rPr>
    </w:lvl>
    <w:lvl w:ilvl="2" w:tplc="04090005" w:tentative="1">
      <w:start w:val="1"/>
      <w:numFmt w:val="lowerRoman"/>
      <w:lvlText w:val="%3."/>
      <w:lvlJc w:val="right"/>
      <w:pPr>
        <w:ind w:left="1440" w:hanging="480"/>
      </w:pPr>
    </w:lvl>
    <w:lvl w:ilvl="3" w:tplc="04090001" w:tentative="1">
      <w:start w:val="1"/>
      <w:numFmt w:val="decimal"/>
      <w:lvlText w:val="%4."/>
      <w:lvlJc w:val="left"/>
      <w:pPr>
        <w:ind w:left="1920" w:hanging="480"/>
      </w:pPr>
    </w:lvl>
    <w:lvl w:ilvl="4" w:tplc="04090003" w:tentative="1">
      <w:start w:val="1"/>
      <w:numFmt w:val="ideographTraditional"/>
      <w:lvlText w:val="%5、"/>
      <w:lvlJc w:val="left"/>
      <w:pPr>
        <w:ind w:left="2400" w:hanging="480"/>
      </w:pPr>
      <w:rPr>
        <w:rFonts w:ascii="新細明體" w:eastAsia="新細明體" w:hAnsi="新細明體" w:hint="eastAsia"/>
      </w:rPr>
    </w:lvl>
    <w:lvl w:ilvl="5" w:tplc="04090005" w:tentative="1">
      <w:start w:val="1"/>
      <w:numFmt w:val="lowerRoman"/>
      <w:lvlText w:val="%6."/>
      <w:lvlJc w:val="right"/>
      <w:pPr>
        <w:ind w:left="2880" w:hanging="480"/>
      </w:pPr>
    </w:lvl>
    <w:lvl w:ilvl="6" w:tplc="04090001" w:tentative="1">
      <w:start w:val="1"/>
      <w:numFmt w:val="decimal"/>
      <w:lvlText w:val="%7."/>
      <w:lvlJc w:val="left"/>
      <w:pPr>
        <w:ind w:left="3360" w:hanging="480"/>
      </w:pPr>
    </w:lvl>
    <w:lvl w:ilvl="7" w:tplc="04090003" w:tentative="1">
      <w:start w:val="1"/>
      <w:numFmt w:val="ideographTraditional"/>
      <w:lvlText w:val="%8、"/>
      <w:lvlJc w:val="left"/>
      <w:pPr>
        <w:ind w:left="3840" w:hanging="480"/>
      </w:pPr>
      <w:rPr>
        <w:rFonts w:ascii="新細明體" w:eastAsia="新細明體" w:hAnsi="新細明體" w:hint="eastAsia"/>
      </w:rPr>
    </w:lvl>
    <w:lvl w:ilvl="8" w:tplc="04090005" w:tentative="1">
      <w:start w:val="1"/>
      <w:numFmt w:val="lowerRoman"/>
      <w:lvlText w:val="%9."/>
      <w:lvlJc w:val="right"/>
      <w:pPr>
        <w:ind w:left="4320" w:hanging="480"/>
      </w:pPr>
    </w:lvl>
  </w:abstractNum>
  <w:abstractNum w:abstractNumId="43" w15:restartNumberingAfterBreak="0">
    <w:nsid w:val="7C3E24C5"/>
    <w:multiLevelType w:val="hybridMultilevel"/>
    <w:tmpl w:val="99723442"/>
    <w:lvl w:ilvl="0" w:tplc="F5B4B3F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98636B"/>
    <w:multiLevelType w:val="multilevel"/>
    <w:tmpl w:val="E99A6AF0"/>
    <w:lvl w:ilvl="0">
      <w:start w:val="1"/>
      <w:numFmt w:val="cardinalText"/>
      <w:suff w:val="nothing"/>
      <w:lvlText w:val="CHAPTER %1"/>
      <w:lvlJc w:val="left"/>
      <w:pPr>
        <w:ind w:left="0" w:firstLine="0"/>
      </w:pPr>
      <w:rPr>
        <w:rFonts w:ascii="Times New Roman" w:hAnsi="Times New Roman" w:hint="default"/>
        <w:b/>
        <w:i w:val="0"/>
        <w:sz w:val="28"/>
      </w:rPr>
    </w:lvl>
    <w:lvl w:ilvl="1">
      <w:start w:val="1"/>
      <w:numFmt w:val="none"/>
      <w:lvlRestart w:val="0"/>
      <w:lvlText w:val=""/>
      <w:lvlJc w:val="left"/>
      <w:pPr>
        <w:ind w:left="1286" w:hanging="576"/>
      </w:pPr>
      <w:rPr>
        <w:rFonts w:hint="default"/>
      </w:rPr>
    </w:lvl>
    <w:lvl w:ilvl="2">
      <w:start w:val="1"/>
      <w:numFmt w:val="none"/>
      <w:isLgl/>
      <w:lvlText w:val=""/>
      <w:lvlJc w:val="left"/>
      <w:pPr>
        <w:ind w:left="720" w:hanging="720"/>
      </w:pPr>
      <w:rPr>
        <w:rFonts w:hint="default"/>
      </w:rPr>
    </w:lvl>
    <w:lvl w:ilvl="3">
      <w:start w:val="1"/>
      <w:numFmt w:val="decimal"/>
      <w:lvlText w:val="%2"/>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7F6F11C8"/>
    <w:multiLevelType w:val="hybridMultilevel"/>
    <w:tmpl w:val="017648D0"/>
    <w:lvl w:ilvl="0" w:tplc="0EE26B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2"/>
  </w:num>
  <w:num w:numId="2">
    <w:abstractNumId w:val="19"/>
  </w:num>
  <w:num w:numId="3">
    <w:abstractNumId w:val="44"/>
  </w:num>
  <w:num w:numId="4">
    <w:abstractNumId w:val="26"/>
  </w:num>
  <w:num w:numId="5">
    <w:abstractNumId w:val="18"/>
  </w:num>
  <w:num w:numId="6">
    <w:abstractNumId w:val="35"/>
  </w:num>
  <w:num w:numId="7">
    <w:abstractNumId w:val="33"/>
  </w:num>
  <w:num w:numId="8">
    <w:abstractNumId w:val="25"/>
  </w:num>
  <w:num w:numId="9">
    <w:abstractNumId w:val="16"/>
  </w:num>
  <w:num w:numId="10">
    <w:abstractNumId w:val="39"/>
  </w:num>
  <w:num w:numId="11">
    <w:abstractNumId w:val="6"/>
  </w:num>
  <w:num w:numId="12">
    <w:abstractNumId w:val="12"/>
  </w:num>
  <w:num w:numId="13">
    <w:abstractNumId w:val="5"/>
  </w:num>
  <w:num w:numId="14">
    <w:abstractNumId w:val="17"/>
  </w:num>
  <w:num w:numId="15">
    <w:abstractNumId w:val="27"/>
  </w:num>
  <w:num w:numId="16">
    <w:abstractNumId w:val="10"/>
  </w:num>
  <w:num w:numId="17">
    <w:abstractNumId w:val="11"/>
  </w:num>
  <w:num w:numId="18">
    <w:abstractNumId w:val="41"/>
  </w:num>
  <w:num w:numId="19">
    <w:abstractNumId w:val="37"/>
  </w:num>
  <w:num w:numId="20">
    <w:abstractNumId w:val="24"/>
  </w:num>
  <w:num w:numId="21">
    <w:abstractNumId w:val="32"/>
  </w:num>
  <w:num w:numId="22">
    <w:abstractNumId w:val="3"/>
  </w:num>
  <w:num w:numId="23">
    <w:abstractNumId w:val="2"/>
  </w:num>
  <w:num w:numId="24">
    <w:abstractNumId w:val="0"/>
  </w:num>
  <w:num w:numId="25">
    <w:abstractNumId w:val="15"/>
  </w:num>
  <w:num w:numId="26">
    <w:abstractNumId w:val="43"/>
  </w:num>
  <w:num w:numId="27">
    <w:abstractNumId w:val="40"/>
  </w:num>
  <w:num w:numId="28">
    <w:abstractNumId w:val="20"/>
  </w:num>
  <w:num w:numId="29">
    <w:abstractNumId w:val="14"/>
  </w:num>
  <w:num w:numId="30">
    <w:abstractNumId w:val="21"/>
  </w:num>
  <w:num w:numId="31">
    <w:abstractNumId w:val="8"/>
  </w:num>
  <w:num w:numId="32">
    <w:abstractNumId w:val="29"/>
  </w:num>
  <w:num w:numId="33">
    <w:abstractNumId w:val="28"/>
  </w:num>
  <w:num w:numId="34">
    <w:abstractNumId w:val="7"/>
  </w:num>
  <w:num w:numId="35">
    <w:abstractNumId w:val="31"/>
  </w:num>
  <w:num w:numId="36">
    <w:abstractNumId w:val="13"/>
  </w:num>
  <w:num w:numId="37">
    <w:abstractNumId w:val="9"/>
  </w:num>
  <w:num w:numId="38">
    <w:abstractNumId w:val="22"/>
  </w:num>
  <w:num w:numId="39">
    <w:abstractNumId w:val="45"/>
  </w:num>
  <w:num w:numId="40">
    <w:abstractNumId w:val="34"/>
  </w:num>
  <w:num w:numId="41">
    <w:abstractNumId w:val="23"/>
  </w:num>
  <w:num w:numId="42">
    <w:abstractNumId w:val="30"/>
  </w:num>
  <w:num w:numId="43">
    <w:abstractNumId w:val="38"/>
  </w:num>
  <w:num w:numId="44">
    <w:abstractNumId w:val="36"/>
  </w:num>
  <w:num w:numId="45">
    <w:abstractNumId w:val="1"/>
  </w:num>
  <w:num w:numId="46">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hideSpellingErrors/>
  <w:hideGrammaticalErrors/>
  <w:activeWritingStyle w:appName="MSWord" w:lang="en-US" w:vendorID="64" w:dllVersion="6" w:nlCheck="1" w:checkStyle="1"/>
  <w:activeWritingStyle w:appName="MSWord" w:lang="en-GB" w:vendorID="64" w:dllVersion="6" w:nlCheck="1" w:checkStyle="1"/>
  <w:activeWritingStyle w:appName="MSWord" w:lang="zh-TW" w:vendorID="64" w:dllVersion="5" w:nlCheck="1" w:checkStyle="1"/>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IN" w:vendorID="64" w:dllVersion="4096" w:nlCheck="1" w:checkStyle="0"/>
  <w:activeWritingStyle w:appName="MSWord" w:lang="en-IN" w:vendorID="64" w:dllVersion="0" w:nlCheck="1" w:checkStyle="0"/>
  <w:activeWritingStyle w:appName="MSWord" w:lang="zh-TW" w:vendorID="64" w:dllVersion="0" w:nlCheck="1" w:checkStyle="1"/>
  <w:proofState w:spelling="clean" w:grammar="clean"/>
  <w:defaultTabStop w:val="480"/>
  <w:evenAndOddHeaders/>
  <w:drawingGridHorizontalSpacing w:val="120"/>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AzNzAwMTA1NjEwMTZV0lEKTi0uzszPAykwMawFAI5xt7Ut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B37FA"/>
    <w:rsid w:val="0000036D"/>
    <w:rsid w:val="00000A99"/>
    <w:rsid w:val="00000B20"/>
    <w:rsid w:val="00002B33"/>
    <w:rsid w:val="00002F72"/>
    <w:rsid w:val="000036EE"/>
    <w:rsid w:val="00006AF0"/>
    <w:rsid w:val="00006FBE"/>
    <w:rsid w:val="00007830"/>
    <w:rsid w:val="00007AC7"/>
    <w:rsid w:val="00011C21"/>
    <w:rsid w:val="000139B4"/>
    <w:rsid w:val="00017144"/>
    <w:rsid w:val="00017AC4"/>
    <w:rsid w:val="00020CC7"/>
    <w:rsid w:val="00021046"/>
    <w:rsid w:val="0002137B"/>
    <w:rsid w:val="000230A5"/>
    <w:rsid w:val="00023499"/>
    <w:rsid w:val="000241C5"/>
    <w:rsid w:val="000252DD"/>
    <w:rsid w:val="00025DCA"/>
    <w:rsid w:val="00027EB8"/>
    <w:rsid w:val="00030177"/>
    <w:rsid w:val="0003087A"/>
    <w:rsid w:val="00030E95"/>
    <w:rsid w:val="00031511"/>
    <w:rsid w:val="000316D7"/>
    <w:rsid w:val="00035D17"/>
    <w:rsid w:val="000363A5"/>
    <w:rsid w:val="000374B0"/>
    <w:rsid w:val="00041EA1"/>
    <w:rsid w:val="00042AC7"/>
    <w:rsid w:val="00042B57"/>
    <w:rsid w:val="00042EDC"/>
    <w:rsid w:val="00044B2E"/>
    <w:rsid w:val="000460C1"/>
    <w:rsid w:val="0004635C"/>
    <w:rsid w:val="000464B0"/>
    <w:rsid w:val="00047364"/>
    <w:rsid w:val="000542B5"/>
    <w:rsid w:val="0006258B"/>
    <w:rsid w:val="00063A0C"/>
    <w:rsid w:val="000655C9"/>
    <w:rsid w:val="00066AA0"/>
    <w:rsid w:val="00067490"/>
    <w:rsid w:val="00067FD8"/>
    <w:rsid w:val="0007359B"/>
    <w:rsid w:val="00073CDB"/>
    <w:rsid w:val="00075B8E"/>
    <w:rsid w:val="0008067B"/>
    <w:rsid w:val="000808E8"/>
    <w:rsid w:val="00081666"/>
    <w:rsid w:val="00081EE7"/>
    <w:rsid w:val="00083A3F"/>
    <w:rsid w:val="000842B0"/>
    <w:rsid w:val="000858F8"/>
    <w:rsid w:val="00087858"/>
    <w:rsid w:val="00090FFF"/>
    <w:rsid w:val="00094FC1"/>
    <w:rsid w:val="00095B6A"/>
    <w:rsid w:val="00096262"/>
    <w:rsid w:val="000A0587"/>
    <w:rsid w:val="000A1C4F"/>
    <w:rsid w:val="000A27E4"/>
    <w:rsid w:val="000A3792"/>
    <w:rsid w:val="000A3BED"/>
    <w:rsid w:val="000A3C9D"/>
    <w:rsid w:val="000A5B1F"/>
    <w:rsid w:val="000A6E34"/>
    <w:rsid w:val="000A702E"/>
    <w:rsid w:val="000A7DBC"/>
    <w:rsid w:val="000B2D84"/>
    <w:rsid w:val="000B35D6"/>
    <w:rsid w:val="000B3A4A"/>
    <w:rsid w:val="000B3CFA"/>
    <w:rsid w:val="000B4296"/>
    <w:rsid w:val="000B6074"/>
    <w:rsid w:val="000B6A92"/>
    <w:rsid w:val="000B727D"/>
    <w:rsid w:val="000B7489"/>
    <w:rsid w:val="000B7873"/>
    <w:rsid w:val="000B7AD2"/>
    <w:rsid w:val="000B7F31"/>
    <w:rsid w:val="000C2ED8"/>
    <w:rsid w:val="000C5F20"/>
    <w:rsid w:val="000C6ED3"/>
    <w:rsid w:val="000C7AD0"/>
    <w:rsid w:val="000D0911"/>
    <w:rsid w:val="000D0D58"/>
    <w:rsid w:val="000D2395"/>
    <w:rsid w:val="000D2BB4"/>
    <w:rsid w:val="000D359B"/>
    <w:rsid w:val="000D3A55"/>
    <w:rsid w:val="000D49D6"/>
    <w:rsid w:val="000D5089"/>
    <w:rsid w:val="000D7BF9"/>
    <w:rsid w:val="000E169C"/>
    <w:rsid w:val="000E199A"/>
    <w:rsid w:val="000E1F90"/>
    <w:rsid w:val="000E2469"/>
    <w:rsid w:val="000E2760"/>
    <w:rsid w:val="000E2CD4"/>
    <w:rsid w:val="000E2F0B"/>
    <w:rsid w:val="000E304A"/>
    <w:rsid w:val="000E35F2"/>
    <w:rsid w:val="000E5B49"/>
    <w:rsid w:val="000E74A7"/>
    <w:rsid w:val="000F0B6E"/>
    <w:rsid w:val="000F3D8C"/>
    <w:rsid w:val="000F42F8"/>
    <w:rsid w:val="000F4899"/>
    <w:rsid w:val="000F608F"/>
    <w:rsid w:val="000F6B4D"/>
    <w:rsid w:val="000F742E"/>
    <w:rsid w:val="00101293"/>
    <w:rsid w:val="00101E60"/>
    <w:rsid w:val="00103208"/>
    <w:rsid w:val="0010450C"/>
    <w:rsid w:val="00104DD7"/>
    <w:rsid w:val="0011020B"/>
    <w:rsid w:val="001111FF"/>
    <w:rsid w:val="001125AF"/>
    <w:rsid w:val="001130D3"/>
    <w:rsid w:val="00113970"/>
    <w:rsid w:val="001140AC"/>
    <w:rsid w:val="00114C14"/>
    <w:rsid w:val="00115666"/>
    <w:rsid w:val="001157BC"/>
    <w:rsid w:val="00115EBF"/>
    <w:rsid w:val="00116E6F"/>
    <w:rsid w:val="001170B0"/>
    <w:rsid w:val="0012040B"/>
    <w:rsid w:val="00120C35"/>
    <w:rsid w:val="00120E6A"/>
    <w:rsid w:val="001217A6"/>
    <w:rsid w:val="00124815"/>
    <w:rsid w:val="00124FAC"/>
    <w:rsid w:val="0012568F"/>
    <w:rsid w:val="00126D5F"/>
    <w:rsid w:val="00126F25"/>
    <w:rsid w:val="001317A8"/>
    <w:rsid w:val="00131E86"/>
    <w:rsid w:val="00132611"/>
    <w:rsid w:val="00133A04"/>
    <w:rsid w:val="0013464E"/>
    <w:rsid w:val="00134CFE"/>
    <w:rsid w:val="00137BD5"/>
    <w:rsid w:val="00137DD8"/>
    <w:rsid w:val="00141E17"/>
    <w:rsid w:val="00142180"/>
    <w:rsid w:val="00142DAA"/>
    <w:rsid w:val="00142F13"/>
    <w:rsid w:val="00143083"/>
    <w:rsid w:val="0014418C"/>
    <w:rsid w:val="00144AEB"/>
    <w:rsid w:val="00144BC1"/>
    <w:rsid w:val="00145290"/>
    <w:rsid w:val="001457B6"/>
    <w:rsid w:val="00147405"/>
    <w:rsid w:val="0014765C"/>
    <w:rsid w:val="00151D3B"/>
    <w:rsid w:val="00152E85"/>
    <w:rsid w:val="00154B6A"/>
    <w:rsid w:val="00154CFF"/>
    <w:rsid w:val="0015506E"/>
    <w:rsid w:val="00155FA6"/>
    <w:rsid w:val="00161159"/>
    <w:rsid w:val="00162C8B"/>
    <w:rsid w:val="0016304D"/>
    <w:rsid w:val="00167326"/>
    <w:rsid w:val="001708DF"/>
    <w:rsid w:val="00171F44"/>
    <w:rsid w:val="00172842"/>
    <w:rsid w:val="00173996"/>
    <w:rsid w:val="001752A1"/>
    <w:rsid w:val="00176CEE"/>
    <w:rsid w:val="00177847"/>
    <w:rsid w:val="00180E8C"/>
    <w:rsid w:val="00180F1D"/>
    <w:rsid w:val="00184610"/>
    <w:rsid w:val="00190C00"/>
    <w:rsid w:val="0019104A"/>
    <w:rsid w:val="0019127D"/>
    <w:rsid w:val="0019331E"/>
    <w:rsid w:val="001936F2"/>
    <w:rsid w:val="0019494F"/>
    <w:rsid w:val="00194F1F"/>
    <w:rsid w:val="00195362"/>
    <w:rsid w:val="001965D2"/>
    <w:rsid w:val="00197588"/>
    <w:rsid w:val="001977DE"/>
    <w:rsid w:val="00197D8F"/>
    <w:rsid w:val="001A0CC8"/>
    <w:rsid w:val="001A12BA"/>
    <w:rsid w:val="001A22AF"/>
    <w:rsid w:val="001A42AE"/>
    <w:rsid w:val="001A5254"/>
    <w:rsid w:val="001A53D5"/>
    <w:rsid w:val="001A589A"/>
    <w:rsid w:val="001A5AB9"/>
    <w:rsid w:val="001A5DF5"/>
    <w:rsid w:val="001A7EE2"/>
    <w:rsid w:val="001B0300"/>
    <w:rsid w:val="001B0358"/>
    <w:rsid w:val="001B03E5"/>
    <w:rsid w:val="001B04C7"/>
    <w:rsid w:val="001B16F4"/>
    <w:rsid w:val="001B19E9"/>
    <w:rsid w:val="001B2B0D"/>
    <w:rsid w:val="001B5DEF"/>
    <w:rsid w:val="001B613B"/>
    <w:rsid w:val="001B63E8"/>
    <w:rsid w:val="001B6A64"/>
    <w:rsid w:val="001B7B99"/>
    <w:rsid w:val="001B7DA2"/>
    <w:rsid w:val="001C1516"/>
    <w:rsid w:val="001C291E"/>
    <w:rsid w:val="001C3769"/>
    <w:rsid w:val="001C4CA2"/>
    <w:rsid w:val="001C5257"/>
    <w:rsid w:val="001C5397"/>
    <w:rsid w:val="001C5630"/>
    <w:rsid w:val="001C59B2"/>
    <w:rsid w:val="001C75A3"/>
    <w:rsid w:val="001D431A"/>
    <w:rsid w:val="001D55D3"/>
    <w:rsid w:val="001D5908"/>
    <w:rsid w:val="001D74E7"/>
    <w:rsid w:val="001D76C3"/>
    <w:rsid w:val="001D7F8F"/>
    <w:rsid w:val="001E081B"/>
    <w:rsid w:val="001E2D3F"/>
    <w:rsid w:val="001E375D"/>
    <w:rsid w:val="001E5481"/>
    <w:rsid w:val="001E6487"/>
    <w:rsid w:val="001E7DA2"/>
    <w:rsid w:val="001E7F67"/>
    <w:rsid w:val="001F231C"/>
    <w:rsid w:val="001F2A95"/>
    <w:rsid w:val="001F33AD"/>
    <w:rsid w:val="001F35A5"/>
    <w:rsid w:val="001F4DAE"/>
    <w:rsid w:val="001F6266"/>
    <w:rsid w:val="0020132B"/>
    <w:rsid w:val="00201FD5"/>
    <w:rsid w:val="0020213E"/>
    <w:rsid w:val="002023D0"/>
    <w:rsid w:val="00203B9F"/>
    <w:rsid w:val="0020440F"/>
    <w:rsid w:val="002044BC"/>
    <w:rsid w:val="002047E9"/>
    <w:rsid w:val="00205AC2"/>
    <w:rsid w:val="002102D0"/>
    <w:rsid w:val="002102DB"/>
    <w:rsid w:val="00210A5B"/>
    <w:rsid w:val="00210E8C"/>
    <w:rsid w:val="00211425"/>
    <w:rsid w:val="00211AAE"/>
    <w:rsid w:val="002167D8"/>
    <w:rsid w:val="00217841"/>
    <w:rsid w:val="00217AFE"/>
    <w:rsid w:val="00221433"/>
    <w:rsid w:val="00222D8D"/>
    <w:rsid w:val="002230FA"/>
    <w:rsid w:val="002241EB"/>
    <w:rsid w:val="0022479A"/>
    <w:rsid w:val="00226BFA"/>
    <w:rsid w:val="00230BAB"/>
    <w:rsid w:val="0023166A"/>
    <w:rsid w:val="00231CB2"/>
    <w:rsid w:val="00231DB7"/>
    <w:rsid w:val="00232D61"/>
    <w:rsid w:val="00233D44"/>
    <w:rsid w:val="002346F7"/>
    <w:rsid w:val="002357B9"/>
    <w:rsid w:val="0023631B"/>
    <w:rsid w:val="00236B83"/>
    <w:rsid w:val="0023716F"/>
    <w:rsid w:val="00237909"/>
    <w:rsid w:val="002403F3"/>
    <w:rsid w:val="00243541"/>
    <w:rsid w:val="002436FE"/>
    <w:rsid w:val="00245772"/>
    <w:rsid w:val="002475EA"/>
    <w:rsid w:val="002513A3"/>
    <w:rsid w:val="00251A76"/>
    <w:rsid w:val="00252720"/>
    <w:rsid w:val="002527EB"/>
    <w:rsid w:val="0025287F"/>
    <w:rsid w:val="00254055"/>
    <w:rsid w:val="002556BC"/>
    <w:rsid w:val="00255AAA"/>
    <w:rsid w:val="002564B1"/>
    <w:rsid w:val="00257E3B"/>
    <w:rsid w:val="0026191A"/>
    <w:rsid w:val="00263201"/>
    <w:rsid w:val="00263D3A"/>
    <w:rsid w:val="00264C92"/>
    <w:rsid w:val="00264CA7"/>
    <w:rsid w:val="00265441"/>
    <w:rsid w:val="00265906"/>
    <w:rsid w:val="002663C6"/>
    <w:rsid w:val="00266943"/>
    <w:rsid w:val="00267B9B"/>
    <w:rsid w:val="00270802"/>
    <w:rsid w:val="00271BBA"/>
    <w:rsid w:val="0027403E"/>
    <w:rsid w:val="00274182"/>
    <w:rsid w:val="002742B3"/>
    <w:rsid w:val="002742EE"/>
    <w:rsid w:val="002749C3"/>
    <w:rsid w:val="00274BB4"/>
    <w:rsid w:val="002759C7"/>
    <w:rsid w:val="00275D11"/>
    <w:rsid w:val="002765F6"/>
    <w:rsid w:val="00276AC9"/>
    <w:rsid w:val="00277322"/>
    <w:rsid w:val="0027735B"/>
    <w:rsid w:val="00277C1F"/>
    <w:rsid w:val="0028100B"/>
    <w:rsid w:val="0028234A"/>
    <w:rsid w:val="0028552B"/>
    <w:rsid w:val="002877AF"/>
    <w:rsid w:val="00287D1F"/>
    <w:rsid w:val="00287D8D"/>
    <w:rsid w:val="002941E9"/>
    <w:rsid w:val="0029534A"/>
    <w:rsid w:val="00295F16"/>
    <w:rsid w:val="00296860"/>
    <w:rsid w:val="00296F3E"/>
    <w:rsid w:val="002A0035"/>
    <w:rsid w:val="002A36AB"/>
    <w:rsid w:val="002A4045"/>
    <w:rsid w:val="002A4A01"/>
    <w:rsid w:val="002A62D4"/>
    <w:rsid w:val="002A6DFE"/>
    <w:rsid w:val="002B067C"/>
    <w:rsid w:val="002B1082"/>
    <w:rsid w:val="002B3490"/>
    <w:rsid w:val="002B37FA"/>
    <w:rsid w:val="002B3DF7"/>
    <w:rsid w:val="002B5F54"/>
    <w:rsid w:val="002B615D"/>
    <w:rsid w:val="002B64FE"/>
    <w:rsid w:val="002C0E3C"/>
    <w:rsid w:val="002C102A"/>
    <w:rsid w:val="002C1BD9"/>
    <w:rsid w:val="002C2B24"/>
    <w:rsid w:val="002C2D53"/>
    <w:rsid w:val="002C39EB"/>
    <w:rsid w:val="002C693C"/>
    <w:rsid w:val="002D0044"/>
    <w:rsid w:val="002D0706"/>
    <w:rsid w:val="002D1480"/>
    <w:rsid w:val="002D3B3B"/>
    <w:rsid w:val="002D4CAE"/>
    <w:rsid w:val="002D598D"/>
    <w:rsid w:val="002E01E3"/>
    <w:rsid w:val="002E055F"/>
    <w:rsid w:val="002E0905"/>
    <w:rsid w:val="002E0D9D"/>
    <w:rsid w:val="002E0E89"/>
    <w:rsid w:val="002E21D9"/>
    <w:rsid w:val="002E239D"/>
    <w:rsid w:val="002E2E2B"/>
    <w:rsid w:val="002E374D"/>
    <w:rsid w:val="002E40DF"/>
    <w:rsid w:val="002E5052"/>
    <w:rsid w:val="002E6104"/>
    <w:rsid w:val="002E7367"/>
    <w:rsid w:val="002E76EF"/>
    <w:rsid w:val="002E7E6E"/>
    <w:rsid w:val="002F00F2"/>
    <w:rsid w:val="002F23C1"/>
    <w:rsid w:val="002F2677"/>
    <w:rsid w:val="002F2CEE"/>
    <w:rsid w:val="002F6803"/>
    <w:rsid w:val="002F6AEF"/>
    <w:rsid w:val="002F7969"/>
    <w:rsid w:val="002F7B23"/>
    <w:rsid w:val="0030199A"/>
    <w:rsid w:val="00301A1A"/>
    <w:rsid w:val="00301B87"/>
    <w:rsid w:val="00301E19"/>
    <w:rsid w:val="00302C07"/>
    <w:rsid w:val="00304D7C"/>
    <w:rsid w:val="003050DF"/>
    <w:rsid w:val="00305CCF"/>
    <w:rsid w:val="00310BD8"/>
    <w:rsid w:val="0031524B"/>
    <w:rsid w:val="00316697"/>
    <w:rsid w:val="00317525"/>
    <w:rsid w:val="00321182"/>
    <w:rsid w:val="00321508"/>
    <w:rsid w:val="00322229"/>
    <w:rsid w:val="0032234E"/>
    <w:rsid w:val="00323775"/>
    <w:rsid w:val="003251B3"/>
    <w:rsid w:val="003252B3"/>
    <w:rsid w:val="003277B7"/>
    <w:rsid w:val="00330392"/>
    <w:rsid w:val="003314DA"/>
    <w:rsid w:val="0033186D"/>
    <w:rsid w:val="00331F20"/>
    <w:rsid w:val="003353CE"/>
    <w:rsid w:val="00336BC0"/>
    <w:rsid w:val="00336FF7"/>
    <w:rsid w:val="00337D26"/>
    <w:rsid w:val="0034058F"/>
    <w:rsid w:val="00341A1D"/>
    <w:rsid w:val="00341B87"/>
    <w:rsid w:val="00343987"/>
    <w:rsid w:val="00343D08"/>
    <w:rsid w:val="00344039"/>
    <w:rsid w:val="003453A3"/>
    <w:rsid w:val="003459EE"/>
    <w:rsid w:val="003470AE"/>
    <w:rsid w:val="003472CC"/>
    <w:rsid w:val="0034776D"/>
    <w:rsid w:val="00351925"/>
    <w:rsid w:val="00351AF9"/>
    <w:rsid w:val="00351EBF"/>
    <w:rsid w:val="00352450"/>
    <w:rsid w:val="003525B3"/>
    <w:rsid w:val="003528A0"/>
    <w:rsid w:val="00353621"/>
    <w:rsid w:val="00353EE4"/>
    <w:rsid w:val="0035457A"/>
    <w:rsid w:val="00356B5D"/>
    <w:rsid w:val="00357407"/>
    <w:rsid w:val="003610D2"/>
    <w:rsid w:val="003621E6"/>
    <w:rsid w:val="00362D02"/>
    <w:rsid w:val="0036407D"/>
    <w:rsid w:val="00364B8E"/>
    <w:rsid w:val="0036693B"/>
    <w:rsid w:val="003669AF"/>
    <w:rsid w:val="00370E52"/>
    <w:rsid w:val="00371018"/>
    <w:rsid w:val="00371273"/>
    <w:rsid w:val="003726A7"/>
    <w:rsid w:val="00373651"/>
    <w:rsid w:val="00374596"/>
    <w:rsid w:val="00375A9B"/>
    <w:rsid w:val="00376074"/>
    <w:rsid w:val="00377400"/>
    <w:rsid w:val="00380939"/>
    <w:rsid w:val="00380DD5"/>
    <w:rsid w:val="003835CB"/>
    <w:rsid w:val="0038489A"/>
    <w:rsid w:val="00385362"/>
    <w:rsid w:val="00387AEC"/>
    <w:rsid w:val="00387C2D"/>
    <w:rsid w:val="0039006A"/>
    <w:rsid w:val="00390A6D"/>
    <w:rsid w:val="00390E8C"/>
    <w:rsid w:val="00390EF8"/>
    <w:rsid w:val="00391AB1"/>
    <w:rsid w:val="0039223C"/>
    <w:rsid w:val="003929A1"/>
    <w:rsid w:val="00393674"/>
    <w:rsid w:val="0039490B"/>
    <w:rsid w:val="00394B78"/>
    <w:rsid w:val="00395266"/>
    <w:rsid w:val="003959BB"/>
    <w:rsid w:val="003967F0"/>
    <w:rsid w:val="003977EF"/>
    <w:rsid w:val="003A058F"/>
    <w:rsid w:val="003A0D30"/>
    <w:rsid w:val="003A1B9B"/>
    <w:rsid w:val="003A2D41"/>
    <w:rsid w:val="003A5AEC"/>
    <w:rsid w:val="003A5B5E"/>
    <w:rsid w:val="003A6A52"/>
    <w:rsid w:val="003A6AC3"/>
    <w:rsid w:val="003A7432"/>
    <w:rsid w:val="003A7748"/>
    <w:rsid w:val="003B0292"/>
    <w:rsid w:val="003B0F1F"/>
    <w:rsid w:val="003B32E7"/>
    <w:rsid w:val="003B3E7D"/>
    <w:rsid w:val="003B4A5F"/>
    <w:rsid w:val="003B50BC"/>
    <w:rsid w:val="003B5367"/>
    <w:rsid w:val="003B5F95"/>
    <w:rsid w:val="003B6162"/>
    <w:rsid w:val="003B6507"/>
    <w:rsid w:val="003C038E"/>
    <w:rsid w:val="003C07F6"/>
    <w:rsid w:val="003C092A"/>
    <w:rsid w:val="003C1BDB"/>
    <w:rsid w:val="003C206A"/>
    <w:rsid w:val="003C3D77"/>
    <w:rsid w:val="003C4205"/>
    <w:rsid w:val="003C563A"/>
    <w:rsid w:val="003C6B27"/>
    <w:rsid w:val="003C75B5"/>
    <w:rsid w:val="003D127B"/>
    <w:rsid w:val="003D1DBE"/>
    <w:rsid w:val="003D28E0"/>
    <w:rsid w:val="003D3616"/>
    <w:rsid w:val="003D5D09"/>
    <w:rsid w:val="003D6358"/>
    <w:rsid w:val="003D6C69"/>
    <w:rsid w:val="003D7AAD"/>
    <w:rsid w:val="003E4ED2"/>
    <w:rsid w:val="003E5D62"/>
    <w:rsid w:val="003E6584"/>
    <w:rsid w:val="003E6D82"/>
    <w:rsid w:val="003E7450"/>
    <w:rsid w:val="003E7FD5"/>
    <w:rsid w:val="003F0C09"/>
    <w:rsid w:val="003F0ED3"/>
    <w:rsid w:val="003F1174"/>
    <w:rsid w:val="003F2C1A"/>
    <w:rsid w:val="003F3B5F"/>
    <w:rsid w:val="003F3C58"/>
    <w:rsid w:val="003F483B"/>
    <w:rsid w:val="003F4CFA"/>
    <w:rsid w:val="003F5449"/>
    <w:rsid w:val="003F5E7E"/>
    <w:rsid w:val="003F5EE5"/>
    <w:rsid w:val="003F6C3E"/>
    <w:rsid w:val="003F7A97"/>
    <w:rsid w:val="003F7EC7"/>
    <w:rsid w:val="004017FD"/>
    <w:rsid w:val="00401E9B"/>
    <w:rsid w:val="00402A5F"/>
    <w:rsid w:val="00402D71"/>
    <w:rsid w:val="00404CE5"/>
    <w:rsid w:val="00405005"/>
    <w:rsid w:val="0040512F"/>
    <w:rsid w:val="00405610"/>
    <w:rsid w:val="004059F2"/>
    <w:rsid w:val="00405F8B"/>
    <w:rsid w:val="00407025"/>
    <w:rsid w:val="00407955"/>
    <w:rsid w:val="00407C2E"/>
    <w:rsid w:val="00412359"/>
    <w:rsid w:val="00412510"/>
    <w:rsid w:val="00413C21"/>
    <w:rsid w:val="00413DFB"/>
    <w:rsid w:val="004144F0"/>
    <w:rsid w:val="00417CE6"/>
    <w:rsid w:val="0042066D"/>
    <w:rsid w:val="004207FE"/>
    <w:rsid w:val="00420E43"/>
    <w:rsid w:val="00422519"/>
    <w:rsid w:val="0042332D"/>
    <w:rsid w:val="00424954"/>
    <w:rsid w:val="004270BD"/>
    <w:rsid w:val="004302BF"/>
    <w:rsid w:val="00430C1B"/>
    <w:rsid w:val="00432F62"/>
    <w:rsid w:val="00433956"/>
    <w:rsid w:val="00433EEE"/>
    <w:rsid w:val="0043441F"/>
    <w:rsid w:val="00434F19"/>
    <w:rsid w:val="00436CC2"/>
    <w:rsid w:val="00437090"/>
    <w:rsid w:val="0044016C"/>
    <w:rsid w:val="00440BAD"/>
    <w:rsid w:val="00443A99"/>
    <w:rsid w:val="004443AF"/>
    <w:rsid w:val="00444462"/>
    <w:rsid w:val="00444B49"/>
    <w:rsid w:val="00446968"/>
    <w:rsid w:val="004512C7"/>
    <w:rsid w:val="00451CF9"/>
    <w:rsid w:val="00452A34"/>
    <w:rsid w:val="00454E2F"/>
    <w:rsid w:val="00455902"/>
    <w:rsid w:val="00455D87"/>
    <w:rsid w:val="004609FF"/>
    <w:rsid w:val="00461E29"/>
    <w:rsid w:val="00463C6C"/>
    <w:rsid w:val="0046400A"/>
    <w:rsid w:val="004657FF"/>
    <w:rsid w:val="0046600E"/>
    <w:rsid w:val="0047069F"/>
    <w:rsid w:val="00470EAF"/>
    <w:rsid w:val="004710A8"/>
    <w:rsid w:val="0047328E"/>
    <w:rsid w:val="00475626"/>
    <w:rsid w:val="00480CF1"/>
    <w:rsid w:val="00480D2B"/>
    <w:rsid w:val="00481394"/>
    <w:rsid w:val="004822B8"/>
    <w:rsid w:val="0048338D"/>
    <w:rsid w:val="004833DC"/>
    <w:rsid w:val="0048470F"/>
    <w:rsid w:val="00486BD5"/>
    <w:rsid w:val="00487AE2"/>
    <w:rsid w:val="004900E5"/>
    <w:rsid w:val="00490FE4"/>
    <w:rsid w:val="0049133A"/>
    <w:rsid w:val="00492BD2"/>
    <w:rsid w:val="004A1E89"/>
    <w:rsid w:val="004A3941"/>
    <w:rsid w:val="004A4172"/>
    <w:rsid w:val="004A77FC"/>
    <w:rsid w:val="004A7D50"/>
    <w:rsid w:val="004B052A"/>
    <w:rsid w:val="004B2142"/>
    <w:rsid w:val="004B2975"/>
    <w:rsid w:val="004B2B10"/>
    <w:rsid w:val="004B33A3"/>
    <w:rsid w:val="004B33F7"/>
    <w:rsid w:val="004B3B19"/>
    <w:rsid w:val="004B44FE"/>
    <w:rsid w:val="004B5681"/>
    <w:rsid w:val="004B5D61"/>
    <w:rsid w:val="004C1492"/>
    <w:rsid w:val="004C211B"/>
    <w:rsid w:val="004C2B2C"/>
    <w:rsid w:val="004C2DD1"/>
    <w:rsid w:val="004C312F"/>
    <w:rsid w:val="004C315C"/>
    <w:rsid w:val="004C572C"/>
    <w:rsid w:val="004C5B17"/>
    <w:rsid w:val="004C5F96"/>
    <w:rsid w:val="004C6680"/>
    <w:rsid w:val="004D1701"/>
    <w:rsid w:val="004D21D9"/>
    <w:rsid w:val="004D2B5E"/>
    <w:rsid w:val="004D43F6"/>
    <w:rsid w:val="004D45AF"/>
    <w:rsid w:val="004D46F6"/>
    <w:rsid w:val="004D47AC"/>
    <w:rsid w:val="004D499A"/>
    <w:rsid w:val="004D4A4A"/>
    <w:rsid w:val="004D4C82"/>
    <w:rsid w:val="004D5523"/>
    <w:rsid w:val="004D6C8F"/>
    <w:rsid w:val="004D7289"/>
    <w:rsid w:val="004E073B"/>
    <w:rsid w:val="004E21C6"/>
    <w:rsid w:val="004E2401"/>
    <w:rsid w:val="004E27CA"/>
    <w:rsid w:val="004E2C00"/>
    <w:rsid w:val="004E343E"/>
    <w:rsid w:val="004E4013"/>
    <w:rsid w:val="004E4B6A"/>
    <w:rsid w:val="004E4CEA"/>
    <w:rsid w:val="004E5170"/>
    <w:rsid w:val="004E587E"/>
    <w:rsid w:val="004E61FC"/>
    <w:rsid w:val="004E6600"/>
    <w:rsid w:val="004E7380"/>
    <w:rsid w:val="004F0E7A"/>
    <w:rsid w:val="004F144C"/>
    <w:rsid w:val="004F2A5A"/>
    <w:rsid w:val="004F3E6A"/>
    <w:rsid w:val="004F4A1E"/>
    <w:rsid w:val="004F7683"/>
    <w:rsid w:val="004F781E"/>
    <w:rsid w:val="004F7BCB"/>
    <w:rsid w:val="0050079D"/>
    <w:rsid w:val="00500D3F"/>
    <w:rsid w:val="0050265F"/>
    <w:rsid w:val="005057CD"/>
    <w:rsid w:val="005064A0"/>
    <w:rsid w:val="005069B1"/>
    <w:rsid w:val="00507599"/>
    <w:rsid w:val="00510415"/>
    <w:rsid w:val="005114AA"/>
    <w:rsid w:val="005119CB"/>
    <w:rsid w:val="005142E5"/>
    <w:rsid w:val="00514BDF"/>
    <w:rsid w:val="00515B07"/>
    <w:rsid w:val="00515B0B"/>
    <w:rsid w:val="005164B9"/>
    <w:rsid w:val="005174AC"/>
    <w:rsid w:val="005179D5"/>
    <w:rsid w:val="00520ABA"/>
    <w:rsid w:val="00524FBA"/>
    <w:rsid w:val="005259F5"/>
    <w:rsid w:val="00525C77"/>
    <w:rsid w:val="0052652A"/>
    <w:rsid w:val="00527B69"/>
    <w:rsid w:val="0053480B"/>
    <w:rsid w:val="00534E0D"/>
    <w:rsid w:val="005365BA"/>
    <w:rsid w:val="005370D0"/>
    <w:rsid w:val="005403BC"/>
    <w:rsid w:val="00541645"/>
    <w:rsid w:val="00542010"/>
    <w:rsid w:val="00542B95"/>
    <w:rsid w:val="00543377"/>
    <w:rsid w:val="005438BD"/>
    <w:rsid w:val="00543C84"/>
    <w:rsid w:val="00544A8C"/>
    <w:rsid w:val="005466D8"/>
    <w:rsid w:val="00547AF8"/>
    <w:rsid w:val="00547CCD"/>
    <w:rsid w:val="005504D3"/>
    <w:rsid w:val="00551838"/>
    <w:rsid w:val="00551B6B"/>
    <w:rsid w:val="00552123"/>
    <w:rsid w:val="00553E2E"/>
    <w:rsid w:val="005549FB"/>
    <w:rsid w:val="00554C86"/>
    <w:rsid w:val="00555494"/>
    <w:rsid w:val="00555E15"/>
    <w:rsid w:val="00555E9E"/>
    <w:rsid w:val="00555F61"/>
    <w:rsid w:val="00556007"/>
    <w:rsid w:val="0055772C"/>
    <w:rsid w:val="00557832"/>
    <w:rsid w:val="005609D6"/>
    <w:rsid w:val="00562606"/>
    <w:rsid w:val="00562705"/>
    <w:rsid w:val="00563F66"/>
    <w:rsid w:val="0056416E"/>
    <w:rsid w:val="00565B3C"/>
    <w:rsid w:val="00567846"/>
    <w:rsid w:val="005679B9"/>
    <w:rsid w:val="005718A9"/>
    <w:rsid w:val="00571BFC"/>
    <w:rsid w:val="00573AA4"/>
    <w:rsid w:val="005762A6"/>
    <w:rsid w:val="00577863"/>
    <w:rsid w:val="0058093A"/>
    <w:rsid w:val="00581BF4"/>
    <w:rsid w:val="00581FF7"/>
    <w:rsid w:val="00582A01"/>
    <w:rsid w:val="00583A83"/>
    <w:rsid w:val="00583B42"/>
    <w:rsid w:val="00584FE0"/>
    <w:rsid w:val="00587A97"/>
    <w:rsid w:val="005904A0"/>
    <w:rsid w:val="00591DDA"/>
    <w:rsid w:val="00593EFE"/>
    <w:rsid w:val="005941A1"/>
    <w:rsid w:val="00594ACB"/>
    <w:rsid w:val="00594E57"/>
    <w:rsid w:val="00596693"/>
    <w:rsid w:val="00596C86"/>
    <w:rsid w:val="00596D58"/>
    <w:rsid w:val="005979E4"/>
    <w:rsid w:val="005A0074"/>
    <w:rsid w:val="005A33C0"/>
    <w:rsid w:val="005A4034"/>
    <w:rsid w:val="005A432C"/>
    <w:rsid w:val="005A537E"/>
    <w:rsid w:val="005A576A"/>
    <w:rsid w:val="005A6268"/>
    <w:rsid w:val="005B0159"/>
    <w:rsid w:val="005B076B"/>
    <w:rsid w:val="005B395B"/>
    <w:rsid w:val="005B6BEF"/>
    <w:rsid w:val="005B77C2"/>
    <w:rsid w:val="005C236B"/>
    <w:rsid w:val="005C3403"/>
    <w:rsid w:val="005C6D37"/>
    <w:rsid w:val="005C74BB"/>
    <w:rsid w:val="005D2031"/>
    <w:rsid w:val="005D277F"/>
    <w:rsid w:val="005D28B6"/>
    <w:rsid w:val="005D2D73"/>
    <w:rsid w:val="005D3015"/>
    <w:rsid w:val="005D3D64"/>
    <w:rsid w:val="005D5CC9"/>
    <w:rsid w:val="005D6687"/>
    <w:rsid w:val="005E0A5C"/>
    <w:rsid w:val="005E1BC1"/>
    <w:rsid w:val="005E1C32"/>
    <w:rsid w:val="005E1D0C"/>
    <w:rsid w:val="005E2C04"/>
    <w:rsid w:val="005E5A9B"/>
    <w:rsid w:val="005E6DF8"/>
    <w:rsid w:val="005E76AF"/>
    <w:rsid w:val="005F0383"/>
    <w:rsid w:val="005F055D"/>
    <w:rsid w:val="005F07F5"/>
    <w:rsid w:val="005F0980"/>
    <w:rsid w:val="005F1598"/>
    <w:rsid w:val="005F160A"/>
    <w:rsid w:val="005F1AEB"/>
    <w:rsid w:val="005F4342"/>
    <w:rsid w:val="005F6575"/>
    <w:rsid w:val="0060082B"/>
    <w:rsid w:val="0060184D"/>
    <w:rsid w:val="00602BAE"/>
    <w:rsid w:val="00605B10"/>
    <w:rsid w:val="00605E49"/>
    <w:rsid w:val="006067D1"/>
    <w:rsid w:val="00606E70"/>
    <w:rsid w:val="0060763D"/>
    <w:rsid w:val="00611205"/>
    <w:rsid w:val="0061161A"/>
    <w:rsid w:val="00611F27"/>
    <w:rsid w:val="0061216D"/>
    <w:rsid w:val="00613573"/>
    <w:rsid w:val="006143FB"/>
    <w:rsid w:val="006158C1"/>
    <w:rsid w:val="006158EA"/>
    <w:rsid w:val="00616CBB"/>
    <w:rsid w:val="006211F2"/>
    <w:rsid w:val="006225C1"/>
    <w:rsid w:val="0062310C"/>
    <w:rsid w:val="0062311D"/>
    <w:rsid w:val="00623150"/>
    <w:rsid w:val="006236BE"/>
    <w:rsid w:val="0062401D"/>
    <w:rsid w:val="00624FAF"/>
    <w:rsid w:val="00625DE8"/>
    <w:rsid w:val="00626923"/>
    <w:rsid w:val="00626D72"/>
    <w:rsid w:val="00632CD4"/>
    <w:rsid w:val="006338D8"/>
    <w:rsid w:val="006362F6"/>
    <w:rsid w:val="00636A9B"/>
    <w:rsid w:val="00636DAB"/>
    <w:rsid w:val="00640E49"/>
    <w:rsid w:val="00644358"/>
    <w:rsid w:val="00646C54"/>
    <w:rsid w:val="00650DDB"/>
    <w:rsid w:val="00651242"/>
    <w:rsid w:val="00651629"/>
    <w:rsid w:val="006520AA"/>
    <w:rsid w:val="0066119E"/>
    <w:rsid w:val="00661BCC"/>
    <w:rsid w:val="00663385"/>
    <w:rsid w:val="0066371F"/>
    <w:rsid w:val="00663D19"/>
    <w:rsid w:val="00663E34"/>
    <w:rsid w:val="006642EC"/>
    <w:rsid w:val="0066737C"/>
    <w:rsid w:val="00667E3E"/>
    <w:rsid w:val="00670D06"/>
    <w:rsid w:val="00672D59"/>
    <w:rsid w:val="006750CA"/>
    <w:rsid w:val="006754FF"/>
    <w:rsid w:val="006771B2"/>
    <w:rsid w:val="006806F4"/>
    <w:rsid w:val="00682C48"/>
    <w:rsid w:val="006835BD"/>
    <w:rsid w:val="00685540"/>
    <w:rsid w:val="00685542"/>
    <w:rsid w:val="00685585"/>
    <w:rsid w:val="0068711D"/>
    <w:rsid w:val="0069080E"/>
    <w:rsid w:val="00690EE1"/>
    <w:rsid w:val="006925BD"/>
    <w:rsid w:val="006928B6"/>
    <w:rsid w:val="00693267"/>
    <w:rsid w:val="006939AE"/>
    <w:rsid w:val="006A141E"/>
    <w:rsid w:val="006A2621"/>
    <w:rsid w:val="006A27C1"/>
    <w:rsid w:val="006A3DA1"/>
    <w:rsid w:val="006A3F58"/>
    <w:rsid w:val="006A4340"/>
    <w:rsid w:val="006A51F3"/>
    <w:rsid w:val="006A6230"/>
    <w:rsid w:val="006A647A"/>
    <w:rsid w:val="006A7ACF"/>
    <w:rsid w:val="006B00E2"/>
    <w:rsid w:val="006B06F9"/>
    <w:rsid w:val="006B3473"/>
    <w:rsid w:val="006B3974"/>
    <w:rsid w:val="006B406F"/>
    <w:rsid w:val="006B7047"/>
    <w:rsid w:val="006C06E6"/>
    <w:rsid w:val="006C07C3"/>
    <w:rsid w:val="006C14DA"/>
    <w:rsid w:val="006C169A"/>
    <w:rsid w:val="006C16AF"/>
    <w:rsid w:val="006C2232"/>
    <w:rsid w:val="006C2D8F"/>
    <w:rsid w:val="006C3303"/>
    <w:rsid w:val="006C36D0"/>
    <w:rsid w:val="006C414C"/>
    <w:rsid w:val="006C55A1"/>
    <w:rsid w:val="006D05A9"/>
    <w:rsid w:val="006D0E45"/>
    <w:rsid w:val="006D105E"/>
    <w:rsid w:val="006D198F"/>
    <w:rsid w:val="006D26CD"/>
    <w:rsid w:val="006D465A"/>
    <w:rsid w:val="006D4979"/>
    <w:rsid w:val="006D5E3A"/>
    <w:rsid w:val="006D716C"/>
    <w:rsid w:val="006E18E2"/>
    <w:rsid w:val="006E21D8"/>
    <w:rsid w:val="006E35EF"/>
    <w:rsid w:val="006E38E7"/>
    <w:rsid w:val="006E5EFC"/>
    <w:rsid w:val="006E6853"/>
    <w:rsid w:val="006E7D2A"/>
    <w:rsid w:val="006F296B"/>
    <w:rsid w:val="006F4009"/>
    <w:rsid w:val="006F407E"/>
    <w:rsid w:val="006F4CA4"/>
    <w:rsid w:val="006F5C48"/>
    <w:rsid w:val="006F69F6"/>
    <w:rsid w:val="006F77C6"/>
    <w:rsid w:val="00700BFE"/>
    <w:rsid w:val="00702815"/>
    <w:rsid w:val="00703151"/>
    <w:rsid w:val="007037CC"/>
    <w:rsid w:val="007046A2"/>
    <w:rsid w:val="00704E0E"/>
    <w:rsid w:val="00705C6F"/>
    <w:rsid w:val="00707109"/>
    <w:rsid w:val="00707164"/>
    <w:rsid w:val="00710970"/>
    <w:rsid w:val="00711BC4"/>
    <w:rsid w:val="00711BFC"/>
    <w:rsid w:val="007141A0"/>
    <w:rsid w:val="007157AD"/>
    <w:rsid w:val="007160CB"/>
    <w:rsid w:val="00717058"/>
    <w:rsid w:val="00720328"/>
    <w:rsid w:val="00720955"/>
    <w:rsid w:val="00724271"/>
    <w:rsid w:val="0072461B"/>
    <w:rsid w:val="00724670"/>
    <w:rsid w:val="00726228"/>
    <w:rsid w:val="00726E79"/>
    <w:rsid w:val="00727B4A"/>
    <w:rsid w:val="00727C21"/>
    <w:rsid w:val="00727F4B"/>
    <w:rsid w:val="00730C84"/>
    <w:rsid w:val="00731AB5"/>
    <w:rsid w:val="00731BE4"/>
    <w:rsid w:val="00732707"/>
    <w:rsid w:val="00737151"/>
    <w:rsid w:val="0073734E"/>
    <w:rsid w:val="00742769"/>
    <w:rsid w:val="0074291B"/>
    <w:rsid w:val="00743A6B"/>
    <w:rsid w:val="00744830"/>
    <w:rsid w:val="00747B61"/>
    <w:rsid w:val="00747EF1"/>
    <w:rsid w:val="00750ABA"/>
    <w:rsid w:val="00751B04"/>
    <w:rsid w:val="00751B87"/>
    <w:rsid w:val="007529C7"/>
    <w:rsid w:val="00754222"/>
    <w:rsid w:val="00754265"/>
    <w:rsid w:val="00754CFA"/>
    <w:rsid w:val="00755441"/>
    <w:rsid w:val="00755DE7"/>
    <w:rsid w:val="00757A46"/>
    <w:rsid w:val="00757C89"/>
    <w:rsid w:val="0076045C"/>
    <w:rsid w:val="00760AB4"/>
    <w:rsid w:val="00762408"/>
    <w:rsid w:val="00762E10"/>
    <w:rsid w:val="00762EB7"/>
    <w:rsid w:val="00763197"/>
    <w:rsid w:val="0076378C"/>
    <w:rsid w:val="00763B53"/>
    <w:rsid w:val="00764488"/>
    <w:rsid w:val="00764B50"/>
    <w:rsid w:val="007666B4"/>
    <w:rsid w:val="00766C02"/>
    <w:rsid w:val="007676F9"/>
    <w:rsid w:val="00770C1C"/>
    <w:rsid w:val="00770C71"/>
    <w:rsid w:val="00770D02"/>
    <w:rsid w:val="00770D66"/>
    <w:rsid w:val="00770EBC"/>
    <w:rsid w:val="00771135"/>
    <w:rsid w:val="007722A3"/>
    <w:rsid w:val="00772DA0"/>
    <w:rsid w:val="00772F3D"/>
    <w:rsid w:val="007730ED"/>
    <w:rsid w:val="007741D5"/>
    <w:rsid w:val="00775573"/>
    <w:rsid w:val="00776271"/>
    <w:rsid w:val="0077656E"/>
    <w:rsid w:val="00776770"/>
    <w:rsid w:val="00780851"/>
    <w:rsid w:val="0078105F"/>
    <w:rsid w:val="007817B1"/>
    <w:rsid w:val="00781AA8"/>
    <w:rsid w:val="00782BCA"/>
    <w:rsid w:val="00783D27"/>
    <w:rsid w:val="0078424C"/>
    <w:rsid w:val="007847C3"/>
    <w:rsid w:val="00784BF7"/>
    <w:rsid w:val="007856A8"/>
    <w:rsid w:val="00785DA3"/>
    <w:rsid w:val="00785E65"/>
    <w:rsid w:val="00785FA7"/>
    <w:rsid w:val="00786F3E"/>
    <w:rsid w:val="0078784E"/>
    <w:rsid w:val="00787866"/>
    <w:rsid w:val="00790008"/>
    <w:rsid w:val="007900BD"/>
    <w:rsid w:val="00790FF7"/>
    <w:rsid w:val="00791F4F"/>
    <w:rsid w:val="00792042"/>
    <w:rsid w:val="007938B7"/>
    <w:rsid w:val="00793AE2"/>
    <w:rsid w:val="0079427C"/>
    <w:rsid w:val="007942D1"/>
    <w:rsid w:val="007963AB"/>
    <w:rsid w:val="00797154"/>
    <w:rsid w:val="00797CBD"/>
    <w:rsid w:val="007A0BA4"/>
    <w:rsid w:val="007A223B"/>
    <w:rsid w:val="007A2CB1"/>
    <w:rsid w:val="007A4DFF"/>
    <w:rsid w:val="007A7D3D"/>
    <w:rsid w:val="007B03A6"/>
    <w:rsid w:val="007B0D0A"/>
    <w:rsid w:val="007B20F7"/>
    <w:rsid w:val="007B21BA"/>
    <w:rsid w:val="007B3D51"/>
    <w:rsid w:val="007B50B9"/>
    <w:rsid w:val="007B5B61"/>
    <w:rsid w:val="007B60FB"/>
    <w:rsid w:val="007C5824"/>
    <w:rsid w:val="007C58E0"/>
    <w:rsid w:val="007C7C7D"/>
    <w:rsid w:val="007D0453"/>
    <w:rsid w:val="007D1003"/>
    <w:rsid w:val="007D1FD1"/>
    <w:rsid w:val="007D2799"/>
    <w:rsid w:val="007D3465"/>
    <w:rsid w:val="007D38A3"/>
    <w:rsid w:val="007D4268"/>
    <w:rsid w:val="007D49D5"/>
    <w:rsid w:val="007D5575"/>
    <w:rsid w:val="007D5E24"/>
    <w:rsid w:val="007D6379"/>
    <w:rsid w:val="007D7BCA"/>
    <w:rsid w:val="007E03A2"/>
    <w:rsid w:val="007E0F84"/>
    <w:rsid w:val="007E1C7E"/>
    <w:rsid w:val="007E2216"/>
    <w:rsid w:val="007E47B8"/>
    <w:rsid w:val="007E5754"/>
    <w:rsid w:val="007F1708"/>
    <w:rsid w:val="007F2BBA"/>
    <w:rsid w:val="007F308F"/>
    <w:rsid w:val="007F473E"/>
    <w:rsid w:val="007F4905"/>
    <w:rsid w:val="007F4A62"/>
    <w:rsid w:val="007F4C2E"/>
    <w:rsid w:val="007F556B"/>
    <w:rsid w:val="007F5B2C"/>
    <w:rsid w:val="007F6D13"/>
    <w:rsid w:val="00800A3B"/>
    <w:rsid w:val="00801AF4"/>
    <w:rsid w:val="0080338C"/>
    <w:rsid w:val="00803C10"/>
    <w:rsid w:val="00804825"/>
    <w:rsid w:val="008050B5"/>
    <w:rsid w:val="0080615D"/>
    <w:rsid w:val="008071EE"/>
    <w:rsid w:val="0081067F"/>
    <w:rsid w:val="00810904"/>
    <w:rsid w:val="008127AA"/>
    <w:rsid w:val="00812A8D"/>
    <w:rsid w:val="0081308E"/>
    <w:rsid w:val="00816E8D"/>
    <w:rsid w:val="0081711A"/>
    <w:rsid w:val="0081711F"/>
    <w:rsid w:val="0081748E"/>
    <w:rsid w:val="008177E1"/>
    <w:rsid w:val="0082107C"/>
    <w:rsid w:val="00821761"/>
    <w:rsid w:val="00823211"/>
    <w:rsid w:val="00823CE5"/>
    <w:rsid w:val="00823CE9"/>
    <w:rsid w:val="00825344"/>
    <w:rsid w:val="00826077"/>
    <w:rsid w:val="00827BD4"/>
    <w:rsid w:val="0083344E"/>
    <w:rsid w:val="00833983"/>
    <w:rsid w:val="0083406A"/>
    <w:rsid w:val="00834C3C"/>
    <w:rsid w:val="008375C0"/>
    <w:rsid w:val="0084005D"/>
    <w:rsid w:val="00840284"/>
    <w:rsid w:val="008413B6"/>
    <w:rsid w:val="0084191A"/>
    <w:rsid w:val="008449FF"/>
    <w:rsid w:val="00845890"/>
    <w:rsid w:val="00845DCF"/>
    <w:rsid w:val="00845ED9"/>
    <w:rsid w:val="00846039"/>
    <w:rsid w:val="008461A2"/>
    <w:rsid w:val="008504A7"/>
    <w:rsid w:val="00854F53"/>
    <w:rsid w:val="008555FF"/>
    <w:rsid w:val="00856986"/>
    <w:rsid w:val="00860081"/>
    <w:rsid w:val="00862912"/>
    <w:rsid w:val="00864133"/>
    <w:rsid w:val="00864A0E"/>
    <w:rsid w:val="00865135"/>
    <w:rsid w:val="00865974"/>
    <w:rsid w:val="00867640"/>
    <w:rsid w:val="0086776C"/>
    <w:rsid w:val="00871B58"/>
    <w:rsid w:val="008726B4"/>
    <w:rsid w:val="008748E9"/>
    <w:rsid w:val="00874CE7"/>
    <w:rsid w:val="00876BE2"/>
    <w:rsid w:val="008802BB"/>
    <w:rsid w:val="008803BB"/>
    <w:rsid w:val="008832F1"/>
    <w:rsid w:val="00884665"/>
    <w:rsid w:val="00884873"/>
    <w:rsid w:val="00885C8C"/>
    <w:rsid w:val="00886C54"/>
    <w:rsid w:val="00887F20"/>
    <w:rsid w:val="00891914"/>
    <w:rsid w:val="00891B65"/>
    <w:rsid w:val="00892F30"/>
    <w:rsid w:val="00894BFB"/>
    <w:rsid w:val="00895CFE"/>
    <w:rsid w:val="008A13EA"/>
    <w:rsid w:val="008A2301"/>
    <w:rsid w:val="008A30BC"/>
    <w:rsid w:val="008A3B82"/>
    <w:rsid w:val="008A4420"/>
    <w:rsid w:val="008A46AF"/>
    <w:rsid w:val="008A480D"/>
    <w:rsid w:val="008A68D9"/>
    <w:rsid w:val="008A6EB5"/>
    <w:rsid w:val="008A78ED"/>
    <w:rsid w:val="008B0B3E"/>
    <w:rsid w:val="008B0B8B"/>
    <w:rsid w:val="008B298C"/>
    <w:rsid w:val="008B3B59"/>
    <w:rsid w:val="008B467B"/>
    <w:rsid w:val="008C548E"/>
    <w:rsid w:val="008C7C0D"/>
    <w:rsid w:val="008D0661"/>
    <w:rsid w:val="008D0C96"/>
    <w:rsid w:val="008D0D92"/>
    <w:rsid w:val="008D12EF"/>
    <w:rsid w:val="008D40C2"/>
    <w:rsid w:val="008D57F3"/>
    <w:rsid w:val="008D5BBA"/>
    <w:rsid w:val="008D5D7C"/>
    <w:rsid w:val="008D7675"/>
    <w:rsid w:val="008E04C2"/>
    <w:rsid w:val="008E1D40"/>
    <w:rsid w:val="008E2967"/>
    <w:rsid w:val="008E3800"/>
    <w:rsid w:val="008E41E2"/>
    <w:rsid w:val="008E46A5"/>
    <w:rsid w:val="008E51AD"/>
    <w:rsid w:val="008E5A63"/>
    <w:rsid w:val="008E6E3B"/>
    <w:rsid w:val="008F131A"/>
    <w:rsid w:val="008F52ED"/>
    <w:rsid w:val="008F59C1"/>
    <w:rsid w:val="008F6579"/>
    <w:rsid w:val="008F6887"/>
    <w:rsid w:val="008F69FC"/>
    <w:rsid w:val="0090067C"/>
    <w:rsid w:val="00900935"/>
    <w:rsid w:val="00902967"/>
    <w:rsid w:val="00904122"/>
    <w:rsid w:val="00905B79"/>
    <w:rsid w:val="00906B5B"/>
    <w:rsid w:val="00912ADF"/>
    <w:rsid w:val="0091329E"/>
    <w:rsid w:val="00913876"/>
    <w:rsid w:val="0091472B"/>
    <w:rsid w:val="009153B6"/>
    <w:rsid w:val="00915D77"/>
    <w:rsid w:val="00915E8D"/>
    <w:rsid w:val="0091657A"/>
    <w:rsid w:val="0092005E"/>
    <w:rsid w:val="00921848"/>
    <w:rsid w:val="00921852"/>
    <w:rsid w:val="00921863"/>
    <w:rsid w:val="00922BB5"/>
    <w:rsid w:val="00923605"/>
    <w:rsid w:val="00923E56"/>
    <w:rsid w:val="00924667"/>
    <w:rsid w:val="00924913"/>
    <w:rsid w:val="0092541A"/>
    <w:rsid w:val="00925D94"/>
    <w:rsid w:val="009267A7"/>
    <w:rsid w:val="00927508"/>
    <w:rsid w:val="00927A6B"/>
    <w:rsid w:val="00927DC1"/>
    <w:rsid w:val="00931C7F"/>
    <w:rsid w:val="00933263"/>
    <w:rsid w:val="009346CA"/>
    <w:rsid w:val="00935BD6"/>
    <w:rsid w:val="00935F9E"/>
    <w:rsid w:val="00937843"/>
    <w:rsid w:val="00937CB0"/>
    <w:rsid w:val="009403D8"/>
    <w:rsid w:val="009418F6"/>
    <w:rsid w:val="00943173"/>
    <w:rsid w:val="00944D1D"/>
    <w:rsid w:val="009462C9"/>
    <w:rsid w:val="00946934"/>
    <w:rsid w:val="00947796"/>
    <w:rsid w:val="009511E5"/>
    <w:rsid w:val="00954409"/>
    <w:rsid w:val="0095487B"/>
    <w:rsid w:val="00956631"/>
    <w:rsid w:val="0095750B"/>
    <w:rsid w:val="009576DA"/>
    <w:rsid w:val="00961316"/>
    <w:rsid w:val="00962303"/>
    <w:rsid w:val="009623C7"/>
    <w:rsid w:val="0096301C"/>
    <w:rsid w:val="009630C4"/>
    <w:rsid w:val="0096430F"/>
    <w:rsid w:val="00964341"/>
    <w:rsid w:val="00964CF5"/>
    <w:rsid w:val="00965824"/>
    <w:rsid w:val="009660D7"/>
    <w:rsid w:val="00966A18"/>
    <w:rsid w:val="009704BB"/>
    <w:rsid w:val="009715C5"/>
    <w:rsid w:val="00973DB8"/>
    <w:rsid w:val="00973E7E"/>
    <w:rsid w:val="0097540F"/>
    <w:rsid w:val="00975760"/>
    <w:rsid w:val="00976338"/>
    <w:rsid w:val="00976AA2"/>
    <w:rsid w:val="009770A2"/>
    <w:rsid w:val="009814C8"/>
    <w:rsid w:val="009822A7"/>
    <w:rsid w:val="009846AB"/>
    <w:rsid w:val="00985EBE"/>
    <w:rsid w:val="0098657E"/>
    <w:rsid w:val="00986A5E"/>
    <w:rsid w:val="0098711A"/>
    <w:rsid w:val="009876E2"/>
    <w:rsid w:val="00987D6B"/>
    <w:rsid w:val="0099005F"/>
    <w:rsid w:val="00991BBC"/>
    <w:rsid w:val="009926D3"/>
    <w:rsid w:val="00992B2B"/>
    <w:rsid w:val="009937EA"/>
    <w:rsid w:val="009947EC"/>
    <w:rsid w:val="00994D54"/>
    <w:rsid w:val="009964E0"/>
    <w:rsid w:val="009A2A18"/>
    <w:rsid w:val="009A3BBD"/>
    <w:rsid w:val="009A4025"/>
    <w:rsid w:val="009A4509"/>
    <w:rsid w:val="009A4F69"/>
    <w:rsid w:val="009A547A"/>
    <w:rsid w:val="009A6272"/>
    <w:rsid w:val="009A68B0"/>
    <w:rsid w:val="009A796B"/>
    <w:rsid w:val="009A7BCA"/>
    <w:rsid w:val="009B020C"/>
    <w:rsid w:val="009B0530"/>
    <w:rsid w:val="009B083D"/>
    <w:rsid w:val="009B3262"/>
    <w:rsid w:val="009B4118"/>
    <w:rsid w:val="009B46C0"/>
    <w:rsid w:val="009B778E"/>
    <w:rsid w:val="009C15BC"/>
    <w:rsid w:val="009C182B"/>
    <w:rsid w:val="009C18C6"/>
    <w:rsid w:val="009C1B21"/>
    <w:rsid w:val="009C3DAC"/>
    <w:rsid w:val="009C4373"/>
    <w:rsid w:val="009C504A"/>
    <w:rsid w:val="009C78CC"/>
    <w:rsid w:val="009D0F47"/>
    <w:rsid w:val="009D4277"/>
    <w:rsid w:val="009D5D2F"/>
    <w:rsid w:val="009D5EDD"/>
    <w:rsid w:val="009D614E"/>
    <w:rsid w:val="009D755D"/>
    <w:rsid w:val="009D7ACE"/>
    <w:rsid w:val="009E0A83"/>
    <w:rsid w:val="009E0EDA"/>
    <w:rsid w:val="009E1683"/>
    <w:rsid w:val="009E1A7D"/>
    <w:rsid w:val="009E5055"/>
    <w:rsid w:val="009E57A3"/>
    <w:rsid w:val="009E584E"/>
    <w:rsid w:val="009E7C1F"/>
    <w:rsid w:val="009F131B"/>
    <w:rsid w:val="009F1AD9"/>
    <w:rsid w:val="009F26F6"/>
    <w:rsid w:val="009F2B99"/>
    <w:rsid w:val="009F3339"/>
    <w:rsid w:val="009F7F41"/>
    <w:rsid w:val="00A0070C"/>
    <w:rsid w:val="00A01032"/>
    <w:rsid w:val="00A026F5"/>
    <w:rsid w:val="00A03A6B"/>
    <w:rsid w:val="00A03C59"/>
    <w:rsid w:val="00A044BA"/>
    <w:rsid w:val="00A05BD7"/>
    <w:rsid w:val="00A06E66"/>
    <w:rsid w:val="00A12341"/>
    <w:rsid w:val="00A134B3"/>
    <w:rsid w:val="00A135BA"/>
    <w:rsid w:val="00A13AFD"/>
    <w:rsid w:val="00A1441C"/>
    <w:rsid w:val="00A146C0"/>
    <w:rsid w:val="00A15C1C"/>
    <w:rsid w:val="00A171BB"/>
    <w:rsid w:val="00A17F5A"/>
    <w:rsid w:val="00A21397"/>
    <w:rsid w:val="00A21AC2"/>
    <w:rsid w:val="00A21EC3"/>
    <w:rsid w:val="00A21F2C"/>
    <w:rsid w:val="00A226FC"/>
    <w:rsid w:val="00A2339C"/>
    <w:rsid w:val="00A2404A"/>
    <w:rsid w:val="00A25374"/>
    <w:rsid w:val="00A25CC8"/>
    <w:rsid w:val="00A25EA9"/>
    <w:rsid w:val="00A267F0"/>
    <w:rsid w:val="00A27DF7"/>
    <w:rsid w:val="00A306E9"/>
    <w:rsid w:val="00A32AFA"/>
    <w:rsid w:val="00A33CA9"/>
    <w:rsid w:val="00A3444F"/>
    <w:rsid w:val="00A34C5D"/>
    <w:rsid w:val="00A3546D"/>
    <w:rsid w:val="00A36953"/>
    <w:rsid w:val="00A374B6"/>
    <w:rsid w:val="00A3758C"/>
    <w:rsid w:val="00A41F18"/>
    <w:rsid w:val="00A421ED"/>
    <w:rsid w:val="00A429F0"/>
    <w:rsid w:val="00A42C47"/>
    <w:rsid w:val="00A439AD"/>
    <w:rsid w:val="00A43B5D"/>
    <w:rsid w:val="00A44305"/>
    <w:rsid w:val="00A45792"/>
    <w:rsid w:val="00A457FF"/>
    <w:rsid w:val="00A46045"/>
    <w:rsid w:val="00A50C2F"/>
    <w:rsid w:val="00A510DC"/>
    <w:rsid w:val="00A52BBC"/>
    <w:rsid w:val="00A53D01"/>
    <w:rsid w:val="00A53D7F"/>
    <w:rsid w:val="00A57E24"/>
    <w:rsid w:val="00A60C68"/>
    <w:rsid w:val="00A6401A"/>
    <w:rsid w:val="00A6516B"/>
    <w:rsid w:val="00A65B98"/>
    <w:rsid w:val="00A6688C"/>
    <w:rsid w:val="00A7781A"/>
    <w:rsid w:val="00A804B3"/>
    <w:rsid w:val="00A804E6"/>
    <w:rsid w:val="00A80F6B"/>
    <w:rsid w:val="00A81771"/>
    <w:rsid w:val="00A82A08"/>
    <w:rsid w:val="00A8331E"/>
    <w:rsid w:val="00A83E0E"/>
    <w:rsid w:val="00A84B77"/>
    <w:rsid w:val="00A85595"/>
    <w:rsid w:val="00A85A3B"/>
    <w:rsid w:val="00A870AD"/>
    <w:rsid w:val="00A8716D"/>
    <w:rsid w:val="00A90B8B"/>
    <w:rsid w:val="00A911DB"/>
    <w:rsid w:val="00A917FC"/>
    <w:rsid w:val="00A96C30"/>
    <w:rsid w:val="00AA40CB"/>
    <w:rsid w:val="00AA5860"/>
    <w:rsid w:val="00AA676D"/>
    <w:rsid w:val="00AA78DD"/>
    <w:rsid w:val="00AA7B26"/>
    <w:rsid w:val="00AB0A50"/>
    <w:rsid w:val="00AB26FC"/>
    <w:rsid w:val="00AB274F"/>
    <w:rsid w:val="00AB2C56"/>
    <w:rsid w:val="00AB3D07"/>
    <w:rsid w:val="00AB405F"/>
    <w:rsid w:val="00AB4BF0"/>
    <w:rsid w:val="00AB60D9"/>
    <w:rsid w:val="00AB6CCE"/>
    <w:rsid w:val="00AB7B12"/>
    <w:rsid w:val="00AB7C4E"/>
    <w:rsid w:val="00AB7C98"/>
    <w:rsid w:val="00AC0B04"/>
    <w:rsid w:val="00AC3B5A"/>
    <w:rsid w:val="00AC3E72"/>
    <w:rsid w:val="00AC4100"/>
    <w:rsid w:val="00AC4D8A"/>
    <w:rsid w:val="00AC4EA6"/>
    <w:rsid w:val="00AC5582"/>
    <w:rsid w:val="00AC71F6"/>
    <w:rsid w:val="00AC769B"/>
    <w:rsid w:val="00AC7FA8"/>
    <w:rsid w:val="00AD07CA"/>
    <w:rsid w:val="00AD214E"/>
    <w:rsid w:val="00AD2583"/>
    <w:rsid w:val="00AD5697"/>
    <w:rsid w:val="00AD5E78"/>
    <w:rsid w:val="00AD6201"/>
    <w:rsid w:val="00AD66C9"/>
    <w:rsid w:val="00AD79B4"/>
    <w:rsid w:val="00AE0141"/>
    <w:rsid w:val="00AE248B"/>
    <w:rsid w:val="00AE318B"/>
    <w:rsid w:val="00AE36D6"/>
    <w:rsid w:val="00AE5130"/>
    <w:rsid w:val="00AE5279"/>
    <w:rsid w:val="00AE5A5F"/>
    <w:rsid w:val="00AE61A9"/>
    <w:rsid w:val="00AE645B"/>
    <w:rsid w:val="00AE797D"/>
    <w:rsid w:val="00AF057B"/>
    <w:rsid w:val="00AF0F96"/>
    <w:rsid w:val="00AF131C"/>
    <w:rsid w:val="00AF37C6"/>
    <w:rsid w:val="00AF4B5E"/>
    <w:rsid w:val="00AF5D6A"/>
    <w:rsid w:val="00AF621C"/>
    <w:rsid w:val="00AF6853"/>
    <w:rsid w:val="00B001AC"/>
    <w:rsid w:val="00B003EA"/>
    <w:rsid w:val="00B0072A"/>
    <w:rsid w:val="00B00950"/>
    <w:rsid w:val="00B01706"/>
    <w:rsid w:val="00B07D31"/>
    <w:rsid w:val="00B10B5D"/>
    <w:rsid w:val="00B11106"/>
    <w:rsid w:val="00B15691"/>
    <w:rsid w:val="00B2143F"/>
    <w:rsid w:val="00B22151"/>
    <w:rsid w:val="00B2333C"/>
    <w:rsid w:val="00B23D81"/>
    <w:rsid w:val="00B249EC"/>
    <w:rsid w:val="00B25113"/>
    <w:rsid w:val="00B26CC4"/>
    <w:rsid w:val="00B274D3"/>
    <w:rsid w:val="00B27DC5"/>
    <w:rsid w:val="00B319AB"/>
    <w:rsid w:val="00B32C39"/>
    <w:rsid w:val="00B33510"/>
    <w:rsid w:val="00B34796"/>
    <w:rsid w:val="00B34F85"/>
    <w:rsid w:val="00B358B7"/>
    <w:rsid w:val="00B35B84"/>
    <w:rsid w:val="00B36D1B"/>
    <w:rsid w:val="00B36FDE"/>
    <w:rsid w:val="00B37DEF"/>
    <w:rsid w:val="00B4077E"/>
    <w:rsid w:val="00B40CE8"/>
    <w:rsid w:val="00B40EBC"/>
    <w:rsid w:val="00B42407"/>
    <w:rsid w:val="00B42B6A"/>
    <w:rsid w:val="00B44A25"/>
    <w:rsid w:val="00B44F7F"/>
    <w:rsid w:val="00B504D4"/>
    <w:rsid w:val="00B51665"/>
    <w:rsid w:val="00B51A0D"/>
    <w:rsid w:val="00B5359E"/>
    <w:rsid w:val="00B54D65"/>
    <w:rsid w:val="00B552B4"/>
    <w:rsid w:val="00B5533C"/>
    <w:rsid w:val="00B56622"/>
    <w:rsid w:val="00B60A63"/>
    <w:rsid w:val="00B62E2B"/>
    <w:rsid w:val="00B636D6"/>
    <w:rsid w:val="00B639EF"/>
    <w:rsid w:val="00B6484A"/>
    <w:rsid w:val="00B66D6B"/>
    <w:rsid w:val="00B67550"/>
    <w:rsid w:val="00B70D74"/>
    <w:rsid w:val="00B70F65"/>
    <w:rsid w:val="00B75ED5"/>
    <w:rsid w:val="00B765D7"/>
    <w:rsid w:val="00B8111F"/>
    <w:rsid w:val="00B822AF"/>
    <w:rsid w:val="00B83713"/>
    <w:rsid w:val="00B85734"/>
    <w:rsid w:val="00B86A31"/>
    <w:rsid w:val="00B87812"/>
    <w:rsid w:val="00B87A17"/>
    <w:rsid w:val="00B90960"/>
    <w:rsid w:val="00B91183"/>
    <w:rsid w:val="00B915CE"/>
    <w:rsid w:val="00B91719"/>
    <w:rsid w:val="00B93CEF"/>
    <w:rsid w:val="00B9430F"/>
    <w:rsid w:val="00B94BBC"/>
    <w:rsid w:val="00B95E54"/>
    <w:rsid w:val="00B972A6"/>
    <w:rsid w:val="00B97644"/>
    <w:rsid w:val="00BA21D8"/>
    <w:rsid w:val="00BA3DA4"/>
    <w:rsid w:val="00BA43A4"/>
    <w:rsid w:val="00BA4BA0"/>
    <w:rsid w:val="00BA5B87"/>
    <w:rsid w:val="00BA71D2"/>
    <w:rsid w:val="00BB03B2"/>
    <w:rsid w:val="00BB2DE7"/>
    <w:rsid w:val="00BB43EE"/>
    <w:rsid w:val="00BB49FF"/>
    <w:rsid w:val="00BB4DA5"/>
    <w:rsid w:val="00BB5025"/>
    <w:rsid w:val="00BB606C"/>
    <w:rsid w:val="00BB7A08"/>
    <w:rsid w:val="00BC1023"/>
    <w:rsid w:val="00BC2340"/>
    <w:rsid w:val="00BC4B0D"/>
    <w:rsid w:val="00BC6789"/>
    <w:rsid w:val="00BC69C2"/>
    <w:rsid w:val="00BC6FE7"/>
    <w:rsid w:val="00BD0B02"/>
    <w:rsid w:val="00BD0ECD"/>
    <w:rsid w:val="00BD19AB"/>
    <w:rsid w:val="00BD3249"/>
    <w:rsid w:val="00BD48CC"/>
    <w:rsid w:val="00BD4C20"/>
    <w:rsid w:val="00BD5AF5"/>
    <w:rsid w:val="00BD5C2C"/>
    <w:rsid w:val="00BD74FC"/>
    <w:rsid w:val="00BD7D00"/>
    <w:rsid w:val="00BE17C4"/>
    <w:rsid w:val="00BE333A"/>
    <w:rsid w:val="00BE343B"/>
    <w:rsid w:val="00BE4817"/>
    <w:rsid w:val="00BE50FB"/>
    <w:rsid w:val="00BE5337"/>
    <w:rsid w:val="00BE5421"/>
    <w:rsid w:val="00BF0073"/>
    <w:rsid w:val="00BF03A1"/>
    <w:rsid w:val="00BF5F68"/>
    <w:rsid w:val="00BF7AE5"/>
    <w:rsid w:val="00C0007A"/>
    <w:rsid w:val="00C00EBA"/>
    <w:rsid w:val="00C02351"/>
    <w:rsid w:val="00C04580"/>
    <w:rsid w:val="00C04DAD"/>
    <w:rsid w:val="00C052B7"/>
    <w:rsid w:val="00C057FE"/>
    <w:rsid w:val="00C066FF"/>
    <w:rsid w:val="00C06E2A"/>
    <w:rsid w:val="00C06F66"/>
    <w:rsid w:val="00C107FA"/>
    <w:rsid w:val="00C10F0D"/>
    <w:rsid w:val="00C16A60"/>
    <w:rsid w:val="00C16DB6"/>
    <w:rsid w:val="00C20D31"/>
    <w:rsid w:val="00C218F6"/>
    <w:rsid w:val="00C21980"/>
    <w:rsid w:val="00C21AE1"/>
    <w:rsid w:val="00C21D43"/>
    <w:rsid w:val="00C21FE2"/>
    <w:rsid w:val="00C2287C"/>
    <w:rsid w:val="00C22B4C"/>
    <w:rsid w:val="00C23B42"/>
    <w:rsid w:val="00C23C21"/>
    <w:rsid w:val="00C2454D"/>
    <w:rsid w:val="00C24C9D"/>
    <w:rsid w:val="00C24D15"/>
    <w:rsid w:val="00C2510C"/>
    <w:rsid w:val="00C25704"/>
    <w:rsid w:val="00C259A9"/>
    <w:rsid w:val="00C25C7F"/>
    <w:rsid w:val="00C27D6D"/>
    <w:rsid w:val="00C30D34"/>
    <w:rsid w:val="00C31753"/>
    <w:rsid w:val="00C31E3D"/>
    <w:rsid w:val="00C31FA1"/>
    <w:rsid w:val="00C320C5"/>
    <w:rsid w:val="00C33D0D"/>
    <w:rsid w:val="00C33D89"/>
    <w:rsid w:val="00C33E01"/>
    <w:rsid w:val="00C34748"/>
    <w:rsid w:val="00C3676A"/>
    <w:rsid w:val="00C36A8C"/>
    <w:rsid w:val="00C37AF9"/>
    <w:rsid w:val="00C37D45"/>
    <w:rsid w:val="00C4197F"/>
    <w:rsid w:val="00C41F07"/>
    <w:rsid w:val="00C42FED"/>
    <w:rsid w:val="00C438F5"/>
    <w:rsid w:val="00C45165"/>
    <w:rsid w:val="00C45F80"/>
    <w:rsid w:val="00C466D3"/>
    <w:rsid w:val="00C47398"/>
    <w:rsid w:val="00C51518"/>
    <w:rsid w:val="00C515D3"/>
    <w:rsid w:val="00C54B09"/>
    <w:rsid w:val="00C555C1"/>
    <w:rsid w:val="00C56B89"/>
    <w:rsid w:val="00C60A84"/>
    <w:rsid w:val="00C61193"/>
    <w:rsid w:val="00C61A25"/>
    <w:rsid w:val="00C62207"/>
    <w:rsid w:val="00C62D0A"/>
    <w:rsid w:val="00C63566"/>
    <w:rsid w:val="00C662F6"/>
    <w:rsid w:val="00C66D71"/>
    <w:rsid w:val="00C672BA"/>
    <w:rsid w:val="00C67951"/>
    <w:rsid w:val="00C71471"/>
    <w:rsid w:val="00C737C0"/>
    <w:rsid w:val="00C762E3"/>
    <w:rsid w:val="00C77A5B"/>
    <w:rsid w:val="00C80B3E"/>
    <w:rsid w:val="00C83FE5"/>
    <w:rsid w:val="00C85AA9"/>
    <w:rsid w:val="00C8652D"/>
    <w:rsid w:val="00C86F2F"/>
    <w:rsid w:val="00C90327"/>
    <w:rsid w:val="00C92F04"/>
    <w:rsid w:val="00C93660"/>
    <w:rsid w:val="00C93F1B"/>
    <w:rsid w:val="00C95FB9"/>
    <w:rsid w:val="00C96EC0"/>
    <w:rsid w:val="00C97AF6"/>
    <w:rsid w:val="00CA0B28"/>
    <w:rsid w:val="00CA2C70"/>
    <w:rsid w:val="00CA463A"/>
    <w:rsid w:val="00CA48F2"/>
    <w:rsid w:val="00CA4C33"/>
    <w:rsid w:val="00CA4E7E"/>
    <w:rsid w:val="00CA594D"/>
    <w:rsid w:val="00CA6BA1"/>
    <w:rsid w:val="00CB0C22"/>
    <w:rsid w:val="00CB1077"/>
    <w:rsid w:val="00CB13D6"/>
    <w:rsid w:val="00CB144B"/>
    <w:rsid w:val="00CB1A6B"/>
    <w:rsid w:val="00CB1C3C"/>
    <w:rsid w:val="00CB234F"/>
    <w:rsid w:val="00CB3AC1"/>
    <w:rsid w:val="00CB4CFF"/>
    <w:rsid w:val="00CB56F3"/>
    <w:rsid w:val="00CB5D13"/>
    <w:rsid w:val="00CB7A70"/>
    <w:rsid w:val="00CC00D2"/>
    <w:rsid w:val="00CC092F"/>
    <w:rsid w:val="00CC0DB5"/>
    <w:rsid w:val="00CC524D"/>
    <w:rsid w:val="00CC5E77"/>
    <w:rsid w:val="00CC5F71"/>
    <w:rsid w:val="00CC6DBA"/>
    <w:rsid w:val="00CC7622"/>
    <w:rsid w:val="00CC78FC"/>
    <w:rsid w:val="00CC79E6"/>
    <w:rsid w:val="00CD17C5"/>
    <w:rsid w:val="00CD3631"/>
    <w:rsid w:val="00CD5F45"/>
    <w:rsid w:val="00CE0A35"/>
    <w:rsid w:val="00CE1054"/>
    <w:rsid w:val="00CE14D6"/>
    <w:rsid w:val="00CE20BF"/>
    <w:rsid w:val="00CE240F"/>
    <w:rsid w:val="00CE3CE8"/>
    <w:rsid w:val="00CE700D"/>
    <w:rsid w:val="00CE79E2"/>
    <w:rsid w:val="00CE7D5D"/>
    <w:rsid w:val="00CE7EC2"/>
    <w:rsid w:val="00CF0284"/>
    <w:rsid w:val="00CF057E"/>
    <w:rsid w:val="00CF08BA"/>
    <w:rsid w:val="00CF1858"/>
    <w:rsid w:val="00CF225A"/>
    <w:rsid w:val="00CF23B7"/>
    <w:rsid w:val="00CF2BD9"/>
    <w:rsid w:val="00CF2C3E"/>
    <w:rsid w:val="00CF3FAC"/>
    <w:rsid w:val="00CF6D3B"/>
    <w:rsid w:val="00CF76F5"/>
    <w:rsid w:val="00CF7AE9"/>
    <w:rsid w:val="00D00AAB"/>
    <w:rsid w:val="00D01548"/>
    <w:rsid w:val="00D018C3"/>
    <w:rsid w:val="00D0255D"/>
    <w:rsid w:val="00D02C9A"/>
    <w:rsid w:val="00D03BF9"/>
    <w:rsid w:val="00D04D78"/>
    <w:rsid w:val="00D10578"/>
    <w:rsid w:val="00D11CCF"/>
    <w:rsid w:val="00D1491A"/>
    <w:rsid w:val="00D154EE"/>
    <w:rsid w:val="00D16376"/>
    <w:rsid w:val="00D175ED"/>
    <w:rsid w:val="00D17D18"/>
    <w:rsid w:val="00D2014F"/>
    <w:rsid w:val="00D20C82"/>
    <w:rsid w:val="00D2238D"/>
    <w:rsid w:val="00D22CD1"/>
    <w:rsid w:val="00D2462E"/>
    <w:rsid w:val="00D246C5"/>
    <w:rsid w:val="00D25193"/>
    <w:rsid w:val="00D27BCE"/>
    <w:rsid w:val="00D31E40"/>
    <w:rsid w:val="00D321E0"/>
    <w:rsid w:val="00D32EBE"/>
    <w:rsid w:val="00D33019"/>
    <w:rsid w:val="00D33277"/>
    <w:rsid w:val="00D334E7"/>
    <w:rsid w:val="00D336F2"/>
    <w:rsid w:val="00D345B1"/>
    <w:rsid w:val="00D34706"/>
    <w:rsid w:val="00D34E8F"/>
    <w:rsid w:val="00D3568C"/>
    <w:rsid w:val="00D35943"/>
    <w:rsid w:val="00D35EEB"/>
    <w:rsid w:val="00D3661B"/>
    <w:rsid w:val="00D36B60"/>
    <w:rsid w:val="00D400D5"/>
    <w:rsid w:val="00D4038D"/>
    <w:rsid w:val="00D42783"/>
    <w:rsid w:val="00D44204"/>
    <w:rsid w:val="00D45ACC"/>
    <w:rsid w:val="00D45EAF"/>
    <w:rsid w:val="00D464B3"/>
    <w:rsid w:val="00D46918"/>
    <w:rsid w:val="00D46E32"/>
    <w:rsid w:val="00D47D9C"/>
    <w:rsid w:val="00D5253F"/>
    <w:rsid w:val="00D53BA5"/>
    <w:rsid w:val="00D54A57"/>
    <w:rsid w:val="00D55814"/>
    <w:rsid w:val="00D55FA7"/>
    <w:rsid w:val="00D574EA"/>
    <w:rsid w:val="00D57686"/>
    <w:rsid w:val="00D6242C"/>
    <w:rsid w:val="00D635EC"/>
    <w:rsid w:val="00D64208"/>
    <w:rsid w:val="00D6507E"/>
    <w:rsid w:val="00D652E9"/>
    <w:rsid w:val="00D664A2"/>
    <w:rsid w:val="00D67D27"/>
    <w:rsid w:val="00D70829"/>
    <w:rsid w:val="00D709B7"/>
    <w:rsid w:val="00D71B23"/>
    <w:rsid w:val="00D71D3C"/>
    <w:rsid w:val="00D72F0A"/>
    <w:rsid w:val="00D72F64"/>
    <w:rsid w:val="00D745D3"/>
    <w:rsid w:val="00D74F1A"/>
    <w:rsid w:val="00D774E1"/>
    <w:rsid w:val="00D804DF"/>
    <w:rsid w:val="00D81049"/>
    <w:rsid w:val="00D81148"/>
    <w:rsid w:val="00D812A0"/>
    <w:rsid w:val="00D8208B"/>
    <w:rsid w:val="00D822F5"/>
    <w:rsid w:val="00D8384E"/>
    <w:rsid w:val="00D84D11"/>
    <w:rsid w:val="00D855E6"/>
    <w:rsid w:val="00D86B2A"/>
    <w:rsid w:val="00D9459C"/>
    <w:rsid w:val="00D94E49"/>
    <w:rsid w:val="00D9658E"/>
    <w:rsid w:val="00D97B1A"/>
    <w:rsid w:val="00DA00C4"/>
    <w:rsid w:val="00DA014A"/>
    <w:rsid w:val="00DA2F92"/>
    <w:rsid w:val="00DA3302"/>
    <w:rsid w:val="00DA5A87"/>
    <w:rsid w:val="00DA5B01"/>
    <w:rsid w:val="00DA727B"/>
    <w:rsid w:val="00DB0106"/>
    <w:rsid w:val="00DB051C"/>
    <w:rsid w:val="00DB0F45"/>
    <w:rsid w:val="00DB121F"/>
    <w:rsid w:val="00DB3E5F"/>
    <w:rsid w:val="00DB483F"/>
    <w:rsid w:val="00DC1641"/>
    <w:rsid w:val="00DC2DAD"/>
    <w:rsid w:val="00DC44B4"/>
    <w:rsid w:val="00DC4C3A"/>
    <w:rsid w:val="00DC6280"/>
    <w:rsid w:val="00DC7175"/>
    <w:rsid w:val="00DC7CD2"/>
    <w:rsid w:val="00DD02CB"/>
    <w:rsid w:val="00DD58CC"/>
    <w:rsid w:val="00DE056B"/>
    <w:rsid w:val="00DE2081"/>
    <w:rsid w:val="00DE44A0"/>
    <w:rsid w:val="00DE4BC2"/>
    <w:rsid w:val="00DE6352"/>
    <w:rsid w:val="00E020FC"/>
    <w:rsid w:val="00E0274A"/>
    <w:rsid w:val="00E02A99"/>
    <w:rsid w:val="00E0304D"/>
    <w:rsid w:val="00E03650"/>
    <w:rsid w:val="00E040E8"/>
    <w:rsid w:val="00E04383"/>
    <w:rsid w:val="00E056E7"/>
    <w:rsid w:val="00E102FD"/>
    <w:rsid w:val="00E109AE"/>
    <w:rsid w:val="00E111EF"/>
    <w:rsid w:val="00E11BAB"/>
    <w:rsid w:val="00E1447B"/>
    <w:rsid w:val="00E149AA"/>
    <w:rsid w:val="00E14C6A"/>
    <w:rsid w:val="00E17810"/>
    <w:rsid w:val="00E25AE6"/>
    <w:rsid w:val="00E27135"/>
    <w:rsid w:val="00E27A24"/>
    <w:rsid w:val="00E27FE1"/>
    <w:rsid w:val="00E31BBE"/>
    <w:rsid w:val="00E31C91"/>
    <w:rsid w:val="00E32CFD"/>
    <w:rsid w:val="00E33933"/>
    <w:rsid w:val="00E34A21"/>
    <w:rsid w:val="00E34AF7"/>
    <w:rsid w:val="00E34E74"/>
    <w:rsid w:val="00E34FA2"/>
    <w:rsid w:val="00E355F1"/>
    <w:rsid w:val="00E35DB6"/>
    <w:rsid w:val="00E36784"/>
    <w:rsid w:val="00E43D8A"/>
    <w:rsid w:val="00E4560D"/>
    <w:rsid w:val="00E459F3"/>
    <w:rsid w:val="00E45B14"/>
    <w:rsid w:val="00E50213"/>
    <w:rsid w:val="00E52146"/>
    <w:rsid w:val="00E53430"/>
    <w:rsid w:val="00E53A1C"/>
    <w:rsid w:val="00E53F5A"/>
    <w:rsid w:val="00E541B9"/>
    <w:rsid w:val="00E54521"/>
    <w:rsid w:val="00E54AB0"/>
    <w:rsid w:val="00E561B9"/>
    <w:rsid w:val="00E61E90"/>
    <w:rsid w:val="00E625C9"/>
    <w:rsid w:val="00E62A58"/>
    <w:rsid w:val="00E634F2"/>
    <w:rsid w:val="00E64F93"/>
    <w:rsid w:val="00E6542F"/>
    <w:rsid w:val="00E6679D"/>
    <w:rsid w:val="00E66A6F"/>
    <w:rsid w:val="00E7034B"/>
    <w:rsid w:val="00E704D8"/>
    <w:rsid w:val="00E7107A"/>
    <w:rsid w:val="00E717C3"/>
    <w:rsid w:val="00E720D3"/>
    <w:rsid w:val="00E72356"/>
    <w:rsid w:val="00E73795"/>
    <w:rsid w:val="00E7507F"/>
    <w:rsid w:val="00E822A1"/>
    <w:rsid w:val="00E8296A"/>
    <w:rsid w:val="00E8340C"/>
    <w:rsid w:val="00E858EB"/>
    <w:rsid w:val="00E86C9B"/>
    <w:rsid w:val="00E87B84"/>
    <w:rsid w:val="00E91834"/>
    <w:rsid w:val="00E91C08"/>
    <w:rsid w:val="00E9672E"/>
    <w:rsid w:val="00E973EF"/>
    <w:rsid w:val="00EA009D"/>
    <w:rsid w:val="00EA0289"/>
    <w:rsid w:val="00EA100F"/>
    <w:rsid w:val="00EA1201"/>
    <w:rsid w:val="00EA2F7E"/>
    <w:rsid w:val="00EA3561"/>
    <w:rsid w:val="00EA407E"/>
    <w:rsid w:val="00EA45CF"/>
    <w:rsid w:val="00EA5AF1"/>
    <w:rsid w:val="00EA6921"/>
    <w:rsid w:val="00EB1C73"/>
    <w:rsid w:val="00EB1F60"/>
    <w:rsid w:val="00EB1FF3"/>
    <w:rsid w:val="00EB3E83"/>
    <w:rsid w:val="00EB5ED0"/>
    <w:rsid w:val="00EB7043"/>
    <w:rsid w:val="00EC0D06"/>
    <w:rsid w:val="00EC223A"/>
    <w:rsid w:val="00EC3E8F"/>
    <w:rsid w:val="00EC52CA"/>
    <w:rsid w:val="00EC5C58"/>
    <w:rsid w:val="00EC6415"/>
    <w:rsid w:val="00EC792D"/>
    <w:rsid w:val="00EC7A83"/>
    <w:rsid w:val="00EC7D22"/>
    <w:rsid w:val="00ED0316"/>
    <w:rsid w:val="00ED0EA3"/>
    <w:rsid w:val="00ED44F2"/>
    <w:rsid w:val="00ED4AE9"/>
    <w:rsid w:val="00ED4E4A"/>
    <w:rsid w:val="00ED54C2"/>
    <w:rsid w:val="00ED60C6"/>
    <w:rsid w:val="00ED728C"/>
    <w:rsid w:val="00ED7CBC"/>
    <w:rsid w:val="00EE00DD"/>
    <w:rsid w:val="00EE1999"/>
    <w:rsid w:val="00EE1DAA"/>
    <w:rsid w:val="00EE214D"/>
    <w:rsid w:val="00EE53AC"/>
    <w:rsid w:val="00EE5EEA"/>
    <w:rsid w:val="00EE6169"/>
    <w:rsid w:val="00EE660E"/>
    <w:rsid w:val="00EF077A"/>
    <w:rsid w:val="00EF1CA3"/>
    <w:rsid w:val="00EF2603"/>
    <w:rsid w:val="00EF3AD4"/>
    <w:rsid w:val="00EF41D0"/>
    <w:rsid w:val="00EF477C"/>
    <w:rsid w:val="00EF57C5"/>
    <w:rsid w:val="00EF6106"/>
    <w:rsid w:val="00F00644"/>
    <w:rsid w:val="00F01965"/>
    <w:rsid w:val="00F01F92"/>
    <w:rsid w:val="00F03378"/>
    <w:rsid w:val="00F047D7"/>
    <w:rsid w:val="00F04A1A"/>
    <w:rsid w:val="00F052A6"/>
    <w:rsid w:val="00F06DC5"/>
    <w:rsid w:val="00F07674"/>
    <w:rsid w:val="00F1113E"/>
    <w:rsid w:val="00F122CF"/>
    <w:rsid w:val="00F1323B"/>
    <w:rsid w:val="00F13C84"/>
    <w:rsid w:val="00F13DCC"/>
    <w:rsid w:val="00F14CDA"/>
    <w:rsid w:val="00F151F5"/>
    <w:rsid w:val="00F16AB2"/>
    <w:rsid w:val="00F16D0C"/>
    <w:rsid w:val="00F17C8F"/>
    <w:rsid w:val="00F204EC"/>
    <w:rsid w:val="00F206B8"/>
    <w:rsid w:val="00F20AA9"/>
    <w:rsid w:val="00F21984"/>
    <w:rsid w:val="00F2410F"/>
    <w:rsid w:val="00F25AFD"/>
    <w:rsid w:val="00F322C9"/>
    <w:rsid w:val="00F33A49"/>
    <w:rsid w:val="00F33EB7"/>
    <w:rsid w:val="00F34AFA"/>
    <w:rsid w:val="00F35430"/>
    <w:rsid w:val="00F357A7"/>
    <w:rsid w:val="00F3664C"/>
    <w:rsid w:val="00F41406"/>
    <w:rsid w:val="00F425E4"/>
    <w:rsid w:val="00F44597"/>
    <w:rsid w:val="00F46E7B"/>
    <w:rsid w:val="00F4753B"/>
    <w:rsid w:val="00F523E2"/>
    <w:rsid w:val="00F52628"/>
    <w:rsid w:val="00F53231"/>
    <w:rsid w:val="00F53429"/>
    <w:rsid w:val="00F54DC8"/>
    <w:rsid w:val="00F5658E"/>
    <w:rsid w:val="00F577A6"/>
    <w:rsid w:val="00F5799E"/>
    <w:rsid w:val="00F61006"/>
    <w:rsid w:val="00F6154F"/>
    <w:rsid w:val="00F617AA"/>
    <w:rsid w:val="00F62023"/>
    <w:rsid w:val="00F639F1"/>
    <w:rsid w:val="00F64095"/>
    <w:rsid w:val="00F6444E"/>
    <w:rsid w:val="00F650DD"/>
    <w:rsid w:val="00F6526F"/>
    <w:rsid w:val="00F6543C"/>
    <w:rsid w:val="00F656CD"/>
    <w:rsid w:val="00F65D08"/>
    <w:rsid w:val="00F66E01"/>
    <w:rsid w:val="00F670FA"/>
    <w:rsid w:val="00F701E3"/>
    <w:rsid w:val="00F70BA4"/>
    <w:rsid w:val="00F70F6A"/>
    <w:rsid w:val="00F71021"/>
    <w:rsid w:val="00F7286C"/>
    <w:rsid w:val="00F73292"/>
    <w:rsid w:val="00F75BBB"/>
    <w:rsid w:val="00F75FE1"/>
    <w:rsid w:val="00F769C8"/>
    <w:rsid w:val="00F773C3"/>
    <w:rsid w:val="00F77546"/>
    <w:rsid w:val="00F8101D"/>
    <w:rsid w:val="00F810C7"/>
    <w:rsid w:val="00F81A55"/>
    <w:rsid w:val="00F830EC"/>
    <w:rsid w:val="00F84B5C"/>
    <w:rsid w:val="00F85647"/>
    <w:rsid w:val="00F859D3"/>
    <w:rsid w:val="00F85E92"/>
    <w:rsid w:val="00F87B08"/>
    <w:rsid w:val="00F90328"/>
    <w:rsid w:val="00F93785"/>
    <w:rsid w:val="00F9390F"/>
    <w:rsid w:val="00F93D74"/>
    <w:rsid w:val="00F96628"/>
    <w:rsid w:val="00F966EC"/>
    <w:rsid w:val="00F97AE7"/>
    <w:rsid w:val="00FA011F"/>
    <w:rsid w:val="00FA0165"/>
    <w:rsid w:val="00FA244F"/>
    <w:rsid w:val="00FA3292"/>
    <w:rsid w:val="00FA4278"/>
    <w:rsid w:val="00FA5908"/>
    <w:rsid w:val="00FA6334"/>
    <w:rsid w:val="00FA6625"/>
    <w:rsid w:val="00FA6B71"/>
    <w:rsid w:val="00FA7AD7"/>
    <w:rsid w:val="00FB0588"/>
    <w:rsid w:val="00FB09A5"/>
    <w:rsid w:val="00FB0D33"/>
    <w:rsid w:val="00FB0E17"/>
    <w:rsid w:val="00FB253E"/>
    <w:rsid w:val="00FB2B0D"/>
    <w:rsid w:val="00FB5688"/>
    <w:rsid w:val="00FB5F2B"/>
    <w:rsid w:val="00FB714A"/>
    <w:rsid w:val="00FB7A9D"/>
    <w:rsid w:val="00FC13EC"/>
    <w:rsid w:val="00FC153E"/>
    <w:rsid w:val="00FC1B35"/>
    <w:rsid w:val="00FC2758"/>
    <w:rsid w:val="00FC381E"/>
    <w:rsid w:val="00FC528F"/>
    <w:rsid w:val="00FC6BFB"/>
    <w:rsid w:val="00FC74BE"/>
    <w:rsid w:val="00FC7E6E"/>
    <w:rsid w:val="00FC7EA3"/>
    <w:rsid w:val="00FD2174"/>
    <w:rsid w:val="00FD290B"/>
    <w:rsid w:val="00FD3851"/>
    <w:rsid w:val="00FD566A"/>
    <w:rsid w:val="00FD600B"/>
    <w:rsid w:val="00FD7389"/>
    <w:rsid w:val="00FD7788"/>
    <w:rsid w:val="00FD7C95"/>
    <w:rsid w:val="00FD7D9D"/>
    <w:rsid w:val="00FE050C"/>
    <w:rsid w:val="00FE18B8"/>
    <w:rsid w:val="00FE18ED"/>
    <w:rsid w:val="00FE1F6B"/>
    <w:rsid w:val="00FE3746"/>
    <w:rsid w:val="00FE4F7E"/>
    <w:rsid w:val="00FF06D5"/>
    <w:rsid w:val="00FF07A4"/>
    <w:rsid w:val="00FF080D"/>
    <w:rsid w:val="00FF3268"/>
    <w:rsid w:val="00FF5A3C"/>
    <w:rsid w:val="00FF64EA"/>
    <w:rsid w:val="00FF69AD"/>
    <w:rsid w:val="00FF6BEB"/>
    <w:rsid w:val="00FF6D67"/>
    <w:rsid w:val="00FF753B"/>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68C95E"/>
  <w15:docId w15:val="{5DF070AE-8C76-4FC2-BAA3-D839799BB1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34"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322C9"/>
    <w:rPr>
      <w:rFonts w:ascii="Times New Roman" w:hAnsi="Times New Roman"/>
      <w:sz w:val="24"/>
      <w:szCs w:val="24"/>
    </w:rPr>
  </w:style>
  <w:style w:type="paragraph" w:styleId="11">
    <w:name w:val="heading 1"/>
    <w:basedOn w:val="a"/>
    <w:next w:val="a"/>
    <w:link w:val="12"/>
    <w:qFormat/>
    <w:rsid w:val="00CA463A"/>
    <w:pPr>
      <w:keepNext/>
      <w:spacing w:line="240" w:lineRule="exact"/>
      <w:ind w:left="75"/>
      <w:jc w:val="center"/>
      <w:outlineLvl w:val="0"/>
    </w:pPr>
    <w:rPr>
      <w:rFonts w:eastAsia="標楷體"/>
      <w:sz w:val="28"/>
      <w:shd w:val="pct15" w:color="auto" w:fill="FFFFFF"/>
    </w:rPr>
  </w:style>
  <w:style w:type="paragraph" w:styleId="2">
    <w:name w:val="heading 2"/>
    <w:basedOn w:val="a"/>
    <w:next w:val="a"/>
    <w:link w:val="20"/>
    <w:qFormat/>
    <w:rsid w:val="00CA463A"/>
    <w:pPr>
      <w:keepNext/>
      <w:widowControl w:val="0"/>
      <w:spacing w:line="720" w:lineRule="auto"/>
      <w:outlineLvl w:val="1"/>
    </w:pPr>
    <w:rPr>
      <w:rFonts w:ascii="Cambria" w:hAnsi="Cambria"/>
      <w:b/>
      <w:bCs/>
      <w:kern w:val="2"/>
      <w:sz w:val="48"/>
      <w:szCs w:val="48"/>
    </w:rPr>
  </w:style>
  <w:style w:type="paragraph" w:styleId="3">
    <w:name w:val="heading 3"/>
    <w:basedOn w:val="a"/>
    <w:next w:val="a"/>
    <w:link w:val="30"/>
    <w:unhideWhenUsed/>
    <w:qFormat/>
    <w:rsid w:val="00CE700D"/>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0"/>
    <w:qFormat/>
    <w:rsid w:val="00B60A63"/>
    <w:pPr>
      <w:keepNext/>
      <w:keepLines/>
      <w:tabs>
        <w:tab w:val="num" w:pos="851"/>
      </w:tabs>
      <w:spacing w:before="680" w:after="340" w:line="340" w:lineRule="atLeast"/>
      <w:ind w:left="851" w:hanging="851"/>
      <w:outlineLvl w:val="3"/>
    </w:pPr>
    <w:rPr>
      <w:sz w:val="28"/>
      <w:szCs w:val="20"/>
      <w:lang w:eastAsia="en-US"/>
    </w:rPr>
  </w:style>
  <w:style w:type="paragraph" w:styleId="5">
    <w:name w:val="heading 5"/>
    <w:basedOn w:val="a"/>
    <w:next w:val="a"/>
    <w:link w:val="50"/>
    <w:qFormat/>
    <w:rsid w:val="00B60A63"/>
    <w:pPr>
      <w:tabs>
        <w:tab w:val="num" w:pos="1008"/>
      </w:tabs>
      <w:spacing w:before="240" w:after="60" w:line="340" w:lineRule="atLeast"/>
      <w:ind w:left="1008" w:hanging="1008"/>
      <w:outlineLvl w:val="4"/>
    </w:pPr>
    <w:rPr>
      <w:sz w:val="22"/>
      <w:szCs w:val="20"/>
      <w:lang w:eastAsia="en-US"/>
    </w:rPr>
  </w:style>
  <w:style w:type="paragraph" w:styleId="6">
    <w:name w:val="heading 6"/>
    <w:basedOn w:val="a"/>
    <w:next w:val="a"/>
    <w:link w:val="60"/>
    <w:qFormat/>
    <w:rsid w:val="00B60A63"/>
    <w:pPr>
      <w:tabs>
        <w:tab w:val="num" w:pos="1152"/>
      </w:tabs>
      <w:spacing w:before="240" w:after="60" w:line="340" w:lineRule="atLeast"/>
      <w:ind w:left="1152" w:hanging="1152"/>
      <w:outlineLvl w:val="5"/>
    </w:pPr>
    <w:rPr>
      <w:i/>
      <w:sz w:val="22"/>
      <w:szCs w:val="20"/>
      <w:lang w:eastAsia="en-US"/>
    </w:rPr>
  </w:style>
  <w:style w:type="paragraph" w:styleId="7">
    <w:name w:val="heading 7"/>
    <w:basedOn w:val="a"/>
    <w:next w:val="a"/>
    <w:link w:val="70"/>
    <w:qFormat/>
    <w:rsid w:val="00B60A63"/>
    <w:pPr>
      <w:tabs>
        <w:tab w:val="num" w:pos="1296"/>
      </w:tabs>
      <w:spacing w:before="240" w:after="60" w:line="340" w:lineRule="atLeast"/>
      <w:ind w:left="1296" w:hanging="1296"/>
      <w:outlineLvl w:val="6"/>
    </w:pPr>
    <w:rPr>
      <w:rFonts w:ascii="Arial" w:hAnsi="Arial"/>
      <w:sz w:val="20"/>
      <w:szCs w:val="20"/>
      <w:lang w:eastAsia="en-US"/>
    </w:rPr>
  </w:style>
  <w:style w:type="paragraph" w:styleId="8">
    <w:name w:val="heading 8"/>
    <w:basedOn w:val="a"/>
    <w:next w:val="a"/>
    <w:link w:val="80"/>
    <w:qFormat/>
    <w:rsid w:val="00B60A63"/>
    <w:pPr>
      <w:tabs>
        <w:tab w:val="num" w:pos="1440"/>
      </w:tabs>
      <w:spacing w:before="240" w:after="60" w:line="340" w:lineRule="atLeast"/>
      <w:ind w:left="1440" w:hanging="1440"/>
      <w:outlineLvl w:val="7"/>
    </w:pPr>
    <w:rPr>
      <w:rFonts w:ascii="Arial" w:hAnsi="Arial"/>
      <w:i/>
      <w:sz w:val="20"/>
      <w:szCs w:val="20"/>
      <w:lang w:eastAsia="en-US"/>
    </w:rPr>
  </w:style>
  <w:style w:type="paragraph" w:styleId="9">
    <w:name w:val="heading 9"/>
    <w:basedOn w:val="a"/>
    <w:next w:val="a"/>
    <w:link w:val="90"/>
    <w:qFormat/>
    <w:rsid w:val="00B60A63"/>
    <w:pPr>
      <w:tabs>
        <w:tab w:val="num" w:pos="1584"/>
      </w:tabs>
      <w:spacing w:before="240" w:after="60" w:line="340" w:lineRule="atLeast"/>
      <w:ind w:left="1584" w:hanging="1584"/>
      <w:outlineLvl w:val="8"/>
    </w:pPr>
    <w:rPr>
      <w:rFonts w:ascii="Arial" w:hAnsi="Arial"/>
      <w:b/>
      <w:i/>
      <w:sz w:val="18"/>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2">
    <w:name w:val="標題 1 字元"/>
    <w:link w:val="11"/>
    <w:rsid w:val="00CA463A"/>
    <w:rPr>
      <w:rFonts w:ascii="Times New Roman" w:eastAsia="標楷體" w:hAnsi="Times New Roman"/>
      <w:sz w:val="28"/>
      <w:szCs w:val="24"/>
    </w:rPr>
  </w:style>
  <w:style w:type="character" w:customStyle="1" w:styleId="20">
    <w:name w:val="標題 2 字元"/>
    <w:link w:val="2"/>
    <w:rsid w:val="00CA463A"/>
    <w:rPr>
      <w:rFonts w:ascii="Cambria" w:hAnsi="Cambria"/>
      <w:b/>
      <w:bCs/>
      <w:kern w:val="2"/>
      <w:sz w:val="48"/>
      <w:szCs w:val="48"/>
    </w:rPr>
  </w:style>
  <w:style w:type="character" w:customStyle="1" w:styleId="30">
    <w:name w:val="標題 3 字元"/>
    <w:basedOn w:val="a0"/>
    <w:link w:val="3"/>
    <w:rsid w:val="00CE700D"/>
    <w:rPr>
      <w:rFonts w:asciiTheme="majorHAnsi" w:eastAsiaTheme="majorEastAsia" w:hAnsiTheme="majorHAnsi" w:cstheme="majorBidi"/>
      <w:b/>
      <w:bCs/>
      <w:sz w:val="36"/>
      <w:szCs w:val="36"/>
    </w:rPr>
  </w:style>
  <w:style w:type="character" w:customStyle="1" w:styleId="40">
    <w:name w:val="標題 4 字元"/>
    <w:basedOn w:val="a0"/>
    <w:link w:val="4"/>
    <w:rsid w:val="00B60A63"/>
    <w:rPr>
      <w:rFonts w:ascii="Times New Roman" w:hAnsi="Times New Roman"/>
      <w:sz w:val="28"/>
      <w:lang w:eastAsia="en-US"/>
    </w:rPr>
  </w:style>
  <w:style w:type="character" w:customStyle="1" w:styleId="50">
    <w:name w:val="標題 5 字元"/>
    <w:basedOn w:val="a0"/>
    <w:link w:val="5"/>
    <w:rsid w:val="00B60A63"/>
    <w:rPr>
      <w:rFonts w:ascii="Times New Roman" w:hAnsi="Times New Roman"/>
      <w:sz w:val="22"/>
      <w:lang w:eastAsia="en-US"/>
    </w:rPr>
  </w:style>
  <w:style w:type="character" w:customStyle="1" w:styleId="60">
    <w:name w:val="標題 6 字元"/>
    <w:basedOn w:val="a0"/>
    <w:link w:val="6"/>
    <w:rsid w:val="00B60A63"/>
    <w:rPr>
      <w:rFonts w:ascii="Times New Roman" w:hAnsi="Times New Roman"/>
      <w:i/>
      <w:sz w:val="22"/>
      <w:lang w:eastAsia="en-US"/>
    </w:rPr>
  </w:style>
  <w:style w:type="character" w:customStyle="1" w:styleId="70">
    <w:name w:val="標題 7 字元"/>
    <w:basedOn w:val="a0"/>
    <w:link w:val="7"/>
    <w:rsid w:val="00B60A63"/>
    <w:rPr>
      <w:rFonts w:ascii="Arial" w:hAnsi="Arial"/>
      <w:lang w:eastAsia="en-US"/>
    </w:rPr>
  </w:style>
  <w:style w:type="character" w:customStyle="1" w:styleId="80">
    <w:name w:val="標題 8 字元"/>
    <w:basedOn w:val="a0"/>
    <w:link w:val="8"/>
    <w:rsid w:val="00B60A63"/>
    <w:rPr>
      <w:rFonts w:ascii="Arial" w:hAnsi="Arial"/>
      <w:i/>
      <w:lang w:eastAsia="en-US"/>
    </w:rPr>
  </w:style>
  <w:style w:type="character" w:customStyle="1" w:styleId="90">
    <w:name w:val="標題 9 字元"/>
    <w:basedOn w:val="a0"/>
    <w:link w:val="9"/>
    <w:rsid w:val="00B60A63"/>
    <w:rPr>
      <w:rFonts w:ascii="Arial" w:hAnsi="Arial"/>
      <w:b/>
      <w:i/>
      <w:sz w:val="18"/>
      <w:lang w:eastAsia="en-US"/>
    </w:rPr>
  </w:style>
  <w:style w:type="paragraph" w:styleId="a3">
    <w:name w:val="header"/>
    <w:basedOn w:val="a"/>
    <w:link w:val="a4"/>
    <w:uiPriority w:val="99"/>
    <w:unhideWhenUsed/>
    <w:rsid w:val="002B37FA"/>
    <w:pPr>
      <w:tabs>
        <w:tab w:val="center" w:pos="4153"/>
        <w:tab w:val="right" w:pos="8306"/>
      </w:tabs>
      <w:snapToGrid w:val="0"/>
    </w:pPr>
    <w:rPr>
      <w:rFonts w:ascii="Calibri" w:hAnsi="Calibri"/>
      <w:sz w:val="20"/>
      <w:szCs w:val="20"/>
    </w:rPr>
  </w:style>
  <w:style w:type="character" w:customStyle="1" w:styleId="a4">
    <w:name w:val="頁首 字元"/>
    <w:link w:val="a3"/>
    <w:uiPriority w:val="99"/>
    <w:rsid w:val="002B37FA"/>
    <w:rPr>
      <w:sz w:val="20"/>
      <w:szCs w:val="20"/>
    </w:rPr>
  </w:style>
  <w:style w:type="paragraph" w:styleId="a5">
    <w:name w:val="footer"/>
    <w:basedOn w:val="a"/>
    <w:link w:val="a6"/>
    <w:uiPriority w:val="99"/>
    <w:unhideWhenUsed/>
    <w:rsid w:val="002B37FA"/>
    <w:pPr>
      <w:tabs>
        <w:tab w:val="center" w:pos="4153"/>
        <w:tab w:val="right" w:pos="8306"/>
      </w:tabs>
      <w:snapToGrid w:val="0"/>
    </w:pPr>
    <w:rPr>
      <w:rFonts w:ascii="Calibri" w:hAnsi="Calibri"/>
      <w:sz w:val="20"/>
      <w:szCs w:val="20"/>
    </w:rPr>
  </w:style>
  <w:style w:type="character" w:customStyle="1" w:styleId="a6">
    <w:name w:val="頁尾 字元"/>
    <w:link w:val="a5"/>
    <w:uiPriority w:val="99"/>
    <w:rsid w:val="002B37FA"/>
    <w:rPr>
      <w:sz w:val="20"/>
      <w:szCs w:val="20"/>
    </w:rPr>
  </w:style>
  <w:style w:type="paragraph" w:customStyle="1" w:styleId="AuthorInfo">
    <w:name w:val="Author Info"/>
    <w:basedOn w:val="a"/>
    <w:rsid w:val="00FC13EC"/>
    <w:pPr>
      <w:jc w:val="center"/>
    </w:pPr>
    <w:rPr>
      <w:rFonts w:eastAsia="標楷體"/>
    </w:rPr>
  </w:style>
  <w:style w:type="paragraph" w:styleId="Web">
    <w:name w:val="Normal (Web)"/>
    <w:basedOn w:val="a"/>
    <w:uiPriority w:val="99"/>
    <w:rsid w:val="00D774E1"/>
    <w:pPr>
      <w:spacing w:before="100" w:beforeAutospacing="1" w:after="100" w:afterAutospacing="1"/>
    </w:pPr>
    <w:rPr>
      <w:rFonts w:ascii="新細明體" w:hAnsi="新細明體"/>
      <w:color w:val="000000"/>
    </w:rPr>
  </w:style>
  <w:style w:type="character" w:styleId="a7">
    <w:name w:val="Hyperlink"/>
    <w:uiPriority w:val="99"/>
    <w:rsid w:val="00D774E1"/>
    <w:rPr>
      <w:color w:val="0000FF"/>
      <w:u w:val="single"/>
    </w:rPr>
  </w:style>
  <w:style w:type="character" w:customStyle="1" w:styleId="-1Char">
    <w:name w:val="彩色清單 - 輔色 1 Char"/>
    <w:link w:val="1-2"/>
    <w:uiPriority w:val="99"/>
    <w:locked/>
    <w:rsid w:val="00D774E1"/>
    <w:rPr>
      <w:rFonts w:ascii="Cambria" w:hAnsi="Cambria"/>
      <w:kern w:val="2"/>
      <w:sz w:val="24"/>
      <w:szCs w:val="24"/>
    </w:rPr>
  </w:style>
  <w:style w:type="table" w:styleId="1-2">
    <w:name w:val="Medium Grid 1 Accent 2"/>
    <w:basedOn w:val="a1"/>
    <w:link w:val="-1Char"/>
    <w:uiPriority w:val="99"/>
    <w:semiHidden/>
    <w:unhideWhenUsed/>
    <w:rsid w:val="00D774E1"/>
    <w:rPr>
      <w:rFonts w:ascii="Cambria" w:hAnsi="Cambria"/>
      <w:kern w:val="2"/>
      <w:sz w:val="24"/>
      <w:szCs w:val="24"/>
    </w:rPr>
    <w:tblPr>
      <w:tblStyleRowBandSize w:val="1"/>
      <w:tblStyleColBandSize w:val="1"/>
    </w:tblPr>
    <w:tcPr>
      <w:shd w:val="clear" w:color="auto" w:fill="EEF5FB"/>
    </w:tcPr>
    <w:tblStylePr w:type="firstRow">
      <w:tblPr/>
      <w:tcPr>
        <w:tcBorders>
          <w:bottom w:val="single" w:sz="12" w:space="0" w:color="FFFFFF"/>
        </w:tcBorders>
        <w:shd w:val="clear" w:color="auto" w:fill="D25F12"/>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6E6F4"/>
      </w:tcPr>
    </w:tblStylePr>
    <w:tblStylePr w:type="band1Horz">
      <w:tblPr/>
      <w:tcPr>
        <w:shd w:val="clear" w:color="auto" w:fill="DEEAF6"/>
      </w:tcPr>
    </w:tblStylePr>
  </w:style>
  <w:style w:type="paragraph" w:customStyle="1" w:styleId="-12">
    <w:name w:val="彩色清單 - 輔色 12"/>
    <w:basedOn w:val="a"/>
    <w:link w:val="-1"/>
    <w:uiPriority w:val="34"/>
    <w:qFormat/>
    <w:rsid w:val="00D774E1"/>
    <w:pPr>
      <w:ind w:leftChars="200" w:left="480"/>
    </w:pPr>
    <w:rPr>
      <w:rFonts w:ascii="Cambria" w:hAnsi="Cambria"/>
    </w:rPr>
  </w:style>
  <w:style w:type="character" w:customStyle="1" w:styleId="-1">
    <w:name w:val="彩色清單 - 輔色 1 字元"/>
    <w:link w:val="-12"/>
    <w:uiPriority w:val="34"/>
    <w:locked/>
    <w:rsid w:val="00804825"/>
    <w:rPr>
      <w:rFonts w:ascii="Cambria" w:hAnsi="Cambria"/>
      <w:sz w:val="24"/>
      <w:szCs w:val="24"/>
    </w:rPr>
  </w:style>
  <w:style w:type="character" w:styleId="a8">
    <w:name w:val="FollowedHyperlink"/>
    <w:unhideWhenUsed/>
    <w:rsid w:val="00454E2F"/>
    <w:rPr>
      <w:color w:val="954F72"/>
      <w:u w:val="single"/>
    </w:rPr>
  </w:style>
  <w:style w:type="paragraph" w:customStyle="1" w:styleId="ListParagraph1">
    <w:name w:val="List Paragraph1"/>
    <w:basedOn w:val="a"/>
    <w:link w:val="ListParagraphChar"/>
    <w:qFormat/>
    <w:rsid w:val="00D45ACC"/>
    <w:pPr>
      <w:ind w:leftChars="200" w:left="480"/>
    </w:pPr>
    <w:rPr>
      <w:rFonts w:ascii="Calibri" w:hAnsi="Calibri"/>
      <w:kern w:val="2"/>
    </w:rPr>
  </w:style>
  <w:style w:type="character" w:customStyle="1" w:styleId="ListParagraphChar">
    <w:name w:val="List Paragraph Char"/>
    <w:link w:val="ListParagraph1"/>
    <w:locked/>
    <w:rsid w:val="00D45ACC"/>
    <w:rPr>
      <w:kern w:val="2"/>
      <w:sz w:val="24"/>
      <w:szCs w:val="24"/>
    </w:rPr>
  </w:style>
  <w:style w:type="paragraph" w:customStyle="1" w:styleId="a9">
    <w:name w:val="表"/>
    <w:basedOn w:val="a"/>
    <w:link w:val="aa"/>
    <w:qFormat/>
    <w:rsid w:val="00803C10"/>
    <w:pPr>
      <w:snapToGrid w:val="0"/>
      <w:spacing w:before="180"/>
    </w:pPr>
    <w:rPr>
      <w:rFonts w:eastAsia="標楷體"/>
      <w:kern w:val="2"/>
      <w:sz w:val="28"/>
    </w:rPr>
  </w:style>
  <w:style w:type="character" w:customStyle="1" w:styleId="aa">
    <w:name w:val="表 字元"/>
    <w:link w:val="a9"/>
    <w:locked/>
    <w:rsid w:val="00803C10"/>
    <w:rPr>
      <w:rFonts w:ascii="Times New Roman" w:eastAsia="標楷體" w:hAnsi="Times New Roman"/>
      <w:kern w:val="2"/>
      <w:sz w:val="28"/>
      <w:szCs w:val="24"/>
    </w:rPr>
  </w:style>
  <w:style w:type="paragraph" w:customStyle="1" w:styleId="ab">
    <w:name w:val="壹"/>
    <w:basedOn w:val="a"/>
    <w:rsid w:val="00704E0E"/>
    <w:rPr>
      <w:b/>
      <w:bCs/>
      <w:sz w:val="32"/>
    </w:rPr>
  </w:style>
  <w:style w:type="paragraph" w:customStyle="1" w:styleId="-11">
    <w:name w:val="彩色清單 - 輔色 11"/>
    <w:basedOn w:val="a"/>
    <w:uiPriority w:val="99"/>
    <w:qFormat/>
    <w:rsid w:val="00CA463A"/>
    <w:rPr>
      <w:rFonts w:ascii="Cambria" w:hAnsi="Cambria"/>
    </w:rPr>
  </w:style>
  <w:style w:type="paragraph" w:customStyle="1" w:styleId="10">
    <w:name w:val="1.章"/>
    <w:basedOn w:val="a"/>
    <w:link w:val="13"/>
    <w:qFormat/>
    <w:rsid w:val="00CA463A"/>
    <w:pPr>
      <w:numPr>
        <w:numId w:val="1"/>
      </w:numPr>
      <w:spacing w:before="240" w:after="60"/>
      <w:jc w:val="center"/>
      <w:outlineLvl w:val="0"/>
    </w:pPr>
    <w:rPr>
      <w:rFonts w:ascii="標楷體" w:eastAsia="標楷體" w:hAnsi="標楷體"/>
      <w:b/>
      <w:bCs/>
      <w:sz w:val="32"/>
    </w:rPr>
  </w:style>
  <w:style w:type="character" w:customStyle="1" w:styleId="13">
    <w:name w:val="1.章 字元"/>
    <w:link w:val="10"/>
    <w:locked/>
    <w:rsid w:val="00CA463A"/>
    <w:rPr>
      <w:rFonts w:ascii="標楷體" w:eastAsia="標楷體" w:hAnsi="標楷體"/>
      <w:b/>
      <w:bCs/>
      <w:sz w:val="32"/>
      <w:szCs w:val="24"/>
    </w:rPr>
  </w:style>
  <w:style w:type="character" w:customStyle="1" w:styleId="shorttext">
    <w:name w:val="short_text"/>
    <w:rsid w:val="00081666"/>
  </w:style>
  <w:style w:type="paragraph" w:styleId="ac">
    <w:name w:val="Document Map"/>
    <w:basedOn w:val="a"/>
    <w:link w:val="ad"/>
    <w:uiPriority w:val="99"/>
    <w:semiHidden/>
    <w:unhideWhenUsed/>
    <w:rsid w:val="00790008"/>
  </w:style>
  <w:style w:type="character" w:customStyle="1" w:styleId="ad">
    <w:name w:val="文件引導模式 字元"/>
    <w:link w:val="ac"/>
    <w:uiPriority w:val="99"/>
    <w:semiHidden/>
    <w:rsid w:val="00790008"/>
    <w:rPr>
      <w:rFonts w:ascii="Times New Roman" w:hAnsi="Times New Roman"/>
      <w:sz w:val="24"/>
      <w:szCs w:val="24"/>
    </w:rPr>
  </w:style>
  <w:style w:type="character" w:styleId="ae">
    <w:name w:val="annotation reference"/>
    <w:unhideWhenUsed/>
    <w:rsid w:val="00DE4BC2"/>
    <w:rPr>
      <w:sz w:val="16"/>
      <w:szCs w:val="16"/>
    </w:rPr>
  </w:style>
  <w:style w:type="paragraph" w:styleId="af">
    <w:name w:val="annotation text"/>
    <w:aliases w:val=" 字元"/>
    <w:basedOn w:val="a"/>
    <w:link w:val="af0"/>
    <w:unhideWhenUsed/>
    <w:rsid w:val="00DE4BC2"/>
    <w:rPr>
      <w:sz w:val="20"/>
      <w:szCs w:val="20"/>
    </w:rPr>
  </w:style>
  <w:style w:type="character" w:customStyle="1" w:styleId="af0">
    <w:name w:val="註解文字 字元"/>
    <w:aliases w:val=" 字元 字元"/>
    <w:link w:val="af"/>
    <w:rsid w:val="00DE4BC2"/>
    <w:rPr>
      <w:rFonts w:ascii="Times New Roman" w:hAnsi="Times New Roman"/>
      <w:lang w:eastAsia="zh-TW"/>
    </w:rPr>
  </w:style>
  <w:style w:type="paragraph" w:styleId="af1">
    <w:name w:val="annotation subject"/>
    <w:basedOn w:val="af"/>
    <w:next w:val="af"/>
    <w:link w:val="af2"/>
    <w:unhideWhenUsed/>
    <w:rsid w:val="00DE4BC2"/>
    <w:rPr>
      <w:b/>
      <w:bCs/>
    </w:rPr>
  </w:style>
  <w:style w:type="character" w:customStyle="1" w:styleId="af2">
    <w:name w:val="註解主旨 字元"/>
    <w:link w:val="af1"/>
    <w:rsid w:val="00DE4BC2"/>
    <w:rPr>
      <w:rFonts w:ascii="Times New Roman" w:hAnsi="Times New Roman"/>
      <w:b/>
      <w:bCs/>
      <w:lang w:eastAsia="zh-TW"/>
    </w:rPr>
  </w:style>
  <w:style w:type="paragraph" w:styleId="af3">
    <w:name w:val="Balloon Text"/>
    <w:basedOn w:val="a"/>
    <w:link w:val="af4"/>
    <w:unhideWhenUsed/>
    <w:rsid w:val="00DE4BC2"/>
    <w:rPr>
      <w:rFonts w:ascii="Tahoma" w:hAnsi="Tahoma" w:cs="Tahoma"/>
      <w:sz w:val="16"/>
      <w:szCs w:val="16"/>
    </w:rPr>
  </w:style>
  <w:style w:type="character" w:customStyle="1" w:styleId="af4">
    <w:name w:val="註解方塊文字 字元"/>
    <w:link w:val="af3"/>
    <w:rsid w:val="00DE4BC2"/>
    <w:rPr>
      <w:rFonts w:ascii="Tahoma" w:hAnsi="Tahoma" w:cs="Tahoma"/>
      <w:sz w:val="16"/>
      <w:szCs w:val="16"/>
      <w:lang w:eastAsia="zh-TW"/>
    </w:rPr>
  </w:style>
  <w:style w:type="paragraph" w:styleId="af5">
    <w:name w:val="List Paragraph"/>
    <w:basedOn w:val="a"/>
    <w:link w:val="af6"/>
    <w:uiPriority w:val="34"/>
    <w:qFormat/>
    <w:rsid w:val="00BA5B87"/>
    <w:pPr>
      <w:spacing w:after="200" w:line="276" w:lineRule="auto"/>
      <w:ind w:left="720"/>
      <w:contextualSpacing/>
    </w:pPr>
    <w:rPr>
      <w:rFonts w:ascii="Calibri" w:eastAsia="Calibri" w:hAnsi="Calibri"/>
      <w:sz w:val="22"/>
      <w:szCs w:val="22"/>
      <w:lang w:val="en-IN" w:eastAsia="en-US"/>
    </w:rPr>
  </w:style>
  <w:style w:type="character" w:customStyle="1" w:styleId="af6">
    <w:name w:val="清單段落 字元"/>
    <w:link w:val="af5"/>
    <w:uiPriority w:val="99"/>
    <w:locked/>
    <w:rsid w:val="00584FE0"/>
    <w:rPr>
      <w:rFonts w:eastAsia="Calibri"/>
      <w:sz w:val="22"/>
      <w:szCs w:val="22"/>
      <w:lang w:val="en-IN" w:eastAsia="en-US"/>
    </w:rPr>
  </w:style>
  <w:style w:type="paragraph" w:styleId="af7">
    <w:name w:val="Revision"/>
    <w:hidden/>
    <w:uiPriority w:val="71"/>
    <w:unhideWhenUsed/>
    <w:rsid w:val="004F144C"/>
    <w:rPr>
      <w:rFonts w:ascii="Times New Roman" w:hAnsi="Times New Roman"/>
      <w:sz w:val="24"/>
      <w:szCs w:val="24"/>
    </w:rPr>
  </w:style>
  <w:style w:type="table" w:styleId="af8">
    <w:name w:val="Table Grid"/>
    <w:basedOn w:val="a1"/>
    <w:uiPriority w:val="39"/>
    <w:rsid w:val="009C4373"/>
    <w:rPr>
      <w:kern w:val="2"/>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9">
    <w:name w:val="footnote text"/>
    <w:basedOn w:val="a"/>
    <w:link w:val="afa"/>
    <w:unhideWhenUsed/>
    <w:rsid w:val="006A7ACF"/>
    <w:pPr>
      <w:widowControl w:val="0"/>
      <w:snapToGrid w:val="0"/>
    </w:pPr>
    <w:rPr>
      <w:kern w:val="2"/>
      <w:sz w:val="20"/>
      <w:szCs w:val="20"/>
    </w:rPr>
  </w:style>
  <w:style w:type="character" w:customStyle="1" w:styleId="afa">
    <w:name w:val="註腳文字 字元"/>
    <w:basedOn w:val="a0"/>
    <w:link w:val="af9"/>
    <w:uiPriority w:val="99"/>
    <w:rsid w:val="006A7ACF"/>
    <w:rPr>
      <w:rFonts w:ascii="Times New Roman" w:hAnsi="Times New Roman"/>
      <w:kern w:val="2"/>
    </w:rPr>
  </w:style>
  <w:style w:type="character" w:styleId="afb">
    <w:name w:val="footnote reference"/>
    <w:semiHidden/>
    <w:unhideWhenUsed/>
    <w:rsid w:val="006A7ACF"/>
    <w:rPr>
      <w:vertAlign w:val="superscript"/>
    </w:rPr>
  </w:style>
  <w:style w:type="table" w:customStyle="1" w:styleId="LightShading1">
    <w:name w:val="Light Shading1"/>
    <w:basedOn w:val="a1"/>
    <w:uiPriority w:val="60"/>
    <w:rsid w:val="00CE700D"/>
    <w:rPr>
      <w:rFonts w:asciiTheme="minorHAnsi" w:eastAsiaTheme="minorEastAsia" w:hAnsiTheme="minorHAnsi" w:cstheme="minorBidi"/>
      <w:color w:val="000000" w:themeColor="text1" w:themeShade="BF"/>
      <w:kern w:val="2"/>
      <w:sz w:val="24"/>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14">
    <w:name w:val="淺色網底1"/>
    <w:basedOn w:val="a1"/>
    <w:next w:val="LightShading1"/>
    <w:uiPriority w:val="60"/>
    <w:rsid w:val="00591DDA"/>
    <w:rPr>
      <w:rFonts w:asciiTheme="minorHAnsi" w:eastAsiaTheme="minorEastAsia" w:hAnsiTheme="minorHAnsi" w:cstheme="minorBidi"/>
      <w:color w:val="000000" w:themeColor="text1" w:themeShade="BF"/>
      <w:kern w:val="2"/>
      <w:sz w:val="24"/>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c">
    <w:name w:val="No Spacing"/>
    <w:uiPriority w:val="1"/>
    <w:qFormat/>
    <w:rsid w:val="00FC1B35"/>
    <w:rPr>
      <w:rFonts w:ascii="Cambria" w:eastAsia="Cambria" w:hAnsi="Cambria"/>
      <w:sz w:val="24"/>
      <w:szCs w:val="24"/>
      <w:lang w:eastAsia="en-US"/>
    </w:rPr>
  </w:style>
  <w:style w:type="paragraph" w:customStyle="1" w:styleId="Basictext">
    <w:name w:val="Basic text"/>
    <w:link w:val="BasictextChar"/>
    <w:rsid w:val="00BD48CC"/>
    <w:pPr>
      <w:spacing w:before="120"/>
      <w:jc w:val="both"/>
    </w:pPr>
    <w:rPr>
      <w:rFonts w:ascii="Times New Roman" w:hAnsi="Times New Roman" w:cs="Arial"/>
      <w:color w:val="000000"/>
      <w:sz w:val="22"/>
      <w:szCs w:val="15"/>
      <w:lang w:val="en-GB" w:eastAsia="en-US"/>
    </w:rPr>
  </w:style>
  <w:style w:type="character" w:customStyle="1" w:styleId="BasictextChar">
    <w:name w:val="Basic text Char"/>
    <w:link w:val="Basictext"/>
    <w:rsid w:val="00BD48CC"/>
    <w:rPr>
      <w:rFonts w:ascii="Times New Roman" w:hAnsi="Times New Roman" w:cs="Arial"/>
      <w:color w:val="000000"/>
      <w:sz w:val="22"/>
      <w:szCs w:val="15"/>
      <w:lang w:val="en-GB" w:eastAsia="en-US"/>
    </w:rPr>
  </w:style>
  <w:style w:type="paragraph" w:styleId="afd">
    <w:name w:val="caption"/>
    <w:basedOn w:val="a"/>
    <w:next w:val="a"/>
    <w:qFormat/>
    <w:rsid w:val="00B60A63"/>
    <w:pPr>
      <w:spacing w:before="120" w:after="120" w:line="340" w:lineRule="atLeast"/>
      <w:jc w:val="both"/>
    </w:pPr>
    <w:rPr>
      <w:b/>
      <w:sz w:val="26"/>
      <w:szCs w:val="20"/>
      <w:lang w:eastAsia="en-US"/>
    </w:rPr>
  </w:style>
  <w:style w:type="paragraph" w:customStyle="1" w:styleId="Bullet">
    <w:name w:val="Bullet"/>
    <w:basedOn w:val="a"/>
    <w:rsid w:val="00B60A63"/>
    <w:pPr>
      <w:numPr>
        <w:numId w:val="2"/>
      </w:numPr>
      <w:jc w:val="both"/>
    </w:pPr>
    <w:rPr>
      <w:sz w:val="22"/>
      <w:szCs w:val="22"/>
      <w:lang w:eastAsia="en-US"/>
    </w:rPr>
  </w:style>
  <w:style w:type="paragraph" w:customStyle="1" w:styleId="Bullet2">
    <w:name w:val="Bullet 2"/>
    <w:basedOn w:val="a"/>
    <w:rsid w:val="00B60A63"/>
    <w:pPr>
      <w:numPr>
        <w:ilvl w:val="1"/>
        <w:numId w:val="2"/>
      </w:numPr>
      <w:tabs>
        <w:tab w:val="clear" w:pos="1080"/>
        <w:tab w:val="num" w:pos="720"/>
      </w:tabs>
      <w:ind w:left="720"/>
      <w:jc w:val="both"/>
    </w:pPr>
    <w:rPr>
      <w:sz w:val="22"/>
      <w:szCs w:val="22"/>
      <w:lang w:val="en-GB"/>
    </w:rPr>
  </w:style>
  <w:style w:type="character" w:styleId="afe">
    <w:name w:val="page number"/>
    <w:basedOn w:val="a0"/>
    <w:rsid w:val="00B60A63"/>
  </w:style>
  <w:style w:type="paragraph" w:customStyle="1" w:styleId="Table">
    <w:name w:val="Table"/>
    <w:basedOn w:val="Basictext"/>
    <w:rsid w:val="00B60A63"/>
    <w:pPr>
      <w:spacing w:before="0"/>
      <w:jc w:val="left"/>
    </w:pPr>
    <w:rPr>
      <w:sz w:val="20"/>
      <w:szCs w:val="20"/>
    </w:rPr>
  </w:style>
  <w:style w:type="paragraph" w:customStyle="1" w:styleId="Figure">
    <w:name w:val="Figure"/>
    <w:basedOn w:val="Basictext"/>
    <w:next w:val="Figuretitle"/>
    <w:rsid w:val="00B60A63"/>
    <w:pPr>
      <w:keepNext/>
      <w:spacing w:before="240"/>
      <w:jc w:val="left"/>
    </w:pPr>
  </w:style>
  <w:style w:type="paragraph" w:customStyle="1" w:styleId="Figuretitle">
    <w:name w:val="Figure title"/>
    <w:basedOn w:val="Basictext"/>
    <w:next w:val="Basictext"/>
    <w:rsid w:val="00B60A63"/>
    <w:pPr>
      <w:tabs>
        <w:tab w:val="left" w:pos="1418"/>
      </w:tabs>
      <w:spacing w:after="120"/>
      <w:ind w:left="1418" w:hanging="1418"/>
      <w:jc w:val="left"/>
    </w:pPr>
    <w:rPr>
      <w:i/>
    </w:rPr>
  </w:style>
  <w:style w:type="paragraph" w:customStyle="1" w:styleId="Referencelist">
    <w:name w:val="Reference list"/>
    <w:basedOn w:val="Basictext"/>
    <w:rsid w:val="00B60A63"/>
    <w:pPr>
      <w:spacing w:before="0"/>
      <w:ind w:left="284" w:hanging="284"/>
      <w:jc w:val="left"/>
    </w:pPr>
  </w:style>
  <w:style w:type="paragraph" w:customStyle="1" w:styleId="Maintitle">
    <w:name w:val="Main title"/>
    <w:basedOn w:val="Basictext"/>
    <w:next w:val="Authors"/>
    <w:rsid w:val="00B60A63"/>
    <w:pPr>
      <w:spacing w:before="0" w:after="480"/>
      <w:jc w:val="center"/>
    </w:pPr>
    <w:rPr>
      <w:caps/>
      <w:sz w:val="32"/>
      <w:szCs w:val="32"/>
    </w:rPr>
  </w:style>
  <w:style w:type="paragraph" w:customStyle="1" w:styleId="Authors">
    <w:name w:val="Authors"/>
    <w:rsid w:val="00B60A63"/>
    <w:pPr>
      <w:spacing w:before="120"/>
      <w:ind w:left="284" w:hanging="284"/>
    </w:pPr>
    <w:rPr>
      <w:rFonts w:ascii="Times New Roman" w:hAnsi="Times New Roman" w:cs="Arial"/>
      <w:color w:val="000000"/>
      <w:sz w:val="24"/>
      <w:szCs w:val="24"/>
      <w:lang w:eastAsia="en-US"/>
    </w:rPr>
  </w:style>
  <w:style w:type="paragraph" w:customStyle="1" w:styleId="Abstract">
    <w:name w:val="Abstract"/>
    <w:basedOn w:val="Basictext"/>
    <w:next w:val="Basictext"/>
    <w:rsid w:val="00B60A63"/>
    <w:rPr>
      <w:i/>
      <w:szCs w:val="18"/>
      <w:lang w:val="en-US"/>
    </w:rPr>
  </w:style>
  <w:style w:type="paragraph" w:styleId="aff">
    <w:name w:val="Subtitle"/>
    <w:next w:val="Basictext"/>
    <w:link w:val="aff0"/>
    <w:qFormat/>
    <w:rsid w:val="00B60A63"/>
    <w:pPr>
      <w:keepNext/>
      <w:spacing w:before="360" w:after="120"/>
      <w:outlineLvl w:val="1"/>
    </w:pPr>
    <w:rPr>
      <w:rFonts w:ascii="Times New Roman" w:hAnsi="Times New Roman"/>
      <w:sz w:val="28"/>
      <w:szCs w:val="24"/>
      <w:lang w:val="fi-FI" w:eastAsia="en-US"/>
    </w:rPr>
  </w:style>
  <w:style w:type="character" w:customStyle="1" w:styleId="aff0">
    <w:name w:val="副標題 字元"/>
    <w:basedOn w:val="a0"/>
    <w:link w:val="aff"/>
    <w:rsid w:val="00B60A63"/>
    <w:rPr>
      <w:rFonts w:ascii="Times New Roman" w:hAnsi="Times New Roman"/>
      <w:sz w:val="28"/>
      <w:szCs w:val="24"/>
      <w:lang w:val="fi-FI" w:eastAsia="en-US"/>
    </w:rPr>
  </w:style>
  <w:style w:type="paragraph" w:customStyle="1" w:styleId="Hypothesis">
    <w:name w:val="Hypothesis"/>
    <w:basedOn w:val="a"/>
    <w:next w:val="a"/>
    <w:rsid w:val="00B60A63"/>
    <w:pPr>
      <w:spacing w:line="480" w:lineRule="auto"/>
      <w:ind w:left="480" w:hangingChars="200" w:hanging="480"/>
    </w:pPr>
    <w:rPr>
      <w:i/>
      <w:lang w:eastAsia="en-US"/>
    </w:rPr>
  </w:style>
  <w:style w:type="paragraph" w:customStyle="1" w:styleId="FigureNumberandTitle">
    <w:name w:val="Figure Number and Title"/>
    <w:basedOn w:val="2"/>
    <w:next w:val="a"/>
    <w:link w:val="FigureNumberandTitleChar"/>
    <w:rsid w:val="00B60A63"/>
    <w:pPr>
      <w:widowControl/>
      <w:spacing w:beforeLines="50" w:line="240" w:lineRule="auto"/>
    </w:pPr>
    <w:rPr>
      <w:rFonts w:ascii="Times New Roman" w:eastAsia="Times New Roman" w:hAnsi="Times New Roman" w:cs="Arial"/>
      <w:b w:val="0"/>
      <w:iCs/>
      <w:kern w:val="0"/>
      <w:sz w:val="22"/>
      <w:szCs w:val="28"/>
      <w:lang w:eastAsia="en-US"/>
    </w:rPr>
  </w:style>
  <w:style w:type="character" w:customStyle="1" w:styleId="FigureNumberandTitleChar">
    <w:name w:val="Figure Number and Title Char"/>
    <w:link w:val="FigureNumberandTitle"/>
    <w:rsid w:val="00B60A63"/>
    <w:rPr>
      <w:rFonts w:ascii="Times New Roman" w:eastAsia="Times New Roman" w:hAnsi="Times New Roman" w:cs="Arial"/>
      <w:bCs/>
      <w:iCs/>
      <w:sz w:val="22"/>
      <w:szCs w:val="28"/>
      <w:lang w:eastAsia="en-US"/>
    </w:rPr>
  </w:style>
  <w:style w:type="paragraph" w:customStyle="1" w:styleId="TableContentsLeft">
    <w:name w:val="Table Contents Left"/>
    <w:basedOn w:val="a"/>
    <w:rsid w:val="00B60A63"/>
    <w:rPr>
      <w:sz w:val="22"/>
      <w:szCs w:val="20"/>
      <w:lang w:eastAsia="en-US"/>
    </w:rPr>
  </w:style>
  <w:style w:type="paragraph" w:customStyle="1" w:styleId="EndNoteBibliographyTitle">
    <w:name w:val="EndNote Bibliography Title"/>
    <w:basedOn w:val="a"/>
    <w:link w:val="EndNoteBibliographyTitleChar"/>
    <w:rsid w:val="00B60A63"/>
    <w:pPr>
      <w:spacing w:line="340" w:lineRule="atLeast"/>
      <w:jc w:val="center"/>
    </w:pPr>
    <w:rPr>
      <w:noProof/>
      <w:szCs w:val="20"/>
      <w:lang w:eastAsia="en-US"/>
    </w:rPr>
  </w:style>
  <w:style w:type="character" w:customStyle="1" w:styleId="EndNoteBibliographyTitleChar">
    <w:name w:val="EndNote Bibliography Title Char"/>
    <w:link w:val="EndNoteBibliographyTitle"/>
    <w:rsid w:val="00B60A63"/>
    <w:rPr>
      <w:rFonts w:ascii="Times New Roman" w:hAnsi="Times New Roman"/>
      <w:noProof/>
      <w:sz w:val="24"/>
      <w:lang w:eastAsia="en-US"/>
    </w:rPr>
  </w:style>
  <w:style w:type="paragraph" w:customStyle="1" w:styleId="EndNoteBibliography">
    <w:name w:val="EndNote Bibliography"/>
    <w:basedOn w:val="a"/>
    <w:link w:val="EndNoteBibliographyChar"/>
    <w:rsid w:val="00B60A63"/>
    <w:pPr>
      <w:spacing w:line="240" w:lineRule="atLeast"/>
      <w:jc w:val="both"/>
    </w:pPr>
    <w:rPr>
      <w:noProof/>
      <w:szCs w:val="20"/>
      <w:lang w:eastAsia="en-US"/>
    </w:rPr>
  </w:style>
  <w:style w:type="character" w:customStyle="1" w:styleId="EndNoteBibliographyChar">
    <w:name w:val="EndNote Bibliography Char"/>
    <w:link w:val="EndNoteBibliography"/>
    <w:rsid w:val="00B60A63"/>
    <w:rPr>
      <w:rFonts w:ascii="Times New Roman" w:hAnsi="Times New Roman"/>
      <w:noProof/>
      <w:sz w:val="24"/>
      <w:lang w:eastAsia="en-US"/>
    </w:rPr>
  </w:style>
  <w:style w:type="character" w:customStyle="1" w:styleId="fontstyle01">
    <w:name w:val="fontstyle01"/>
    <w:basedOn w:val="a0"/>
    <w:rsid w:val="00B60A63"/>
    <w:rPr>
      <w:rFonts w:ascii="TimesNewRoman" w:hAnsi="TimesNewRoman" w:hint="default"/>
      <w:b w:val="0"/>
      <w:bCs w:val="0"/>
      <w:i w:val="0"/>
      <w:iCs w:val="0"/>
      <w:color w:val="000000"/>
      <w:sz w:val="20"/>
      <w:szCs w:val="20"/>
    </w:rPr>
  </w:style>
  <w:style w:type="paragraph" w:customStyle="1" w:styleId="Heading3new">
    <w:name w:val="Heading 3 new"/>
    <w:basedOn w:val="Basictext"/>
    <w:qFormat/>
    <w:rsid w:val="00B60A63"/>
    <w:pPr>
      <w:spacing w:before="0" w:line="480" w:lineRule="auto"/>
    </w:pPr>
    <w:rPr>
      <w:i/>
      <w:sz w:val="24"/>
    </w:rPr>
  </w:style>
  <w:style w:type="paragraph" w:customStyle="1" w:styleId="Heading2new">
    <w:name w:val="Heading 2 new"/>
    <w:basedOn w:val="2"/>
    <w:qFormat/>
    <w:rsid w:val="00B60A63"/>
    <w:pPr>
      <w:keepLines/>
      <w:widowControl/>
      <w:tabs>
        <w:tab w:val="left" w:pos="851"/>
      </w:tabs>
      <w:spacing w:line="480" w:lineRule="auto"/>
      <w:ind w:left="851" w:hanging="851"/>
    </w:pPr>
    <w:rPr>
      <w:rFonts w:ascii="Times New Roman" w:hAnsi="Times New Roman"/>
      <w:bCs w:val="0"/>
      <w:kern w:val="0"/>
      <w:sz w:val="24"/>
      <w:szCs w:val="22"/>
      <w:lang w:val="en-GB" w:eastAsia="en-US"/>
    </w:rPr>
  </w:style>
  <w:style w:type="paragraph" w:customStyle="1" w:styleId="HypothesisNew">
    <w:name w:val="Hypothesis New"/>
    <w:basedOn w:val="Basictext"/>
    <w:qFormat/>
    <w:rsid w:val="00B60A63"/>
    <w:pPr>
      <w:spacing w:after="120" w:line="480" w:lineRule="auto"/>
      <w:ind w:left="720"/>
    </w:pPr>
    <w:rPr>
      <w:i/>
      <w:sz w:val="24"/>
    </w:rPr>
  </w:style>
  <w:style w:type="paragraph" w:customStyle="1" w:styleId="EndNoteCategoryHeading">
    <w:name w:val="EndNote Category Heading"/>
    <w:basedOn w:val="a"/>
    <w:link w:val="EndNoteCategoryHeadingChar"/>
    <w:rsid w:val="00180E8C"/>
    <w:pPr>
      <w:spacing w:before="120" w:after="120"/>
    </w:pPr>
    <w:rPr>
      <w:b/>
      <w:noProof/>
    </w:rPr>
  </w:style>
  <w:style w:type="character" w:customStyle="1" w:styleId="EndNoteCategoryHeadingChar">
    <w:name w:val="EndNote Category Heading Char"/>
    <w:basedOn w:val="a0"/>
    <w:link w:val="EndNoteCategoryHeading"/>
    <w:rsid w:val="00180E8C"/>
    <w:rPr>
      <w:rFonts w:ascii="Times New Roman" w:hAnsi="Times New Roman"/>
      <w:b/>
      <w:noProof/>
      <w:sz w:val="24"/>
      <w:szCs w:val="24"/>
    </w:rPr>
  </w:style>
  <w:style w:type="paragraph" w:customStyle="1" w:styleId="TableContentsCentered">
    <w:name w:val="Table Contents Centered"/>
    <w:basedOn w:val="a"/>
    <w:rsid w:val="00DA5B01"/>
    <w:pPr>
      <w:jc w:val="center"/>
    </w:pPr>
    <w:rPr>
      <w:sz w:val="22"/>
      <w:szCs w:val="20"/>
      <w:lang w:eastAsia="en-US"/>
    </w:rPr>
  </w:style>
  <w:style w:type="paragraph" w:customStyle="1" w:styleId="TableHeaderCentered">
    <w:name w:val="Table Header Centered"/>
    <w:basedOn w:val="a"/>
    <w:rsid w:val="00DA5B01"/>
    <w:pPr>
      <w:jc w:val="center"/>
    </w:pPr>
    <w:rPr>
      <w:b/>
      <w:bCs/>
      <w:sz w:val="22"/>
      <w:szCs w:val="20"/>
      <w:lang w:eastAsia="en-US"/>
    </w:rPr>
  </w:style>
  <w:style w:type="paragraph" w:customStyle="1" w:styleId="TableNumberTitle">
    <w:name w:val="Table Number &amp; Title"/>
    <w:basedOn w:val="2"/>
    <w:next w:val="a"/>
    <w:rsid w:val="00EF1CA3"/>
    <w:pPr>
      <w:widowControl/>
      <w:numPr>
        <w:ilvl w:val="1"/>
      </w:numPr>
      <w:tabs>
        <w:tab w:val="left" w:pos="8297"/>
      </w:tabs>
      <w:spacing w:beforeLines="200" w:line="480" w:lineRule="auto"/>
    </w:pPr>
    <w:rPr>
      <w:rFonts w:ascii="Times New Roman" w:eastAsia="Times New Roman" w:hAnsi="Times New Roman" w:cs="Arial"/>
      <w:b w:val="0"/>
      <w:iCs/>
      <w:kern w:val="0"/>
      <w:sz w:val="24"/>
      <w:szCs w:val="28"/>
      <w:lang w:eastAsia="en-US"/>
    </w:rPr>
  </w:style>
  <w:style w:type="paragraph" w:customStyle="1" w:styleId="blockquote">
    <w:name w:val="block quote"/>
    <w:basedOn w:val="a"/>
    <w:qFormat/>
    <w:rsid w:val="000E199A"/>
    <w:pPr>
      <w:spacing w:line="480" w:lineRule="auto"/>
      <w:ind w:left="426" w:right="509" w:firstLineChars="200" w:firstLine="480"/>
      <w:jc w:val="both"/>
    </w:pPr>
    <w:rPr>
      <w:i/>
      <w:lang w:eastAsia="en-US"/>
    </w:rPr>
  </w:style>
  <w:style w:type="character" w:styleId="aff1">
    <w:name w:val="line number"/>
    <w:basedOn w:val="a0"/>
    <w:uiPriority w:val="99"/>
    <w:semiHidden/>
    <w:unhideWhenUsed/>
    <w:rsid w:val="00DB0F45"/>
  </w:style>
  <w:style w:type="character" w:customStyle="1" w:styleId="UnresolvedMention1">
    <w:name w:val="Unresolved Mention1"/>
    <w:basedOn w:val="a0"/>
    <w:uiPriority w:val="99"/>
    <w:semiHidden/>
    <w:unhideWhenUsed/>
    <w:rsid w:val="003D6358"/>
    <w:rPr>
      <w:color w:val="605E5C"/>
      <w:shd w:val="clear" w:color="auto" w:fill="E1DFDD"/>
    </w:rPr>
  </w:style>
  <w:style w:type="paragraph" w:customStyle="1" w:styleId="Default">
    <w:name w:val="Default"/>
    <w:rsid w:val="006B7047"/>
    <w:pPr>
      <w:autoSpaceDE w:val="0"/>
      <w:autoSpaceDN w:val="0"/>
      <w:adjustRightInd w:val="0"/>
    </w:pPr>
    <w:rPr>
      <w:rFonts w:ascii="Charis SIL" w:eastAsia="Times New Roman" w:hAnsi="Charis SIL" w:cs="Charis SIL"/>
      <w:color w:val="000000"/>
      <w:sz w:val="24"/>
      <w:szCs w:val="24"/>
      <w:lang w:eastAsia="en-US"/>
    </w:rPr>
  </w:style>
  <w:style w:type="character" w:customStyle="1" w:styleId="title-text">
    <w:name w:val="title-text"/>
    <w:basedOn w:val="a0"/>
    <w:rsid w:val="006B7047"/>
  </w:style>
  <w:style w:type="character" w:customStyle="1" w:styleId="xh">
    <w:name w:val="xh"/>
    <w:basedOn w:val="a0"/>
    <w:rsid w:val="006B7047"/>
  </w:style>
  <w:style w:type="paragraph" w:styleId="1">
    <w:name w:val="toc 1"/>
    <w:basedOn w:val="a"/>
    <w:next w:val="a"/>
    <w:autoRedefine/>
    <w:uiPriority w:val="39"/>
    <w:rsid w:val="006B7047"/>
    <w:pPr>
      <w:numPr>
        <w:numId w:val="37"/>
      </w:numPr>
      <w:tabs>
        <w:tab w:val="left" w:leader="dot" w:pos="8100"/>
      </w:tabs>
      <w:spacing w:line="480" w:lineRule="auto"/>
    </w:pPr>
    <w:rPr>
      <w:bCs/>
      <w:caps/>
      <w:noProof/>
      <w:lang w:eastAsia="en-US"/>
    </w:rPr>
  </w:style>
  <w:style w:type="character" w:styleId="aff2">
    <w:name w:val="Emphasis"/>
    <w:basedOn w:val="a0"/>
    <w:uiPriority w:val="20"/>
    <w:qFormat/>
    <w:rsid w:val="006B7047"/>
    <w:rPr>
      <w:i/>
      <w:iCs/>
    </w:rPr>
  </w:style>
  <w:style w:type="table" w:styleId="51">
    <w:name w:val="Plain Table 5"/>
    <w:basedOn w:val="a1"/>
    <w:uiPriority w:val="45"/>
    <w:rsid w:val="006B7047"/>
    <w:rPr>
      <w:rFonts w:asciiTheme="minorHAnsi" w:eastAsiaTheme="minorHAnsi" w:hAnsiTheme="minorHAnsi" w:cstheme="minorBidi"/>
      <w:sz w:val="22"/>
      <w:szCs w:val="22"/>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5">
    <w:name w:val="Grid Table 1 Light"/>
    <w:basedOn w:val="a1"/>
    <w:uiPriority w:val="46"/>
    <w:rsid w:val="006B7047"/>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31">
    <w:name w:val="Plain Table 3"/>
    <w:basedOn w:val="a1"/>
    <w:uiPriority w:val="43"/>
    <w:rsid w:val="006B7047"/>
    <w:rPr>
      <w:rFonts w:asciiTheme="minorHAnsi" w:eastAsiaTheme="minorHAnsi" w:hAnsiTheme="minorHAnsi" w:cstheme="minorBidi"/>
      <w:sz w:val="22"/>
      <w:szCs w:val="22"/>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6B7047"/>
    <w:rPr>
      <w:rFonts w:asciiTheme="minorHAnsi" w:eastAsiaTheme="minorHAnsi" w:hAnsiTheme="minorHAnsi" w:cstheme="minorBid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f3">
    <w:name w:val="Grid Table Light"/>
    <w:basedOn w:val="a1"/>
    <w:uiPriority w:val="40"/>
    <w:rsid w:val="006B7047"/>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6">
    <w:name w:val="Plain Table 1"/>
    <w:basedOn w:val="a1"/>
    <w:uiPriority w:val="41"/>
    <w:rsid w:val="006B7047"/>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1">
    <w:name w:val="Plain Table 2"/>
    <w:basedOn w:val="a1"/>
    <w:uiPriority w:val="42"/>
    <w:rsid w:val="006B7047"/>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a0"/>
    <w:uiPriority w:val="99"/>
    <w:semiHidden/>
    <w:unhideWhenUsed/>
    <w:rsid w:val="0077656E"/>
    <w:rPr>
      <w:color w:val="605E5C"/>
      <w:shd w:val="clear" w:color="auto" w:fill="E1DFDD"/>
    </w:rPr>
  </w:style>
  <w:style w:type="character" w:styleId="aff4">
    <w:name w:val="Unresolved Mention"/>
    <w:basedOn w:val="a0"/>
    <w:uiPriority w:val="99"/>
    <w:semiHidden/>
    <w:unhideWhenUsed/>
    <w:rsid w:val="00210E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21640">
      <w:bodyDiv w:val="1"/>
      <w:marLeft w:val="0"/>
      <w:marRight w:val="0"/>
      <w:marTop w:val="0"/>
      <w:marBottom w:val="0"/>
      <w:divBdr>
        <w:top w:val="none" w:sz="0" w:space="0" w:color="auto"/>
        <w:left w:val="none" w:sz="0" w:space="0" w:color="auto"/>
        <w:bottom w:val="none" w:sz="0" w:space="0" w:color="auto"/>
        <w:right w:val="none" w:sz="0" w:space="0" w:color="auto"/>
      </w:divBdr>
    </w:div>
    <w:div w:id="83039225">
      <w:bodyDiv w:val="1"/>
      <w:marLeft w:val="0"/>
      <w:marRight w:val="0"/>
      <w:marTop w:val="0"/>
      <w:marBottom w:val="0"/>
      <w:divBdr>
        <w:top w:val="none" w:sz="0" w:space="0" w:color="auto"/>
        <w:left w:val="none" w:sz="0" w:space="0" w:color="auto"/>
        <w:bottom w:val="none" w:sz="0" w:space="0" w:color="auto"/>
        <w:right w:val="none" w:sz="0" w:space="0" w:color="auto"/>
      </w:divBdr>
    </w:div>
    <w:div w:id="137573907">
      <w:bodyDiv w:val="1"/>
      <w:marLeft w:val="0"/>
      <w:marRight w:val="0"/>
      <w:marTop w:val="0"/>
      <w:marBottom w:val="0"/>
      <w:divBdr>
        <w:top w:val="none" w:sz="0" w:space="0" w:color="auto"/>
        <w:left w:val="none" w:sz="0" w:space="0" w:color="auto"/>
        <w:bottom w:val="none" w:sz="0" w:space="0" w:color="auto"/>
        <w:right w:val="none" w:sz="0" w:space="0" w:color="auto"/>
      </w:divBdr>
    </w:div>
    <w:div w:id="167866747">
      <w:bodyDiv w:val="1"/>
      <w:marLeft w:val="0"/>
      <w:marRight w:val="0"/>
      <w:marTop w:val="0"/>
      <w:marBottom w:val="0"/>
      <w:divBdr>
        <w:top w:val="none" w:sz="0" w:space="0" w:color="auto"/>
        <w:left w:val="none" w:sz="0" w:space="0" w:color="auto"/>
        <w:bottom w:val="none" w:sz="0" w:space="0" w:color="auto"/>
        <w:right w:val="none" w:sz="0" w:space="0" w:color="auto"/>
      </w:divBdr>
    </w:div>
    <w:div w:id="169806063">
      <w:bodyDiv w:val="1"/>
      <w:marLeft w:val="0"/>
      <w:marRight w:val="0"/>
      <w:marTop w:val="0"/>
      <w:marBottom w:val="0"/>
      <w:divBdr>
        <w:top w:val="none" w:sz="0" w:space="0" w:color="auto"/>
        <w:left w:val="none" w:sz="0" w:space="0" w:color="auto"/>
        <w:bottom w:val="none" w:sz="0" w:space="0" w:color="auto"/>
        <w:right w:val="none" w:sz="0" w:space="0" w:color="auto"/>
      </w:divBdr>
    </w:div>
    <w:div w:id="188110323">
      <w:bodyDiv w:val="1"/>
      <w:marLeft w:val="0"/>
      <w:marRight w:val="0"/>
      <w:marTop w:val="0"/>
      <w:marBottom w:val="0"/>
      <w:divBdr>
        <w:top w:val="none" w:sz="0" w:space="0" w:color="auto"/>
        <w:left w:val="none" w:sz="0" w:space="0" w:color="auto"/>
        <w:bottom w:val="none" w:sz="0" w:space="0" w:color="auto"/>
        <w:right w:val="none" w:sz="0" w:space="0" w:color="auto"/>
      </w:divBdr>
    </w:div>
    <w:div w:id="199557294">
      <w:bodyDiv w:val="1"/>
      <w:marLeft w:val="0"/>
      <w:marRight w:val="0"/>
      <w:marTop w:val="0"/>
      <w:marBottom w:val="0"/>
      <w:divBdr>
        <w:top w:val="none" w:sz="0" w:space="0" w:color="auto"/>
        <w:left w:val="none" w:sz="0" w:space="0" w:color="auto"/>
        <w:bottom w:val="none" w:sz="0" w:space="0" w:color="auto"/>
        <w:right w:val="none" w:sz="0" w:space="0" w:color="auto"/>
      </w:divBdr>
    </w:div>
    <w:div w:id="213927025">
      <w:bodyDiv w:val="1"/>
      <w:marLeft w:val="0"/>
      <w:marRight w:val="0"/>
      <w:marTop w:val="0"/>
      <w:marBottom w:val="0"/>
      <w:divBdr>
        <w:top w:val="none" w:sz="0" w:space="0" w:color="auto"/>
        <w:left w:val="none" w:sz="0" w:space="0" w:color="auto"/>
        <w:bottom w:val="none" w:sz="0" w:space="0" w:color="auto"/>
        <w:right w:val="none" w:sz="0" w:space="0" w:color="auto"/>
      </w:divBdr>
    </w:div>
    <w:div w:id="226038283">
      <w:bodyDiv w:val="1"/>
      <w:marLeft w:val="0"/>
      <w:marRight w:val="0"/>
      <w:marTop w:val="0"/>
      <w:marBottom w:val="0"/>
      <w:divBdr>
        <w:top w:val="none" w:sz="0" w:space="0" w:color="auto"/>
        <w:left w:val="none" w:sz="0" w:space="0" w:color="auto"/>
        <w:bottom w:val="none" w:sz="0" w:space="0" w:color="auto"/>
        <w:right w:val="none" w:sz="0" w:space="0" w:color="auto"/>
      </w:divBdr>
    </w:div>
    <w:div w:id="249508760">
      <w:bodyDiv w:val="1"/>
      <w:marLeft w:val="0"/>
      <w:marRight w:val="0"/>
      <w:marTop w:val="0"/>
      <w:marBottom w:val="0"/>
      <w:divBdr>
        <w:top w:val="none" w:sz="0" w:space="0" w:color="auto"/>
        <w:left w:val="none" w:sz="0" w:space="0" w:color="auto"/>
        <w:bottom w:val="none" w:sz="0" w:space="0" w:color="auto"/>
        <w:right w:val="none" w:sz="0" w:space="0" w:color="auto"/>
      </w:divBdr>
    </w:div>
    <w:div w:id="251163389">
      <w:bodyDiv w:val="1"/>
      <w:marLeft w:val="0"/>
      <w:marRight w:val="0"/>
      <w:marTop w:val="0"/>
      <w:marBottom w:val="0"/>
      <w:divBdr>
        <w:top w:val="none" w:sz="0" w:space="0" w:color="auto"/>
        <w:left w:val="none" w:sz="0" w:space="0" w:color="auto"/>
        <w:bottom w:val="none" w:sz="0" w:space="0" w:color="auto"/>
        <w:right w:val="none" w:sz="0" w:space="0" w:color="auto"/>
      </w:divBdr>
    </w:div>
    <w:div w:id="270548213">
      <w:bodyDiv w:val="1"/>
      <w:marLeft w:val="0"/>
      <w:marRight w:val="0"/>
      <w:marTop w:val="0"/>
      <w:marBottom w:val="0"/>
      <w:divBdr>
        <w:top w:val="none" w:sz="0" w:space="0" w:color="auto"/>
        <w:left w:val="none" w:sz="0" w:space="0" w:color="auto"/>
        <w:bottom w:val="none" w:sz="0" w:space="0" w:color="auto"/>
        <w:right w:val="none" w:sz="0" w:space="0" w:color="auto"/>
      </w:divBdr>
    </w:div>
    <w:div w:id="283272136">
      <w:bodyDiv w:val="1"/>
      <w:marLeft w:val="0"/>
      <w:marRight w:val="0"/>
      <w:marTop w:val="0"/>
      <w:marBottom w:val="0"/>
      <w:divBdr>
        <w:top w:val="none" w:sz="0" w:space="0" w:color="auto"/>
        <w:left w:val="none" w:sz="0" w:space="0" w:color="auto"/>
        <w:bottom w:val="none" w:sz="0" w:space="0" w:color="auto"/>
        <w:right w:val="none" w:sz="0" w:space="0" w:color="auto"/>
      </w:divBdr>
    </w:div>
    <w:div w:id="311711843">
      <w:bodyDiv w:val="1"/>
      <w:marLeft w:val="0"/>
      <w:marRight w:val="0"/>
      <w:marTop w:val="0"/>
      <w:marBottom w:val="0"/>
      <w:divBdr>
        <w:top w:val="none" w:sz="0" w:space="0" w:color="auto"/>
        <w:left w:val="none" w:sz="0" w:space="0" w:color="auto"/>
        <w:bottom w:val="none" w:sz="0" w:space="0" w:color="auto"/>
        <w:right w:val="none" w:sz="0" w:space="0" w:color="auto"/>
      </w:divBdr>
    </w:div>
    <w:div w:id="321128106">
      <w:bodyDiv w:val="1"/>
      <w:marLeft w:val="0"/>
      <w:marRight w:val="0"/>
      <w:marTop w:val="0"/>
      <w:marBottom w:val="0"/>
      <w:divBdr>
        <w:top w:val="none" w:sz="0" w:space="0" w:color="auto"/>
        <w:left w:val="none" w:sz="0" w:space="0" w:color="auto"/>
        <w:bottom w:val="none" w:sz="0" w:space="0" w:color="auto"/>
        <w:right w:val="none" w:sz="0" w:space="0" w:color="auto"/>
      </w:divBdr>
    </w:div>
    <w:div w:id="334841719">
      <w:bodyDiv w:val="1"/>
      <w:marLeft w:val="0"/>
      <w:marRight w:val="0"/>
      <w:marTop w:val="0"/>
      <w:marBottom w:val="0"/>
      <w:divBdr>
        <w:top w:val="none" w:sz="0" w:space="0" w:color="auto"/>
        <w:left w:val="none" w:sz="0" w:space="0" w:color="auto"/>
        <w:bottom w:val="none" w:sz="0" w:space="0" w:color="auto"/>
        <w:right w:val="none" w:sz="0" w:space="0" w:color="auto"/>
      </w:divBdr>
    </w:div>
    <w:div w:id="340932330">
      <w:bodyDiv w:val="1"/>
      <w:marLeft w:val="0"/>
      <w:marRight w:val="0"/>
      <w:marTop w:val="0"/>
      <w:marBottom w:val="0"/>
      <w:divBdr>
        <w:top w:val="none" w:sz="0" w:space="0" w:color="auto"/>
        <w:left w:val="none" w:sz="0" w:space="0" w:color="auto"/>
        <w:bottom w:val="none" w:sz="0" w:space="0" w:color="auto"/>
        <w:right w:val="none" w:sz="0" w:space="0" w:color="auto"/>
      </w:divBdr>
    </w:div>
    <w:div w:id="344943563">
      <w:bodyDiv w:val="1"/>
      <w:marLeft w:val="0"/>
      <w:marRight w:val="0"/>
      <w:marTop w:val="0"/>
      <w:marBottom w:val="0"/>
      <w:divBdr>
        <w:top w:val="none" w:sz="0" w:space="0" w:color="auto"/>
        <w:left w:val="none" w:sz="0" w:space="0" w:color="auto"/>
        <w:bottom w:val="none" w:sz="0" w:space="0" w:color="auto"/>
        <w:right w:val="none" w:sz="0" w:space="0" w:color="auto"/>
      </w:divBdr>
    </w:div>
    <w:div w:id="374429221">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
    <w:div w:id="387921591">
      <w:bodyDiv w:val="1"/>
      <w:marLeft w:val="0"/>
      <w:marRight w:val="0"/>
      <w:marTop w:val="0"/>
      <w:marBottom w:val="0"/>
      <w:divBdr>
        <w:top w:val="none" w:sz="0" w:space="0" w:color="auto"/>
        <w:left w:val="none" w:sz="0" w:space="0" w:color="auto"/>
        <w:bottom w:val="none" w:sz="0" w:space="0" w:color="auto"/>
        <w:right w:val="none" w:sz="0" w:space="0" w:color="auto"/>
      </w:divBdr>
    </w:div>
    <w:div w:id="402530302">
      <w:bodyDiv w:val="1"/>
      <w:marLeft w:val="0"/>
      <w:marRight w:val="0"/>
      <w:marTop w:val="0"/>
      <w:marBottom w:val="0"/>
      <w:divBdr>
        <w:top w:val="none" w:sz="0" w:space="0" w:color="auto"/>
        <w:left w:val="none" w:sz="0" w:space="0" w:color="auto"/>
        <w:bottom w:val="none" w:sz="0" w:space="0" w:color="auto"/>
        <w:right w:val="none" w:sz="0" w:space="0" w:color="auto"/>
      </w:divBdr>
    </w:div>
    <w:div w:id="422773229">
      <w:bodyDiv w:val="1"/>
      <w:marLeft w:val="0"/>
      <w:marRight w:val="0"/>
      <w:marTop w:val="0"/>
      <w:marBottom w:val="0"/>
      <w:divBdr>
        <w:top w:val="none" w:sz="0" w:space="0" w:color="auto"/>
        <w:left w:val="none" w:sz="0" w:space="0" w:color="auto"/>
        <w:bottom w:val="none" w:sz="0" w:space="0" w:color="auto"/>
        <w:right w:val="none" w:sz="0" w:space="0" w:color="auto"/>
      </w:divBdr>
    </w:div>
    <w:div w:id="423767522">
      <w:bodyDiv w:val="1"/>
      <w:marLeft w:val="0"/>
      <w:marRight w:val="0"/>
      <w:marTop w:val="0"/>
      <w:marBottom w:val="0"/>
      <w:divBdr>
        <w:top w:val="none" w:sz="0" w:space="0" w:color="auto"/>
        <w:left w:val="none" w:sz="0" w:space="0" w:color="auto"/>
        <w:bottom w:val="none" w:sz="0" w:space="0" w:color="auto"/>
        <w:right w:val="none" w:sz="0" w:space="0" w:color="auto"/>
      </w:divBdr>
    </w:div>
    <w:div w:id="461003215">
      <w:bodyDiv w:val="1"/>
      <w:marLeft w:val="0"/>
      <w:marRight w:val="0"/>
      <w:marTop w:val="0"/>
      <w:marBottom w:val="0"/>
      <w:divBdr>
        <w:top w:val="none" w:sz="0" w:space="0" w:color="auto"/>
        <w:left w:val="none" w:sz="0" w:space="0" w:color="auto"/>
        <w:bottom w:val="none" w:sz="0" w:space="0" w:color="auto"/>
        <w:right w:val="none" w:sz="0" w:space="0" w:color="auto"/>
      </w:divBdr>
    </w:div>
    <w:div w:id="472606283">
      <w:bodyDiv w:val="1"/>
      <w:marLeft w:val="0"/>
      <w:marRight w:val="0"/>
      <w:marTop w:val="0"/>
      <w:marBottom w:val="0"/>
      <w:divBdr>
        <w:top w:val="none" w:sz="0" w:space="0" w:color="auto"/>
        <w:left w:val="none" w:sz="0" w:space="0" w:color="auto"/>
        <w:bottom w:val="none" w:sz="0" w:space="0" w:color="auto"/>
        <w:right w:val="none" w:sz="0" w:space="0" w:color="auto"/>
      </w:divBdr>
    </w:div>
    <w:div w:id="481048115">
      <w:bodyDiv w:val="1"/>
      <w:marLeft w:val="0"/>
      <w:marRight w:val="0"/>
      <w:marTop w:val="0"/>
      <w:marBottom w:val="0"/>
      <w:divBdr>
        <w:top w:val="none" w:sz="0" w:space="0" w:color="auto"/>
        <w:left w:val="none" w:sz="0" w:space="0" w:color="auto"/>
        <w:bottom w:val="none" w:sz="0" w:space="0" w:color="auto"/>
        <w:right w:val="none" w:sz="0" w:space="0" w:color="auto"/>
      </w:divBdr>
    </w:div>
    <w:div w:id="504325970">
      <w:bodyDiv w:val="1"/>
      <w:marLeft w:val="0"/>
      <w:marRight w:val="0"/>
      <w:marTop w:val="0"/>
      <w:marBottom w:val="0"/>
      <w:divBdr>
        <w:top w:val="none" w:sz="0" w:space="0" w:color="auto"/>
        <w:left w:val="none" w:sz="0" w:space="0" w:color="auto"/>
        <w:bottom w:val="none" w:sz="0" w:space="0" w:color="auto"/>
        <w:right w:val="none" w:sz="0" w:space="0" w:color="auto"/>
      </w:divBdr>
    </w:div>
    <w:div w:id="508372906">
      <w:bodyDiv w:val="1"/>
      <w:marLeft w:val="0"/>
      <w:marRight w:val="0"/>
      <w:marTop w:val="0"/>
      <w:marBottom w:val="0"/>
      <w:divBdr>
        <w:top w:val="none" w:sz="0" w:space="0" w:color="auto"/>
        <w:left w:val="none" w:sz="0" w:space="0" w:color="auto"/>
        <w:bottom w:val="none" w:sz="0" w:space="0" w:color="auto"/>
        <w:right w:val="none" w:sz="0" w:space="0" w:color="auto"/>
      </w:divBdr>
    </w:div>
    <w:div w:id="521626314">
      <w:bodyDiv w:val="1"/>
      <w:marLeft w:val="0"/>
      <w:marRight w:val="0"/>
      <w:marTop w:val="0"/>
      <w:marBottom w:val="0"/>
      <w:divBdr>
        <w:top w:val="none" w:sz="0" w:space="0" w:color="auto"/>
        <w:left w:val="none" w:sz="0" w:space="0" w:color="auto"/>
        <w:bottom w:val="none" w:sz="0" w:space="0" w:color="auto"/>
        <w:right w:val="none" w:sz="0" w:space="0" w:color="auto"/>
      </w:divBdr>
    </w:div>
    <w:div w:id="541331511">
      <w:bodyDiv w:val="1"/>
      <w:marLeft w:val="0"/>
      <w:marRight w:val="0"/>
      <w:marTop w:val="0"/>
      <w:marBottom w:val="0"/>
      <w:divBdr>
        <w:top w:val="none" w:sz="0" w:space="0" w:color="auto"/>
        <w:left w:val="none" w:sz="0" w:space="0" w:color="auto"/>
        <w:bottom w:val="none" w:sz="0" w:space="0" w:color="auto"/>
        <w:right w:val="none" w:sz="0" w:space="0" w:color="auto"/>
      </w:divBdr>
    </w:div>
    <w:div w:id="585311643">
      <w:bodyDiv w:val="1"/>
      <w:marLeft w:val="0"/>
      <w:marRight w:val="0"/>
      <w:marTop w:val="0"/>
      <w:marBottom w:val="0"/>
      <w:divBdr>
        <w:top w:val="none" w:sz="0" w:space="0" w:color="auto"/>
        <w:left w:val="none" w:sz="0" w:space="0" w:color="auto"/>
        <w:bottom w:val="none" w:sz="0" w:space="0" w:color="auto"/>
        <w:right w:val="none" w:sz="0" w:space="0" w:color="auto"/>
      </w:divBdr>
    </w:div>
    <w:div w:id="606472047">
      <w:bodyDiv w:val="1"/>
      <w:marLeft w:val="0"/>
      <w:marRight w:val="0"/>
      <w:marTop w:val="0"/>
      <w:marBottom w:val="0"/>
      <w:divBdr>
        <w:top w:val="none" w:sz="0" w:space="0" w:color="auto"/>
        <w:left w:val="none" w:sz="0" w:space="0" w:color="auto"/>
        <w:bottom w:val="none" w:sz="0" w:space="0" w:color="auto"/>
        <w:right w:val="none" w:sz="0" w:space="0" w:color="auto"/>
      </w:divBdr>
    </w:div>
    <w:div w:id="610549345">
      <w:bodyDiv w:val="1"/>
      <w:marLeft w:val="0"/>
      <w:marRight w:val="0"/>
      <w:marTop w:val="0"/>
      <w:marBottom w:val="0"/>
      <w:divBdr>
        <w:top w:val="none" w:sz="0" w:space="0" w:color="auto"/>
        <w:left w:val="none" w:sz="0" w:space="0" w:color="auto"/>
        <w:bottom w:val="none" w:sz="0" w:space="0" w:color="auto"/>
        <w:right w:val="none" w:sz="0" w:space="0" w:color="auto"/>
      </w:divBdr>
    </w:div>
    <w:div w:id="611597105">
      <w:bodyDiv w:val="1"/>
      <w:marLeft w:val="0"/>
      <w:marRight w:val="0"/>
      <w:marTop w:val="0"/>
      <w:marBottom w:val="0"/>
      <w:divBdr>
        <w:top w:val="none" w:sz="0" w:space="0" w:color="auto"/>
        <w:left w:val="none" w:sz="0" w:space="0" w:color="auto"/>
        <w:bottom w:val="none" w:sz="0" w:space="0" w:color="auto"/>
        <w:right w:val="none" w:sz="0" w:space="0" w:color="auto"/>
      </w:divBdr>
    </w:div>
    <w:div w:id="622464153">
      <w:bodyDiv w:val="1"/>
      <w:marLeft w:val="0"/>
      <w:marRight w:val="0"/>
      <w:marTop w:val="0"/>
      <w:marBottom w:val="0"/>
      <w:divBdr>
        <w:top w:val="none" w:sz="0" w:space="0" w:color="auto"/>
        <w:left w:val="none" w:sz="0" w:space="0" w:color="auto"/>
        <w:bottom w:val="none" w:sz="0" w:space="0" w:color="auto"/>
        <w:right w:val="none" w:sz="0" w:space="0" w:color="auto"/>
      </w:divBdr>
    </w:div>
    <w:div w:id="640237359">
      <w:bodyDiv w:val="1"/>
      <w:marLeft w:val="0"/>
      <w:marRight w:val="0"/>
      <w:marTop w:val="0"/>
      <w:marBottom w:val="0"/>
      <w:divBdr>
        <w:top w:val="none" w:sz="0" w:space="0" w:color="auto"/>
        <w:left w:val="none" w:sz="0" w:space="0" w:color="auto"/>
        <w:bottom w:val="none" w:sz="0" w:space="0" w:color="auto"/>
        <w:right w:val="none" w:sz="0" w:space="0" w:color="auto"/>
      </w:divBdr>
    </w:div>
    <w:div w:id="660157220">
      <w:bodyDiv w:val="1"/>
      <w:marLeft w:val="0"/>
      <w:marRight w:val="0"/>
      <w:marTop w:val="0"/>
      <w:marBottom w:val="0"/>
      <w:divBdr>
        <w:top w:val="none" w:sz="0" w:space="0" w:color="auto"/>
        <w:left w:val="none" w:sz="0" w:space="0" w:color="auto"/>
        <w:bottom w:val="none" w:sz="0" w:space="0" w:color="auto"/>
        <w:right w:val="none" w:sz="0" w:space="0" w:color="auto"/>
      </w:divBdr>
    </w:div>
    <w:div w:id="679621817">
      <w:bodyDiv w:val="1"/>
      <w:marLeft w:val="0"/>
      <w:marRight w:val="0"/>
      <w:marTop w:val="0"/>
      <w:marBottom w:val="0"/>
      <w:divBdr>
        <w:top w:val="none" w:sz="0" w:space="0" w:color="auto"/>
        <w:left w:val="none" w:sz="0" w:space="0" w:color="auto"/>
        <w:bottom w:val="none" w:sz="0" w:space="0" w:color="auto"/>
        <w:right w:val="none" w:sz="0" w:space="0" w:color="auto"/>
      </w:divBdr>
    </w:div>
    <w:div w:id="688876720">
      <w:bodyDiv w:val="1"/>
      <w:marLeft w:val="0"/>
      <w:marRight w:val="0"/>
      <w:marTop w:val="0"/>
      <w:marBottom w:val="0"/>
      <w:divBdr>
        <w:top w:val="none" w:sz="0" w:space="0" w:color="auto"/>
        <w:left w:val="none" w:sz="0" w:space="0" w:color="auto"/>
        <w:bottom w:val="none" w:sz="0" w:space="0" w:color="auto"/>
        <w:right w:val="none" w:sz="0" w:space="0" w:color="auto"/>
      </w:divBdr>
    </w:div>
    <w:div w:id="734744785">
      <w:bodyDiv w:val="1"/>
      <w:marLeft w:val="0"/>
      <w:marRight w:val="0"/>
      <w:marTop w:val="0"/>
      <w:marBottom w:val="0"/>
      <w:divBdr>
        <w:top w:val="none" w:sz="0" w:space="0" w:color="auto"/>
        <w:left w:val="none" w:sz="0" w:space="0" w:color="auto"/>
        <w:bottom w:val="none" w:sz="0" w:space="0" w:color="auto"/>
        <w:right w:val="none" w:sz="0" w:space="0" w:color="auto"/>
      </w:divBdr>
    </w:div>
    <w:div w:id="748187067">
      <w:bodyDiv w:val="1"/>
      <w:marLeft w:val="0"/>
      <w:marRight w:val="0"/>
      <w:marTop w:val="0"/>
      <w:marBottom w:val="0"/>
      <w:divBdr>
        <w:top w:val="none" w:sz="0" w:space="0" w:color="auto"/>
        <w:left w:val="none" w:sz="0" w:space="0" w:color="auto"/>
        <w:bottom w:val="none" w:sz="0" w:space="0" w:color="auto"/>
        <w:right w:val="none" w:sz="0" w:space="0" w:color="auto"/>
      </w:divBdr>
    </w:div>
    <w:div w:id="750933492">
      <w:bodyDiv w:val="1"/>
      <w:marLeft w:val="0"/>
      <w:marRight w:val="0"/>
      <w:marTop w:val="0"/>
      <w:marBottom w:val="0"/>
      <w:divBdr>
        <w:top w:val="none" w:sz="0" w:space="0" w:color="auto"/>
        <w:left w:val="none" w:sz="0" w:space="0" w:color="auto"/>
        <w:bottom w:val="none" w:sz="0" w:space="0" w:color="auto"/>
        <w:right w:val="none" w:sz="0" w:space="0" w:color="auto"/>
      </w:divBdr>
    </w:div>
    <w:div w:id="781801175">
      <w:bodyDiv w:val="1"/>
      <w:marLeft w:val="0"/>
      <w:marRight w:val="0"/>
      <w:marTop w:val="0"/>
      <w:marBottom w:val="0"/>
      <w:divBdr>
        <w:top w:val="none" w:sz="0" w:space="0" w:color="auto"/>
        <w:left w:val="none" w:sz="0" w:space="0" w:color="auto"/>
        <w:bottom w:val="none" w:sz="0" w:space="0" w:color="auto"/>
        <w:right w:val="none" w:sz="0" w:space="0" w:color="auto"/>
      </w:divBdr>
    </w:div>
    <w:div w:id="794297119">
      <w:bodyDiv w:val="1"/>
      <w:marLeft w:val="0"/>
      <w:marRight w:val="0"/>
      <w:marTop w:val="0"/>
      <w:marBottom w:val="0"/>
      <w:divBdr>
        <w:top w:val="none" w:sz="0" w:space="0" w:color="auto"/>
        <w:left w:val="none" w:sz="0" w:space="0" w:color="auto"/>
        <w:bottom w:val="none" w:sz="0" w:space="0" w:color="auto"/>
        <w:right w:val="none" w:sz="0" w:space="0" w:color="auto"/>
      </w:divBdr>
    </w:div>
    <w:div w:id="830098440">
      <w:bodyDiv w:val="1"/>
      <w:marLeft w:val="0"/>
      <w:marRight w:val="0"/>
      <w:marTop w:val="0"/>
      <w:marBottom w:val="0"/>
      <w:divBdr>
        <w:top w:val="none" w:sz="0" w:space="0" w:color="auto"/>
        <w:left w:val="none" w:sz="0" w:space="0" w:color="auto"/>
        <w:bottom w:val="none" w:sz="0" w:space="0" w:color="auto"/>
        <w:right w:val="none" w:sz="0" w:space="0" w:color="auto"/>
      </w:divBdr>
    </w:div>
    <w:div w:id="830826683">
      <w:bodyDiv w:val="1"/>
      <w:marLeft w:val="0"/>
      <w:marRight w:val="0"/>
      <w:marTop w:val="0"/>
      <w:marBottom w:val="0"/>
      <w:divBdr>
        <w:top w:val="none" w:sz="0" w:space="0" w:color="auto"/>
        <w:left w:val="none" w:sz="0" w:space="0" w:color="auto"/>
        <w:bottom w:val="none" w:sz="0" w:space="0" w:color="auto"/>
        <w:right w:val="none" w:sz="0" w:space="0" w:color="auto"/>
      </w:divBdr>
    </w:div>
    <w:div w:id="861012675">
      <w:bodyDiv w:val="1"/>
      <w:marLeft w:val="0"/>
      <w:marRight w:val="0"/>
      <w:marTop w:val="0"/>
      <w:marBottom w:val="0"/>
      <w:divBdr>
        <w:top w:val="none" w:sz="0" w:space="0" w:color="auto"/>
        <w:left w:val="none" w:sz="0" w:space="0" w:color="auto"/>
        <w:bottom w:val="none" w:sz="0" w:space="0" w:color="auto"/>
        <w:right w:val="none" w:sz="0" w:space="0" w:color="auto"/>
      </w:divBdr>
    </w:div>
    <w:div w:id="865408835">
      <w:bodyDiv w:val="1"/>
      <w:marLeft w:val="0"/>
      <w:marRight w:val="0"/>
      <w:marTop w:val="0"/>
      <w:marBottom w:val="0"/>
      <w:divBdr>
        <w:top w:val="none" w:sz="0" w:space="0" w:color="auto"/>
        <w:left w:val="none" w:sz="0" w:space="0" w:color="auto"/>
        <w:bottom w:val="none" w:sz="0" w:space="0" w:color="auto"/>
        <w:right w:val="none" w:sz="0" w:space="0" w:color="auto"/>
      </w:divBdr>
    </w:div>
    <w:div w:id="880749534">
      <w:bodyDiv w:val="1"/>
      <w:marLeft w:val="0"/>
      <w:marRight w:val="0"/>
      <w:marTop w:val="0"/>
      <w:marBottom w:val="0"/>
      <w:divBdr>
        <w:top w:val="none" w:sz="0" w:space="0" w:color="auto"/>
        <w:left w:val="none" w:sz="0" w:space="0" w:color="auto"/>
        <w:bottom w:val="none" w:sz="0" w:space="0" w:color="auto"/>
        <w:right w:val="none" w:sz="0" w:space="0" w:color="auto"/>
      </w:divBdr>
    </w:div>
    <w:div w:id="934483598">
      <w:bodyDiv w:val="1"/>
      <w:marLeft w:val="0"/>
      <w:marRight w:val="0"/>
      <w:marTop w:val="0"/>
      <w:marBottom w:val="0"/>
      <w:divBdr>
        <w:top w:val="none" w:sz="0" w:space="0" w:color="auto"/>
        <w:left w:val="none" w:sz="0" w:space="0" w:color="auto"/>
        <w:bottom w:val="none" w:sz="0" w:space="0" w:color="auto"/>
        <w:right w:val="none" w:sz="0" w:space="0" w:color="auto"/>
      </w:divBdr>
    </w:div>
    <w:div w:id="949044916">
      <w:bodyDiv w:val="1"/>
      <w:marLeft w:val="0"/>
      <w:marRight w:val="0"/>
      <w:marTop w:val="0"/>
      <w:marBottom w:val="0"/>
      <w:divBdr>
        <w:top w:val="none" w:sz="0" w:space="0" w:color="auto"/>
        <w:left w:val="none" w:sz="0" w:space="0" w:color="auto"/>
        <w:bottom w:val="none" w:sz="0" w:space="0" w:color="auto"/>
        <w:right w:val="none" w:sz="0" w:space="0" w:color="auto"/>
      </w:divBdr>
    </w:div>
    <w:div w:id="959919963">
      <w:bodyDiv w:val="1"/>
      <w:marLeft w:val="0"/>
      <w:marRight w:val="0"/>
      <w:marTop w:val="0"/>
      <w:marBottom w:val="0"/>
      <w:divBdr>
        <w:top w:val="none" w:sz="0" w:space="0" w:color="auto"/>
        <w:left w:val="none" w:sz="0" w:space="0" w:color="auto"/>
        <w:bottom w:val="none" w:sz="0" w:space="0" w:color="auto"/>
        <w:right w:val="none" w:sz="0" w:space="0" w:color="auto"/>
      </w:divBdr>
    </w:div>
    <w:div w:id="965434145">
      <w:bodyDiv w:val="1"/>
      <w:marLeft w:val="0"/>
      <w:marRight w:val="0"/>
      <w:marTop w:val="0"/>
      <w:marBottom w:val="0"/>
      <w:divBdr>
        <w:top w:val="none" w:sz="0" w:space="0" w:color="auto"/>
        <w:left w:val="none" w:sz="0" w:space="0" w:color="auto"/>
        <w:bottom w:val="none" w:sz="0" w:space="0" w:color="auto"/>
        <w:right w:val="none" w:sz="0" w:space="0" w:color="auto"/>
      </w:divBdr>
    </w:div>
    <w:div w:id="988284777">
      <w:bodyDiv w:val="1"/>
      <w:marLeft w:val="0"/>
      <w:marRight w:val="0"/>
      <w:marTop w:val="0"/>
      <w:marBottom w:val="0"/>
      <w:divBdr>
        <w:top w:val="none" w:sz="0" w:space="0" w:color="auto"/>
        <w:left w:val="none" w:sz="0" w:space="0" w:color="auto"/>
        <w:bottom w:val="none" w:sz="0" w:space="0" w:color="auto"/>
        <w:right w:val="none" w:sz="0" w:space="0" w:color="auto"/>
      </w:divBdr>
    </w:div>
    <w:div w:id="1008479449">
      <w:bodyDiv w:val="1"/>
      <w:marLeft w:val="0"/>
      <w:marRight w:val="0"/>
      <w:marTop w:val="0"/>
      <w:marBottom w:val="0"/>
      <w:divBdr>
        <w:top w:val="none" w:sz="0" w:space="0" w:color="auto"/>
        <w:left w:val="none" w:sz="0" w:space="0" w:color="auto"/>
        <w:bottom w:val="none" w:sz="0" w:space="0" w:color="auto"/>
        <w:right w:val="none" w:sz="0" w:space="0" w:color="auto"/>
      </w:divBdr>
    </w:div>
    <w:div w:id="1010716484">
      <w:bodyDiv w:val="1"/>
      <w:marLeft w:val="0"/>
      <w:marRight w:val="0"/>
      <w:marTop w:val="0"/>
      <w:marBottom w:val="0"/>
      <w:divBdr>
        <w:top w:val="none" w:sz="0" w:space="0" w:color="auto"/>
        <w:left w:val="none" w:sz="0" w:space="0" w:color="auto"/>
        <w:bottom w:val="none" w:sz="0" w:space="0" w:color="auto"/>
        <w:right w:val="none" w:sz="0" w:space="0" w:color="auto"/>
      </w:divBdr>
    </w:div>
    <w:div w:id="1022246801">
      <w:bodyDiv w:val="1"/>
      <w:marLeft w:val="0"/>
      <w:marRight w:val="0"/>
      <w:marTop w:val="0"/>
      <w:marBottom w:val="0"/>
      <w:divBdr>
        <w:top w:val="none" w:sz="0" w:space="0" w:color="auto"/>
        <w:left w:val="none" w:sz="0" w:space="0" w:color="auto"/>
        <w:bottom w:val="none" w:sz="0" w:space="0" w:color="auto"/>
        <w:right w:val="none" w:sz="0" w:space="0" w:color="auto"/>
      </w:divBdr>
    </w:div>
    <w:div w:id="1028024449">
      <w:bodyDiv w:val="1"/>
      <w:marLeft w:val="0"/>
      <w:marRight w:val="0"/>
      <w:marTop w:val="0"/>
      <w:marBottom w:val="0"/>
      <w:divBdr>
        <w:top w:val="none" w:sz="0" w:space="0" w:color="auto"/>
        <w:left w:val="none" w:sz="0" w:space="0" w:color="auto"/>
        <w:bottom w:val="none" w:sz="0" w:space="0" w:color="auto"/>
        <w:right w:val="none" w:sz="0" w:space="0" w:color="auto"/>
      </w:divBdr>
      <w:divsChild>
        <w:div w:id="163473865">
          <w:marLeft w:val="0"/>
          <w:marRight w:val="0"/>
          <w:marTop w:val="0"/>
          <w:marBottom w:val="0"/>
          <w:divBdr>
            <w:top w:val="none" w:sz="0" w:space="0" w:color="auto"/>
            <w:left w:val="none" w:sz="0" w:space="0" w:color="auto"/>
            <w:bottom w:val="none" w:sz="0" w:space="0" w:color="auto"/>
            <w:right w:val="none" w:sz="0" w:space="0" w:color="auto"/>
          </w:divBdr>
          <w:divsChild>
            <w:div w:id="1769808225">
              <w:marLeft w:val="0"/>
              <w:marRight w:val="0"/>
              <w:marTop w:val="0"/>
              <w:marBottom w:val="0"/>
              <w:divBdr>
                <w:top w:val="none" w:sz="0" w:space="0" w:color="auto"/>
                <w:left w:val="none" w:sz="0" w:space="0" w:color="auto"/>
                <w:bottom w:val="none" w:sz="0" w:space="0" w:color="auto"/>
                <w:right w:val="none" w:sz="0" w:space="0" w:color="auto"/>
              </w:divBdr>
              <w:divsChild>
                <w:div w:id="77483640">
                  <w:marLeft w:val="0"/>
                  <w:marRight w:val="0"/>
                  <w:marTop w:val="0"/>
                  <w:marBottom w:val="0"/>
                  <w:divBdr>
                    <w:top w:val="none" w:sz="0" w:space="0" w:color="auto"/>
                    <w:left w:val="none" w:sz="0" w:space="0" w:color="auto"/>
                    <w:bottom w:val="none" w:sz="0" w:space="0" w:color="auto"/>
                    <w:right w:val="none" w:sz="0" w:space="0" w:color="auto"/>
                  </w:divBdr>
                  <w:divsChild>
                    <w:div w:id="45881626">
                      <w:marLeft w:val="0"/>
                      <w:marRight w:val="0"/>
                      <w:marTop w:val="0"/>
                      <w:marBottom w:val="0"/>
                      <w:divBdr>
                        <w:top w:val="none" w:sz="0" w:space="0" w:color="auto"/>
                        <w:left w:val="none" w:sz="0" w:space="0" w:color="auto"/>
                        <w:bottom w:val="none" w:sz="0" w:space="0" w:color="auto"/>
                        <w:right w:val="none" w:sz="0" w:space="0" w:color="auto"/>
                      </w:divBdr>
                      <w:divsChild>
                        <w:div w:id="468985762">
                          <w:marLeft w:val="0"/>
                          <w:marRight w:val="0"/>
                          <w:marTop w:val="0"/>
                          <w:marBottom w:val="0"/>
                          <w:divBdr>
                            <w:top w:val="none" w:sz="0" w:space="0" w:color="auto"/>
                            <w:left w:val="none" w:sz="0" w:space="0" w:color="auto"/>
                            <w:bottom w:val="none" w:sz="0" w:space="0" w:color="auto"/>
                            <w:right w:val="none" w:sz="0" w:space="0" w:color="auto"/>
                          </w:divBdr>
                          <w:divsChild>
                            <w:div w:id="1708795143">
                              <w:marLeft w:val="0"/>
                              <w:marRight w:val="300"/>
                              <w:marTop w:val="180"/>
                              <w:marBottom w:val="0"/>
                              <w:divBdr>
                                <w:top w:val="none" w:sz="0" w:space="0" w:color="auto"/>
                                <w:left w:val="none" w:sz="0" w:space="0" w:color="auto"/>
                                <w:bottom w:val="none" w:sz="0" w:space="0" w:color="auto"/>
                                <w:right w:val="none" w:sz="0" w:space="0" w:color="auto"/>
                              </w:divBdr>
                              <w:divsChild>
                                <w:div w:id="1499227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9524729">
          <w:marLeft w:val="0"/>
          <w:marRight w:val="0"/>
          <w:marTop w:val="0"/>
          <w:marBottom w:val="0"/>
          <w:divBdr>
            <w:top w:val="none" w:sz="0" w:space="0" w:color="auto"/>
            <w:left w:val="none" w:sz="0" w:space="0" w:color="auto"/>
            <w:bottom w:val="none" w:sz="0" w:space="0" w:color="auto"/>
            <w:right w:val="none" w:sz="0" w:space="0" w:color="auto"/>
          </w:divBdr>
          <w:divsChild>
            <w:div w:id="1839149145">
              <w:marLeft w:val="0"/>
              <w:marRight w:val="0"/>
              <w:marTop w:val="0"/>
              <w:marBottom w:val="0"/>
              <w:divBdr>
                <w:top w:val="none" w:sz="0" w:space="0" w:color="auto"/>
                <w:left w:val="none" w:sz="0" w:space="0" w:color="auto"/>
                <w:bottom w:val="none" w:sz="0" w:space="0" w:color="auto"/>
                <w:right w:val="none" w:sz="0" w:space="0" w:color="auto"/>
              </w:divBdr>
              <w:divsChild>
                <w:div w:id="930891730">
                  <w:marLeft w:val="0"/>
                  <w:marRight w:val="0"/>
                  <w:marTop w:val="0"/>
                  <w:marBottom w:val="0"/>
                  <w:divBdr>
                    <w:top w:val="none" w:sz="0" w:space="0" w:color="auto"/>
                    <w:left w:val="none" w:sz="0" w:space="0" w:color="auto"/>
                    <w:bottom w:val="none" w:sz="0" w:space="0" w:color="auto"/>
                    <w:right w:val="none" w:sz="0" w:space="0" w:color="auto"/>
                  </w:divBdr>
                  <w:divsChild>
                    <w:div w:id="813252437">
                      <w:marLeft w:val="0"/>
                      <w:marRight w:val="0"/>
                      <w:marTop w:val="0"/>
                      <w:marBottom w:val="0"/>
                      <w:divBdr>
                        <w:top w:val="none" w:sz="0" w:space="0" w:color="auto"/>
                        <w:left w:val="none" w:sz="0" w:space="0" w:color="auto"/>
                        <w:bottom w:val="none" w:sz="0" w:space="0" w:color="auto"/>
                        <w:right w:val="none" w:sz="0" w:space="0" w:color="auto"/>
                      </w:divBdr>
                      <w:divsChild>
                        <w:div w:id="210063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0298507">
      <w:bodyDiv w:val="1"/>
      <w:marLeft w:val="0"/>
      <w:marRight w:val="0"/>
      <w:marTop w:val="0"/>
      <w:marBottom w:val="0"/>
      <w:divBdr>
        <w:top w:val="none" w:sz="0" w:space="0" w:color="auto"/>
        <w:left w:val="none" w:sz="0" w:space="0" w:color="auto"/>
        <w:bottom w:val="none" w:sz="0" w:space="0" w:color="auto"/>
        <w:right w:val="none" w:sz="0" w:space="0" w:color="auto"/>
      </w:divBdr>
    </w:div>
    <w:div w:id="1100949248">
      <w:bodyDiv w:val="1"/>
      <w:marLeft w:val="0"/>
      <w:marRight w:val="0"/>
      <w:marTop w:val="0"/>
      <w:marBottom w:val="0"/>
      <w:divBdr>
        <w:top w:val="none" w:sz="0" w:space="0" w:color="auto"/>
        <w:left w:val="none" w:sz="0" w:space="0" w:color="auto"/>
        <w:bottom w:val="none" w:sz="0" w:space="0" w:color="auto"/>
        <w:right w:val="none" w:sz="0" w:space="0" w:color="auto"/>
      </w:divBdr>
    </w:div>
    <w:div w:id="1117916411">
      <w:bodyDiv w:val="1"/>
      <w:marLeft w:val="0"/>
      <w:marRight w:val="0"/>
      <w:marTop w:val="0"/>
      <w:marBottom w:val="0"/>
      <w:divBdr>
        <w:top w:val="none" w:sz="0" w:space="0" w:color="auto"/>
        <w:left w:val="none" w:sz="0" w:space="0" w:color="auto"/>
        <w:bottom w:val="none" w:sz="0" w:space="0" w:color="auto"/>
        <w:right w:val="none" w:sz="0" w:space="0" w:color="auto"/>
      </w:divBdr>
    </w:div>
    <w:div w:id="1169521660">
      <w:bodyDiv w:val="1"/>
      <w:marLeft w:val="0"/>
      <w:marRight w:val="0"/>
      <w:marTop w:val="0"/>
      <w:marBottom w:val="0"/>
      <w:divBdr>
        <w:top w:val="none" w:sz="0" w:space="0" w:color="auto"/>
        <w:left w:val="none" w:sz="0" w:space="0" w:color="auto"/>
        <w:bottom w:val="none" w:sz="0" w:space="0" w:color="auto"/>
        <w:right w:val="none" w:sz="0" w:space="0" w:color="auto"/>
      </w:divBdr>
    </w:div>
    <w:div w:id="1176580397">
      <w:bodyDiv w:val="1"/>
      <w:marLeft w:val="0"/>
      <w:marRight w:val="0"/>
      <w:marTop w:val="0"/>
      <w:marBottom w:val="0"/>
      <w:divBdr>
        <w:top w:val="none" w:sz="0" w:space="0" w:color="auto"/>
        <w:left w:val="none" w:sz="0" w:space="0" w:color="auto"/>
        <w:bottom w:val="none" w:sz="0" w:space="0" w:color="auto"/>
        <w:right w:val="none" w:sz="0" w:space="0" w:color="auto"/>
      </w:divBdr>
    </w:div>
    <w:div w:id="1176847862">
      <w:bodyDiv w:val="1"/>
      <w:marLeft w:val="0"/>
      <w:marRight w:val="0"/>
      <w:marTop w:val="0"/>
      <w:marBottom w:val="0"/>
      <w:divBdr>
        <w:top w:val="none" w:sz="0" w:space="0" w:color="auto"/>
        <w:left w:val="none" w:sz="0" w:space="0" w:color="auto"/>
        <w:bottom w:val="none" w:sz="0" w:space="0" w:color="auto"/>
        <w:right w:val="none" w:sz="0" w:space="0" w:color="auto"/>
      </w:divBdr>
    </w:div>
    <w:div w:id="1183784059">
      <w:bodyDiv w:val="1"/>
      <w:marLeft w:val="0"/>
      <w:marRight w:val="0"/>
      <w:marTop w:val="0"/>
      <w:marBottom w:val="0"/>
      <w:divBdr>
        <w:top w:val="none" w:sz="0" w:space="0" w:color="auto"/>
        <w:left w:val="none" w:sz="0" w:space="0" w:color="auto"/>
        <w:bottom w:val="none" w:sz="0" w:space="0" w:color="auto"/>
        <w:right w:val="none" w:sz="0" w:space="0" w:color="auto"/>
      </w:divBdr>
    </w:div>
    <w:div w:id="1198665044">
      <w:bodyDiv w:val="1"/>
      <w:marLeft w:val="0"/>
      <w:marRight w:val="0"/>
      <w:marTop w:val="0"/>
      <w:marBottom w:val="0"/>
      <w:divBdr>
        <w:top w:val="none" w:sz="0" w:space="0" w:color="auto"/>
        <w:left w:val="none" w:sz="0" w:space="0" w:color="auto"/>
        <w:bottom w:val="none" w:sz="0" w:space="0" w:color="auto"/>
        <w:right w:val="none" w:sz="0" w:space="0" w:color="auto"/>
      </w:divBdr>
    </w:div>
    <w:div w:id="1265502434">
      <w:bodyDiv w:val="1"/>
      <w:marLeft w:val="0"/>
      <w:marRight w:val="0"/>
      <w:marTop w:val="0"/>
      <w:marBottom w:val="0"/>
      <w:divBdr>
        <w:top w:val="none" w:sz="0" w:space="0" w:color="auto"/>
        <w:left w:val="none" w:sz="0" w:space="0" w:color="auto"/>
        <w:bottom w:val="none" w:sz="0" w:space="0" w:color="auto"/>
        <w:right w:val="none" w:sz="0" w:space="0" w:color="auto"/>
      </w:divBdr>
    </w:div>
    <w:div w:id="1371762932">
      <w:bodyDiv w:val="1"/>
      <w:marLeft w:val="0"/>
      <w:marRight w:val="0"/>
      <w:marTop w:val="0"/>
      <w:marBottom w:val="0"/>
      <w:divBdr>
        <w:top w:val="none" w:sz="0" w:space="0" w:color="auto"/>
        <w:left w:val="none" w:sz="0" w:space="0" w:color="auto"/>
        <w:bottom w:val="none" w:sz="0" w:space="0" w:color="auto"/>
        <w:right w:val="none" w:sz="0" w:space="0" w:color="auto"/>
      </w:divBdr>
    </w:div>
    <w:div w:id="1389107993">
      <w:bodyDiv w:val="1"/>
      <w:marLeft w:val="0"/>
      <w:marRight w:val="0"/>
      <w:marTop w:val="0"/>
      <w:marBottom w:val="0"/>
      <w:divBdr>
        <w:top w:val="none" w:sz="0" w:space="0" w:color="auto"/>
        <w:left w:val="none" w:sz="0" w:space="0" w:color="auto"/>
        <w:bottom w:val="none" w:sz="0" w:space="0" w:color="auto"/>
        <w:right w:val="none" w:sz="0" w:space="0" w:color="auto"/>
      </w:divBdr>
    </w:div>
    <w:div w:id="1395398757">
      <w:bodyDiv w:val="1"/>
      <w:marLeft w:val="0"/>
      <w:marRight w:val="0"/>
      <w:marTop w:val="0"/>
      <w:marBottom w:val="0"/>
      <w:divBdr>
        <w:top w:val="none" w:sz="0" w:space="0" w:color="auto"/>
        <w:left w:val="none" w:sz="0" w:space="0" w:color="auto"/>
        <w:bottom w:val="none" w:sz="0" w:space="0" w:color="auto"/>
        <w:right w:val="none" w:sz="0" w:space="0" w:color="auto"/>
      </w:divBdr>
    </w:div>
    <w:div w:id="1420911617">
      <w:bodyDiv w:val="1"/>
      <w:marLeft w:val="0"/>
      <w:marRight w:val="0"/>
      <w:marTop w:val="0"/>
      <w:marBottom w:val="0"/>
      <w:divBdr>
        <w:top w:val="none" w:sz="0" w:space="0" w:color="auto"/>
        <w:left w:val="none" w:sz="0" w:space="0" w:color="auto"/>
        <w:bottom w:val="none" w:sz="0" w:space="0" w:color="auto"/>
        <w:right w:val="none" w:sz="0" w:space="0" w:color="auto"/>
      </w:divBdr>
    </w:div>
    <w:div w:id="1422070181">
      <w:bodyDiv w:val="1"/>
      <w:marLeft w:val="0"/>
      <w:marRight w:val="0"/>
      <w:marTop w:val="0"/>
      <w:marBottom w:val="0"/>
      <w:divBdr>
        <w:top w:val="none" w:sz="0" w:space="0" w:color="auto"/>
        <w:left w:val="none" w:sz="0" w:space="0" w:color="auto"/>
        <w:bottom w:val="none" w:sz="0" w:space="0" w:color="auto"/>
        <w:right w:val="none" w:sz="0" w:space="0" w:color="auto"/>
      </w:divBdr>
    </w:div>
    <w:div w:id="1439595940">
      <w:bodyDiv w:val="1"/>
      <w:marLeft w:val="0"/>
      <w:marRight w:val="0"/>
      <w:marTop w:val="0"/>
      <w:marBottom w:val="0"/>
      <w:divBdr>
        <w:top w:val="none" w:sz="0" w:space="0" w:color="auto"/>
        <w:left w:val="none" w:sz="0" w:space="0" w:color="auto"/>
        <w:bottom w:val="none" w:sz="0" w:space="0" w:color="auto"/>
        <w:right w:val="none" w:sz="0" w:space="0" w:color="auto"/>
      </w:divBdr>
    </w:div>
    <w:div w:id="1507088330">
      <w:bodyDiv w:val="1"/>
      <w:marLeft w:val="0"/>
      <w:marRight w:val="0"/>
      <w:marTop w:val="0"/>
      <w:marBottom w:val="0"/>
      <w:divBdr>
        <w:top w:val="none" w:sz="0" w:space="0" w:color="auto"/>
        <w:left w:val="none" w:sz="0" w:space="0" w:color="auto"/>
        <w:bottom w:val="none" w:sz="0" w:space="0" w:color="auto"/>
        <w:right w:val="none" w:sz="0" w:space="0" w:color="auto"/>
      </w:divBdr>
    </w:div>
    <w:div w:id="1510021640">
      <w:bodyDiv w:val="1"/>
      <w:marLeft w:val="0"/>
      <w:marRight w:val="0"/>
      <w:marTop w:val="0"/>
      <w:marBottom w:val="0"/>
      <w:divBdr>
        <w:top w:val="none" w:sz="0" w:space="0" w:color="auto"/>
        <w:left w:val="none" w:sz="0" w:space="0" w:color="auto"/>
        <w:bottom w:val="none" w:sz="0" w:space="0" w:color="auto"/>
        <w:right w:val="none" w:sz="0" w:space="0" w:color="auto"/>
      </w:divBdr>
    </w:div>
    <w:div w:id="1537890785">
      <w:bodyDiv w:val="1"/>
      <w:marLeft w:val="0"/>
      <w:marRight w:val="0"/>
      <w:marTop w:val="0"/>
      <w:marBottom w:val="0"/>
      <w:divBdr>
        <w:top w:val="none" w:sz="0" w:space="0" w:color="auto"/>
        <w:left w:val="none" w:sz="0" w:space="0" w:color="auto"/>
        <w:bottom w:val="none" w:sz="0" w:space="0" w:color="auto"/>
        <w:right w:val="none" w:sz="0" w:space="0" w:color="auto"/>
      </w:divBdr>
    </w:div>
    <w:div w:id="1636331438">
      <w:bodyDiv w:val="1"/>
      <w:marLeft w:val="0"/>
      <w:marRight w:val="0"/>
      <w:marTop w:val="0"/>
      <w:marBottom w:val="0"/>
      <w:divBdr>
        <w:top w:val="none" w:sz="0" w:space="0" w:color="auto"/>
        <w:left w:val="none" w:sz="0" w:space="0" w:color="auto"/>
        <w:bottom w:val="none" w:sz="0" w:space="0" w:color="auto"/>
        <w:right w:val="none" w:sz="0" w:space="0" w:color="auto"/>
      </w:divBdr>
    </w:div>
    <w:div w:id="1675184662">
      <w:bodyDiv w:val="1"/>
      <w:marLeft w:val="0"/>
      <w:marRight w:val="0"/>
      <w:marTop w:val="0"/>
      <w:marBottom w:val="0"/>
      <w:divBdr>
        <w:top w:val="none" w:sz="0" w:space="0" w:color="auto"/>
        <w:left w:val="none" w:sz="0" w:space="0" w:color="auto"/>
        <w:bottom w:val="none" w:sz="0" w:space="0" w:color="auto"/>
        <w:right w:val="none" w:sz="0" w:space="0" w:color="auto"/>
      </w:divBdr>
    </w:div>
    <w:div w:id="1690183772">
      <w:bodyDiv w:val="1"/>
      <w:marLeft w:val="0"/>
      <w:marRight w:val="0"/>
      <w:marTop w:val="0"/>
      <w:marBottom w:val="0"/>
      <w:divBdr>
        <w:top w:val="none" w:sz="0" w:space="0" w:color="auto"/>
        <w:left w:val="none" w:sz="0" w:space="0" w:color="auto"/>
        <w:bottom w:val="none" w:sz="0" w:space="0" w:color="auto"/>
        <w:right w:val="none" w:sz="0" w:space="0" w:color="auto"/>
      </w:divBdr>
    </w:div>
    <w:div w:id="1717385870">
      <w:bodyDiv w:val="1"/>
      <w:marLeft w:val="0"/>
      <w:marRight w:val="0"/>
      <w:marTop w:val="0"/>
      <w:marBottom w:val="0"/>
      <w:divBdr>
        <w:top w:val="none" w:sz="0" w:space="0" w:color="auto"/>
        <w:left w:val="none" w:sz="0" w:space="0" w:color="auto"/>
        <w:bottom w:val="none" w:sz="0" w:space="0" w:color="auto"/>
        <w:right w:val="none" w:sz="0" w:space="0" w:color="auto"/>
      </w:divBdr>
    </w:div>
    <w:div w:id="1749767687">
      <w:bodyDiv w:val="1"/>
      <w:marLeft w:val="0"/>
      <w:marRight w:val="0"/>
      <w:marTop w:val="0"/>
      <w:marBottom w:val="0"/>
      <w:divBdr>
        <w:top w:val="none" w:sz="0" w:space="0" w:color="auto"/>
        <w:left w:val="none" w:sz="0" w:space="0" w:color="auto"/>
        <w:bottom w:val="none" w:sz="0" w:space="0" w:color="auto"/>
        <w:right w:val="none" w:sz="0" w:space="0" w:color="auto"/>
      </w:divBdr>
    </w:div>
    <w:div w:id="1753233600">
      <w:bodyDiv w:val="1"/>
      <w:marLeft w:val="0"/>
      <w:marRight w:val="0"/>
      <w:marTop w:val="0"/>
      <w:marBottom w:val="0"/>
      <w:divBdr>
        <w:top w:val="none" w:sz="0" w:space="0" w:color="auto"/>
        <w:left w:val="none" w:sz="0" w:space="0" w:color="auto"/>
        <w:bottom w:val="none" w:sz="0" w:space="0" w:color="auto"/>
        <w:right w:val="none" w:sz="0" w:space="0" w:color="auto"/>
      </w:divBdr>
    </w:div>
    <w:div w:id="1789618929">
      <w:bodyDiv w:val="1"/>
      <w:marLeft w:val="0"/>
      <w:marRight w:val="0"/>
      <w:marTop w:val="0"/>
      <w:marBottom w:val="0"/>
      <w:divBdr>
        <w:top w:val="none" w:sz="0" w:space="0" w:color="auto"/>
        <w:left w:val="none" w:sz="0" w:space="0" w:color="auto"/>
        <w:bottom w:val="none" w:sz="0" w:space="0" w:color="auto"/>
        <w:right w:val="none" w:sz="0" w:space="0" w:color="auto"/>
      </w:divBdr>
    </w:div>
    <w:div w:id="1806308455">
      <w:bodyDiv w:val="1"/>
      <w:marLeft w:val="0"/>
      <w:marRight w:val="0"/>
      <w:marTop w:val="0"/>
      <w:marBottom w:val="0"/>
      <w:divBdr>
        <w:top w:val="none" w:sz="0" w:space="0" w:color="auto"/>
        <w:left w:val="none" w:sz="0" w:space="0" w:color="auto"/>
        <w:bottom w:val="none" w:sz="0" w:space="0" w:color="auto"/>
        <w:right w:val="none" w:sz="0" w:space="0" w:color="auto"/>
      </w:divBdr>
    </w:div>
    <w:div w:id="1820420813">
      <w:bodyDiv w:val="1"/>
      <w:marLeft w:val="0"/>
      <w:marRight w:val="0"/>
      <w:marTop w:val="0"/>
      <w:marBottom w:val="0"/>
      <w:divBdr>
        <w:top w:val="none" w:sz="0" w:space="0" w:color="auto"/>
        <w:left w:val="none" w:sz="0" w:space="0" w:color="auto"/>
        <w:bottom w:val="none" w:sz="0" w:space="0" w:color="auto"/>
        <w:right w:val="none" w:sz="0" w:space="0" w:color="auto"/>
      </w:divBdr>
    </w:div>
    <w:div w:id="1870801650">
      <w:bodyDiv w:val="1"/>
      <w:marLeft w:val="0"/>
      <w:marRight w:val="0"/>
      <w:marTop w:val="0"/>
      <w:marBottom w:val="0"/>
      <w:divBdr>
        <w:top w:val="none" w:sz="0" w:space="0" w:color="auto"/>
        <w:left w:val="none" w:sz="0" w:space="0" w:color="auto"/>
        <w:bottom w:val="none" w:sz="0" w:space="0" w:color="auto"/>
        <w:right w:val="none" w:sz="0" w:space="0" w:color="auto"/>
      </w:divBdr>
    </w:div>
    <w:div w:id="1874272377">
      <w:bodyDiv w:val="1"/>
      <w:marLeft w:val="0"/>
      <w:marRight w:val="0"/>
      <w:marTop w:val="0"/>
      <w:marBottom w:val="0"/>
      <w:divBdr>
        <w:top w:val="none" w:sz="0" w:space="0" w:color="auto"/>
        <w:left w:val="none" w:sz="0" w:space="0" w:color="auto"/>
        <w:bottom w:val="none" w:sz="0" w:space="0" w:color="auto"/>
        <w:right w:val="none" w:sz="0" w:space="0" w:color="auto"/>
      </w:divBdr>
    </w:div>
    <w:div w:id="1880317399">
      <w:bodyDiv w:val="1"/>
      <w:marLeft w:val="0"/>
      <w:marRight w:val="0"/>
      <w:marTop w:val="0"/>
      <w:marBottom w:val="0"/>
      <w:divBdr>
        <w:top w:val="none" w:sz="0" w:space="0" w:color="auto"/>
        <w:left w:val="none" w:sz="0" w:space="0" w:color="auto"/>
        <w:bottom w:val="none" w:sz="0" w:space="0" w:color="auto"/>
        <w:right w:val="none" w:sz="0" w:space="0" w:color="auto"/>
      </w:divBdr>
    </w:div>
    <w:div w:id="1888443171">
      <w:bodyDiv w:val="1"/>
      <w:marLeft w:val="0"/>
      <w:marRight w:val="0"/>
      <w:marTop w:val="0"/>
      <w:marBottom w:val="0"/>
      <w:divBdr>
        <w:top w:val="none" w:sz="0" w:space="0" w:color="auto"/>
        <w:left w:val="none" w:sz="0" w:space="0" w:color="auto"/>
        <w:bottom w:val="none" w:sz="0" w:space="0" w:color="auto"/>
        <w:right w:val="none" w:sz="0" w:space="0" w:color="auto"/>
      </w:divBdr>
    </w:div>
    <w:div w:id="1970699631">
      <w:bodyDiv w:val="1"/>
      <w:marLeft w:val="0"/>
      <w:marRight w:val="0"/>
      <w:marTop w:val="0"/>
      <w:marBottom w:val="0"/>
      <w:divBdr>
        <w:top w:val="none" w:sz="0" w:space="0" w:color="auto"/>
        <w:left w:val="none" w:sz="0" w:space="0" w:color="auto"/>
        <w:bottom w:val="none" w:sz="0" w:space="0" w:color="auto"/>
        <w:right w:val="none" w:sz="0" w:space="0" w:color="auto"/>
      </w:divBdr>
    </w:div>
    <w:div w:id="1973361799">
      <w:bodyDiv w:val="1"/>
      <w:marLeft w:val="0"/>
      <w:marRight w:val="0"/>
      <w:marTop w:val="0"/>
      <w:marBottom w:val="0"/>
      <w:divBdr>
        <w:top w:val="none" w:sz="0" w:space="0" w:color="auto"/>
        <w:left w:val="none" w:sz="0" w:space="0" w:color="auto"/>
        <w:bottom w:val="none" w:sz="0" w:space="0" w:color="auto"/>
        <w:right w:val="none" w:sz="0" w:space="0" w:color="auto"/>
      </w:divBdr>
    </w:div>
    <w:div w:id="2006545256">
      <w:bodyDiv w:val="1"/>
      <w:marLeft w:val="0"/>
      <w:marRight w:val="0"/>
      <w:marTop w:val="0"/>
      <w:marBottom w:val="0"/>
      <w:divBdr>
        <w:top w:val="none" w:sz="0" w:space="0" w:color="auto"/>
        <w:left w:val="none" w:sz="0" w:space="0" w:color="auto"/>
        <w:bottom w:val="none" w:sz="0" w:space="0" w:color="auto"/>
        <w:right w:val="none" w:sz="0" w:space="0" w:color="auto"/>
      </w:divBdr>
    </w:div>
    <w:div w:id="2009139918">
      <w:bodyDiv w:val="1"/>
      <w:marLeft w:val="0"/>
      <w:marRight w:val="0"/>
      <w:marTop w:val="0"/>
      <w:marBottom w:val="0"/>
      <w:divBdr>
        <w:top w:val="none" w:sz="0" w:space="0" w:color="auto"/>
        <w:left w:val="none" w:sz="0" w:space="0" w:color="auto"/>
        <w:bottom w:val="none" w:sz="0" w:space="0" w:color="auto"/>
        <w:right w:val="none" w:sz="0" w:space="0" w:color="auto"/>
      </w:divBdr>
    </w:div>
    <w:div w:id="2017924061">
      <w:bodyDiv w:val="1"/>
      <w:marLeft w:val="0"/>
      <w:marRight w:val="0"/>
      <w:marTop w:val="0"/>
      <w:marBottom w:val="0"/>
      <w:divBdr>
        <w:top w:val="none" w:sz="0" w:space="0" w:color="auto"/>
        <w:left w:val="none" w:sz="0" w:space="0" w:color="auto"/>
        <w:bottom w:val="none" w:sz="0" w:space="0" w:color="auto"/>
        <w:right w:val="none" w:sz="0" w:space="0" w:color="auto"/>
      </w:divBdr>
    </w:div>
    <w:div w:id="2024353720">
      <w:bodyDiv w:val="1"/>
      <w:marLeft w:val="0"/>
      <w:marRight w:val="0"/>
      <w:marTop w:val="0"/>
      <w:marBottom w:val="0"/>
      <w:divBdr>
        <w:top w:val="none" w:sz="0" w:space="0" w:color="auto"/>
        <w:left w:val="none" w:sz="0" w:space="0" w:color="auto"/>
        <w:bottom w:val="none" w:sz="0" w:space="0" w:color="auto"/>
        <w:right w:val="none" w:sz="0" w:space="0" w:color="auto"/>
      </w:divBdr>
    </w:div>
    <w:div w:id="2030525608">
      <w:bodyDiv w:val="1"/>
      <w:marLeft w:val="0"/>
      <w:marRight w:val="0"/>
      <w:marTop w:val="0"/>
      <w:marBottom w:val="0"/>
      <w:divBdr>
        <w:top w:val="none" w:sz="0" w:space="0" w:color="auto"/>
        <w:left w:val="none" w:sz="0" w:space="0" w:color="auto"/>
        <w:bottom w:val="none" w:sz="0" w:space="0" w:color="auto"/>
        <w:right w:val="none" w:sz="0" w:space="0" w:color="auto"/>
      </w:divBdr>
    </w:div>
    <w:div w:id="2052685818">
      <w:bodyDiv w:val="1"/>
      <w:marLeft w:val="0"/>
      <w:marRight w:val="0"/>
      <w:marTop w:val="0"/>
      <w:marBottom w:val="0"/>
      <w:divBdr>
        <w:top w:val="none" w:sz="0" w:space="0" w:color="auto"/>
        <w:left w:val="none" w:sz="0" w:space="0" w:color="auto"/>
        <w:bottom w:val="none" w:sz="0" w:space="0" w:color="auto"/>
        <w:right w:val="none" w:sz="0" w:space="0" w:color="auto"/>
      </w:divBdr>
    </w:div>
    <w:div w:id="2072537352">
      <w:bodyDiv w:val="1"/>
      <w:marLeft w:val="0"/>
      <w:marRight w:val="0"/>
      <w:marTop w:val="0"/>
      <w:marBottom w:val="0"/>
      <w:divBdr>
        <w:top w:val="none" w:sz="0" w:space="0" w:color="auto"/>
        <w:left w:val="none" w:sz="0" w:space="0" w:color="auto"/>
        <w:bottom w:val="none" w:sz="0" w:space="0" w:color="auto"/>
        <w:right w:val="none" w:sz="0" w:space="0" w:color="auto"/>
      </w:divBdr>
    </w:div>
    <w:div w:id="2079355282">
      <w:bodyDiv w:val="1"/>
      <w:marLeft w:val="0"/>
      <w:marRight w:val="0"/>
      <w:marTop w:val="0"/>
      <w:marBottom w:val="0"/>
      <w:divBdr>
        <w:top w:val="none" w:sz="0" w:space="0" w:color="auto"/>
        <w:left w:val="none" w:sz="0" w:space="0" w:color="auto"/>
        <w:bottom w:val="none" w:sz="0" w:space="0" w:color="auto"/>
        <w:right w:val="none" w:sz="0" w:space="0" w:color="auto"/>
      </w:divBdr>
    </w:div>
    <w:div w:id="2085910111">
      <w:bodyDiv w:val="1"/>
      <w:marLeft w:val="0"/>
      <w:marRight w:val="0"/>
      <w:marTop w:val="0"/>
      <w:marBottom w:val="0"/>
      <w:divBdr>
        <w:top w:val="none" w:sz="0" w:space="0" w:color="auto"/>
        <w:left w:val="none" w:sz="0" w:space="0" w:color="auto"/>
        <w:bottom w:val="none" w:sz="0" w:space="0" w:color="auto"/>
        <w:right w:val="none" w:sz="0" w:space="0" w:color="auto"/>
      </w:divBdr>
    </w:div>
    <w:div w:id="2108425191">
      <w:bodyDiv w:val="1"/>
      <w:marLeft w:val="0"/>
      <w:marRight w:val="0"/>
      <w:marTop w:val="0"/>
      <w:marBottom w:val="0"/>
      <w:divBdr>
        <w:top w:val="none" w:sz="0" w:space="0" w:color="auto"/>
        <w:left w:val="none" w:sz="0" w:space="0" w:color="auto"/>
        <w:bottom w:val="none" w:sz="0" w:space="0" w:color="auto"/>
        <w:right w:val="none" w:sz="0" w:space="0" w:color="auto"/>
      </w:divBdr>
    </w:div>
    <w:div w:id="21117046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08/MIP-05-2018-0148" TargetMode="External"/><Relationship Id="rId21" Type="http://schemas.openxmlformats.org/officeDocument/2006/relationships/hyperlink" Target="https://doi.org/10.1086/662614" TargetMode="External"/><Relationship Id="rId42" Type="http://schemas.openxmlformats.org/officeDocument/2006/relationships/hyperlink" Target="https://doi.org/10.1016/j.jbusres.2017.11.004" TargetMode="External"/><Relationship Id="rId63" Type="http://schemas.openxmlformats.org/officeDocument/2006/relationships/hyperlink" Target="https://doi.org/10.1177/1938965519874879" TargetMode="External"/><Relationship Id="rId84" Type="http://schemas.openxmlformats.org/officeDocument/2006/relationships/hyperlink" Target="https://doi.org/10.1080/14241277.2021.1920022" TargetMode="External"/><Relationship Id="rId138" Type="http://schemas.openxmlformats.org/officeDocument/2006/relationships/header" Target="header2.xml"/><Relationship Id="rId107" Type="http://schemas.openxmlformats.org/officeDocument/2006/relationships/hyperlink" Target="https://doi.org/10.1016/j.chb.2021.106855" TargetMode="External"/><Relationship Id="rId11" Type="http://schemas.openxmlformats.org/officeDocument/2006/relationships/image" Target="media/image1.png"/><Relationship Id="rId32" Type="http://schemas.openxmlformats.org/officeDocument/2006/relationships/hyperlink" Target="https://doi.org/10.1007/s11747-020-00762-y" TargetMode="External"/><Relationship Id="rId37" Type="http://schemas.openxmlformats.org/officeDocument/2006/relationships/hyperlink" Target="https://doi.org/10.1086/698493" TargetMode="External"/><Relationship Id="rId53" Type="http://schemas.openxmlformats.org/officeDocument/2006/relationships/hyperlink" Target="https://doi.org/https://doi.org/10.1002/mar.20677" TargetMode="External"/><Relationship Id="rId58" Type="http://schemas.openxmlformats.org/officeDocument/2006/relationships/hyperlink" Target="https://doi.org/https://doi.org/10.1016/j.joi.2009.03.009" TargetMode="External"/><Relationship Id="rId74" Type="http://schemas.openxmlformats.org/officeDocument/2006/relationships/hyperlink" Target="https://doi.org/10.1108/JPBM-11-2018-2125" TargetMode="External"/><Relationship Id="rId79" Type="http://schemas.openxmlformats.org/officeDocument/2006/relationships/hyperlink" Target="https://doi.org/10.1057/s41262-020-00201-x" TargetMode="External"/><Relationship Id="rId102" Type="http://schemas.openxmlformats.org/officeDocument/2006/relationships/hyperlink" Target="https://doi.org/10.1016/j.jcps.2016.12.003" TargetMode="External"/><Relationship Id="rId123" Type="http://schemas.openxmlformats.org/officeDocument/2006/relationships/hyperlink" Target="https://doi.org/10.1108/JRIM-12-2019-0200" TargetMode="External"/><Relationship Id="rId128" Type="http://schemas.openxmlformats.org/officeDocument/2006/relationships/hyperlink" Target="https://doi.org/https://doi.org/10.1002/mar.21739" TargetMode="External"/><Relationship Id="rId5" Type="http://schemas.openxmlformats.org/officeDocument/2006/relationships/webSettings" Target="webSettings.xml"/><Relationship Id="rId90" Type="http://schemas.openxmlformats.org/officeDocument/2006/relationships/hyperlink" Target="https://doi.org/10.1016/j.tele.2020.101406" TargetMode="External"/><Relationship Id="rId95" Type="http://schemas.openxmlformats.org/officeDocument/2006/relationships/hyperlink" Target="https://doi.org/https://doi.org/10.1002/mar.20596" TargetMode="External"/><Relationship Id="rId22" Type="http://schemas.openxmlformats.org/officeDocument/2006/relationships/hyperlink" Target="https://doi.org/10.1002/mar.20676" TargetMode="External"/><Relationship Id="rId27" Type="http://schemas.openxmlformats.org/officeDocument/2006/relationships/hyperlink" Target="https://doi.org/10.1177/1094428117697042" TargetMode="External"/><Relationship Id="rId43" Type="http://schemas.openxmlformats.org/officeDocument/2006/relationships/hyperlink" Target="https://doi.org/10.1177/0743915619827941" TargetMode="External"/><Relationship Id="rId48" Type="http://schemas.openxmlformats.org/officeDocument/2006/relationships/hyperlink" Target="https://doi.org/10.1521/soco.2008.26.2.143" TargetMode="External"/><Relationship Id="rId64" Type="http://schemas.openxmlformats.org/officeDocument/2006/relationships/hyperlink" Target="https://doi.org/10.1016/j.jretconser.2019.06.020" TargetMode="External"/><Relationship Id="rId69" Type="http://schemas.openxmlformats.org/officeDocument/2006/relationships/hyperlink" Target="https://doi.org/10.1002/jcpy.1128" TargetMode="External"/><Relationship Id="rId113" Type="http://schemas.openxmlformats.org/officeDocument/2006/relationships/hyperlink" Target="https://doi.org/10.1509/jm.11.0510" TargetMode="External"/><Relationship Id="rId118" Type="http://schemas.openxmlformats.org/officeDocument/2006/relationships/hyperlink" Target="https://doi.org/10.1080/0267257X.2019.1596970" TargetMode="External"/><Relationship Id="rId134" Type="http://schemas.openxmlformats.org/officeDocument/2006/relationships/hyperlink" Target="https://doi.org/10.1002/cb.1835" TargetMode="External"/><Relationship Id="rId139" Type="http://schemas.openxmlformats.org/officeDocument/2006/relationships/header" Target="header3.xml"/><Relationship Id="rId80" Type="http://schemas.openxmlformats.org/officeDocument/2006/relationships/hyperlink" Target="https://doi.org/10.1016/j.jcps.2011.11.011" TargetMode="External"/><Relationship Id="rId85" Type="http://schemas.openxmlformats.org/officeDocument/2006/relationships/hyperlink" Target="https://doi.org/10.1093/jcr/ucv015" TargetMode="External"/><Relationship Id="rId12" Type="http://schemas.openxmlformats.org/officeDocument/2006/relationships/chart" Target="charts/chart1.xml"/><Relationship Id="rId17" Type="http://schemas.openxmlformats.org/officeDocument/2006/relationships/hyperlink" Target="https://doi.org/10.1086/383419" TargetMode="External"/><Relationship Id="rId33" Type="http://schemas.openxmlformats.org/officeDocument/2006/relationships/hyperlink" Target="https://doi.org/10.1108/EJM-03-2020-0214" TargetMode="External"/><Relationship Id="rId38" Type="http://schemas.openxmlformats.org/officeDocument/2006/relationships/hyperlink" Target="https://doi.org/10.1002/jcpy.1137" TargetMode="External"/><Relationship Id="rId59" Type="http://schemas.openxmlformats.org/officeDocument/2006/relationships/hyperlink" Target="https://doi.org/10.1057/bm.2015.40" TargetMode="External"/><Relationship Id="rId103" Type="http://schemas.openxmlformats.org/officeDocument/2006/relationships/hyperlink" Target="https://doi.org/https://doi.org/10.1016/j.techfore.2020.120487" TargetMode="External"/><Relationship Id="rId108" Type="http://schemas.openxmlformats.org/officeDocument/2006/relationships/hyperlink" Target="https://doi.org/10.1016/j.tourman.2017.11.013" TargetMode="External"/><Relationship Id="rId124" Type="http://schemas.openxmlformats.org/officeDocument/2006/relationships/hyperlink" Target="https://doi.org/10.1108/JPBM-05-2016-1199" TargetMode="External"/><Relationship Id="rId129" Type="http://schemas.openxmlformats.org/officeDocument/2006/relationships/hyperlink" Target="https://doi.org/10.1016/j.copsyc.2020.08.009" TargetMode="External"/><Relationship Id="rId54" Type="http://schemas.openxmlformats.org/officeDocument/2006/relationships/hyperlink" Target="https://doi.org/10.1086/707731" TargetMode="External"/><Relationship Id="rId70" Type="http://schemas.openxmlformats.org/officeDocument/2006/relationships/hyperlink" Target="https://doi.org/10.1007/s12063-023-00378-9" TargetMode="External"/><Relationship Id="rId75" Type="http://schemas.openxmlformats.org/officeDocument/2006/relationships/hyperlink" Target="https://doi.org/10.1016/j.techfore.2021.120853" TargetMode="External"/><Relationship Id="rId91" Type="http://schemas.openxmlformats.org/officeDocument/2006/relationships/hyperlink" Target="https://doi.org/10.1080/12297119.2010.9707349" TargetMode="External"/><Relationship Id="rId96" Type="http://schemas.openxmlformats.org/officeDocument/2006/relationships/hyperlink" Target="https://doi.org/10.1016/j.jbusres.2019.09.053" TargetMode="External"/><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080/02642069.2020.1867542" TargetMode="External"/><Relationship Id="rId28" Type="http://schemas.openxmlformats.org/officeDocument/2006/relationships/hyperlink" Target="https://doi.org/10.1146/annurev-psych-010419-051008" TargetMode="External"/><Relationship Id="rId49" Type="http://schemas.openxmlformats.org/officeDocument/2006/relationships/hyperlink" Target="https://doi.org/10.1037/0033-295X.114.4.864" TargetMode="External"/><Relationship Id="rId114" Type="http://schemas.openxmlformats.org/officeDocument/2006/relationships/hyperlink" Target="https://doi.org/https://doi.org/10.1002/mar.21835" TargetMode="External"/><Relationship Id="rId119" Type="http://schemas.openxmlformats.org/officeDocument/2006/relationships/hyperlink" Target="https://doi.org/10.1108/K-12-2018-0696" TargetMode="External"/><Relationship Id="rId44" Type="http://schemas.openxmlformats.org/officeDocument/2006/relationships/hyperlink" Target="https://doi.org/10.1108/JOSM-12-2021-0488" TargetMode="External"/><Relationship Id="rId60" Type="http://schemas.openxmlformats.org/officeDocument/2006/relationships/hyperlink" Target="https://doi.org/10.1016/j.ijresmar.2020.02.007" TargetMode="External"/><Relationship Id="rId65" Type="http://schemas.openxmlformats.org/officeDocument/2006/relationships/hyperlink" Target="https://doi.org/10.1080/10641734.2017.1291381" TargetMode="External"/><Relationship Id="rId81" Type="http://schemas.openxmlformats.org/officeDocument/2006/relationships/hyperlink" Target="https://doi.org/10.1016/j.jcps.2011.09.006" TargetMode="External"/><Relationship Id="rId86" Type="http://schemas.openxmlformats.org/officeDocument/2006/relationships/hyperlink" Target="https://doi.org/10.1093/jcr/ucy006" TargetMode="External"/><Relationship Id="rId130" Type="http://schemas.openxmlformats.org/officeDocument/2006/relationships/hyperlink" Target="https://doi.org/10.1177/1745691610369336" TargetMode="External"/><Relationship Id="rId135" Type="http://schemas.openxmlformats.org/officeDocument/2006/relationships/hyperlink" Target="https://doi.org/https://doi.org/10.1002/mar.21800" TargetMode="External"/><Relationship Id="rId13" Type="http://schemas.openxmlformats.org/officeDocument/2006/relationships/chart" Target="charts/chart2.xml"/><Relationship Id="rId18" Type="http://schemas.openxmlformats.org/officeDocument/2006/relationships/hyperlink" Target="https://doi.org/10.1177/002224379703400304" TargetMode="External"/><Relationship Id="rId39" Type="http://schemas.openxmlformats.org/officeDocument/2006/relationships/hyperlink" Target="https://doi.org/10.1016/j.jcps.2016.05.004" TargetMode="External"/><Relationship Id="rId109" Type="http://schemas.openxmlformats.org/officeDocument/2006/relationships/hyperlink" Target="https://doi.org/10.1080/23311975.2022.2124594" TargetMode="External"/><Relationship Id="rId34" Type="http://schemas.openxmlformats.org/officeDocument/2006/relationships/hyperlink" Target="https://doi.org/10.1002/jcpy.1147" TargetMode="External"/><Relationship Id="rId50" Type="http://schemas.openxmlformats.org/officeDocument/2006/relationships/hyperlink" Target="https://doi.org/10.1086/497549" TargetMode="External"/><Relationship Id="rId55" Type="http://schemas.openxmlformats.org/officeDocument/2006/relationships/hyperlink" Target="https://doi.org/10.1086/209515" TargetMode="External"/><Relationship Id="rId76" Type="http://schemas.openxmlformats.org/officeDocument/2006/relationships/hyperlink" Target="https://doi.org/10.1016/j.ijresmar.2015.06.004" TargetMode="External"/><Relationship Id="rId97" Type="http://schemas.openxmlformats.org/officeDocument/2006/relationships/hyperlink" Target="https://doi.org/10.1108/EJM-05-2014-0291" TargetMode="External"/><Relationship Id="rId104" Type="http://schemas.openxmlformats.org/officeDocument/2006/relationships/hyperlink" Target="https://doi.org/10.1080/10548408.2019.1571983" TargetMode="External"/><Relationship Id="rId120" Type="http://schemas.openxmlformats.org/officeDocument/2006/relationships/hyperlink" Target="https://doi.org/10.1016/j.jbusres.2022.05.039" TargetMode="External"/><Relationship Id="rId125" Type="http://schemas.openxmlformats.org/officeDocument/2006/relationships/hyperlink" Target="https://doi.org/https://doi.org/10.1002/mar.20693" TargetMode="External"/><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093/jcr/ucx105" TargetMode="External"/><Relationship Id="rId92" Type="http://schemas.openxmlformats.org/officeDocument/2006/relationships/hyperlink" Target="https://doi.org/10.1509/jm.13.0410" TargetMode="External"/><Relationship Id="rId2" Type="http://schemas.openxmlformats.org/officeDocument/2006/relationships/numbering" Target="numbering.xml"/><Relationship Id="rId29" Type="http://schemas.openxmlformats.org/officeDocument/2006/relationships/hyperlink" Target="https://doi.org/10.1086/209154" TargetMode="External"/><Relationship Id="rId24" Type="http://schemas.openxmlformats.org/officeDocument/2006/relationships/hyperlink" Target="https://doi.org/10.1016/j.copsyc.2015.12.017" TargetMode="External"/><Relationship Id="rId40" Type="http://schemas.openxmlformats.org/officeDocument/2006/relationships/hyperlink" Target="https://doi.org/https://doi.org/10.1002/mar.21564" TargetMode="External"/><Relationship Id="rId45" Type="http://schemas.openxmlformats.org/officeDocument/2006/relationships/hyperlink" Target="https://doi.org/10.2753/JOA0091-3367400108" TargetMode="External"/><Relationship Id="rId66" Type="http://schemas.openxmlformats.org/officeDocument/2006/relationships/hyperlink" Target="https://doi.org/10.1080/0267257X.2012.759993" TargetMode="External"/><Relationship Id="rId87" Type="http://schemas.openxmlformats.org/officeDocument/2006/relationships/hyperlink" Target="https://doi.org/10.1080/01292986.2017.1363794" TargetMode="External"/><Relationship Id="rId110" Type="http://schemas.openxmlformats.org/officeDocument/2006/relationships/hyperlink" Target="https://doi.org/10.1016/j.bushor.2018.01.003" TargetMode="External"/><Relationship Id="rId115" Type="http://schemas.openxmlformats.org/officeDocument/2006/relationships/hyperlink" Target="https://doi.org/10.1057/bm.2014.14" TargetMode="External"/><Relationship Id="rId131" Type="http://schemas.openxmlformats.org/officeDocument/2006/relationships/hyperlink" Target="https://doi.org/10.1037/a0020240" TargetMode="External"/><Relationship Id="rId136" Type="http://schemas.openxmlformats.org/officeDocument/2006/relationships/hyperlink" Target="https://doi.org/https://doi.org/10.1002/asi.20910" TargetMode="External"/><Relationship Id="rId61" Type="http://schemas.openxmlformats.org/officeDocument/2006/relationships/hyperlink" Target="https://doi.org/10.1057/bm.2014.40" TargetMode="External"/><Relationship Id="rId82" Type="http://schemas.openxmlformats.org/officeDocument/2006/relationships/hyperlink" Target="https://doi.org/10.1016/j.jbusres.2020.06.010" TargetMode="External"/><Relationship Id="rId19" Type="http://schemas.openxmlformats.org/officeDocument/2006/relationships/hyperlink" Target="https://doi.org/10.1086/383426" TargetMode="External"/><Relationship Id="rId14" Type="http://schemas.openxmlformats.org/officeDocument/2006/relationships/chart" Target="charts/chart3.xml"/><Relationship Id="rId30" Type="http://schemas.openxmlformats.org/officeDocument/2006/relationships/hyperlink" Target="https://doi.org/10.1093/jcr/ucad014" TargetMode="External"/><Relationship Id="rId35" Type="http://schemas.openxmlformats.org/officeDocument/2006/relationships/hyperlink" Target="https://doi.org/10.1016/j.jcps.2009.12.008" TargetMode="External"/><Relationship Id="rId56" Type="http://schemas.openxmlformats.org/officeDocument/2006/relationships/hyperlink" Target="https://doi.org/10.1016/j.jcps.2011.10.003" TargetMode="External"/><Relationship Id="rId77" Type="http://schemas.openxmlformats.org/officeDocument/2006/relationships/hyperlink" Target="https://doi.org/10.1093/jcr/ucv017" TargetMode="External"/><Relationship Id="rId100" Type="http://schemas.openxmlformats.org/officeDocument/2006/relationships/hyperlink" Target="https://doi.org/https://doi.org/10.1002/mar.21700" TargetMode="External"/><Relationship Id="rId105" Type="http://schemas.openxmlformats.org/officeDocument/2006/relationships/hyperlink" Target="https://doi.org/https://doi.org/10.1002/asi.21181" TargetMode="External"/><Relationship Id="rId126" Type="http://schemas.openxmlformats.org/officeDocument/2006/relationships/hyperlink" Target="https://doi.org/https://doi.org/10.1007/s11192-009-0146-3" TargetMode="External"/><Relationship Id="rId8" Type="http://schemas.openxmlformats.org/officeDocument/2006/relationships/hyperlink" Target="mailto:nhinpp@ueh.edu.vn" TargetMode="External"/><Relationship Id="rId51" Type="http://schemas.openxmlformats.org/officeDocument/2006/relationships/hyperlink" Target="https://doi.org/https://doi.org/10.1016/j.jbusres.2017.03.026" TargetMode="External"/><Relationship Id="rId72" Type="http://schemas.openxmlformats.org/officeDocument/2006/relationships/hyperlink" Target="https://doi.org/10.1057/s41262-020-00213-7" TargetMode="External"/><Relationship Id="rId93" Type="http://schemas.openxmlformats.org/officeDocument/2006/relationships/hyperlink" Target="https://doi.org/10.1016/j.ijresmar.2017.04.002" TargetMode="External"/><Relationship Id="rId98" Type="http://schemas.openxmlformats.org/officeDocument/2006/relationships/hyperlink" Target="https://doi.org/10.1016/j.tourman.2017.03.020" TargetMode="External"/><Relationship Id="rId121" Type="http://schemas.openxmlformats.org/officeDocument/2006/relationships/hyperlink" Target="https://doi.org/10.1016/j.ijinfomgt.2020.102155" TargetMode="External"/><Relationship Id="rId3" Type="http://schemas.openxmlformats.org/officeDocument/2006/relationships/styles" Target="styles.xml"/><Relationship Id="rId25" Type="http://schemas.openxmlformats.org/officeDocument/2006/relationships/hyperlink" Target="https://doi.org/10.1108/JOSM-10-2020-0374" TargetMode="External"/><Relationship Id="rId46" Type="http://schemas.openxmlformats.org/officeDocument/2006/relationships/hyperlink" Target="https://doi.org/10.1016/j.elerap.2021.101068" TargetMode="External"/><Relationship Id="rId67" Type="http://schemas.openxmlformats.org/officeDocument/2006/relationships/hyperlink" Target="https://doi.org/10.1108/JPBM-06-2016-1215" TargetMode="External"/><Relationship Id="rId116" Type="http://schemas.openxmlformats.org/officeDocument/2006/relationships/hyperlink" Target="https://doi.org/10.1080/08841241.2016.1213346" TargetMode="External"/><Relationship Id="rId137" Type="http://schemas.openxmlformats.org/officeDocument/2006/relationships/header" Target="header1.xml"/><Relationship Id="rId20" Type="http://schemas.openxmlformats.org/officeDocument/2006/relationships/hyperlink" Target="https://doi.org/10.1086/518544" TargetMode="External"/><Relationship Id="rId41" Type="http://schemas.openxmlformats.org/officeDocument/2006/relationships/hyperlink" Target="https://doi.org/10.1080/19368623.2020.1721394" TargetMode="External"/><Relationship Id="rId62" Type="http://schemas.openxmlformats.org/officeDocument/2006/relationships/hyperlink" Target="https://doi.org/10.1007/s12208-021-00331-1" TargetMode="External"/><Relationship Id="rId83" Type="http://schemas.openxmlformats.org/officeDocument/2006/relationships/hyperlink" Target="https://doi.org/10.1089/cyber.2018.0581" TargetMode="External"/><Relationship Id="rId88" Type="http://schemas.openxmlformats.org/officeDocument/2006/relationships/hyperlink" Target="https://doi.org/10.2753/JOA0091-3367370108" TargetMode="External"/><Relationship Id="rId111" Type="http://schemas.openxmlformats.org/officeDocument/2006/relationships/hyperlink" Target="https://doi.org/10.1093/jcr/ucy035" TargetMode="External"/><Relationship Id="rId132" Type="http://schemas.openxmlformats.org/officeDocument/2006/relationships/hyperlink" Target="https://doi.org/10.1080/0267257X.2016.1233132" TargetMode="External"/><Relationship Id="rId15" Type="http://schemas.openxmlformats.org/officeDocument/2006/relationships/image" Target="media/image2.png"/><Relationship Id="rId36" Type="http://schemas.openxmlformats.org/officeDocument/2006/relationships/hyperlink" Target="https://doi.org/10.1007/s11192-015-1762-8" TargetMode="External"/><Relationship Id="rId57" Type="http://schemas.openxmlformats.org/officeDocument/2006/relationships/hyperlink" Target="https://doi.org/10.1057/palgrave.bm.2540254" TargetMode="External"/><Relationship Id="rId106" Type="http://schemas.openxmlformats.org/officeDocument/2006/relationships/hyperlink" Target="https://doi.org/10.1007/s11747-018-0608-3" TargetMode="External"/><Relationship Id="rId127" Type="http://schemas.openxmlformats.org/officeDocument/2006/relationships/hyperlink" Target="https://doi.org/10.1016/j.jretconser.2019.03.002" TargetMode="External"/><Relationship Id="rId10" Type="http://schemas.openxmlformats.org/officeDocument/2006/relationships/hyperlink" Target="mailto:trangbt@ueh.edu.vn" TargetMode="External"/><Relationship Id="rId31" Type="http://schemas.openxmlformats.org/officeDocument/2006/relationships/hyperlink" Target="https://doi.org/10.1016/j.intmar.2015.10.002" TargetMode="External"/><Relationship Id="rId52" Type="http://schemas.openxmlformats.org/officeDocument/2006/relationships/hyperlink" Target="https://doi.org/10.1037/0022-3514.82.6.878" TargetMode="External"/><Relationship Id="rId73" Type="http://schemas.openxmlformats.org/officeDocument/2006/relationships/hyperlink" Target="https://doi.org/10.1002/mar.20673" TargetMode="External"/><Relationship Id="rId78" Type="http://schemas.openxmlformats.org/officeDocument/2006/relationships/hyperlink" Target="https://doi.org/10.1016/j.tele.2021.101644" TargetMode="External"/><Relationship Id="rId94" Type="http://schemas.openxmlformats.org/officeDocument/2006/relationships/hyperlink" Target="https://doi.org/10.1509/jmkg.75.3.132" TargetMode="External"/><Relationship Id="rId99" Type="http://schemas.openxmlformats.org/officeDocument/2006/relationships/hyperlink" Target="https://doi.org/https://doi.org/10.1016/j.ijhm.2017.06.012" TargetMode="External"/><Relationship Id="rId101" Type="http://schemas.openxmlformats.org/officeDocument/2006/relationships/hyperlink" Target="https://doi.org/10.1016/j.jcps.2011.10.004" TargetMode="External"/><Relationship Id="rId122" Type="http://schemas.openxmlformats.org/officeDocument/2006/relationships/hyperlink" Target="https://doi.org/10.1177/0022242921997082" TargetMode="External"/><Relationship Id="rId4" Type="http://schemas.openxmlformats.org/officeDocument/2006/relationships/settings" Target="settings.xml"/><Relationship Id="rId9" Type="http://schemas.openxmlformats.org/officeDocument/2006/relationships/hyperlink" Target="mailto:anhq@ueh.edu.vn" TargetMode="External"/><Relationship Id="rId26" Type="http://schemas.openxmlformats.org/officeDocument/2006/relationships/hyperlink" Target="https://doi.org/10.1108/JHRM-01-2014-0004" TargetMode="External"/><Relationship Id="rId47" Type="http://schemas.openxmlformats.org/officeDocument/2006/relationships/hyperlink" Target="https://doi.org/10.1016/j.jhtm.2022.07.018" TargetMode="External"/><Relationship Id="rId68" Type="http://schemas.openxmlformats.org/officeDocument/2006/relationships/hyperlink" Target="https://doi.org/10.1057/s41262-018-0090-8" TargetMode="External"/><Relationship Id="rId89" Type="http://schemas.openxmlformats.org/officeDocument/2006/relationships/hyperlink" Target="https://doi.org/10.1086/658148" TargetMode="External"/><Relationship Id="rId112" Type="http://schemas.openxmlformats.org/officeDocument/2006/relationships/hyperlink" Target="https://doi.org/10.1509/jm.16.0211" TargetMode="External"/><Relationship Id="rId133" Type="http://schemas.openxmlformats.org/officeDocument/2006/relationships/hyperlink" Target="https://doi.org/10.1177/1094670519878881" TargetMode="External"/><Relationship Id="rId16"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C:\DOCUMENTS%20UEH\NCKH_AN\Brand%20Anthro%202023\Graphs%20-%20Thematic%20clusters%20-%20B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DOCUMENTS%20UEH\NCKH_AN\Brand%20Anthro%202023\Graphs%20-%20Thematic%20clusters%20-%20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DOCUMENTS%20UEH\NCKH_AN\Brand%20Anthro%202023\Graphs%20-%20Thematic%20clusters%20-%20B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Evolution in the number of publications </a:t>
            </a:r>
          </a:p>
          <a:p>
            <a:pPr>
              <a:defRPr/>
            </a:pPr>
            <a:r>
              <a:rPr lang="en-US" sz="1400" b="0" i="0" u="none" strike="noStrike" baseline="0">
                <a:effectLst/>
              </a:rPr>
              <a:t>(1994 – June, 202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barChart>
        <c:barDir val="col"/>
        <c:grouping val="clustered"/>
        <c:varyColors val="0"/>
        <c:ser>
          <c:idx val="0"/>
          <c:order val="0"/>
          <c:tx>
            <c:strRef>
              <c:f>Sheet1!$C$12</c:f>
              <c:strCache>
                <c:ptCount val="1"/>
                <c:pt idx="0">
                  <c:v>Number of Publication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3:$B$30</c:f>
              <c:strCache>
                <c:ptCount val="18"/>
                <c:pt idx="0">
                  <c:v>2006-1994</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pt idx="16">
                  <c:v>2022</c:v>
                </c:pt>
                <c:pt idx="17">
                  <c:v>First 6 months of 2023</c:v>
                </c:pt>
              </c:strCache>
            </c:strRef>
          </c:cat>
          <c:val>
            <c:numRef>
              <c:f>Sheet1!$C$13:$C$30</c:f>
              <c:numCache>
                <c:formatCode>General</c:formatCode>
                <c:ptCount val="18"/>
                <c:pt idx="0">
                  <c:v>9</c:v>
                </c:pt>
                <c:pt idx="1">
                  <c:v>3</c:v>
                </c:pt>
                <c:pt idx="2">
                  <c:v>4</c:v>
                </c:pt>
                <c:pt idx="3">
                  <c:v>2</c:v>
                </c:pt>
                <c:pt idx="4">
                  <c:v>4</c:v>
                </c:pt>
                <c:pt idx="5">
                  <c:v>10</c:v>
                </c:pt>
                <c:pt idx="6">
                  <c:v>10</c:v>
                </c:pt>
                <c:pt idx="7">
                  <c:v>19</c:v>
                </c:pt>
                <c:pt idx="8">
                  <c:v>12</c:v>
                </c:pt>
                <c:pt idx="9">
                  <c:v>18</c:v>
                </c:pt>
                <c:pt idx="10">
                  <c:v>14</c:v>
                </c:pt>
                <c:pt idx="11">
                  <c:v>17</c:v>
                </c:pt>
                <c:pt idx="12">
                  <c:v>29</c:v>
                </c:pt>
                <c:pt idx="13">
                  <c:v>34</c:v>
                </c:pt>
                <c:pt idx="14">
                  <c:v>48</c:v>
                </c:pt>
                <c:pt idx="15">
                  <c:v>54</c:v>
                </c:pt>
                <c:pt idx="16">
                  <c:v>60</c:v>
                </c:pt>
                <c:pt idx="17">
                  <c:v>21</c:v>
                </c:pt>
              </c:numCache>
            </c:numRef>
          </c:val>
          <c:extLst>
            <c:ext xmlns:c16="http://schemas.microsoft.com/office/drawing/2014/chart" uri="{C3380CC4-5D6E-409C-BE32-E72D297353CC}">
              <c16:uniqueId val="{00000000-BC87-4726-9326-6FD1B76E7F37}"/>
            </c:ext>
          </c:extLst>
        </c:ser>
        <c:dLbls>
          <c:dLblPos val="outEnd"/>
          <c:showLegendKey val="0"/>
          <c:showVal val="1"/>
          <c:showCatName val="0"/>
          <c:showSerName val="0"/>
          <c:showPercent val="0"/>
          <c:showBubbleSize val="0"/>
        </c:dLbls>
        <c:gapWidth val="219"/>
        <c:overlap val="-27"/>
        <c:axId val="1908806815"/>
        <c:axId val="1908822207"/>
      </c:barChart>
      <c:catAx>
        <c:axId val="19088068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 of public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908822207"/>
        <c:crosses val="autoZero"/>
        <c:auto val="1"/>
        <c:lblAlgn val="ctr"/>
        <c:lblOffset val="100"/>
        <c:noMultiLvlLbl val="0"/>
      </c:catAx>
      <c:valAx>
        <c:axId val="19088222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ublicat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90880681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ublishing Countries by First Author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barChart>
        <c:barDir val="bar"/>
        <c:grouping val="clustered"/>
        <c:varyColors val="0"/>
        <c:ser>
          <c:idx val="0"/>
          <c:order val="0"/>
          <c:tx>
            <c:strRef>
              <c:f>Sheet1!$A$46</c:f>
              <c:strCache>
                <c:ptCount val="1"/>
                <c:pt idx="0">
                  <c:v>Number of publications</c:v>
                </c:pt>
              </c:strCache>
            </c:strRef>
          </c:tx>
          <c:spPr>
            <a:solidFill>
              <a:schemeClr val="accent1"/>
            </a:solidFill>
            <a:ln>
              <a:noFill/>
            </a:ln>
            <a:effectLst/>
          </c:spPr>
          <c:invertIfNegative val="0"/>
          <c:cat>
            <c:strRef>
              <c:f>Sheet1!$B$45:$L$45</c:f>
              <c:strCache>
                <c:ptCount val="11"/>
                <c:pt idx="0">
                  <c:v>USA</c:v>
                </c:pt>
                <c:pt idx="1">
                  <c:v>China</c:v>
                </c:pt>
                <c:pt idx="2">
                  <c:v>England</c:v>
                </c:pt>
                <c:pt idx="3">
                  <c:v>Canada</c:v>
                </c:pt>
                <c:pt idx="4">
                  <c:v>Australia</c:v>
                </c:pt>
                <c:pt idx="5">
                  <c:v>Germany</c:v>
                </c:pt>
                <c:pt idx="6">
                  <c:v>France</c:v>
                </c:pt>
                <c:pt idx="7">
                  <c:v>India</c:v>
                </c:pt>
                <c:pt idx="8">
                  <c:v>South Korea</c:v>
                </c:pt>
                <c:pt idx="9">
                  <c:v>Italy </c:v>
                </c:pt>
                <c:pt idx="10">
                  <c:v>Spain</c:v>
                </c:pt>
              </c:strCache>
            </c:strRef>
          </c:cat>
          <c:val>
            <c:numRef>
              <c:f>Sheet1!$B$46:$L$46</c:f>
              <c:numCache>
                <c:formatCode>General</c:formatCode>
                <c:ptCount val="11"/>
                <c:pt idx="0">
                  <c:v>159</c:v>
                </c:pt>
                <c:pt idx="1">
                  <c:v>44</c:v>
                </c:pt>
                <c:pt idx="2">
                  <c:v>30</c:v>
                </c:pt>
                <c:pt idx="3">
                  <c:v>24</c:v>
                </c:pt>
                <c:pt idx="4">
                  <c:v>23</c:v>
                </c:pt>
                <c:pt idx="5">
                  <c:v>19</c:v>
                </c:pt>
                <c:pt idx="6">
                  <c:v>18</c:v>
                </c:pt>
                <c:pt idx="7">
                  <c:v>18</c:v>
                </c:pt>
                <c:pt idx="8">
                  <c:v>15</c:v>
                </c:pt>
                <c:pt idx="9">
                  <c:v>13</c:v>
                </c:pt>
                <c:pt idx="10">
                  <c:v>13</c:v>
                </c:pt>
              </c:numCache>
            </c:numRef>
          </c:val>
          <c:extLst>
            <c:ext xmlns:c16="http://schemas.microsoft.com/office/drawing/2014/chart" uri="{C3380CC4-5D6E-409C-BE32-E72D297353CC}">
              <c16:uniqueId val="{00000000-7121-49C2-8F9F-2414D20A5A54}"/>
            </c:ext>
          </c:extLst>
        </c:ser>
        <c:dLbls>
          <c:showLegendKey val="0"/>
          <c:showVal val="0"/>
          <c:showCatName val="0"/>
          <c:showSerName val="0"/>
          <c:showPercent val="0"/>
          <c:showBubbleSize val="0"/>
        </c:dLbls>
        <c:gapWidth val="182"/>
        <c:axId val="1984072303"/>
        <c:axId val="1984078959"/>
      </c:barChart>
      <c:catAx>
        <c:axId val="198407230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984078959"/>
        <c:crosses val="autoZero"/>
        <c:auto val="1"/>
        <c:lblAlgn val="ctr"/>
        <c:lblOffset val="100"/>
        <c:noMultiLvlLbl val="0"/>
      </c:catAx>
      <c:valAx>
        <c:axId val="198407895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984072303"/>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zh-TW"/>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ey Research Area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62:$B$72</c:f>
              <c:strCache>
                <c:ptCount val="11"/>
                <c:pt idx="0">
                  <c:v>Business</c:v>
                </c:pt>
                <c:pt idx="1">
                  <c:v>Management</c:v>
                </c:pt>
                <c:pt idx="2">
                  <c:v>Psychology Applied</c:v>
                </c:pt>
                <c:pt idx="3">
                  <c:v>Communication</c:v>
                </c:pt>
                <c:pt idx="4">
                  <c:v>Hospitality Leisure Sport Tourism</c:v>
                </c:pt>
                <c:pt idx="5">
                  <c:v>Psychology Multidisciplinary</c:v>
                </c:pt>
                <c:pt idx="6">
                  <c:v>Radiology Nuclear Medicine Medial Imaging</c:v>
                </c:pt>
                <c:pt idx="7">
                  <c:v>Environmental Studies</c:v>
                </c:pt>
                <c:pt idx="8">
                  <c:v>Psychology Social</c:v>
                </c:pt>
                <c:pt idx="9">
                  <c:v>Environmental Sciences</c:v>
                </c:pt>
                <c:pt idx="10">
                  <c:v>Computer Science Information Systems</c:v>
                </c:pt>
              </c:strCache>
            </c:strRef>
          </c:cat>
          <c:val>
            <c:numRef>
              <c:f>Sheet1!$C$62:$C$72</c:f>
              <c:numCache>
                <c:formatCode>General</c:formatCode>
                <c:ptCount val="11"/>
                <c:pt idx="0">
                  <c:v>202</c:v>
                </c:pt>
                <c:pt idx="1">
                  <c:v>77</c:v>
                </c:pt>
                <c:pt idx="2">
                  <c:v>35</c:v>
                </c:pt>
                <c:pt idx="3">
                  <c:v>30</c:v>
                </c:pt>
                <c:pt idx="4">
                  <c:v>24</c:v>
                </c:pt>
                <c:pt idx="5">
                  <c:v>15</c:v>
                </c:pt>
                <c:pt idx="6">
                  <c:v>14</c:v>
                </c:pt>
                <c:pt idx="7">
                  <c:v>11</c:v>
                </c:pt>
                <c:pt idx="8">
                  <c:v>10</c:v>
                </c:pt>
                <c:pt idx="9">
                  <c:v>7</c:v>
                </c:pt>
                <c:pt idx="10">
                  <c:v>6</c:v>
                </c:pt>
              </c:numCache>
            </c:numRef>
          </c:val>
          <c:extLst>
            <c:ext xmlns:c16="http://schemas.microsoft.com/office/drawing/2014/chart" uri="{C3380CC4-5D6E-409C-BE32-E72D297353CC}">
              <c16:uniqueId val="{00000000-F26A-44B1-8212-88BBDA0ED744}"/>
            </c:ext>
          </c:extLst>
        </c:ser>
        <c:dLbls>
          <c:dLblPos val="outEnd"/>
          <c:showLegendKey val="0"/>
          <c:showVal val="1"/>
          <c:showCatName val="0"/>
          <c:showSerName val="0"/>
          <c:showPercent val="0"/>
          <c:showBubbleSize val="0"/>
        </c:dLbls>
        <c:gapWidth val="182"/>
        <c:axId val="1976949359"/>
        <c:axId val="1976948111"/>
      </c:barChart>
      <c:catAx>
        <c:axId val="197694935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976948111"/>
        <c:crosses val="autoZero"/>
        <c:auto val="1"/>
        <c:lblAlgn val="ctr"/>
        <c:lblOffset val="100"/>
        <c:noMultiLvlLbl val="0"/>
      </c:catAx>
      <c:valAx>
        <c:axId val="197694811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97694935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7FF235-9A51-4F9C-8FA6-C1AE90BB9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46</Pages>
  <Words>81337</Words>
  <Characters>463622</Characters>
  <Application>Microsoft Office Word</Application>
  <DocSecurity>0</DocSecurity>
  <Lines>3863</Lines>
  <Paragraphs>10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872</CharactersWithSpaces>
  <SharedDoc>false</SharedDoc>
  <HyperlinkBase/>
  <HLinks>
    <vt:vector size="12" baseType="variant">
      <vt:variant>
        <vt:i4>2087753341</vt:i4>
      </vt:variant>
      <vt:variant>
        <vt:i4>37781</vt:i4>
      </vt:variant>
      <vt:variant>
        <vt:i4>1026</vt:i4>
      </vt:variant>
      <vt:variant>
        <vt:i4>1</vt:i4>
      </vt:variant>
      <vt:variant>
        <vt:lpwstr>螢幕快照 2017-07-31 下午4</vt:lpwstr>
      </vt:variant>
      <vt:variant>
        <vt:lpwstr/>
      </vt:variant>
      <vt:variant>
        <vt:i4>2087753338</vt:i4>
      </vt:variant>
      <vt:variant>
        <vt:i4>42722</vt:i4>
      </vt:variant>
      <vt:variant>
        <vt:i4>1027</vt:i4>
      </vt:variant>
      <vt:variant>
        <vt:i4>1</vt:i4>
      </vt:variant>
      <vt:variant>
        <vt:lpwstr>螢幕快照 2017-07-31 下午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 Ha</dc:creator>
  <cp:lastModifiedBy>anny yang</cp:lastModifiedBy>
  <cp:revision>5</cp:revision>
  <cp:lastPrinted>2025-11-29T17:16:00Z</cp:lastPrinted>
  <dcterms:created xsi:type="dcterms:W3CDTF">2025-11-29T17:16:00Z</dcterms:created>
  <dcterms:modified xsi:type="dcterms:W3CDTF">2025-11-29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9f73a9a-77d6-4788-ab2c-9a851f515674</vt:lpwstr>
  </property>
</Properties>
</file>